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B92B4E" w14:textId="77777777" w:rsidR="002E7F5E" w:rsidRDefault="00AD326F">
      <w:pPr>
        <w:pBdr>
          <w:top w:val="nil"/>
          <w:left w:val="nil"/>
          <w:bottom w:val="nil"/>
          <w:right w:val="nil"/>
          <w:between w:val="nil"/>
        </w:pBdr>
        <w:spacing w:after="240" w:line="300" w:lineRule="auto"/>
        <w:jc w:val="center"/>
        <w:rPr>
          <w:rFonts w:ascii="Times New Roman" w:eastAsia="Times New Roman" w:hAnsi="Times New Roman" w:cs="Times New Roman"/>
          <w:color w:val="000000"/>
          <w:sz w:val="36"/>
          <w:szCs w:val="36"/>
        </w:rPr>
      </w:pPr>
      <w:r>
        <w:rPr>
          <w:rFonts w:ascii="Times New Roman" w:eastAsia="Times New Roman" w:hAnsi="Times New Roman" w:cs="Times New Roman"/>
          <w:noProof/>
          <w:color w:val="000000"/>
          <w:sz w:val="36"/>
          <w:szCs w:val="36"/>
        </w:rPr>
        <w:drawing>
          <wp:anchor distT="0" distB="0" distL="114300" distR="114300" simplePos="0" relativeHeight="251658240" behindDoc="0" locked="0" layoutInCell="1" hidden="0" allowOverlap="1" wp14:anchorId="3818E9AF" wp14:editId="2EC99F2A">
            <wp:simplePos x="0" y="0"/>
            <wp:positionH relativeFrom="margin">
              <wp:align>center</wp:align>
            </wp:positionH>
            <wp:positionV relativeFrom="margin">
              <wp:align>top</wp:align>
            </wp:positionV>
            <wp:extent cx="1465580" cy="795020"/>
            <wp:effectExtent l="0" t="0" r="0" b="0"/>
            <wp:wrapSquare wrapText="bothSides" distT="0" distB="0" distL="114300" distR="114300"/>
            <wp:docPr id="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l="1028" t="2543"/>
                    <a:stretch>
                      <a:fillRect/>
                    </a:stretch>
                  </pic:blipFill>
                  <pic:spPr>
                    <a:xfrm>
                      <a:off x="0" y="0"/>
                      <a:ext cx="1465580" cy="795020"/>
                    </a:xfrm>
                    <a:prstGeom prst="rect">
                      <a:avLst/>
                    </a:prstGeom>
                    <a:ln/>
                  </pic:spPr>
                </pic:pic>
              </a:graphicData>
            </a:graphic>
          </wp:anchor>
        </w:drawing>
      </w:r>
    </w:p>
    <w:p w14:paraId="06BF1147" w14:textId="77777777" w:rsidR="002E7F5E" w:rsidRDefault="002E7F5E">
      <w:pPr>
        <w:pBdr>
          <w:top w:val="nil"/>
          <w:left w:val="nil"/>
          <w:bottom w:val="nil"/>
          <w:right w:val="nil"/>
          <w:between w:val="nil"/>
        </w:pBdr>
        <w:spacing w:after="240" w:line="300" w:lineRule="auto"/>
        <w:jc w:val="center"/>
        <w:rPr>
          <w:rFonts w:ascii="Times New Roman" w:eastAsia="Times New Roman" w:hAnsi="Times New Roman" w:cs="Times New Roman"/>
          <w:color w:val="000000"/>
          <w:sz w:val="36"/>
          <w:szCs w:val="36"/>
        </w:rPr>
      </w:pPr>
    </w:p>
    <w:p w14:paraId="6B067E46" w14:textId="77777777" w:rsidR="002E7F5E" w:rsidRDefault="002E7F5E">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36"/>
          <w:szCs w:val="36"/>
        </w:rPr>
      </w:pPr>
    </w:p>
    <w:p w14:paraId="73272715" w14:textId="77777777" w:rsidR="002E7F5E" w:rsidRDefault="00AD326F">
      <w:pPr>
        <w:pBdr>
          <w:top w:val="nil"/>
          <w:left w:val="nil"/>
          <w:bottom w:val="nil"/>
          <w:right w:val="nil"/>
          <w:between w:val="nil"/>
        </w:pBdr>
        <w:spacing w:after="240" w:line="30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36"/>
          <w:szCs w:val="36"/>
        </w:rPr>
        <w:t>Department of Informatics</w:t>
      </w:r>
      <w:r>
        <w:rPr>
          <w:rFonts w:ascii="Times New Roman" w:eastAsia="Times New Roman" w:hAnsi="Times New Roman" w:cs="Times New Roman"/>
          <w:color w:val="000000"/>
          <w:sz w:val="28"/>
          <w:szCs w:val="28"/>
        </w:rPr>
        <w:br/>
        <w:t>Technical University of Munich</w:t>
      </w:r>
    </w:p>
    <w:p w14:paraId="401340F2" w14:textId="77777777" w:rsidR="002E7F5E" w:rsidRDefault="002E7F5E">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rPr>
      </w:pPr>
    </w:p>
    <w:p w14:paraId="3DAF688B" w14:textId="77777777" w:rsidR="002E7F5E" w:rsidRDefault="00AD326F">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8"/>
          <w:szCs w:val="28"/>
        </w:rPr>
        <w:t>Bachelor’s Thesis in Information Systems</w:t>
      </w:r>
    </w:p>
    <w:p w14:paraId="0D4A742A" w14:textId="77777777" w:rsidR="002E7F5E" w:rsidRDefault="002E7F5E">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rPr>
      </w:pPr>
    </w:p>
    <w:p w14:paraId="7C5736A9" w14:textId="77777777" w:rsidR="002E7F5E" w:rsidRDefault="00AD326F">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rPr>
      </w:pPr>
      <w:r>
        <w:rPr>
          <w:rFonts w:ascii="Times New Roman" w:eastAsia="Times New Roman" w:hAnsi="Times New Roman" w:cs="Times New Roman"/>
          <w:b/>
          <w:color w:val="000000"/>
          <w:sz w:val="40"/>
          <w:szCs w:val="40"/>
        </w:rPr>
        <w:t>Development of a student performance monitoring tool based on technical requirements for Information Systems Education</w:t>
      </w:r>
    </w:p>
    <w:p w14:paraId="38D8F592" w14:textId="77777777" w:rsidR="002E7F5E" w:rsidRDefault="002E7F5E">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rPr>
      </w:pPr>
    </w:p>
    <w:p w14:paraId="7651A566" w14:textId="77777777" w:rsidR="002E7F5E" w:rsidRDefault="002E7F5E">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rPr>
      </w:pPr>
    </w:p>
    <w:p w14:paraId="35431F35" w14:textId="77777777" w:rsidR="002E7F5E" w:rsidRPr="004247DD" w:rsidRDefault="00AD326F">
      <w:pPr>
        <w:pBdr>
          <w:top w:val="nil"/>
          <w:left w:val="nil"/>
          <w:bottom w:val="nil"/>
          <w:right w:val="nil"/>
          <w:between w:val="nil"/>
        </w:pBdr>
        <w:spacing w:after="0" w:line="300" w:lineRule="auto"/>
        <w:jc w:val="center"/>
        <w:rPr>
          <w:rFonts w:ascii="Times New Roman" w:eastAsia="Times New Roman" w:hAnsi="Times New Roman" w:cs="Times New Roman"/>
          <w:color w:val="000000"/>
          <w:sz w:val="28"/>
          <w:szCs w:val="28"/>
          <w:lang w:val="de-DE"/>
        </w:rPr>
      </w:pPr>
      <w:r w:rsidRPr="004247DD">
        <w:rPr>
          <w:rFonts w:ascii="Times New Roman" w:eastAsia="Times New Roman" w:hAnsi="Times New Roman" w:cs="Times New Roman"/>
          <w:color w:val="000000"/>
          <w:sz w:val="28"/>
          <w:szCs w:val="28"/>
          <w:lang w:val="de-DE"/>
        </w:rPr>
        <w:t>Furkan Gürbüz</w:t>
      </w:r>
    </w:p>
    <w:p w14:paraId="6B11167C" w14:textId="77777777" w:rsidR="002E7F5E" w:rsidRPr="004247DD" w:rsidRDefault="002E7F5E">
      <w:pPr>
        <w:pBdr>
          <w:top w:val="nil"/>
          <w:left w:val="nil"/>
          <w:bottom w:val="nil"/>
          <w:right w:val="nil"/>
          <w:between w:val="nil"/>
        </w:pBdr>
        <w:spacing w:after="240" w:line="300" w:lineRule="auto"/>
        <w:jc w:val="both"/>
        <w:rPr>
          <w:rFonts w:ascii="Times New Roman" w:eastAsia="Times New Roman" w:hAnsi="Times New Roman" w:cs="Times New Roman"/>
          <w:color w:val="000000"/>
          <w:sz w:val="24"/>
          <w:szCs w:val="24"/>
          <w:lang w:val="de-DE"/>
        </w:rPr>
      </w:pPr>
    </w:p>
    <w:p w14:paraId="099871E9" w14:textId="77777777" w:rsidR="002E7F5E" w:rsidRPr="004247DD" w:rsidRDefault="00AD326F">
      <w:pPr>
        <w:jc w:val="both"/>
        <w:rPr>
          <w:rFonts w:ascii="Times New Roman" w:eastAsia="Times New Roman" w:hAnsi="Times New Roman" w:cs="Times New Roman"/>
          <w:lang w:val="de-DE"/>
        </w:rPr>
      </w:pPr>
      <w:r>
        <w:rPr>
          <w:rFonts w:ascii="Times New Roman" w:eastAsia="Times New Roman" w:hAnsi="Times New Roman" w:cs="Times New Roman"/>
          <w:noProof/>
          <w:color w:val="000000"/>
          <w:sz w:val="28"/>
          <w:szCs w:val="28"/>
        </w:rPr>
        <w:drawing>
          <wp:anchor distT="0" distB="0" distL="114300" distR="114300" simplePos="0" relativeHeight="251659264" behindDoc="0" locked="0" layoutInCell="1" hidden="0" allowOverlap="1" wp14:anchorId="07EBD7C4" wp14:editId="7DC134F2">
            <wp:simplePos x="0" y="0"/>
            <wp:positionH relativeFrom="margin">
              <wp:align>center</wp:align>
            </wp:positionH>
            <wp:positionV relativeFrom="margin">
              <wp:posOffset>7793355</wp:posOffset>
            </wp:positionV>
            <wp:extent cx="1556385" cy="1556385"/>
            <wp:effectExtent l="0" t="0" r="0" b="0"/>
            <wp:wrapSquare wrapText="bothSides" distT="0" distB="0" distL="114300" distR="114300"/>
            <wp:docPr id="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1556385" cy="1556385"/>
                    </a:xfrm>
                    <a:prstGeom prst="rect">
                      <a:avLst/>
                    </a:prstGeom>
                    <a:ln/>
                  </pic:spPr>
                </pic:pic>
              </a:graphicData>
            </a:graphic>
          </wp:anchor>
        </w:drawing>
      </w:r>
      <w:r w:rsidRPr="004247DD">
        <w:rPr>
          <w:lang w:val="de-DE"/>
        </w:rPr>
        <w:br w:type="page"/>
      </w:r>
    </w:p>
    <w:p w14:paraId="3856A99F" w14:textId="77777777" w:rsidR="002E7F5E" w:rsidRPr="004247DD" w:rsidRDefault="00AD326F">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36"/>
          <w:szCs w:val="36"/>
          <w:lang w:val="de-DE"/>
        </w:rPr>
      </w:pPr>
      <w:bookmarkStart w:id="0" w:name="_heading=h.gjdgxs" w:colFirst="0" w:colLast="0"/>
      <w:bookmarkEnd w:id="0"/>
      <w:r>
        <w:rPr>
          <w:rFonts w:ascii="Times New Roman" w:eastAsia="Times New Roman" w:hAnsi="Times New Roman" w:cs="Times New Roman"/>
          <w:noProof/>
          <w:color w:val="000000"/>
          <w:sz w:val="36"/>
          <w:szCs w:val="36"/>
        </w:rPr>
        <w:lastRenderedPageBreak/>
        <w:drawing>
          <wp:anchor distT="0" distB="0" distL="114300" distR="114300" simplePos="0" relativeHeight="251660288" behindDoc="0" locked="0" layoutInCell="1" hidden="0" allowOverlap="1" wp14:anchorId="78191156" wp14:editId="74BAFFF5">
            <wp:simplePos x="0" y="0"/>
            <wp:positionH relativeFrom="margin">
              <wp:align>center</wp:align>
            </wp:positionH>
            <wp:positionV relativeFrom="margin">
              <wp:posOffset>4445</wp:posOffset>
            </wp:positionV>
            <wp:extent cx="1465580" cy="795020"/>
            <wp:effectExtent l="0" t="0" r="0" b="0"/>
            <wp:wrapSquare wrapText="bothSides" distT="0" distB="0" distL="114300" distR="11430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l="1028" t="2543"/>
                    <a:stretch>
                      <a:fillRect/>
                    </a:stretch>
                  </pic:blipFill>
                  <pic:spPr>
                    <a:xfrm>
                      <a:off x="0" y="0"/>
                      <a:ext cx="1465580" cy="795020"/>
                    </a:xfrm>
                    <a:prstGeom prst="rect">
                      <a:avLst/>
                    </a:prstGeom>
                    <a:ln/>
                  </pic:spPr>
                </pic:pic>
              </a:graphicData>
            </a:graphic>
          </wp:anchor>
        </w:drawing>
      </w:r>
    </w:p>
    <w:p w14:paraId="6FB61884" w14:textId="77777777" w:rsidR="002E7F5E" w:rsidRPr="004247DD" w:rsidRDefault="002E7F5E">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36"/>
          <w:szCs w:val="36"/>
          <w:lang w:val="de-DE"/>
        </w:rPr>
      </w:pPr>
    </w:p>
    <w:p w14:paraId="37D78567" w14:textId="77777777" w:rsidR="002E7F5E" w:rsidRPr="004247DD" w:rsidRDefault="002E7F5E">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36"/>
          <w:szCs w:val="36"/>
          <w:lang w:val="de-DE"/>
        </w:rPr>
      </w:pPr>
    </w:p>
    <w:p w14:paraId="62258739" w14:textId="77777777" w:rsidR="002E7F5E" w:rsidRPr="004247DD" w:rsidRDefault="00AD326F">
      <w:pPr>
        <w:pBdr>
          <w:top w:val="nil"/>
          <w:left w:val="nil"/>
          <w:bottom w:val="nil"/>
          <w:right w:val="nil"/>
          <w:between w:val="nil"/>
        </w:pBdr>
        <w:spacing w:after="240" w:line="300" w:lineRule="auto"/>
        <w:jc w:val="center"/>
        <w:rPr>
          <w:rFonts w:ascii="Times New Roman" w:eastAsia="Times New Roman" w:hAnsi="Times New Roman" w:cs="Times New Roman"/>
          <w:color w:val="000000"/>
          <w:sz w:val="28"/>
          <w:szCs w:val="28"/>
          <w:lang w:val="de-DE"/>
        </w:rPr>
      </w:pPr>
      <w:r w:rsidRPr="004247DD">
        <w:rPr>
          <w:rFonts w:ascii="Times New Roman" w:eastAsia="Times New Roman" w:hAnsi="Times New Roman" w:cs="Times New Roman"/>
          <w:color w:val="000000"/>
          <w:sz w:val="36"/>
          <w:szCs w:val="36"/>
          <w:lang w:val="de-DE"/>
        </w:rPr>
        <w:t>FAKULTÄT FÜR INFORMATIK</w:t>
      </w:r>
      <w:r w:rsidRPr="004247DD">
        <w:rPr>
          <w:rFonts w:ascii="Times New Roman" w:eastAsia="Times New Roman" w:hAnsi="Times New Roman" w:cs="Times New Roman"/>
          <w:color w:val="000000"/>
          <w:sz w:val="28"/>
          <w:szCs w:val="28"/>
          <w:lang w:val="de-DE"/>
        </w:rPr>
        <w:br/>
        <w:t>DER TECHNISCHEN UNIVERSITÄT MÜNCHEN</w:t>
      </w:r>
    </w:p>
    <w:p w14:paraId="54C1887F" w14:textId="77777777" w:rsidR="002E7F5E" w:rsidRPr="004247DD" w:rsidRDefault="002E7F5E">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lang w:val="de-DE"/>
        </w:rPr>
      </w:pPr>
    </w:p>
    <w:p w14:paraId="1F9E5478" w14:textId="77777777" w:rsidR="002E7F5E" w:rsidRPr="004247DD" w:rsidRDefault="00AD326F">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lang w:val="de-DE"/>
        </w:rPr>
      </w:pPr>
      <w:r w:rsidRPr="004247DD">
        <w:rPr>
          <w:rFonts w:ascii="Times New Roman" w:eastAsia="Times New Roman" w:hAnsi="Times New Roman" w:cs="Times New Roman"/>
          <w:color w:val="000000"/>
          <w:sz w:val="28"/>
          <w:szCs w:val="28"/>
          <w:lang w:val="de-DE"/>
        </w:rPr>
        <w:t>Bachelor’s Thesis in Information Systems</w:t>
      </w:r>
    </w:p>
    <w:p w14:paraId="181B3B64" w14:textId="77777777" w:rsidR="002E7F5E" w:rsidRPr="004247DD" w:rsidRDefault="002E7F5E">
      <w:pPr>
        <w:pBdr>
          <w:top w:val="nil"/>
          <w:left w:val="nil"/>
          <w:bottom w:val="nil"/>
          <w:right w:val="nil"/>
          <w:between w:val="nil"/>
        </w:pBdr>
        <w:spacing w:after="240" w:line="300" w:lineRule="auto"/>
        <w:jc w:val="center"/>
        <w:rPr>
          <w:rFonts w:ascii="Times New Roman" w:eastAsia="Times New Roman" w:hAnsi="Times New Roman" w:cs="Times New Roman"/>
          <w:color w:val="000000"/>
          <w:sz w:val="24"/>
          <w:szCs w:val="24"/>
          <w:lang w:val="de-DE"/>
        </w:rPr>
      </w:pPr>
    </w:p>
    <w:p w14:paraId="67C21CDB" w14:textId="77777777" w:rsidR="002E7F5E" w:rsidRPr="004247DD" w:rsidRDefault="00AD326F">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lang w:val="de-DE"/>
        </w:rPr>
      </w:pPr>
      <w:r w:rsidRPr="004247DD">
        <w:rPr>
          <w:rFonts w:ascii="Times New Roman" w:eastAsia="Times New Roman" w:hAnsi="Times New Roman" w:cs="Times New Roman"/>
          <w:b/>
          <w:color w:val="000000"/>
          <w:sz w:val="40"/>
          <w:szCs w:val="40"/>
          <w:lang w:val="de-DE"/>
        </w:rPr>
        <w:t>Entwicklung eines Tools zur Überwachung der Studentenleistung basierend auf technischen Anforderungen für die Wirtschaftsinformatik</w:t>
      </w:r>
    </w:p>
    <w:p w14:paraId="1CD9D9DF" w14:textId="77777777" w:rsidR="002E7F5E" w:rsidRPr="004247DD" w:rsidRDefault="002E7F5E">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lang w:val="de-DE"/>
        </w:rPr>
      </w:pPr>
    </w:p>
    <w:p w14:paraId="6C881175" w14:textId="77777777" w:rsidR="002E7F5E" w:rsidRDefault="00AD326F">
      <w:pPr>
        <w:pBdr>
          <w:top w:val="nil"/>
          <w:left w:val="nil"/>
          <w:bottom w:val="nil"/>
          <w:right w:val="nil"/>
          <w:between w:val="nil"/>
        </w:pBdr>
        <w:spacing w:after="240" w:line="300" w:lineRule="auto"/>
        <w:jc w:val="center"/>
        <w:rPr>
          <w:rFonts w:ascii="Times New Roman" w:eastAsia="Times New Roman" w:hAnsi="Times New Roman" w:cs="Times New Roman"/>
          <w:b/>
          <w:color w:val="000000"/>
          <w:sz w:val="40"/>
          <w:szCs w:val="40"/>
        </w:rPr>
      </w:pPr>
      <w:r>
        <w:rPr>
          <w:rFonts w:ascii="Times New Roman" w:eastAsia="Times New Roman" w:hAnsi="Times New Roman" w:cs="Times New Roman"/>
          <w:b/>
          <w:color w:val="000000"/>
          <w:sz w:val="40"/>
          <w:szCs w:val="40"/>
        </w:rPr>
        <w:t>Development of a student performance monitoring tool based on technical requirements for Information Systems Education</w:t>
      </w:r>
    </w:p>
    <w:p w14:paraId="3B12A05A" w14:textId="77777777" w:rsidR="002E7F5E" w:rsidRDefault="002E7F5E">
      <w:pPr>
        <w:pBdr>
          <w:top w:val="nil"/>
          <w:left w:val="nil"/>
          <w:bottom w:val="nil"/>
          <w:right w:val="nil"/>
          <w:between w:val="nil"/>
        </w:pBdr>
        <w:spacing w:after="0" w:line="300" w:lineRule="auto"/>
        <w:rPr>
          <w:rFonts w:ascii="Times New Roman" w:eastAsia="Times New Roman" w:hAnsi="Times New Roman" w:cs="Times New Roman"/>
          <w:color w:val="000000"/>
          <w:sz w:val="24"/>
          <w:szCs w:val="24"/>
        </w:rPr>
      </w:pPr>
    </w:p>
    <w:p w14:paraId="549E776F" w14:textId="77777777" w:rsidR="002E7F5E" w:rsidRDefault="00AD326F">
      <w:pPr>
        <w:pBdr>
          <w:top w:val="nil"/>
          <w:left w:val="nil"/>
          <w:bottom w:val="nil"/>
          <w:right w:val="nil"/>
          <w:between w:val="nil"/>
        </w:pBdr>
        <w:spacing w:after="0" w:line="300" w:lineRule="auto"/>
        <w:ind w:left="2124"/>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Author</w:t>
      </w:r>
      <w:r>
        <w:rPr>
          <w:rFonts w:ascii="Times New Roman" w:eastAsia="Times New Roman" w:hAnsi="Times New Roman" w:cs="Times New Roman"/>
          <w:color w:val="000000"/>
          <w:sz w:val="28"/>
          <w:szCs w:val="28"/>
        </w:rPr>
        <w:tab/>
        <w:t>:</w:t>
      </w:r>
      <w:r>
        <w:rPr>
          <w:rFonts w:ascii="Times New Roman" w:eastAsia="Times New Roman" w:hAnsi="Times New Roman" w:cs="Times New Roman"/>
          <w:color w:val="000000"/>
          <w:sz w:val="28"/>
          <w:szCs w:val="28"/>
        </w:rPr>
        <w:tab/>
        <w:t>Furkan Gürbüz</w:t>
      </w:r>
    </w:p>
    <w:p w14:paraId="5E58B5E3" w14:textId="77777777" w:rsidR="002E7F5E" w:rsidRDefault="00AD326F">
      <w:pPr>
        <w:pBdr>
          <w:top w:val="nil"/>
          <w:left w:val="nil"/>
          <w:bottom w:val="nil"/>
          <w:right w:val="nil"/>
          <w:between w:val="nil"/>
        </w:pBdr>
        <w:spacing w:after="0" w:line="300" w:lineRule="auto"/>
        <w:ind w:left="2124"/>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Supervisor</w:t>
      </w:r>
      <w:r>
        <w:rPr>
          <w:rFonts w:ascii="Times New Roman" w:eastAsia="Times New Roman" w:hAnsi="Times New Roman" w:cs="Times New Roman"/>
          <w:color w:val="000000"/>
          <w:sz w:val="28"/>
          <w:szCs w:val="28"/>
        </w:rPr>
        <w:tab/>
        <w:t xml:space="preserve">: </w:t>
      </w:r>
      <w:r>
        <w:rPr>
          <w:rFonts w:ascii="Times New Roman" w:eastAsia="Times New Roman" w:hAnsi="Times New Roman" w:cs="Times New Roman"/>
          <w:color w:val="000000"/>
          <w:sz w:val="28"/>
          <w:szCs w:val="28"/>
        </w:rPr>
        <w:tab/>
        <w:t>Prof. Dr. Helmut Krcmar</w:t>
      </w:r>
    </w:p>
    <w:p w14:paraId="0C46BA22" w14:textId="77777777" w:rsidR="002E7F5E" w:rsidRDefault="00AD326F">
      <w:pPr>
        <w:pBdr>
          <w:top w:val="nil"/>
          <w:left w:val="nil"/>
          <w:bottom w:val="nil"/>
          <w:right w:val="nil"/>
          <w:between w:val="nil"/>
        </w:pBdr>
        <w:spacing w:after="0" w:line="300" w:lineRule="auto"/>
        <w:ind w:left="1416" w:firstLine="707"/>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Advisors</w:t>
      </w:r>
      <w:r>
        <w:rPr>
          <w:rFonts w:ascii="Times New Roman" w:eastAsia="Times New Roman" w:hAnsi="Times New Roman" w:cs="Times New Roman"/>
          <w:color w:val="000000"/>
          <w:sz w:val="28"/>
          <w:szCs w:val="28"/>
        </w:rPr>
        <w:tab/>
        <w:t>:</w:t>
      </w:r>
      <w:r>
        <w:rPr>
          <w:rFonts w:ascii="Times New Roman" w:eastAsia="Times New Roman" w:hAnsi="Times New Roman" w:cs="Times New Roman"/>
          <w:color w:val="000000"/>
          <w:sz w:val="28"/>
          <w:szCs w:val="28"/>
        </w:rPr>
        <w:tab/>
        <w:t>Borys Levkovskyi, M.Sc.</w:t>
      </w:r>
      <w:r>
        <w:rPr>
          <w:rFonts w:ascii="Times New Roman" w:eastAsia="Times New Roman" w:hAnsi="Times New Roman" w:cs="Times New Roman"/>
          <w:sz w:val="28"/>
          <w:szCs w:val="28"/>
        </w:rPr>
        <w:t xml:space="preserve"> </w:t>
      </w:r>
    </w:p>
    <w:p w14:paraId="105F56B6" w14:textId="6D0946B8" w:rsidR="002E7F5E" w:rsidRPr="004247DD" w:rsidRDefault="0053736C">
      <w:pPr>
        <w:pBdr>
          <w:top w:val="nil"/>
          <w:left w:val="nil"/>
          <w:bottom w:val="nil"/>
          <w:right w:val="nil"/>
          <w:between w:val="nil"/>
        </w:pBdr>
        <w:spacing w:after="0" w:line="300" w:lineRule="auto"/>
        <w:ind w:left="3540" w:firstLine="708"/>
        <w:rPr>
          <w:rFonts w:ascii="Times New Roman" w:eastAsia="Times New Roman" w:hAnsi="Times New Roman" w:cs="Times New Roman"/>
          <w:sz w:val="28"/>
          <w:szCs w:val="28"/>
          <w:lang w:val="de-DE"/>
        </w:rPr>
      </w:pPr>
      <w:r w:rsidRPr="005B11A2">
        <w:rPr>
          <w:rFonts w:ascii="Times New Roman" w:eastAsia="Times New Roman" w:hAnsi="Times New Roman" w:cs="Times New Roman"/>
          <w:color w:val="000000"/>
          <w:sz w:val="28"/>
          <w:szCs w:val="28"/>
        </w:rPr>
        <w:t xml:space="preserve"> </w:t>
      </w:r>
      <w:r w:rsidR="00AD326F" w:rsidRPr="004247DD">
        <w:rPr>
          <w:rFonts w:ascii="Times New Roman" w:eastAsia="Times New Roman" w:hAnsi="Times New Roman" w:cs="Times New Roman"/>
          <w:color w:val="000000"/>
          <w:sz w:val="28"/>
          <w:szCs w:val="28"/>
          <w:lang w:val="de-DE"/>
        </w:rPr>
        <w:t>Sophie Heim, M.Sc.</w:t>
      </w:r>
    </w:p>
    <w:p w14:paraId="348E4BF9" w14:textId="77777777" w:rsidR="002E7F5E" w:rsidRPr="004247DD" w:rsidRDefault="00AD326F">
      <w:pPr>
        <w:pBdr>
          <w:top w:val="nil"/>
          <w:left w:val="nil"/>
          <w:bottom w:val="nil"/>
          <w:right w:val="nil"/>
          <w:between w:val="nil"/>
        </w:pBdr>
        <w:spacing w:after="0" w:line="300" w:lineRule="auto"/>
        <w:ind w:left="1416"/>
        <w:rPr>
          <w:rFonts w:ascii="Times New Roman" w:eastAsia="Times New Roman" w:hAnsi="Times New Roman" w:cs="Times New Roman"/>
          <w:sz w:val="28"/>
          <w:szCs w:val="28"/>
          <w:lang w:val="de-DE"/>
        </w:rPr>
      </w:pPr>
      <w:r w:rsidRPr="004247DD">
        <w:rPr>
          <w:rFonts w:ascii="Times New Roman" w:eastAsia="Times New Roman" w:hAnsi="Times New Roman" w:cs="Times New Roman"/>
          <w:color w:val="000000"/>
          <w:sz w:val="28"/>
          <w:szCs w:val="28"/>
          <w:lang w:val="de-DE"/>
        </w:rPr>
        <w:t>Submission date</w:t>
      </w:r>
      <w:r w:rsidRPr="004247DD">
        <w:rPr>
          <w:rFonts w:ascii="Times New Roman" w:eastAsia="Times New Roman" w:hAnsi="Times New Roman" w:cs="Times New Roman"/>
          <w:color w:val="000000"/>
          <w:sz w:val="28"/>
          <w:szCs w:val="28"/>
          <w:lang w:val="de-DE"/>
        </w:rPr>
        <w:tab/>
        <w:t>:</w:t>
      </w:r>
      <w:r w:rsidRPr="004247DD">
        <w:rPr>
          <w:rFonts w:ascii="Times New Roman" w:eastAsia="Times New Roman" w:hAnsi="Times New Roman" w:cs="Times New Roman"/>
          <w:color w:val="000000"/>
          <w:sz w:val="28"/>
          <w:szCs w:val="28"/>
          <w:lang w:val="de-DE"/>
        </w:rPr>
        <w:tab/>
        <w:t>15.10.2021</w:t>
      </w:r>
    </w:p>
    <w:p w14:paraId="520570B7" w14:textId="77777777" w:rsidR="002E7F5E" w:rsidRPr="004247DD" w:rsidRDefault="00AD326F">
      <w:pPr>
        <w:pBdr>
          <w:top w:val="nil"/>
          <w:left w:val="nil"/>
          <w:bottom w:val="nil"/>
          <w:right w:val="nil"/>
          <w:between w:val="nil"/>
        </w:pBdr>
        <w:spacing w:after="240" w:line="300" w:lineRule="auto"/>
        <w:jc w:val="both"/>
        <w:rPr>
          <w:rFonts w:ascii="Times New Roman" w:eastAsia="Times New Roman" w:hAnsi="Times New Roman" w:cs="Times New Roman"/>
          <w:color w:val="000000"/>
          <w:sz w:val="24"/>
          <w:szCs w:val="24"/>
          <w:lang w:val="de-DE"/>
        </w:rPr>
      </w:pPr>
      <w:r>
        <w:rPr>
          <w:rFonts w:ascii="Times New Roman" w:eastAsia="Times New Roman" w:hAnsi="Times New Roman" w:cs="Times New Roman"/>
          <w:noProof/>
          <w:color w:val="000000"/>
          <w:sz w:val="28"/>
          <w:szCs w:val="28"/>
        </w:rPr>
        <w:drawing>
          <wp:anchor distT="0" distB="0" distL="114300" distR="114300" simplePos="0" relativeHeight="251661312" behindDoc="0" locked="0" layoutInCell="1" hidden="0" allowOverlap="1" wp14:anchorId="44FA539D" wp14:editId="52668061">
            <wp:simplePos x="0" y="0"/>
            <wp:positionH relativeFrom="margin">
              <wp:align>center</wp:align>
            </wp:positionH>
            <wp:positionV relativeFrom="margin">
              <wp:posOffset>8117205</wp:posOffset>
            </wp:positionV>
            <wp:extent cx="1556385" cy="1556385"/>
            <wp:effectExtent l="0" t="0" r="0" b="0"/>
            <wp:wrapSquare wrapText="bothSides" distT="0" distB="0" distL="114300" distR="11430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1556385" cy="1556385"/>
                    </a:xfrm>
                    <a:prstGeom prst="rect">
                      <a:avLst/>
                    </a:prstGeom>
                    <a:ln/>
                  </pic:spPr>
                </pic:pic>
              </a:graphicData>
            </a:graphic>
          </wp:anchor>
        </w:drawing>
      </w:r>
    </w:p>
    <w:p w14:paraId="35C1ED7B" w14:textId="77777777" w:rsidR="002E7F5E" w:rsidRPr="004247DD" w:rsidRDefault="00AD326F">
      <w:pPr>
        <w:jc w:val="both"/>
        <w:rPr>
          <w:rFonts w:ascii="Times New Roman" w:eastAsia="Times New Roman" w:hAnsi="Times New Roman" w:cs="Times New Roman"/>
          <w:lang w:val="de-DE"/>
        </w:rPr>
      </w:pPr>
      <w:r w:rsidRPr="004247DD">
        <w:rPr>
          <w:lang w:val="de-DE"/>
        </w:rPr>
        <w:br w:type="page"/>
      </w:r>
    </w:p>
    <w:p w14:paraId="6BC048B8" w14:textId="77777777" w:rsidR="002E7F5E" w:rsidRPr="004247DD" w:rsidRDefault="00AD326F">
      <w:pPr>
        <w:jc w:val="both"/>
        <w:rPr>
          <w:rFonts w:ascii="Times New Roman" w:eastAsia="Times New Roman" w:hAnsi="Times New Roman" w:cs="Times New Roman"/>
          <w:sz w:val="28"/>
          <w:szCs w:val="28"/>
          <w:lang w:val="de-DE"/>
        </w:rPr>
      </w:pPr>
      <w:r w:rsidRPr="004247DD">
        <w:rPr>
          <w:rFonts w:ascii="Times New Roman" w:eastAsia="Times New Roman" w:hAnsi="Times New Roman" w:cs="Times New Roman"/>
          <w:sz w:val="28"/>
          <w:szCs w:val="28"/>
          <w:lang w:val="de-DE"/>
        </w:rPr>
        <w:lastRenderedPageBreak/>
        <w:t xml:space="preserve">Ich versichere, dass ich diese Bachelorarbeit selbstständig verfasst und nur die angegebenen Quellen und Hilfsmittel verwendet habe. </w:t>
      </w:r>
    </w:p>
    <w:p w14:paraId="4AB2AE28" w14:textId="77777777" w:rsidR="002E7F5E" w:rsidRDefault="00AD326F">
      <w:pPr>
        <w:jc w:val="both"/>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I confirm that this bachelor’s thesis is my own work and I have documented all sources and material used. </w:t>
      </w:r>
    </w:p>
    <w:p w14:paraId="43D0235A" w14:textId="77777777" w:rsidR="002E7F5E" w:rsidRDefault="002E7F5E">
      <w:pPr>
        <w:jc w:val="both"/>
        <w:rPr>
          <w:rFonts w:ascii="Times New Roman" w:eastAsia="Times New Roman" w:hAnsi="Times New Roman" w:cs="Times New Roman"/>
          <w:sz w:val="28"/>
          <w:szCs w:val="28"/>
        </w:rPr>
      </w:pPr>
    </w:p>
    <w:p w14:paraId="22E8FFF9" w14:textId="77777777" w:rsidR="002E7F5E" w:rsidRDefault="002E7F5E">
      <w:pPr>
        <w:jc w:val="both"/>
        <w:rPr>
          <w:rFonts w:ascii="Times New Roman" w:eastAsia="Times New Roman" w:hAnsi="Times New Roman" w:cs="Times New Roman"/>
          <w:sz w:val="28"/>
          <w:szCs w:val="28"/>
        </w:rPr>
      </w:pPr>
    </w:p>
    <w:p w14:paraId="5FB0C9D9" w14:textId="77777777" w:rsidR="002E7F5E" w:rsidRPr="004247DD" w:rsidRDefault="00AD326F">
      <w:pPr>
        <w:jc w:val="both"/>
        <w:rPr>
          <w:rFonts w:ascii="Times New Roman" w:eastAsia="Times New Roman" w:hAnsi="Times New Roman" w:cs="Times New Roman"/>
          <w:sz w:val="28"/>
          <w:szCs w:val="28"/>
          <w:lang w:val="de-DE"/>
        </w:rPr>
      </w:pPr>
      <w:r>
        <w:rPr>
          <w:rFonts w:ascii="Times New Roman" w:eastAsia="Times New Roman" w:hAnsi="Times New Roman" w:cs="Times New Roman"/>
          <w:sz w:val="28"/>
          <w:szCs w:val="28"/>
        </w:rPr>
        <w:tab/>
      </w:r>
      <w:r w:rsidRPr="004247DD">
        <w:rPr>
          <w:rFonts w:ascii="Times New Roman" w:eastAsia="Times New Roman" w:hAnsi="Times New Roman" w:cs="Times New Roman"/>
          <w:sz w:val="28"/>
          <w:szCs w:val="28"/>
          <w:lang w:val="de-DE"/>
        </w:rPr>
        <w:t>Garching b. München, den 15.10.2021</w:t>
      </w:r>
    </w:p>
    <w:p w14:paraId="1C3C743C" w14:textId="77777777" w:rsidR="002E7F5E" w:rsidRPr="004247DD" w:rsidRDefault="002E7F5E">
      <w:pPr>
        <w:jc w:val="both"/>
        <w:rPr>
          <w:rFonts w:ascii="Times New Roman" w:eastAsia="Times New Roman" w:hAnsi="Times New Roman" w:cs="Times New Roman"/>
          <w:sz w:val="28"/>
          <w:szCs w:val="28"/>
          <w:lang w:val="de-DE"/>
        </w:rPr>
      </w:pPr>
    </w:p>
    <w:p w14:paraId="5643D293" w14:textId="5AEB2BC6" w:rsidR="002E7F5E" w:rsidRPr="004247DD" w:rsidRDefault="00AD326F">
      <w:pPr>
        <w:jc w:val="both"/>
        <w:rPr>
          <w:rFonts w:ascii="Times New Roman" w:eastAsia="Times New Roman" w:hAnsi="Times New Roman" w:cs="Times New Roman"/>
          <w:sz w:val="28"/>
          <w:szCs w:val="28"/>
          <w:lang w:val="de-DE"/>
        </w:rPr>
      </w:pPr>
      <w:r w:rsidRPr="004247DD">
        <w:rPr>
          <w:rFonts w:ascii="Times New Roman" w:eastAsia="Times New Roman" w:hAnsi="Times New Roman" w:cs="Times New Roman"/>
          <w:sz w:val="28"/>
          <w:szCs w:val="28"/>
          <w:lang w:val="de-DE"/>
        </w:rPr>
        <w:tab/>
        <w:t>_________________________</w:t>
      </w:r>
      <w:r w:rsidR="0053736C">
        <w:rPr>
          <w:rFonts w:ascii="Times New Roman" w:eastAsia="Times New Roman" w:hAnsi="Times New Roman" w:cs="Times New Roman"/>
          <w:sz w:val="28"/>
          <w:szCs w:val="28"/>
          <w:lang w:val="de-DE"/>
        </w:rPr>
        <w:tab/>
      </w:r>
      <w:r w:rsidR="0053736C">
        <w:rPr>
          <w:rFonts w:ascii="Times New Roman" w:eastAsia="Times New Roman" w:hAnsi="Times New Roman" w:cs="Times New Roman"/>
          <w:sz w:val="28"/>
          <w:szCs w:val="28"/>
          <w:lang w:val="de-DE"/>
        </w:rPr>
        <w:tab/>
      </w:r>
      <w:r w:rsidR="0053736C">
        <w:rPr>
          <w:rFonts w:ascii="Times New Roman" w:eastAsia="Times New Roman" w:hAnsi="Times New Roman" w:cs="Times New Roman"/>
          <w:sz w:val="28"/>
          <w:szCs w:val="28"/>
          <w:lang w:val="de-DE"/>
        </w:rPr>
        <w:tab/>
      </w:r>
      <w:r w:rsidRPr="004247DD">
        <w:rPr>
          <w:rFonts w:ascii="Times New Roman" w:eastAsia="Times New Roman" w:hAnsi="Times New Roman" w:cs="Times New Roman"/>
          <w:sz w:val="28"/>
          <w:szCs w:val="28"/>
          <w:lang w:val="de-DE"/>
        </w:rPr>
        <w:t>______________________</w:t>
      </w:r>
    </w:p>
    <w:p w14:paraId="02F234C3" w14:textId="77777777" w:rsidR="002E7F5E" w:rsidRPr="004247DD" w:rsidRDefault="00AD326F">
      <w:pPr>
        <w:jc w:val="both"/>
        <w:rPr>
          <w:rFonts w:ascii="Times New Roman" w:eastAsia="Times New Roman" w:hAnsi="Times New Roman" w:cs="Times New Roman"/>
          <w:lang w:val="de-DE"/>
        </w:rPr>
      </w:pPr>
      <w:r w:rsidRPr="004247DD">
        <w:rPr>
          <w:rFonts w:ascii="Times New Roman" w:eastAsia="Times New Roman" w:hAnsi="Times New Roman" w:cs="Times New Roman"/>
          <w:sz w:val="28"/>
          <w:szCs w:val="28"/>
          <w:lang w:val="de-DE"/>
        </w:rPr>
        <w:tab/>
        <w:t xml:space="preserve">Ort, Datum </w:t>
      </w:r>
      <w:r w:rsidRPr="004247DD">
        <w:rPr>
          <w:rFonts w:ascii="Times New Roman" w:eastAsia="Times New Roman" w:hAnsi="Times New Roman" w:cs="Times New Roman"/>
          <w:sz w:val="28"/>
          <w:szCs w:val="28"/>
          <w:lang w:val="de-DE"/>
        </w:rPr>
        <w:tab/>
      </w:r>
      <w:r w:rsidRPr="004247DD">
        <w:rPr>
          <w:rFonts w:ascii="Times New Roman" w:eastAsia="Times New Roman" w:hAnsi="Times New Roman" w:cs="Times New Roman"/>
          <w:sz w:val="28"/>
          <w:szCs w:val="28"/>
          <w:lang w:val="de-DE"/>
        </w:rPr>
        <w:tab/>
      </w:r>
      <w:r w:rsidRPr="004247DD">
        <w:rPr>
          <w:rFonts w:ascii="Times New Roman" w:eastAsia="Times New Roman" w:hAnsi="Times New Roman" w:cs="Times New Roman"/>
          <w:sz w:val="28"/>
          <w:szCs w:val="28"/>
          <w:lang w:val="de-DE"/>
        </w:rPr>
        <w:tab/>
      </w:r>
      <w:r w:rsidRPr="004247DD">
        <w:rPr>
          <w:rFonts w:ascii="Times New Roman" w:eastAsia="Times New Roman" w:hAnsi="Times New Roman" w:cs="Times New Roman"/>
          <w:sz w:val="28"/>
          <w:szCs w:val="28"/>
          <w:lang w:val="de-DE"/>
        </w:rPr>
        <w:tab/>
      </w:r>
      <w:r w:rsidRPr="004247DD">
        <w:rPr>
          <w:rFonts w:ascii="Times New Roman" w:eastAsia="Times New Roman" w:hAnsi="Times New Roman" w:cs="Times New Roman"/>
          <w:sz w:val="28"/>
          <w:szCs w:val="28"/>
          <w:lang w:val="de-DE"/>
        </w:rPr>
        <w:tab/>
      </w:r>
      <w:r w:rsidRPr="004247DD">
        <w:rPr>
          <w:rFonts w:ascii="Times New Roman" w:eastAsia="Times New Roman" w:hAnsi="Times New Roman" w:cs="Times New Roman"/>
          <w:sz w:val="28"/>
          <w:szCs w:val="28"/>
          <w:lang w:val="de-DE"/>
        </w:rPr>
        <w:tab/>
        <w:t>Unterschrift</w:t>
      </w:r>
      <w:r w:rsidRPr="004247DD">
        <w:rPr>
          <w:rFonts w:ascii="Times New Roman" w:eastAsia="Times New Roman" w:hAnsi="Times New Roman" w:cs="Times New Roman"/>
          <w:sz w:val="28"/>
          <w:szCs w:val="28"/>
          <w:lang w:val="de-DE"/>
        </w:rPr>
        <w:tab/>
      </w:r>
      <w:r w:rsidRPr="004247DD">
        <w:rPr>
          <w:rFonts w:ascii="Times New Roman" w:eastAsia="Times New Roman" w:hAnsi="Times New Roman" w:cs="Times New Roman"/>
          <w:lang w:val="de-DE"/>
        </w:rPr>
        <w:t xml:space="preserve"> </w:t>
      </w:r>
      <w:r w:rsidRPr="004247DD">
        <w:rPr>
          <w:rFonts w:ascii="Times New Roman" w:eastAsia="Times New Roman" w:hAnsi="Times New Roman" w:cs="Times New Roman"/>
          <w:lang w:val="de-DE"/>
        </w:rPr>
        <w:tab/>
      </w:r>
    </w:p>
    <w:p w14:paraId="20DECAC6" w14:textId="77777777" w:rsidR="002E7F5E" w:rsidRPr="004247DD" w:rsidRDefault="002E7F5E">
      <w:pPr>
        <w:jc w:val="both"/>
        <w:rPr>
          <w:rFonts w:ascii="Times New Roman" w:eastAsia="Times New Roman" w:hAnsi="Times New Roman" w:cs="Times New Roman"/>
          <w:lang w:val="de-DE"/>
        </w:rPr>
      </w:pPr>
    </w:p>
    <w:p w14:paraId="1E15CEAC" w14:textId="77777777" w:rsidR="002E7F5E" w:rsidRPr="004247DD" w:rsidRDefault="002E7F5E">
      <w:pPr>
        <w:jc w:val="both"/>
        <w:rPr>
          <w:rFonts w:ascii="Times New Roman" w:eastAsia="Times New Roman" w:hAnsi="Times New Roman" w:cs="Times New Roman"/>
          <w:lang w:val="de-DE"/>
        </w:rPr>
        <w:sectPr w:rsidR="002E7F5E" w:rsidRPr="004247DD">
          <w:footerReference w:type="default" r:id="rId11"/>
          <w:footerReference w:type="first" r:id="rId12"/>
          <w:pgSz w:w="11906" w:h="16838"/>
          <w:pgMar w:top="1417" w:right="1417" w:bottom="1134" w:left="1417" w:header="708" w:footer="708" w:gutter="0"/>
          <w:pgNumType w:start="1"/>
          <w:cols w:space="720"/>
          <w:titlePg/>
        </w:sectPr>
      </w:pPr>
    </w:p>
    <w:p w14:paraId="45A66491" w14:textId="77777777" w:rsidR="002E7F5E" w:rsidRDefault="00AD326F">
      <w:pPr>
        <w:keepNext/>
        <w:keepLines/>
        <w:pBdr>
          <w:top w:val="nil"/>
          <w:left w:val="nil"/>
          <w:bottom w:val="nil"/>
          <w:right w:val="nil"/>
          <w:between w:val="nil"/>
        </w:pBdr>
        <w:spacing w:before="360" w:after="360"/>
        <w:ind w:left="431" w:hanging="431"/>
        <w:jc w:val="both"/>
        <w:rPr>
          <w:rFonts w:ascii="Times New Roman" w:eastAsia="Times New Roman" w:hAnsi="Times New Roman" w:cs="Times New Roman"/>
          <w:b/>
          <w:color w:val="0D0D0D"/>
          <w:sz w:val="28"/>
          <w:szCs w:val="28"/>
        </w:rPr>
      </w:pPr>
      <w:r>
        <w:rPr>
          <w:rFonts w:ascii="Times New Roman" w:eastAsia="Times New Roman" w:hAnsi="Times New Roman" w:cs="Times New Roman"/>
          <w:b/>
          <w:color w:val="0D0D0D"/>
          <w:sz w:val="28"/>
          <w:szCs w:val="28"/>
        </w:rPr>
        <w:lastRenderedPageBreak/>
        <w:t xml:space="preserve">Abstract </w:t>
      </w:r>
    </w:p>
    <w:p w14:paraId="1B6CDE7A" w14:textId="2EB99C53" w:rsidR="002E7F5E" w:rsidRDefault="00AD326F">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Thesis has the goal of defining and implementing a prototype for the learner performance monitoring tool, integrated into the ERP System of the SAP UCC Munich. In the beginning, the requirements framework will be defined. Therefore the requirements are elicited from literature and existing solutions with the same purpose and functionality. For the implementation of the elicited requirements, the ABAP programming language and the SAP UI5 framework are being used. After the implementation, there will be conducted quality assurance and evaluation with the help of a focus group discussion. </w:t>
      </w:r>
    </w:p>
    <w:p w14:paraId="21AED746" w14:textId="190756C4" w:rsidR="004871E2" w:rsidRDefault="004871E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ywords: monitoring tool, e-learning, student performance, requirements engineering, framework, prototyping, ERP-System</w:t>
      </w:r>
    </w:p>
    <w:p w14:paraId="42E6E3B0" w14:textId="3208FDD7" w:rsidR="004871E2" w:rsidRDefault="004871E2" w:rsidP="004871E2">
      <w:pPr>
        <w:pStyle w:val="Inhaltsverzeichnisberschrift"/>
        <w:numPr>
          <w:ilvl w:val="0"/>
          <w:numId w:val="0"/>
        </w:numPr>
        <w:rPr>
          <w:rFonts w:ascii="Times New Roman" w:eastAsia="Times New Roman" w:hAnsi="Times New Roman"/>
          <w:sz w:val="24"/>
        </w:rPr>
      </w:pPr>
    </w:p>
    <w:sdt>
      <w:sdtPr>
        <w:rPr>
          <w:rFonts w:ascii="Times New Roman" w:hAnsi="Times New Roman"/>
          <w:b/>
          <w:sz w:val="28"/>
          <w:lang w:val="de-DE"/>
        </w:rPr>
        <w:id w:val="-1079432330"/>
        <w:docPartObj>
          <w:docPartGallery w:val="Table of Contents"/>
          <w:docPartUnique/>
        </w:docPartObj>
      </w:sdtPr>
      <w:sdtEndPr>
        <w:rPr>
          <w:rFonts w:ascii="Calibri" w:hAnsi="Calibri"/>
          <w:b w:val="0"/>
          <w:bCs/>
          <w:sz w:val="22"/>
          <w:lang w:val="en-US"/>
        </w:rPr>
      </w:sdtEndPr>
      <w:sdtContent>
        <w:p w14:paraId="72A7EAB6" w14:textId="5A066894" w:rsidR="003156BB" w:rsidRPr="003156BB" w:rsidRDefault="003156BB" w:rsidP="004871E2">
          <w:pPr>
            <w:jc w:val="both"/>
            <w:rPr>
              <w:rFonts w:ascii="Times New Roman" w:hAnsi="Times New Roman"/>
              <w:sz w:val="28"/>
            </w:rPr>
          </w:pPr>
          <w:r w:rsidRPr="003156BB">
            <w:rPr>
              <w:rFonts w:ascii="Times New Roman" w:hAnsi="Times New Roman"/>
              <w:sz w:val="28"/>
            </w:rPr>
            <w:t>Table of Content</w:t>
          </w:r>
        </w:p>
        <w:p w14:paraId="50CA8D4C" w14:textId="13BB198F" w:rsidR="00981C75" w:rsidRPr="000C2113" w:rsidRDefault="003156BB">
          <w:pPr>
            <w:pStyle w:val="Verzeichnis1"/>
            <w:tabs>
              <w:tab w:val="left" w:pos="440"/>
              <w:tab w:val="right" w:leader="dot" w:pos="9062"/>
            </w:tabs>
            <w:rPr>
              <w:rFonts w:ascii="Times New Roman" w:eastAsiaTheme="minorEastAsia" w:hAnsi="Times New Roman" w:cs="Times New Roman"/>
              <w:noProof/>
              <w:sz w:val="24"/>
              <w:szCs w:val="24"/>
              <w:lang w:val="de-DE"/>
            </w:rPr>
          </w:pPr>
          <w:r w:rsidRPr="000C2113">
            <w:rPr>
              <w:rFonts w:ascii="Times New Roman" w:hAnsi="Times New Roman" w:cs="Times New Roman"/>
              <w:sz w:val="24"/>
              <w:szCs w:val="24"/>
            </w:rPr>
            <w:fldChar w:fldCharType="begin"/>
          </w:r>
          <w:r w:rsidRPr="000C2113">
            <w:rPr>
              <w:rFonts w:ascii="Times New Roman" w:hAnsi="Times New Roman" w:cs="Times New Roman"/>
              <w:sz w:val="24"/>
              <w:szCs w:val="24"/>
            </w:rPr>
            <w:instrText xml:space="preserve"> TOC \o "1-3" \h \z \u </w:instrText>
          </w:r>
          <w:r w:rsidRPr="000C2113">
            <w:rPr>
              <w:rFonts w:ascii="Times New Roman" w:hAnsi="Times New Roman" w:cs="Times New Roman"/>
              <w:sz w:val="24"/>
              <w:szCs w:val="24"/>
            </w:rPr>
            <w:fldChar w:fldCharType="separate"/>
          </w:r>
          <w:hyperlink w:anchor="_Toc84706433" w:history="1">
            <w:r w:rsidR="00981C75" w:rsidRPr="000C2113">
              <w:rPr>
                <w:rStyle w:val="Hyperlink"/>
                <w:rFonts w:ascii="Times New Roman" w:hAnsi="Times New Roman" w:cs="Times New Roman"/>
                <w:noProof/>
                <w:sz w:val="24"/>
                <w:szCs w:val="24"/>
              </w:rPr>
              <w:t>1</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Introduction</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33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1</w:t>
            </w:r>
            <w:r w:rsidR="00981C75" w:rsidRPr="000C2113">
              <w:rPr>
                <w:rFonts w:ascii="Times New Roman" w:hAnsi="Times New Roman" w:cs="Times New Roman"/>
                <w:noProof/>
                <w:webHidden/>
                <w:sz w:val="24"/>
                <w:szCs w:val="24"/>
              </w:rPr>
              <w:fldChar w:fldCharType="end"/>
            </w:r>
          </w:hyperlink>
        </w:p>
        <w:p w14:paraId="059B76C1" w14:textId="193DE62F"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34" w:history="1">
            <w:r w:rsidR="00981C75" w:rsidRPr="000C2113">
              <w:rPr>
                <w:rStyle w:val="Hyperlink"/>
                <w:rFonts w:ascii="Times New Roman" w:hAnsi="Times New Roman" w:cs="Times New Roman"/>
                <w:noProof/>
                <w:sz w:val="24"/>
                <w:szCs w:val="24"/>
              </w:rPr>
              <w:t>1.1</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Motivation</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34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1</w:t>
            </w:r>
            <w:r w:rsidR="00981C75" w:rsidRPr="000C2113">
              <w:rPr>
                <w:rFonts w:ascii="Times New Roman" w:hAnsi="Times New Roman" w:cs="Times New Roman"/>
                <w:noProof/>
                <w:webHidden/>
                <w:sz w:val="24"/>
                <w:szCs w:val="24"/>
              </w:rPr>
              <w:fldChar w:fldCharType="end"/>
            </w:r>
          </w:hyperlink>
        </w:p>
        <w:p w14:paraId="38276AEF" w14:textId="7E316BA8"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35" w:history="1">
            <w:r w:rsidR="00981C75" w:rsidRPr="000C2113">
              <w:rPr>
                <w:rStyle w:val="Hyperlink"/>
                <w:rFonts w:ascii="Times New Roman" w:hAnsi="Times New Roman" w:cs="Times New Roman"/>
                <w:noProof/>
                <w:sz w:val="24"/>
                <w:szCs w:val="24"/>
              </w:rPr>
              <w:t>1.2</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Research Question and Methodology</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35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2</w:t>
            </w:r>
            <w:r w:rsidR="00981C75" w:rsidRPr="000C2113">
              <w:rPr>
                <w:rFonts w:ascii="Times New Roman" w:hAnsi="Times New Roman" w:cs="Times New Roman"/>
                <w:noProof/>
                <w:webHidden/>
                <w:sz w:val="24"/>
                <w:szCs w:val="24"/>
              </w:rPr>
              <w:fldChar w:fldCharType="end"/>
            </w:r>
          </w:hyperlink>
        </w:p>
        <w:p w14:paraId="5B3E1BBA" w14:textId="0A2E975F"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36" w:history="1">
            <w:r w:rsidR="00981C75" w:rsidRPr="000C2113">
              <w:rPr>
                <w:rStyle w:val="Hyperlink"/>
                <w:rFonts w:ascii="Times New Roman" w:hAnsi="Times New Roman" w:cs="Times New Roman"/>
                <w:noProof/>
                <w:sz w:val="24"/>
                <w:szCs w:val="24"/>
              </w:rPr>
              <w:t>1.3</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Differentiation</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36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3</w:t>
            </w:r>
            <w:r w:rsidR="00981C75" w:rsidRPr="000C2113">
              <w:rPr>
                <w:rFonts w:ascii="Times New Roman" w:hAnsi="Times New Roman" w:cs="Times New Roman"/>
                <w:noProof/>
                <w:webHidden/>
                <w:sz w:val="24"/>
                <w:szCs w:val="24"/>
              </w:rPr>
              <w:fldChar w:fldCharType="end"/>
            </w:r>
          </w:hyperlink>
        </w:p>
        <w:p w14:paraId="78BAA4A7" w14:textId="02E3A24C"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37" w:history="1">
            <w:r w:rsidR="00981C75" w:rsidRPr="000C2113">
              <w:rPr>
                <w:rStyle w:val="Hyperlink"/>
                <w:rFonts w:ascii="Times New Roman" w:hAnsi="Times New Roman" w:cs="Times New Roman"/>
                <w:noProof/>
                <w:sz w:val="24"/>
                <w:szCs w:val="24"/>
              </w:rPr>
              <w:t>1.4</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Thesis Structure</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37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3</w:t>
            </w:r>
            <w:r w:rsidR="00981C75" w:rsidRPr="000C2113">
              <w:rPr>
                <w:rFonts w:ascii="Times New Roman" w:hAnsi="Times New Roman" w:cs="Times New Roman"/>
                <w:noProof/>
                <w:webHidden/>
                <w:sz w:val="24"/>
                <w:szCs w:val="24"/>
              </w:rPr>
              <w:fldChar w:fldCharType="end"/>
            </w:r>
          </w:hyperlink>
        </w:p>
        <w:p w14:paraId="2B4BA510" w14:textId="3968F554" w:rsidR="00981C75" w:rsidRPr="000C2113" w:rsidRDefault="00DF0BE3">
          <w:pPr>
            <w:pStyle w:val="Verzeichnis1"/>
            <w:tabs>
              <w:tab w:val="left" w:pos="440"/>
              <w:tab w:val="right" w:leader="dot" w:pos="9062"/>
            </w:tabs>
            <w:rPr>
              <w:rFonts w:ascii="Times New Roman" w:eastAsiaTheme="minorEastAsia" w:hAnsi="Times New Roman" w:cs="Times New Roman"/>
              <w:noProof/>
              <w:sz w:val="24"/>
              <w:szCs w:val="24"/>
              <w:lang w:val="de-DE"/>
            </w:rPr>
          </w:pPr>
          <w:hyperlink w:anchor="_Toc84706438" w:history="1">
            <w:r w:rsidR="00981C75" w:rsidRPr="000C2113">
              <w:rPr>
                <w:rStyle w:val="Hyperlink"/>
                <w:rFonts w:ascii="Times New Roman" w:hAnsi="Times New Roman" w:cs="Times New Roman"/>
                <w:noProof/>
                <w:sz w:val="24"/>
                <w:szCs w:val="24"/>
              </w:rPr>
              <w:t>2</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Basic Definitions</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38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w:t>
            </w:r>
            <w:r w:rsidR="00981C75" w:rsidRPr="000C2113">
              <w:rPr>
                <w:rFonts w:ascii="Times New Roman" w:hAnsi="Times New Roman" w:cs="Times New Roman"/>
                <w:noProof/>
                <w:webHidden/>
                <w:sz w:val="24"/>
                <w:szCs w:val="24"/>
              </w:rPr>
              <w:fldChar w:fldCharType="end"/>
            </w:r>
          </w:hyperlink>
        </w:p>
        <w:p w14:paraId="10081D2C" w14:textId="14784AC9"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39" w:history="1">
            <w:r w:rsidR="00981C75" w:rsidRPr="000C2113">
              <w:rPr>
                <w:rStyle w:val="Hyperlink"/>
                <w:rFonts w:ascii="Times New Roman" w:hAnsi="Times New Roman" w:cs="Times New Roman"/>
                <w:noProof/>
                <w:sz w:val="24"/>
                <w:szCs w:val="24"/>
              </w:rPr>
              <w:t>2.1</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E-Learning System</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39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w:t>
            </w:r>
            <w:r w:rsidR="00981C75" w:rsidRPr="000C2113">
              <w:rPr>
                <w:rFonts w:ascii="Times New Roman" w:hAnsi="Times New Roman" w:cs="Times New Roman"/>
                <w:noProof/>
                <w:webHidden/>
                <w:sz w:val="24"/>
                <w:szCs w:val="24"/>
              </w:rPr>
              <w:fldChar w:fldCharType="end"/>
            </w:r>
          </w:hyperlink>
        </w:p>
        <w:p w14:paraId="2253E9F7" w14:textId="6ED99C2E"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40" w:history="1">
            <w:r w:rsidR="00981C75" w:rsidRPr="000C2113">
              <w:rPr>
                <w:rStyle w:val="Hyperlink"/>
                <w:rFonts w:ascii="Times New Roman" w:hAnsi="Times New Roman" w:cs="Times New Roman"/>
                <w:noProof/>
                <w:sz w:val="24"/>
                <w:szCs w:val="24"/>
              </w:rPr>
              <w:t>2.2</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Monitoring Tool</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40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w:t>
            </w:r>
            <w:r w:rsidR="00981C75" w:rsidRPr="000C2113">
              <w:rPr>
                <w:rFonts w:ascii="Times New Roman" w:hAnsi="Times New Roman" w:cs="Times New Roman"/>
                <w:noProof/>
                <w:webHidden/>
                <w:sz w:val="24"/>
                <w:szCs w:val="24"/>
              </w:rPr>
              <w:fldChar w:fldCharType="end"/>
            </w:r>
          </w:hyperlink>
        </w:p>
        <w:p w14:paraId="08437F6D" w14:textId="7A9F6EDF"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41" w:history="1">
            <w:r w:rsidR="00981C75" w:rsidRPr="000C2113">
              <w:rPr>
                <w:rStyle w:val="Hyperlink"/>
                <w:rFonts w:ascii="Times New Roman" w:hAnsi="Times New Roman" w:cs="Times New Roman"/>
                <w:noProof/>
                <w:sz w:val="24"/>
                <w:szCs w:val="24"/>
              </w:rPr>
              <w:t>2.3</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Curriculum</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41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w:t>
            </w:r>
            <w:r w:rsidR="00981C75" w:rsidRPr="000C2113">
              <w:rPr>
                <w:rFonts w:ascii="Times New Roman" w:hAnsi="Times New Roman" w:cs="Times New Roman"/>
                <w:noProof/>
                <w:webHidden/>
                <w:sz w:val="24"/>
                <w:szCs w:val="24"/>
              </w:rPr>
              <w:fldChar w:fldCharType="end"/>
            </w:r>
          </w:hyperlink>
        </w:p>
        <w:p w14:paraId="207C3225" w14:textId="6BE9B024" w:rsidR="00981C75" w:rsidRPr="000C2113" w:rsidRDefault="00DF0BE3">
          <w:pPr>
            <w:pStyle w:val="Verzeichnis1"/>
            <w:tabs>
              <w:tab w:val="left" w:pos="440"/>
              <w:tab w:val="right" w:leader="dot" w:pos="9062"/>
            </w:tabs>
            <w:rPr>
              <w:rFonts w:ascii="Times New Roman" w:eastAsiaTheme="minorEastAsia" w:hAnsi="Times New Roman" w:cs="Times New Roman"/>
              <w:noProof/>
              <w:sz w:val="24"/>
              <w:szCs w:val="24"/>
              <w:lang w:val="de-DE"/>
            </w:rPr>
          </w:pPr>
          <w:hyperlink w:anchor="_Toc84706442" w:history="1">
            <w:r w:rsidR="00981C75" w:rsidRPr="000C2113">
              <w:rPr>
                <w:rStyle w:val="Hyperlink"/>
                <w:rFonts w:ascii="Times New Roman" w:hAnsi="Times New Roman" w:cs="Times New Roman"/>
                <w:noProof/>
                <w:sz w:val="24"/>
                <w:szCs w:val="24"/>
              </w:rPr>
              <w:t>3</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Requirements Framework for a monitoring tool</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42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6</w:t>
            </w:r>
            <w:r w:rsidR="00981C75" w:rsidRPr="000C2113">
              <w:rPr>
                <w:rFonts w:ascii="Times New Roman" w:hAnsi="Times New Roman" w:cs="Times New Roman"/>
                <w:noProof/>
                <w:webHidden/>
                <w:sz w:val="24"/>
                <w:szCs w:val="24"/>
              </w:rPr>
              <w:fldChar w:fldCharType="end"/>
            </w:r>
          </w:hyperlink>
        </w:p>
        <w:p w14:paraId="579C7C19" w14:textId="3C8BA45A"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43" w:history="1">
            <w:r w:rsidR="00981C75" w:rsidRPr="000C2113">
              <w:rPr>
                <w:rStyle w:val="Hyperlink"/>
                <w:rFonts w:ascii="Times New Roman" w:hAnsi="Times New Roman" w:cs="Times New Roman"/>
                <w:noProof/>
                <w:sz w:val="24"/>
                <w:szCs w:val="24"/>
              </w:rPr>
              <w:t>3.1</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Methodology</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43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6</w:t>
            </w:r>
            <w:r w:rsidR="00981C75" w:rsidRPr="000C2113">
              <w:rPr>
                <w:rFonts w:ascii="Times New Roman" w:hAnsi="Times New Roman" w:cs="Times New Roman"/>
                <w:noProof/>
                <w:webHidden/>
                <w:sz w:val="24"/>
                <w:szCs w:val="24"/>
              </w:rPr>
              <w:fldChar w:fldCharType="end"/>
            </w:r>
          </w:hyperlink>
        </w:p>
        <w:p w14:paraId="2951AFF0" w14:textId="572BFE1A"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44" w:history="1">
            <w:r w:rsidR="00981C75" w:rsidRPr="000C2113">
              <w:rPr>
                <w:rStyle w:val="Hyperlink"/>
                <w:rFonts w:ascii="Times New Roman" w:hAnsi="Times New Roman" w:cs="Times New Roman"/>
                <w:noProof/>
                <w:sz w:val="24"/>
                <w:szCs w:val="24"/>
              </w:rPr>
              <w:t>3.2</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Case Studies in Global Bike Sharing</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44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7</w:t>
            </w:r>
            <w:r w:rsidR="00981C75" w:rsidRPr="000C2113">
              <w:rPr>
                <w:rFonts w:ascii="Times New Roman" w:hAnsi="Times New Roman" w:cs="Times New Roman"/>
                <w:noProof/>
                <w:webHidden/>
                <w:sz w:val="24"/>
                <w:szCs w:val="24"/>
              </w:rPr>
              <w:fldChar w:fldCharType="end"/>
            </w:r>
          </w:hyperlink>
        </w:p>
        <w:p w14:paraId="3DD75065" w14:textId="594FE1EF"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45" w:history="1">
            <w:r w:rsidR="00981C75" w:rsidRPr="000C2113">
              <w:rPr>
                <w:rStyle w:val="Hyperlink"/>
                <w:rFonts w:ascii="Times New Roman" w:hAnsi="Times New Roman" w:cs="Times New Roman"/>
                <w:noProof/>
                <w:sz w:val="24"/>
                <w:szCs w:val="24"/>
              </w:rPr>
              <w:t>3.3</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Eliciting Requirements from Literature</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45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9</w:t>
            </w:r>
            <w:r w:rsidR="00981C75" w:rsidRPr="000C2113">
              <w:rPr>
                <w:rFonts w:ascii="Times New Roman" w:hAnsi="Times New Roman" w:cs="Times New Roman"/>
                <w:noProof/>
                <w:webHidden/>
                <w:sz w:val="24"/>
                <w:szCs w:val="24"/>
              </w:rPr>
              <w:fldChar w:fldCharType="end"/>
            </w:r>
          </w:hyperlink>
        </w:p>
        <w:p w14:paraId="0834141A" w14:textId="2E3DA6E9"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46" w:history="1">
            <w:r w:rsidR="00981C75" w:rsidRPr="000C2113">
              <w:rPr>
                <w:rStyle w:val="Hyperlink"/>
                <w:rFonts w:ascii="Times New Roman" w:hAnsi="Times New Roman"/>
                <w:iCs/>
                <w:noProof/>
                <w:sz w:val="24"/>
                <w:szCs w:val="24"/>
              </w:rPr>
              <w:t>3.3.1</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Organizational Requirements</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46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9</w:t>
            </w:r>
            <w:r w:rsidR="00981C75" w:rsidRPr="000C2113">
              <w:rPr>
                <w:rFonts w:ascii="Times New Roman" w:hAnsi="Times New Roman"/>
                <w:noProof/>
                <w:webHidden/>
                <w:sz w:val="24"/>
                <w:szCs w:val="24"/>
              </w:rPr>
              <w:fldChar w:fldCharType="end"/>
            </w:r>
          </w:hyperlink>
        </w:p>
        <w:p w14:paraId="50F3E204" w14:textId="3F16AA41"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47" w:history="1">
            <w:r w:rsidR="00981C75" w:rsidRPr="000C2113">
              <w:rPr>
                <w:rStyle w:val="Hyperlink"/>
                <w:rFonts w:ascii="Times New Roman" w:eastAsia="Times New Roman" w:hAnsi="Times New Roman"/>
                <w:iCs/>
                <w:noProof/>
                <w:sz w:val="24"/>
                <w:szCs w:val="24"/>
              </w:rPr>
              <w:t>3.3.2</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Set of Action Default User</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47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11</w:t>
            </w:r>
            <w:r w:rsidR="00981C75" w:rsidRPr="000C2113">
              <w:rPr>
                <w:rFonts w:ascii="Times New Roman" w:hAnsi="Times New Roman"/>
                <w:noProof/>
                <w:webHidden/>
                <w:sz w:val="24"/>
                <w:szCs w:val="24"/>
              </w:rPr>
              <w:fldChar w:fldCharType="end"/>
            </w:r>
          </w:hyperlink>
        </w:p>
        <w:p w14:paraId="3732929D" w14:textId="64D72229"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48" w:history="1">
            <w:r w:rsidR="00981C75" w:rsidRPr="000C2113">
              <w:rPr>
                <w:rStyle w:val="Hyperlink"/>
                <w:rFonts w:ascii="Times New Roman" w:hAnsi="Times New Roman"/>
                <w:iCs/>
                <w:noProof/>
                <w:sz w:val="24"/>
                <w:szCs w:val="24"/>
              </w:rPr>
              <w:t>3.3.3</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Set of Action Admin User</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48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13</w:t>
            </w:r>
            <w:r w:rsidR="00981C75" w:rsidRPr="000C2113">
              <w:rPr>
                <w:rFonts w:ascii="Times New Roman" w:hAnsi="Times New Roman"/>
                <w:noProof/>
                <w:webHidden/>
                <w:sz w:val="24"/>
                <w:szCs w:val="24"/>
              </w:rPr>
              <w:fldChar w:fldCharType="end"/>
            </w:r>
          </w:hyperlink>
        </w:p>
        <w:p w14:paraId="2A2F5EBD" w14:textId="22063320"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49" w:history="1">
            <w:r w:rsidR="00981C75" w:rsidRPr="000C2113">
              <w:rPr>
                <w:rStyle w:val="Hyperlink"/>
                <w:rFonts w:ascii="Times New Roman" w:hAnsi="Times New Roman"/>
                <w:iCs/>
                <w:noProof/>
                <w:sz w:val="24"/>
                <w:szCs w:val="24"/>
              </w:rPr>
              <w:t>3.3.4</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Comment Section</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49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15</w:t>
            </w:r>
            <w:r w:rsidR="00981C75" w:rsidRPr="000C2113">
              <w:rPr>
                <w:rFonts w:ascii="Times New Roman" w:hAnsi="Times New Roman"/>
                <w:noProof/>
                <w:webHidden/>
                <w:sz w:val="24"/>
                <w:szCs w:val="24"/>
              </w:rPr>
              <w:fldChar w:fldCharType="end"/>
            </w:r>
          </w:hyperlink>
        </w:p>
        <w:p w14:paraId="765239FF" w14:textId="6462BBBB"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50" w:history="1">
            <w:r w:rsidR="00981C75" w:rsidRPr="000C2113">
              <w:rPr>
                <w:rStyle w:val="Hyperlink"/>
                <w:rFonts w:ascii="Times New Roman" w:hAnsi="Times New Roman"/>
                <w:iCs/>
                <w:noProof/>
                <w:sz w:val="24"/>
                <w:szCs w:val="24"/>
              </w:rPr>
              <w:t>3.3.5</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Feedback</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50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16</w:t>
            </w:r>
            <w:r w:rsidR="00981C75" w:rsidRPr="000C2113">
              <w:rPr>
                <w:rFonts w:ascii="Times New Roman" w:hAnsi="Times New Roman"/>
                <w:noProof/>
                <w:webHidden/>
                <w:sz w:val="24"/>
                <w:szCs w:val="24"/>
              </w:rPr>
              <w:fldChar w:fldCharType="end"/>
            </w:r>
          </w:hyperlink>
        </w:p>
        <w:p w14:paraId="4B87D476" w14:textId="4837EAFE"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51" w:history="1">
            <w:r w:rsidR="00981C75" w:rsidRPr="000C2113">
              <w:rPr>
                <w:rStyle w:val="Hyperlink"/>
                <w:rFonts w:ascii="Times New Roman" w:eastAsia="Times New Roman" w:hAnsi="Times New Roman"/>
                <w:iCs/>
                <w:noProof/>
                <w:sz w:val="24"/>
                <w:szCs w:val="24"/>
              </w:rPr>
              <w:t>3.3.6</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Non-functional requirements</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51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17</w:t>
            </w:r>
            <w:r w:rsidR="00981C75" w:rsidRPr="000C2113">
              <w:rPr>
                <w:rFonts w:ascii="Times New Roman" w:hAnsi="Times New Roman"/>
                <w:noProof/>
                <w:webHidden/>
                <w:sz w:val="24"/>
                <w:szCs w:val="24"/>
              </w:rPr>
              <w:fldChar w:fldCharType="end"/>
            </w:r>
          </w:hyperlink>
        </w:p>
        <w:p w14:paraId="34EE9134" w14:textId="1E705523"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52" w:history="1">
            <w:r w:rsidR="00981C75" w:rsidRPr="000C2113">
              <w:rPr>
                <w:rStyle w:val="Hyperlink"/>
                <w:rFonts w:ascii="Times New Roman" w:hAnsi="Times New Roman"/>
                <w:iCs/>
                <w:noProof/>
                <w:sz w:val="24"/>
                <w:szCs w:val="24"/>
              </w:rPr>
              <w:t>3.3.7</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Preliminary Results</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52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18</w:t>
            </w:r>
            <w:r w:rsidR="00981C75" w:rsidRPr="000C2113">
              <w:rPr>
                <w:rFonts w:ascii="Times New Roman" w:hAnsi="Times New Roman"/>
                <w:noProof/>
                <w:webHidden/>
                <w:sz w:val="24"/>
                <w:szCs w:val="24"/>
              </w:rPr>
              <w:fldChar w:fldCharType="end"/>
            </w:r>
          </w:hyperlink>
        </w:p>
        <w:p w14:paraId="3F4545AB" w14:textId="5F1EDAEE"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53" w:history="1">
            <w:r w:rsidR="00981C75" w:rsidRPr="000C2113">
              <w:rPr>
                <w:rStyle w:val="Hyperlink"/>
                <w:rFonts w:ascii="Times New Roman" w:hAnsi="Times New Roman" w:cs="Times New Roman"/>
                <w:noProof/>
                <w:sz w:val="24"/>
                <w:szCs w:val="24"/>
              </w:rPr>
              <w:t>3.4</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Eliciting Requirements from Existing Solutions</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53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19</w:t>
            </w:r>
            <w:r w:rsidR="00981C75" w:rsidRPr="000C2113">
              <w:rPr>
                <w:rFonts w:ascii="Times New Roman" w:hAnsi="Times New Roman" w:cs="Times New Roman"/>
                <w:noProof/>
                <w:webHidden/>
                <w:sz w:val="24"/>
                <w:szCs w:val="24"/>
              </w:rPr>
              <w:fldChar w:fldCharType="end"/>
            </w:r>
          </w:hyperlink>
        </w:p>
        <w:p w14:paraId="5F8E796D" w14:textId="4E725780"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54" w:history="1">
            <w:r w:rsidR="00981C75" w:rsidRPr="000C2113">
              <w:rPr>
                <w:rStyle w:val="Hyperlink"/>
                <w:rFonts w:ascii="Times New Roman" w:eastAsia="Times New Roman" w:hAnsi="Times New Roman"/>
                <w:iCs/>
                <w:noProof/>
                <w:sz w:val="24"/>
                <w:szCs w:val="24"/>
              </w:rPr>
              <w:t>3.4.1</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The Sap UCC Global Bike Application</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54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20</w:t>
            </w:r>
            <w:r w:rsidR="00981C75" w:rsidRPr="000C2113">
              <w:rPr>
                <w:rFonts w:ascii="Times New Roman" w:hAnsi="Times New Roman"/>
                <w:noProof/>
                <w:webHidden/>
                <w:sz w:val="24"/>
                <w:szCs w:val="24"/>
              </w:rPr>
              <w:fldChar w:fldCharType="end"/>
            </w:r>
          </w:hyperlink>
        </w:p>
        <w:p w14:paraId="77D52F4C" w14:textId="258BA8A3"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55" w:history="1">
            <w:r w:rsidR="00981C75" w:rsidRPr="000C2113">
              <w:rPr>
                <w:rStyle w:val="Hyperlink"/>
                <w:rFonts w:ascii="Times New Roman" w:eastAsia="Times New Roman" w:hAnsi="Times New Roman"/>
                <w:iCs/>
                <w:noProof/>
                <w:sz w:val="24"/>
                <w:szCs w:val="24"/>
              </w:rPr>
              <w:t>3.4.2</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Moodle</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55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20</w:t>
            </w:r>
            <w:r w:rsidR="00981C75" w:rsidRPr="000C2113">
              <w:rPr>
                <w:rFonts w:ascii="Times New Roman" w:hAnsi="Times New Roman"/>
                <w:noProof/>
                <w:webHidden/>
                <w:sz w:val="24"/>
                <w:szCs w:val="24"/>
              </w:rPr>
              <w:fldChar w:fldCharType="end"/>
            </w:r>
          </w:hyperlink>
        </w:p>
        <w:p w14:paraId="48847B9B" w14:textId="6A5D4597"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56" w:history="1">
            <w:r w:rsidR="00981C75" w:rsidRPr="000C2113">
              <w:rPr>
                <w:rStyle w:val="Hyperlink"/>
                <w:rFonts w:ascii="Times New Roman" w:eastAsia="Times New Roman" w:hAnsi="Times New Roman"/>
                <w:iCs/>
                <w:noProof/>
                <w:sz w:val="24"/>
                <w:szCs w:val="24"/>
              </w:rPr>
              <w:t>3.4.3</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Artemis</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56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21</w:t>
            </w:r>
            <w:r w:rsidR="00981C75" w:rsidRPr="000C2113">
              <w:rPr>
                <w:rFonts w:ascii="Times New Roman" w:hAnsi="Times New Roman"/>
                <w:noProof/>
                <w:webHidden/>
                <w:sz w:val="24"/>
                <w:szCs w:val="24"/>
              </w:rPr>
              <w:fldChar w:fldCharType="end"/>
            </w:r>
          </w:hyperlink>
        </w:p>
        <w:p w14:paraId="1D86D309" w14:textId="15C5F82A"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57" w:history="1">
            <w:r w:rsidR="00981C75" w:rsidRPr="000C2113">
              <w:rPr>
                <w:rStyle w:val="Hyperlink"/>
                <w:rFonts w:ascii="Times New Roman" w:eastAsia="Times New Roman" w:hAnsi="Times New Roman"/>
                <w:iCs/>
                <w:noProof/>
                <w:sz w:val="24"/>
                <w:szCs w:val="24"/>
              </w:rPr>
              <w:t>3.4.4</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Preliminary Results</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57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21</w:t>
            </w:r>
            <w:r w:rsidR="00981C75" w:rsidRPr="000C2113">
              <w:rPr>
                <w:rFonts w:ascii="Times New Roman" w:hAnsi="Times New Roman"/>
                <w:noProof/>
                <w:webHidden/>
                <w:sz w:val="24"/>
                <w:szCs w:val="24"/>
              </w:rPr>
              <w:fldChar w:fldCharType="end"/>
            </w:r>
          </w:hyperlink>
        </w:p>
        <w:p w14:paraId="585ABF0F" w14:textId="0F448E31"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58" w:history="1">
            <w:r w:rsidR="00981C75" w:rsidRPr="000C2113">
              <w:rPr>
                <w:rStyle w:val="Hyperlink"/>
                <w:rFonts w:ascii="Times New Roman" w:hAnsi="Times New Roman" w:cs="Times New Roman"/>
                <w:noProof/>
                <w:sz w:val="24"/>
                <w:szCs w:val="24"/>
              </w:rPr>
              <w:t>3.5</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Results Evaluation</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58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21</w:t>
            </w:r>
            <w:r w:rsidR="00981C75" w:rsidRPr="000C2113">
              <w:rPr>
                <w:rFonts w:ascii="Times New Roman" w:hAnsi="Times New Roman" w:cs="Times New Roman"/>
                <w:noProof/>
                <w:webHidden/>
                <w:sz w:val="24"/>
                <w:szCs w:val="24"/>
              </w:rPr>
              <w:fldChar w:fldCharType="end"/>
            </w:r>
          </w:hyperlink>
        </w:p>
        <w:p w14:paraId="2C608488" w14:textId="7671750C" w:rsidR="00981C75" w:rsidRPr="000C2113" w:rsidRDefault="00DF0BE3">
          <w:pPr>
            <w:pStyle w:val="Verzeichnis1"/>
            <w:tabs>
              <w:tab w:val="left" w:pos="440"/>
              <w:tab w:val="right" w:leader="dot" w:pos="9062"/>
            </w:tabs>
            <w:rPr>
              <w:rFonts w:ascii="Times New Roman" w:eastAsiaTheme="minorEastAsia" w:hAnsi="Times New Roman" w:cs="Times New Roman"/>
              <w:noProof/>
              <w:sz w:val="24"/>
              <w:szCs w:val="24"/>
              <w:lang w:val="de-DE"/>
            </w:rPr>
          </w:pPr>
          <w:hyperlink w:anchor="_Toc84706459" w:history="1">
            <w:r w:rsidR="00981C75" w:rsidRPr="000C2113">
              <w:rPr>
                <w:rStyle w:val="Hyperlink"/>
                <w:rFonts w:ascii="Times New Roman" w:hAnsi="Times New Roman" w:cs="Times New Roman"/>
                <w:noProof/>
                <w:sz w:val="24"/>
                <w:szCs w:val="24"/>
              </w:rPr>
              <w:t>4</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Implementation of a Student Performance Monitoring Tool</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59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23</w:t>
            </w:r>
            <w:r w:rsidR="00981C75" w:rsidRPr="000C2113">
              <w:rPr>
                <w:rFonts w:ascii="Times New Roman" w:hAnsi="Times New Roman" w:cs="Times New Roman"/>
                <w:noProof/>
                <w:webHidden/>
                <w:sz w:val="24"/>
                <w:szCs w:val="24"/>
              </w:rPr>
              <w:fldChar w:fldCharType="end"/>
            </w:r>
          </w:hyperlink>
        </w:p>
        <w:p w14:paraId="0DC92655" w14:textId="30099602"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60" w:history="1">
            <w:r w:rsidR="00981C75" w:rsidRPr="000C2113">
              <w:rPr>
                <w:rStyle w:val="Hyperlink"/>
                <w:rFonts w:ascii="Times New Roman" w:hAnsi="Times New Roman" w:cs="Times New Roman"/>
                <w:noProof/>
                <w:sz w:val="24"/>
                <w:szCs w:val="24"/>
              </w:rPr>
              <w:t>4.1</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Methodology</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60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23</w:t>
            </w:r>
            <w:r w:rsidR="00981C75" w:rsidRPr="000C2113">
              <w:rPr>
                <w:rFonts w:ascii="Times New Roman" w:hAnsi="Times New Roman" w:cs="Times New Roman"/>
                <w:noProof/>
                <w:webHidden/>
                <w:sz w:val="24"/>
                <w:szCs w:val="24"/>
              </w:rPr>
              <w:fldChar w:fldCharType="end"/>
            </w:r>
          </w:hyperlink>
        </w:p>
        <w:p w14:paraId="78D044F2" w14:textId="15D2775F"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61" w:history="1">
            <w:r w:rsidR="00981C75" w:rsidRPr="000C2113">
              <w:rPr>
                <w:rStyle w:val="Hyperlink"/>
                <w:rFonts w:ascii="Times New Roman" w:hAnsi="Times New Roman" w:cs="Times New Roman"/>
                <w:noProof/>
                <w:sz w:val="24"/>
                <w:szCs w:val="24"/>
              </w:rPr>
              <w:t>4.2</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Architecture and Data Model</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61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28</w:t>
            </w:r>
            <w:r w:rsidR="00981C75" w:rsidRPr="000C2113">
              <w:rPr>
                <w:rFonts w:ascii="Times New Roman" w:hAnsi="Times New Roman" w:cs="Times New Roman"/>
                <w:noProof/>
                <w:webHidden/>
                <w:sz w:val="24"/>
                <w:szCs w:val="24"/>
              </w:rPr>
              <w:fldChar w:fldCharType="end"/>
            </w:r>
          </w:hyperlink>
        </w:p>
        <w:p w14:paraId="68F1EF59" w14:textId="4130F657"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62" w:history="1">
            <w:r w:rsidR="00981C75" w:rsidRPr="000C2113">
              <w:rPr>
                <w:rStyle w:val="Hyperlink"/>
                <w:rFonts w:ascii="Times New Roman" w:hAnsi="Times New Roman" w:cs="Times New Roman"/>
                <w:noProof/>
                <w:sz w:val="24"/>
                <w:szCs w:val="24"/>
              </w:rPr>
              <w:t>4.3</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Implementation of the Requirements</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62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33</w:t>
            </w:r>
            <w:r w:rsidR="00981C75" w:rsidRPr="000C2113">
              <w:rPr>
                <w:rFonts w:ascii="Times New Roman" w:hAnsi="Times New Roman" w:cs="Times New Roman"/>
                <w:noProof/>
                <w:webHidden/>
                <w:sz w:val="24"/>
                <w:szCs w:val="24"/>
              </w:rPr>
              <w:fldChar w:fldCharType="end"/>
            </w:r>
          </w:hyperlink>
        </w:p>
        <w:p w14:paraId="247817DA" w14:textId="2A1E45E6"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63" w:history="1">
            <w:r w:rsidR="00981C75" w:rsidRPr="000C2113">
              <w:rPr>
                <w:rStyle w:val="Hyperlink"/>
                <w:rFonts w:ascii="Times New Roman" w:hAnsi="Times New Roman"/>
                <w:iCs/>
                <w:noProof/>
                <w:sz w:val="24"/>
                <w:szCs w:val="24"/>
              </w:rPr>
              <w:t>4.3.1</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Organizational Requirements</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63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33</w:t>
            </w:r>
            <w:r w:rsidR="00981C75" w:rsidRPr="000C2113">
              <w:rPr>
                <w:rFonts w:ascii="Times New Roman" w:hAnsi="Times New Roman"/>
                <w:noProof/>
                <w:webHidden/>
                <w:sz w:val="24"/>
                <w:szCs w:val="24"/>
              </w:rPr>
              <w:fldChar w:fldCharType="end"/>
            </w:r>
          </w:hyperlink>
        </w:p>
        <w:p w14:paraId="2E37DCF7" w14:textId="641C2FFC"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64" w:history="1">
            <w:r w:rsidR="00981C75" w:rsidRPr="000C2113">
              <w:rPr>
                <w:rStyle w:val="Hyperlink"/>
                <w:rFonts w:ascii="Times New Roman" w:hAnsi="Times New Roman"/>
                <w:iCs/>
                <w:noProof/>
                <w:sz w:val="24"/>
                <w:szCs w:val="24"/>
              </w:rPr>
              <w:t>4.3.2</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Set of Action Default User</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64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35</w:t>
            </w:r>
            <w:r w:rsidR="00981C75" w:rsidRPr="000C2113">
              <w:rPr>
                <w:rFonts w:ascii="Times New Roman" w:hAnsi="Times New Roman"/>
                <w:noProof/>
                <w:webHidden/>
                <w:sz w:val="24"/>
                <w:szCs w:val="24"/>
              </w:rPr>
              <w:fldChar w:fldCharType="end"/>
            </w:r>
          </w:hyperlink>
        </w:p>
        <w:p w14:paraId="3024B03F" w14:textId="7EE79ADA"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65" w:history="1">
            <w:r w:rsidR="00981C75" w:rsidRPr="000C2113">
              <w:rPr>
                <w:rStyle w:val="Hyperlink"/>
                <w:rFonts w:ascii="Times New Roman" w:hAnsi="Times New Roman"/>
                <w:iCs/>
                <w:noProof/>
                <w:sz w:val="24"/>
                <w:szCs w:val="24"/>
              </w:rPr>
              <w:t>4.3.3</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Set of Action Admin User</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65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37</w:t>
            </w:r>
            <w:r w:rsidR="00981C75" w:rsidRPr="000C2113">
              <w:rPr>
                <w:rFonts w:ascii="Times New Roman" w:hAnsi="Times New Roman"/>
                <w:noProof/>
                <w:webHidden/>
                <w:sz w:val="24"/>
                <w:szCs w:val="24"/>
              </w:rPr>
              <w:fldChar w:fldCharType="end"/>
            </w:r>
          </w:hyperlink>
        </w:p>
        <w:p w14:paraId="0A8A236D" w14:textId="45BF44E9"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66" w:history="1">
            <w:r w:rsidR="00981C75" w:rsidRPr="000C2113">
              <w:rPr>
                <w:rStyle w:val="Hyperlink"/>
                <w:rFonts w:ascii="Times New Roman" w:hAnsi="Times New Roman"/>
                <w:iCs/>
                <w:noProof/>
                <w:sz w:val="24"/>
                <w:szCs w:val="24"/>
              </w:rPr>
              <w:t>4.3.4</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Comment Section</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66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39</w:t>
            </w:r>
            <w:r w:rsidR="00981C75" w:rsidRPr="000C2113">
              <w:rPr>
                <w:rFonts w:ascii="Times New Roman" w:hAnsi="Times New Roman"/>
                <w:noProof/>
                <w:webHidden/>
                <w:sz w:val="24"/>
                <w:szCs w:val="24"/>
              </w:rPr>
              <w:fldChar w:fldCharType="end"/>
            </w:r>
          </w:hyperlink>
        </w:p>
        <w:p w14:paraId="707DCB76" w14:textId="450C3493"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67" w:history="1">
            <w:r w:rsidR="00981C75" w:rsidRPr="000C2113">
              <w:rPr>
                <w:rStyle w:val="Hyperlink"/>
                <w:rFonts w:ascii="Times New Roman" w:hAnsi="Times New Roman"/>
                <w:iCs/>
                <w:noProof/>
                <w:sz w:val="24"/>
                <w:szCs w:val="24"/>
              </w:rPr>
              <w:t>4.3.5</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Requirements for the Feedback</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67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42</w:t>
            </w:r>
            <w:r w:rsidR="00981C75" w:rsidRPr="000C2113">
              <w:rPr>
                <w:rFonts w:ascii="Times New Roman" w:hAnsi="Times New Roman"/>
                <w:noProof/>
                <w:webHidden/>
                <w:sz w:val="24"/>
                <w:szCs w:val="24"/>
              </w:rPr>
              <w:fldChar w:fldCharType="end"/>
            </w:r>
          </w:hyperlink>
        </w:p>
        <w:p w14:paraId="24F356EB" w14:textId="29F283C2" w:rsidR="00981C75" w:rsidRPr="000C2113" w:rsidRDefault="00DF0BE3">
          <w:pPr>
            <w:pStyle w:val="Verzeichnis3"/>
            <w:tabs>
              <w:tab w:val="left" w:pos="1320"/>
              <w:tab w:val="right" w:leader="dot" w:pos="9062"/>
            </w:tabs>
            <w:rPr>
              <w:rFonts w:ascii="Times New Roman" w:hAnsi="Times New Roman"/>
              <w:noProof/>
              <w:sz w:val="24"/>
              <w:szCs w:val="24"/>
              <w:lang w:val="de-DE"/>
            </w:rPr>
          </w:pPr>
          <w:hyperlink w:anchor="_Toc84706468" w:history="1">
            <w:r w:rsidR="00981C75" w:rsidRPr="000C2113">
              <w:rPr>
                <w:rStyle w:val="Hyperlink"/>
                <w:rFonts w:ascii="Times New Roman" w:eastAsia="Times New Roman" w:hAnsi="Times New Roman"/>
                <w:iCs/>
                <w:noProof/>
                <w:sz w:val="24"/>
                <w:szCs w:val="24"/>
              </w:rPr>
              <w:t>4.3.6</w:t>
            </w:r>
            <w:r w:rsidR="00981C75" w:rsidRPr="000C2113">
              <w:rPr>
                <w:rFonts w:ascii="Times New Roman" w:hAnsi="Times New Roman"/>
                <w:noProof/>
                <w:sz w:val="24"/>
                <w:szCs w:val="24"/>
                <w:lang w:val="de-DE"/>
              </w:rPr>
              <w:tab/>
            </w:r>
            <w:r w:rsidR="00981C75" w:rsidRPr="000C2113">
              <w:rPr>
                <w:rStyle w:val="Hyperlink"/>
                <w:rFonts w:ascii="Times New Roman" w:hAnsi="Times New Roman"/>
                <w:noProof/>
                <w:sz w:val="24"/>
                <w:szCs w:val="24"/>
              </w:rPr>
              <w:t>Non-functional Requirements</w:t>
            </w:r>
            <w:r w:rsidR="00981C75" w:rsidRPr="000C2113">
              <w:rPr>
                <w:rFonts w:ascii="Times New Roman" w:hAnsi="Times New Roman"/>
                <w:noProof/>
                <w:webHidden/>
                <w:sz w:val="24"/>
                <w:szCs w:val="24"/>
              </w:rPr>
              <w:tab/>
            </w:r>
            <w:r w:rsidR="00981C75" w:rsidRPr="000C2113">
              <w:rPr>
                <w:rFonts w:ascii="Times New Roman" w:hAnsi="Times New Roman"/>
                <w:noProof/>
                <w:webHidden/>
                <w:sz w:val="24"/>
                <w:szCs w:val="24"/>
              </w:rPr>
              <w:fldChar w:fldCharType="begin"/>
            </w:r>
            <w:r w:rsidR="00981C75" w:rsidRPr="000C2113">
              <w:rPr>
                <w:rFonts w:ascii="Times New Roman" w:hAnsi="Times New Roman"/>
                <w:noProof/>
                <w:webHidden/>
                <w:sz w:val="24"/>
                <w:szCs w:val="24"/>
              </w:rPr>
              <w:instrText xml:space="preserve"> PAGEREF _Toc84706468 \h </w:instrText>
            </w:r>
            <w:r w:rsidR="00981C75" w:rsidRPr="000C2113">
              <w:rPr>
                <w:rFonts w:ascii="Times New Roman" w:hAnsi="Times New Roman"/>
                <w:noProof/>
                <w:webHidden/>
                <w:sz w:val="24"/>
                <w:szCs w:val="24"/>
              </w:rPr>
            </w:r>
            <w:r w:rsidR="00981C75" w:rsidRPr="000C2113">
              <w:rPr>
                <w:rFonts w:ascii="Times New Roman" w:hAnsi="Times New Roman"/>
                <w:noProof/>
                <w:webHidden/>
                <w:sz w:val="24"/>
                <w:szCs w:val="24"/>
              </w:rPr>
              <w:fldChar w:fldCharType="separate"/>
            </w:r>
            <w:r w:rsidR="009F7BC5">
              <w:rPr>
                <w:rFonts w:ascii="Times New Roman" w:hAnsi="Times New Roman"/>
                <w:noProof/>
                <w:webHidden/>
                <w:sz w:val="24"/>
                <w:szCs w:val="24"/>
              </w:rPr>
              <w:t>42</w:t>
            </w:r>
            <w:r w:rsidR="00981C75" w:rsidRPr="000C2113">
              <w:rPr>
                <w:rFonts w:ascii="Times New Roman" w:hAnsi="Times New Roman"/>
                <w:noProof/>
                <w:webHidden/>
                <w:sz w:val="24"/>
                <w:szCs w:val="24"/>
              </w:rPr>
              <w:fldChar w:fldCharType="end"/>
            </w:r>
          </w:hyperlink>
        </w:p>
        <w:p w14:paraId="265A4253" w14:textId="649372FF"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69" w:history="1">
            <w:r w:rsidR="00981C75" w:rsidRPr="000C2113">
              <w:rPr>
                <w:rStyle w:val="Hyperlink"/>
                <w:rFonts w:ascii="Times New Roman" w:eastAsia="Times New Roman" w:hAnsi="Times New Roman" w:cs="Times New Roman"/>
                <w:noProof/>
                <w:sz w:val="24"/>
                <w:szCs w:val="24"/>
              </w:rPr>
              <w:t>4.4</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eastAsia="Times New Roman" w:hAnsi="Times New Roman" w:cs="Times New Roman"/>
                <w:noProof/>
                <w:sz w:val="24"/>
                <w:szCs w:val="24"/>
              </w:rPr>
              <w:t>Results Evaluation</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69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45</w:t>
            </w:r>
            <w:r w:rsidR="00981C75" w:rsidRPr="000C2113">
              <w:rPr>
                <w:rFonts w:ascii="Times New Roman" w:hAnsi="Times New Roman" w:cs="Times New Roman"/>
                <w:noProof/>
                <w:webHidden/>
                <w:sz w:val="24"/>
                <w:szCs w:val="24"/>
              </w:rPr>
              <w:fldChar w:fldCharType="end"/>
            </w:r>
          </w:hyperlink>
        </w:p>
        <w:p w14:paraId="6FAF3288" w14:textId="769D9694" w:rsidR="00981C75" w:rsidRPr="000C2113" w:rsidRDefault="00DF0BE3">
          <w:pPr>
            <w:pStyle w:val="Verzeichnis1"/>
            <w:tabs>
              <w:tab w:val="left" w:pos="440"/>
              <w:tab w:val="right" w:leader="dot" w:pos="9062"/>
            </w:tabs>
            <w:rPr>
              <w:rFonts w:ascii="Times New Roman" w:eastAsiaTheme="minorEastAsia" w:hAnsi="Times New Roman" w:cs="Times New Roman"/>
              <w:noProof/>
              <w:sz w:val="24"/>
              <w:szCs w:val="24"/>
              <w:lang w:val="de-DE"/>
            </w:rPr>
          </w:pPr>
          <w:hyperlink w:anchor="_Toc84706470" w:history="1">
            <w:r w:rsidR="00981C75" w:rsidRPr="000C2113">
              <w:rPr>
                <w:rStyle w:val="Hyperlink"/>
                <w:rFonts w:ascii="Times New Roman" w:hAnsi="Times New Roman" w:cs="Times New Roman"/>
                <w:noProof/>
                <w:sz w:val="24"/>
                <w:szCs w:val="24"/>
              </w:rPr>
              <w:t>5</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Evaluation of the Monitoring Tool</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0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46</w:t>
            </w:r>
            <w:r w:rsidR="00981C75" w:rsidRPr="000C2113">
              <w:rPr>
                <w:rFonts w:ascii="Times New Roman" w:hAnsi="Times New Roman" w:cs="Times New Roman"/>
                <w:noProof/>
                <w:webHidden/>
                <w:sz w:val="24"/>
                <w:szCs w:val="24"/>
              </w:rPr>
              <w:fldChar w:fldCharType="end"/>
            </w:r>
          </w:hyperlink>
        </w:p>
        <w:p w14:paraId="2F327714" w14:textId="10F553E1"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71" w:history="1">
            <w:r w:rsidR="00981C75" w:rsidRPr="000C2113">
              <w:rPr>
                <w:rStyle w:val="Hyperlink"/>
                <w:rFonts w:ascii="Times New Roman" w:hAnsi="Times New Roman" w:cs="Times New Roman"/>
                <w:noProof/>
                <w:sz w:val="24"/>
                <w:szCs w:val="24"/>
              </w:rPr>
              <w:t>5.1</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Methodology</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1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46</w:t>
            </w:r>
            <w:r w:rsidR="00981C75" w:rsidRPr="000C2113">
              <w:rPr>
                <w:rFonts w:ascii="Times New Roman" w:hAnsi="Times New Roman" w:cs="Times New Roman"/>
                <w:noProof/>
                <w:webHidden/>
                <w:sz w:val="24"/>
                <w:szCs w:val="24"/>
              </w:rPr>
              <w:fldChar w:fldCharType="end"/>
            </w:r>
          </w:hyperlink>
        </w:p>
        <w:p w14:paraId="3E0F14DB" w14:textId="3B34B418"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72" w:history="1">
            <w:r w:rsidR="00981C75" w:rsidRPr="000C2113">
              <w:rPr>
                <w:rStyle w:val="Hyperlink"/>
                <w:rFonts w:ascii="Times New Roman" w:hAnsi="Times New Roman" w:cs="Times New Roman"/>
                <w:noProof/>
                <w:sz w:val="24"/>
                <w:szCs w:val="24"/>
              </w:rPr>
              <w:t>5.2</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Results Evaluation</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2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48</w:t>
            </w:r>
            <w:r w:rsidR="00981C75" w:rsidRPr="000C2113">
              <w:rPr>
                <w:rFonts w:ascii="Times New Roman" w:hAnsi="Times New Roman" w:cs="Times New Roman"/>
                <w:noProof/>
                <w:webHidden/>
                <w:sz w:val="24"/>
                <w:szCs w:val="24"/>
              </w:rPr>
              <w:fldChar w:fldCharType="end"/>
            </w:r>
          </w:hyperlink>
        </w:p>
        <w:p w14:paraId="639FE02F" w14:textId="0EAC8766" w:rsidR="00981C75" w:rsidRPr="000C2113" w:rsidRDefault="00DF0BE3">
          <w:pPr>
            <w:pStyle w:val="Verzeichnis1"/>
            <w:tabs>
              <w:tab w:val="left" w:pos="440"/>
              <w:tab w:val="right" w:leader="dot" w:pos="9062"/>
            </w:tabs>
            <w:rPr>
              <w:rFonts w:ascii="Times New Roman" w:eastAsiaTheme="minorEastAsia" w:hAnsi="Times New Roman" w:cs="Times New Roman"/>
              <w:noProof/>
              <w:sz w:val="24"/>
              <w:szCs w:val="24"/>
              <w:lang w:val="de-DE"/>
            </w:rPr>
          </w:pPr>
          <w:hyperlink w:anchor="_Toc84706473" w:history="1">
            <w:r w:rsidR="00981C75" w:rsidRPr="000C2113">
              <w:rPr>
                <w:rStyle w:val="Hyperlink"/>
                <w:rFonts w:ascii="Times New Roman" w:hAnsi="Times New Roman" w:cs="Times New Roman"/>
                <w:noProof/>
                <w:sz w:val="24"/>
                <w:szCs w:val="24"/>
              </w:rPr>
              <w:t>6</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Conclusion and Outlook</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3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7</w:t>
            </w:r>
            <w:r w:rsidR="00981C75" w:rsidRPr="000C2113">
              <w:rPr>
                <w:rFonts w:ascii="Times New Roman" w:hAnsi="Times New Roman" w:cs="Times New Roman"/>
                <w:noProof/>
                <w:webHidden/>
                <w:sz w:val="24"/>
                <w:szCs w:val="24"/>
              </w:rPr>
              <w:fldChar w:fldCharType="end"/>
            </w:r>
          </w:hyperlink>
        </w:p>
        <w:p w14:paraId="076867FC" w14:textId="3808D2C5"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74" w:history="1">
            <w:r w:rsidR="00981C75" w:rsidRPr="000C2113">
              <w:rPr>
                <w:rStyle w:val="Hyperlink"/>
                <w:rFonts w:ascii="Times New Roman" w:hAnsi="Times New Roman" w:cs="Times New Roman"/>
                <w:noProof/>
                <w:sz w:val="24"/>
                <w:szCs w:val="24"/>
              </w:rPr>
              <w:t>6.1</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Results and Discussion</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4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7</w:t>
            </w:r>
            <w:r w:rsidR="00981C75" w:rsidRPr="000C2113">
              <w:rPr>
                <w:rFonts w:ascii="Times New Roman" w:hAnsi="Times New Roman" w:cs="Times New Roman"/>
                <w:noProof/>
                <w:webHidden/>
                <w:sz w:val="24"/>
                <w:szCs w:val="24"/>
              </w:rPr>
              <w:fldChar w:fldCharType="end"/>
            </w:r>
          </w:hyperlink>
        </w:p>
        <w:p w14:paraId="4B69DA28" w14:textId="749480D0" w:rsidR="00981C75" w:rsidRPr="000C2113" w:rsidRDefault="00DF0BE3">
          <w:pPr>
            <w:pStyle w:val="Verzeichnis2"/>
            <w:tabs>
              <w:tab w:val="left" w:pos="880"/>
              <w:tab w:val="right" w:leader="dot" w:pos="9062"/>
            </w:tabs>
            <w:rPr>
              <w:rFonts w:ascii="Times New Roman" w:eastAsiaTheme="minorEastAsia" w:hAnsi="Times New Roman" w:cs="Times New Roman"/>
              <w:noProof/>
              <w:sz w:val="24"/>
              <w:szCs w:val="24"/>
              <w:lang w:val="de-DE"/>
            </w:rPr>
          </w:pPr>
          <w:hyperlink w:anchor="_Toc84706475" w:history="1">
            <w:r w:rsidR="00981C75" w:rsidRPr="000C2113">
              <w:rPr>
                <w:rStyle w:val="Hyperlink"/>
                <w:rFonts w:ascii="Times New Roman" w:hAnsi="Times New Roman" w:cs="Times New Roman"/>
                <w:noProof/>
                <w:sz w:val="24"/>
                <w:szCs w:val="24"/>
              </w:rPr>
              <w:t>6.2</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Future Work</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5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8</w:t>
            </w:r>
            <w:r w:rsidR="00981C75" w:rsidRPr="000C2113">
              <w:rPr>
                <w:rFonts w:ascii="Times New Roman" w:hAnsi="Times New Roman" w:cs="Times New Roman"/>
                <w:noProof/>
                <w:webHidden/>
                <w:sz w:val="24"/>
                <w:szCs w:val="24"/>
              </w:rPr>
              <w:fldChar w:fldCharType="end"/>
            </w:r>
          </w:hyperlink>
        </w:p>
        <w:p w14:paraId="36E2FF6E" w14:textId="2FC7FCF5" w:rsidR="00981C75" w:rsidRPr="000C2113" w:rsidRDefault="00DF0BE3">
          <w:pPr>
            <w:pStyle w:val="Verzeichnis1"/>
            <w:tabs>
              <w:tab w:val="left" w:pos="440"/>
              <w:tab w:val="right" w:leader="dot" w:pos="9062"/>
            </w:tabs>
            <w:rPr>
              <w:rFonts w:ascii="Times New Roman" w:eastAsiaTheme="minorEastAsia" w:hAnsi="Times New Roman" w:cs="Times New Roman"/>
              <w:noProof/>
              <w:sz w:val="24"/>
              <w:szCs w:val="24"/>
              <w:lang w:val="de-DE"/>
            </w:rPr>
          </w:pPr>
          <w:hyperlink w:anchor="_Toc84706476" w:history="1">
            <w:r w:rsidR="00981C75" w:rsidRPr="000C2113">
              <w:rPr>
                <w:rStyle w:val="Hyperlink"/>
                <w:rFonts w:ascii="Times New Roman" w:hAnsi="Times New Roman" w:cs="Times New Roman"/>
                <w:noProof/>
                <w:sz w:val="24"/>
                <w:szCs w:val="24"/>
              </w:rPr>
              <w:t>7</w:t>
            </w:r>
            <w:r w:rsidR="00981C75" w:rsidRPr="000C2113">
              <w:rPr>
                <w:rFonts w:ascii="Times New Roman" w:eastAsiaTheme="minorEastAsia" w:hAnsi="Times New Roman" w:cs="Times New Roman"/>
                <w:noProof/>
                <w:sz w:val="24"/>
                <w:szCs w:val="24"/>
                <w:lang w:val="de-DE"/>
              </w:rPr>
              <w:tab/>
            </w:r>
            <w:r w:rsidR="00981C75" w:rsidRPr="000C2113">
              <w:rPr>
                <w:rStyle w:val="Hyperlink"/>
                <w:rFonts w:ascii="Times New Roman" w:hAnsi="Times New Roman" w:cs="Times New Roman"/>
                <w:noProof/>
                <w:sz w:val="24"/>
                <w:szCs w:val="24"/>
              </w:rPr>
              <w:t>Bibliography</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6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59</w:t>
            </w:r>
            <w:r w:rsidR="00981C75" w:rsidRPr="000C2113">
              <w:rPr>
                <w:rFonts w:ascii="Times New Roman" w:hAnsi="Times New Roman" w:cs="Times New Roman"/>
                <w:noProof/>
                <w:webHidden/>
                <w:sz w:val="24"/>
                <w:szCs w:val="24"/>
              </w:rPr>
              <w:fldChar w:fldCharType="end"/>
            </w:r>
          </w:hyperlink>
        </w:p>
        <w:p w14:paraId="3D6E0311" w14:textId="020D2826" w:rsidR="00981C75" w:rsidRPr="000C2113" w:rsidRDefault="00DF0BE3">
          <w:pPr>
            <w:pStyle w:val="Verzeichnis1"/>
            <w:tabs>
              <w:tab w:val="right" w:leader="dot" w:pos="9062"/>
            </w:tabs>
            <w:rPr>
              <w:rFonts w:ascii="Times New Roman" w:eastAsiaTheme="minorEastAsia" w:hAnsi="Times New Roman" w:cs="Times New Roman"/>
              <w:noProof/>
              <w:sz w:val="24"/>
              <w:szCs w:val="24"/>
              <w:lang w:val="de-DE"/>
            </w:rPr>
          </w:pPr>
          <w:hyperlink w:anchor="_Toc84706477" w:history="1">
            <w:r w:rsidR="00981C75" w:rsidRPr="000C2113">
              <w:rPr>
                <w:rStyle w:val="Hyperlink"/>
                <w:rFonts w:ascii="Times New Roman" w:hAnsi="Times New Roman" w:cs="Times New Roman"/>
                <w:noProof/>
                <w:sz w:val="24"/>
                <w:szCs w:val="24"/>
              </w:rPr>
              <w:t>Appendix</w:t>
            </w:r>
            <w:r w:rsidR="00981C75" w:rsidRPr="000C2113">
              <w:rPr>
                <w:rFonts w:ascii="Times New Roman" w:hAnsi="Times New Roman" w:cs="Times New Roman"/>
                <w:noProof/>
                <w:webHidden/>
                <w:sz w:val="24"/>
                <w:szCs w:val="24"/>
              </w:rPr>
              <w:tab/>
            </w:r>
            <w:r w:rsidR="00981C75" w:rsidRPr="000C2113">
              <w:rPr>
                <w:rFonts w:ascii="Times New Roman" w:hAnsi="Times New Roman" w:cs="Times New Roman"/>
                <w:noProof/>
                <w:webHidden/>
                <w:sz w:val="24"/>
                <w:szCs w:val="24"/>
              </w:rPr>
              <w:fldChar w:fldCharType="begin"/>
            </w:r>
            <w:r w:rsidR="00981C75" w:rsidRPr="000C2113">
              <w:rPr>
                <w:rFonts w:ascii="Times New Roman" w:hAnsi="Times New Roman" w:cs="Times New Roman"/>
                <w:noProof/>
                <w:webHidden/>
                <w:sz w:val="24"/>
                <w:szCs w:val="24"/>
              </w:rPr>
              <w:instrText xml:space="preserve"> PAGEREF _Toc84706477 \h </w:instrText>
            </w:r>
            <w:r w:rsidR="00981C75" w:rsidRPr="000C2113">
              <w:rPr>
                <w:rFonts w:ascii="Times New Roman" w:hAnsi="Times New Roman" w:cs="Times New Roman"/>
                <w:noProof/>
                <w:webHidden/>
                <w:sz w:val="24"/>
                <w:szCs w:val="24"/>
              </w:rPr>
            </w:r>
            <w:r w:rsidR="00981C75" w:rsidRPr="000C2113">
              <w:rPr>
                <w:rFonts w:ascii="Times New Roman" w:hAnsi="Times New Roman" w:cs="Times New Roman"/>
                <w:noProof/>
                <w:webHidden/>
                <w:sz w:val="24"/>
                <w:szCs w:val="24"/>
              </w:rPr>
              <w:fldChar w:fldCharType="separate"/>
            </w:r>
            <w:r w:rsidR="009F7BC5">
              <w:rPr>
                <w:rFonts w:ascii="Times New Roman" w:hAnsi="Times New Roman" w:cs="Times New Roman"/>
                <w:noProof/>
                <w:webHidden/>
                <w:sz w:val="24"/>
                <w:szCs w:val="24"/>
              </w:rPr>
              <w:t>61</w:t>
            </w:r>
            <w:r w:rsidR="00981C75" w:rsidRPr="000C2113">
              <w:rPr>
                <w:rFonts w:ascii="Times New Roman" w:hAnsi="Times New Roman" w:cs="Times New Roman"/>
                <w:noProof/>
                <w:webHidden/>
                <w:sz w:val="24"/>
                <w:szCs w:val="24"/>
              </w:rPr>
              <w:fldChar w:fldCharType="end"/>
            </w:r>
          </w:hyperlink>
        </w:p>
        <w:p w14:paraId="2EE43570" w14:textId="4078706D" w:rsidR="003156BB" w:rsidRDefault="003156BB">
          <w:r w:rsidRPr="000C2113">
            <w:rPr>
              <w:rFonts w:ascii="Times New Roman" w:hAnsi="Times New Roman" w:cs="Times New Roman"/>
              <w:b/>
              <w:bCs/>
              <w:sz w:val="24"/>
              <w:szCs w:val="24"/>
            </w:rPr>
            <w:fldChar w:fldCharType="end"/>
          </w:r>
        </w:p>
      </w:sdtContent>
    </w:sdt>
    <w:p w14:paraId="797110D7" w14:textId="0AFB2107" w:rsidR="002E7F5E" w:rsidRDefault="002E7F5E">
      <w:pPr>
        <w:jc w:val="both"/>
        <w:rPr>
          <w:sz w:val="20"/>
          <w:szCs w:val="20"/>
        </w:rPr>
      </w:pPr>
    </w:p>
    <w:p w14:paraId="5F2EB1B4" w14:textId="1D642E05" w:rsidR="0053736C" w:rsidRDefault="0053736C">
      <w:pPr>
        <w:jc w:val="both"/>
        <w:rPr>
          <w:sz w:val="20"/>
          <w:szCs w:val="20"/>
        </w:rPr>
      </w:pPr>
    </w:p>
    <w:p w14:paraId="27463150" w14:textId="4ADE8614" w:rsidR="0053736C" w:rsidRDefault="0053736C">
      <w:pPr>
        <w:jc w:val="both"/>
        <w:rPr>
          <w:sz w:val="20"/>
          <w:szCs w:val="20"/>
        </w:rPr>
      </w:pPr>
    </w:p>
    <w:p w14:paraId="55CA9A0F" w14:textId="588527C3" w:rsidR="0053736C" w:rsidRDefault="0053736C">
      <w:pPr>
        <w:jc w:val="both"/>
        <w:rPr>
          <w:sz w:val="20"/>
          <w:szCs w:val="20"/>
        </w:rPr>
      </w:pPr>
    </w:p>
    <w:p w14:paraId="0753366A" w14:textId="1E5B3A6E" w:rsidR="0053736C" w:rsidRDefault="0053736C">
      <w:pPr>
        <w:jc w:val="both"/>
        <w:rPr>
          <w:sz w:val="20"/>
          <w:szCs w:val="20"/>
        </w:rPr>
      </w:pPr>
    </w:p>
    <w:p w14:paraId="2CDD5119" w14:textId="417CFC55" w:rsidR="0053736C" w:rsidRDefault="0053736C">
      <w:pPr>
        <w:jc w:val="both"/>
        <w:rPr>
          <w:sz w:val="20"/>
          <w:szCs w:val="20"/>
        </w:rPr>
      </w:pPr>
    </w:p>
    <w:p w14:paraId="72E910F5" w14:textId="723C7D2A" w:rsidR="0053736C" w:rsidRDefault="0053736C">
      <w:pPr>
        <w:jc w:val="both"/>
        <w:rPr>
          <w:sz w:val="20"/>
          <w:szCs w:val="20"/>
        </w:rPr>
      </w:pPr>
    </w:p>
    <w:p w14:paraId="159A9F55" w14:textId="67DF4915" w:rsidR="0053736C" w:rsidRDefault="0053736C">
      <w:pPr>
        <w:jc w:val="both"/>
        <w:rPr>
          <w:sz w:val="20"/>
          <w:szCs w:val="20"/>
        </w:rPr>
      </w:pPr>
    </w:p>
    <w:p w14:paraId="7C039639" w14:textId="30A7029E" w:rsidR="0053736C" w:rsidRDefault="0053736C">
      <w:pPr>
        <w:jc w:val="both"/>
        <w:rPr>
          <w:sz w:val="20"/>
          <w:szCs w:val="20"/>
        </w:rPr>
      </w:pPr>
    </w:p>
    <w:p w14:paraId="121C2F42" w14:textId="5E4DB1DE" w:rsidR="0053736C" w:rsidRDefault="0053736C">
      <w:pPr>
        <w:jc w:val="both"/>
        <w:rPr>
          <w:sz w:val="20"/>
          <w:szCs w:val="20"/>
        </w:rPr>
      </w:pPr>
    </w:p>
    <w:p w14:paraId="65AD8902" w14:textId="4D6DF921" w:rsidR="0053736C" w:rsidRDefault="0053736C">
      <w:pPr>
        <w:jc w:val="both"/>
        <w:rPr>
          <w:sz w:val="20"/>
          <w:szCs w:val="20"/>
        </w:rPr>
      </w:pPr>
    </w:p>
    <w:p w14:paraId="0EFB33F1" w14:textId="56046CEE" w:rsidR="0053736C" w:rsidRDefault="0053736C">
      <w:pPr>
        <w:jc w:val="both"/>
        <w:rPr>
          <w:sz w:val="20"/>
          <w:szCs w:val="20"/>
        </w:rPr>
      </w:pPr>
    </w:p>
    <w:p w14:paraId="02D3D223" w14:textId="13313CDE" w:rsidR="0053736C" w:rsidRDefault="0053736C">
      <w:pPr>
        <w:jc w:val="both"/>
        <w:rPr>
          <w:sz w:val="20"/>
          <w:szCs w:val="20"/>
        </w:rPr>
      </w:pPr>
    </w:p>
    <w:p w14:paraId="62F8D44F" w14:textId="7EF5CC5D" w:rsidR="0053736C" w:rsidRDefault="0053736C">
      <w:pPr>
        <w:jc w:val="both"/>
        <w:rPr>
          <w:sz w:val="20"/>
          <w:szCs w:val="20"/>
        </w:rPr>
      </w:pPr>
    </w:p>
    <w:p w14:paraId="36ADFAAE" w14:textId="4B76B875" w:rsidR="0053736C" w:rsidRDefault="0053736C">
      <w:pPr>
        <w:jc w:val="both"/>
        <w:rPr>
          <w:sz w:val="20"/>
          <w:szCs w:val="20"/>
        </w:rPr>
      </w:pPr>
    </w:p>
    <w:p w14:paraId="248F32C7" w14:textId="249BC0B4" w:rsidR="0053736C" w:rsidRDefault="0053736C">
      <w:pPr>
        <w:jc w:val="both"/>
        <w:rPr>
          <w:sz w:val="20"/>
          <w:szCs w:val="20"/>
        </w:rPr>
      </w:pPr>
    </w:p>
    <w:p w14:paraId="063C8D04" w14:textId="5BFA7AD7" w:rsidR="0053736C" w:rsidRDefault="0053736C">
      <w:pPr>
        <w:jc w:val="both"/>
        <w:rPr>
          <w:sz w:val="20"/>
          <w:szCs w:val="20"/>
        </w:rPr>
      </w:pPr>
    </w:p>
    <w:p w14:paraId="33476046" w14:textId="544532EC" w:rsidR="0053736C" w:rsidRDefault="0053736C">
      <w:pPr>
        <w:jc w:val="both"/>
        <w:rPr>
          <w:sz w:val="20"/>
          <w:szCs w:val="20"/>
        </w:rPr>
      </w:pPr>
    </w:p>
    <w:p w14:paraId="7DBF6B3C" w14:textId="3381E564" w:rsidR="0053736C" w:rsidRDefault="0053736C">
      <w:pPr>
        <w:jc w:val="both"/>
        <w:rPr>
          <w:sz w:val="20"/>
          <w:szCs w:val="20"/>
        </w:rPr>
      </w:pPr>
    </w:p>
    <w:p w14:paraId="194A0C44" w14:textId="48C54580" w:rsidR="0053736C" w:rsidRDefault="0053736C">
      <w:pPr>
        <w:jc w:val="both"/>
        <w:rPr>
          <w:sz w:val="20"/>
          <w:szCs w:val="20"/>
        </w:rPr>
      </w:pPr>
    </w:p>
    <w:p w14:paraId="53080D33" w14:textId="76EF453A" w:rsidR="0053736C" w:rsidRDefault="0053736C">
      <w:pPr>
        <w:jc w:val="both"/>
        <w:rPr>
          <w:sz w:val="20"/>
          <w:szCs w:val="20"/>
        </w:rPr>
      </w:pPr>
    </w:p>
    <w:p w14:paraId="543FAAE5" w14:textId="77777777" w:rsidR="0053736C" w:rsidRDefault="0053736C">
      <w:pPr>
        <w:jc w:val="both"/>
        <w:rPr>
          <w:sz w:val="20"/>
          <w:szCs w:val="20"/>
        </w:rPr>
      </w:pPr>
    </w:p>
    <w:p w14:paraId="01A013C7" w14:textId="77777777" w:rsidR="002E7F5E" w:rsidRDefault="00AD326F">
      <w:pPr>
        <w:keepNext/>
        <w:keepLines/>
        <w:pBdr>
          <w:top w:val="nil"/>
          <w:left w:val="nil"/>
          <w:bottom w:val="nil"/>
          <w:right w:val="nil"/>
          <w:between w:val="nil"/>
        </w:pBdr>
        <w:spacing w:before="360" w:after="360"/>
        <w:ind w:left="431" w:hanging="431"/>
        <w:jc w:val="both"/>
        <w:rPr>
          <w:rFonts w:ascii="Times New Roman" w:eastAsia="Times New Roman" w:hAnsi="Times New Roman" w:cs="Times New Roman"/>
          <w:b/>
          <w:color w:val="0D0D0D"/>
          <w:sz w:val="28"/>
          <w:szCs w:val="28"/>
        </w:rPr>
      </w:pPr>
      <w:r>
        <w:rPr>
          <w:rFonts w:ascii="Times New Roman" w:eastAsia="Times New Roman" w:hAnsi="Times New Roman" w:cs="Times New Roman"/>
          <w:b/>
          <w:color w:val="0D0D0D"/>
          <w:sz w:val="28"/>
          <w:szCs w:val="28"/>
        </w:rPr>
        <w:t xml:space="preserve">List of figures </w:t>
      </w:r>
    </w:p>
    <w:p w14:paraId="4B84A94F" w14:textId="6927CFA3" w:rsidR="00981C75" w:rsidRDefault="00972566">
      <w:pPr>
        <w:pStyle w:val="Abbildungsverzeichnis"/>
        <w:tabs>
          <w:tab w:val="right" w:leader="dot" w:pos="9062"/>
        </w:tabs>
        <w:rPr>
          <w:rFonts w:asciiTheme="minorHAnsi" w:eastAsiaTheme="minorEastAsia" w:hAnsiTheme="minorHAnsi" w:cstheme="minorBidi"/>
          <w:noProof/>
          <w:sz w:val="22"/>
          <w:szCs w:val="22"/>
          <w:lang w:val="de-DE"/>
        </w:rPr>
      </w:pPr>
      <w:r>
        <w:fldChar w:fldCharType="begin"/>
      </w:r>
      <w:r>
        <w:instrText xml:space="preserve"> TOC \h \z \c "Figure" </w:instrText>
      </w:r>
      <w:r>
        <w:fldChar w:fldCharType="separate"/>
      </w:r>
      <w:hyperlink w:anchor="_Toc84706478" w:history="1">
        <w:r w:rsidR="00981C75" w:rsidRPr="002D792B">
          <w:rPr>
            <w:rStyle w:val="Hyperlink"/>
            <w:noProof/>
          </w:rPr>
          <w:t>Figure 1: Differentiation</w:t>
        </w:r>
        <w:r w:rsidR="00981C75">
          <w:rPr>
            <w:noProof/>
            <w:webHidden/>
          </w:rPr>
          <w:tab/>
        </w:r>
        <w:r w:rsidR="00981C75">
          <w:rPr>
            <w:noProof/>
            <w:webHidden/>
          </w:rPr>
          <w:fldChar w:fldCharType="begin"/>
        </w:r>
        <w:r w:rsidR="00981C75">
          <w:rPr>
            <w:noProof/>
            <w:webHidden/>
          </w:rPr>
          <w:instrText xml:space="preserve"> PAGEREF _Toc84706478 \h </w:instrText>
        </w:r>
        <w:r w:rsidR="00981C75">
          <w:rPr>
            <w:noProof/>
            <w:webHidden/>
          </w:rPr>
        </w:r>
        <w:r w:rsidR="00981C75">
          <w:rPr>
            <w:noProof/>
            <w:webHidden/>
          </w:rPr>
          <w:fldChar w:fldCharType="separate"/>
        </w:r>
        <w:r w:rsidR="009F7BC5">
          <w:rPr>
            <w:noProof/>
            <w:webHidden/>
          </w:rPr>
          <w:t>3</w:t>
        </w:r>
        <w:r w:rsidR="00981C75">
          <w:rPr>
            <w:noProof/>
            <w:webHidden/>
          </w:rPr>
          <w:fldChar w:fldCharType="end"/>
        </w:r>
      </w:hyperlink>
    </w:p>
    <w:p w14:paraId="3B600C8C" w14:textId="688556BC"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79" w:history="1">
        <w:r w:rsidR="00981C75" w:rsidRPr="002D792B">
          <w:rPr>
            <w:rStyle w:val="Hyperlink"/>
            <w:noProof/>
          </w:rPr>
          <w:t>Figure 2: Thesis Structure</w:t>
        </w:r>
        <w:r w:rsidR="00981C75">
          <w:rPr>
            <w:noProof/>
            <w:webHidden/>
          </w:rPr>
          <w:tab/>
        </w:r>
        <w:r w:rsidR="00981C75">
          <w:rPr>
            <w:noProof/>
            <w:webHidden/>
          </w:rPr>
          <w:fldChar w:fldCharType="begin"/>
        </w:r>
        <w:r w:rsidR="00981C75">
          <w:rPr>
            <w:noProof/>
            <w:webHidden/>
          </w:rPr>
          <w:instrText xml:space="preserve"> PAGEREF _Toc84706479 \h </w:instrText>
        </w:r>
        <w:r w:rsidR="00981C75">
          <w:rPr>
            <w:noProof/>
            <w:webHidden/>
          </w:rPr>
        </w:r>
        <w:r w:rsidR="00981C75">
          <w:rPr>
            <w:noProof/>
            <w:webHidden/>
          </w:rPr>
          <w:fldChar w:fldCharType="separate"/>
        </w:r>
        <w:r w:rsidR="009F7BC5">
          <w:rPr>
            <w:noProof/>
            <w:webHidden/>
          </w:rPr>
          <w:t>4</w:t>
        </w:r>
        <w:r w:rsidR="00981C75">
          <w:rPr>
            <w:noProof/>
            <w:webHidden/>
          </w:rPr>
          <w:fldChar w:fldCharType="end"/>
        </w:r>
      </w:hyperlink>
    </w:p>
    <w:p w14:paraId="6ECE3052" w14:textId="3D61A97D"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0" w:history="1">
        <w:r w:rsidR="00981C75" w:rsidRPr="002D792B">
          <w:rPr>
            <w:rStyle w:val="Hyperlink"/>
            <w:noProof/>
          </w:rPr>
          <w:t>Figure 3: Modules of Global Bike Company</w:t>
        </w:r>
        <w:r w:rsidR="00981C75">
          <w:rPr>
            <w:noProof/>
            <w:webHidden/>
          </w:rPr>
          <w:tab/>
        </w:r>
        <w:r w:rsidR="00981C75">
          <w:rPr>
            <w:noProof/>
            <w:webHidden/>
          </w:rPr>
          <w:fldChar w:fldCharType="begin"/>
        </w:r>
        <w:r w:rsidR="00981C75">
          <w:rPr>
            <w:noProof/>
            <w:webHidden/>
          </w:rPr>
          <w:instrText xml:space="preserve"> PAGEREF _Toc84706480 \h </w:instrText>
        </w:r>
        <w:r w:rsidR="00981C75">
          <w:rPr>
            <w:noProof/>
            <w:webHidden/>
          </w:rPr>
        </w:r>
        <w:r w:rsidR="00981C75">
          <w:rPr>
            <w:noProof/>
            <w:webHidden/>
          </w:rPr>
          <w:fldChar w:fldCharType="separate"/>
        </w:r>
        <w:r w:rsidR="009F7BC5">
          <w:rPr>
            <w:noProof/>
            <w:webHidden/>
          </w:rPr>
          <w:t>8</w:t>
        </w:r>
        <w:r w:rsidR="00981C75">
          <w:rPr>
            <w:noProof/>
            <w:webHidden/>
          </w:rPr>
          <w:fldChar w:fldCharType="end"/>
        </w:r>
      </w:hyperlink>
    </w:p>
    <w:p w14:paraId="7720B558" w14:textId="06151277"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1" w:history="1">
        <w:r w:rsidR="00981C75" w:rsidRPr="002D792B">
          <w:rPr>
            <w:rStyle w:val="Hyperlink"/>
            <w:noProof/>
          </w:rPr>
          <w:t>Figure 4: SAP UCC Case Studies</w:t>
        </w:r>
        <w:r w:rsidR="00981C75">
          <w:rPr>
            <w:noProof/>
            <w:webHidden/>
          </w:rPr>
          <w:tab/>
        </w:r>
        <w:r w:rsidR="00981C75">
          <w:rPr>
            <w:noProof/>
            <w:webHidden/>
          </w:rPr>
          <w:fldChar w:fldCharType="begin"/>
        </w:r>
        <w:r w:rsidR="00981C75">
          <w:rPr>
            <w:noProof/>
            <w:webHidden/>
          </w:rPr>
          <w:instrText xml:space="preserve"> PAGEREF _Toc84706481 \h </w:instrText>
        </w:r>
        <w:r w:rsidR="00981C75">
          <w:rPr>
            <w:noProof/>
            <w:webHidden/>
          </w:rPr>
        </w:r>
        <w:r w:rsidR="00981C75">
          <w:rPr>
            <w:noProof/>
            <w:webHidden/>
          </w:rPr>
          <w:fldChar w:fldCharType="separate"/>
        </w:r>
        <w:r w:rsidR="009F7BC5">
          <w:rPr>
            <w:noProof/>
            <w:webHidden/>
          </w:rPr>
          <w:t>9</w:t>
        </w:r>
        <w:r w:rsidR="00981C75">
          <w:rPr>
            <w:noProof/>
            <w:webHidden/>
          </w:rPr>
          <w:fldChar w:fldCharType="end"/>
        </w:r>
      </w:hyperlink>
    </w:p>
    <w:p w14:paraId="3CD9DF0A" w14:textId="3D9E19F2"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2" w:history="1">
        <w:r w:rsidR="00981C75" w:rsidRPr="002D792B">
          <w:rPr>
            <w:rStyle w:val="Hyperlink"/>
            <w:noProof/>
          </w:rPr>
          <w:t>Figure 5: Guideline for e-learning assessment</w:t>
        </w:r>
        <w:r w:rsidR="00981C75">
          <w:rPr>
            <w:noProof/>
            <w:webHidden/>
          </w:rPr>
          <w:tab/>
        </w:r>
        <w:r w:rsidR="00981C75">
          <w:rPr>
            <w:noProof/>
            <w:webHidden/>
          </w:rPr>
          <w:fldChar w:fldCharType="begin"/>
        </w:r>
        <w:r w:rsidR="00981C75">
          <w:rPr>
            <w:noProof/>
            <w:webHidden/>
          </w:rPr>
          <w:instrText xml:space="preserve"> PAGEREF _Toc84706482 \h </w:instrText>
        </w:r>
        <w:r w:rsidR="00981C75">
          <w:rPr>
            <w:noProof/>
            <w:webHidden/>
          </w:rPr>
        </w:r>
        <w:r w:rsidR="00981C75">
          <w:rPr>
            <w:noProof/>
            <w:webHidden/>
          </w:rPr>
          <w:fldChar w:fldCharType="separate"/>
        </w:r>
        <w:r w:rsidR="009F7BC5">
          <w:rPr>
            <w:noProof/>
            <w:webHidden/>
          </w:rPr>
          <w:t>11</w:t>
        </w:r>
        <w:r w:rsidR="00981C75">
          <w:rPr>
            <w:noProof/>
            <w:webHidden/>
          </w:rPr>
          <w:fldChar w:fldCharType="end"/>
        </w:r>
      </w:hyperlink>
    </w:p>
    <w:p w14:paraId="0D4E5608" w14:textId="08DFD107"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3" w:history="1">
        <w:r w:rsidR="00981C75" w:rsidRPr="002D792B">
          <w:rPr>
            <w:rStyle w:val="Hyperlink"/>
            <w:noProof/>
          </w:rPr>
          <w:t>Figure 6: Assessment categories</w:t>
        </w:r>
        <w:r w:rsidR="00981C75">
          <w:rPr>
            <w:noProof/>
            <w:webHidden/>
          </w:rPr>
          <w:tab/>
        </w:r>
        <w:r w:rsidR="00981C75">
          <w:rPr>
            <w:noProof/>
            <w:webHidden/>
          </w:rPr>
          <w:fldChar w:fldCharType="begin"/>
        </w:r>
        <w:r w:rsidR="00981C75">
          <w:rPr>
            <w:noProof/>
            <w:webHidden/>
          </w:rPr>
          <w:instrText xml:space="preserve"> PAGEREF _Toc84706483 \h </w:instrText>
        </w:r>
        <w:r w:rsidR="00981C75">
          <w:rPr>
            <w:noProof/>
            <w:webHidden/>
          </w:rPr>
        </w:r>
        <w:r w:rsidR="00981C75">
          <w:rPr>
            <w:noProof/>
            <w:webHidden/>
          </w:rPr>
          <w:fldChar w:fldCharType="separate"/>
        </w:r>
        <w:r w:rsidR="009F7BC5">
          <w:rPr>
            <w:noProof/>
            <w:webHidden/>
          </w:rPr>
          <w:t>17</w:t>
        </w:r>
        <w:r w:rsidR="00981C75">
          <w:rPr>
            <w:noProof/>
            <w:webHidden/>
          </w:rPr>
          <w:fldChar w:fldCharType="end"/>
        </w:r>
      </w:hyperlink>
    </w:p>
    <w:p w14:paraId="11472AC1" w14:textId="1E12E4CD"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4" w:history="1">
        <w:r w:rsidR="00981C75" w:rsidRPr="002D792B">
          <w:rPr>
            <w:rStyle w:val="Hyperlink"/>
            <w:noProof/>
          </w:rPr>
          <w:t>Figure 7: Usability Pattern</w:t>
        </w:r>
        <w:r w:rsidR="00981C75">
          <w:rPr>
            <w:noProof/>
            <w:webHidden/>
          </w:rPr>
          <w:tab/>
        </w:r>
        <w:r w:rsidR="00981C75">
          <w:rPr>
            <w:noProof/>
            <w:webHidden/>
          </w:rPr>
          <w:fldChar w:fldCharType="begin"/>
        </w:r>
        <w:r w:rsidR="00981C75">
          <w:rPr>
            <w:noProof/>
            <w:webHidden/>
          </w:rPr>
          <w:instrText xml:space="preserve"> PAGEREF _Toc84706484 \h </w:instrText>
        </w:r>
        <w:r w:rsidR="00981C75">
          <w:rPr>
            <w:noProof/>
            <w:webHidden/>
          </w:rPr>
        </w:r>
        <w:r w:rsidR="00981C75">
          <w:rPr>
            <w:noProof/>
            <w:webHidden/>
          </w:rPr>
          <w:fldChar w:fldCharType="separate"/>
        </w:r>
        <w:r w:rsidR="009F7BC5">
          <w:rPr>
            <w:noProof/>
            <w:webHidden/>
          </w:rPr>
          <w:t>18</w:t>
        </w:r>
        <w:r w:rsidR="00981C75">
          <w:rPr>
            <w:noProof/>
            <w:webHidden/>
          </w:rPr>
          <w:fldChar w:fldCharType="end"/>
        </w:r>
      </w:hyperlink>
    </w:p>
    <w:p w14:paraId="723FEA47" w14:textId="18834D9F"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5" w:history="1">
        <w:r w:rsidR="00981C75" w:rsidRPr="002D792B">
          <w:rPr>
            <w:rStyle w:val="Hyperlink"/>
            <w:noProof/>
          </w:rPr>
          <w:t>Figure 8: Basic Fiori UI Sample</w:t>
        </w:r>
        <w:r w:rsidR="00981C75">
          <w:rPr>
            <w:noProof/>
            <w:webHidden/>
          </w:rPr>
          <w:tab/>
        </w:r>
        <w:r w:rsidR="00981C75">
          <w:rPr>
            <w:noProof/>
            <w:webHidden/>
          </w:rPr>
          <w:fldChar w:fldCharType="begin"/>
        </w:r>
        <w:r w:rsidR="00981C75">
          <w:rPr>
            <w:noProof/>
            <w:webHidden/>
          </w:rPr>
          <w:instrText xml:space="preserve"> PAGEREF _Toc84706485 \h </w:instrText>
        </w:r>
        <w:r w:rsidR="00981C75">
          <w:rPr>
            <w:noProof/>
            <w:webHidden/>
          </w:rPr>
        </w:r>
        <w:r w:rsidR="00981C75">
          <w:rPr>
            <w:noProof/>
            <w:webHidden/>
          </w:rPr>
          <w:fldChar w:fldCharType="separate"/>
        </w:r>
        <w:r w:rsidR="009F7BC5">
          <w:rPr>
            <w:noProof/>
            <w:webHidden/>
          </w:rPr>
          <w:t>20</w:t>
        </w:r>
        <w:r w:rsidR="00981C75">
          <w:rPr>
            <w:noProof/>
            <w:webHidden/>
          </w:rPr>
          <w:fldChar w:fldCharType="end"/>
        </w:r>
      </w:hyperlink>
    </w:p>
    <w:p w14:paraId="190BA087" w14:textId="08BF4E85"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6" w:history="1">
        <w:r w:rsidR="00981C75" w:rsidRPr="002D792B">
          <w:rPr>
            <w:rStyle w:val="Hyperlink"/>
            <w:noProof/>
          </w:rPr>
          <w:t>Figure 9: Requirement Results</w:t>
        </w:r>
        <w:r w:rsidR="00981C75">
          <w:rPr>
            <w:noProof/>
            <w:webHidden/>
          </w:rPr>
          <w:tab/>
        </w:r>
        <w:r w:rsidR="00981C75">
          <w:rPr>
            <w:noProof/>
            <w:webHidden/>
          </w:rPr>
          <w:fldChar w:fldCharType="begin"/>
        </w:r>
        <w:r w:rsidR="00981C75">
          <w:rPr>
            <w:noProof/>
            <w:webHidden/>
          </w:rPr>
          <w:instrText xml:space="preserve"> PAGEREF _Toc84706486 \h </w:instrText>
        </w:r>
        <w:r w:rsidR="00981C75">
          <w:rPr>
            <w:noProof/>
            <w:webHidden/>
          </w:rPr>
        </w:r>
        <w:r w:rsidR="00981C75">
          <w:rPr>
            <w:noProof/>
            <w:webHidden/>
          </w:rPr>
          <w:fldChar w:fldCharType="separate"/>
        </w:r>
        <w:r w:rsidR="009F7BC5">
          <w:rPr>
            <w:noProof/>
            <w:webHidden/>
          </w:rPr>
          <w:t>22</w:t>
        </w:r>
        <w:r w:rsidR="00981C75">
          <w:rPr>
            <w:noProof/>
            <w:webHidden/>
          </w:rPr>
          <w:fldChar w:fldCharType="end"/>
        </w:r>
      </w:hyperlink>
    </w:p>
    <w:p w14:paraId="6E1A22E6" w14:textId="1C9EB0D0"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7" w:history="1">
        <w:r w:rsidR="00981C75" w:rsidRPr="002D792B">
          <w:rPr>
            <w:rStyle w:val="Hyperlink"/>
            <w:noProof/>
          </w:rPr>
          <w:t>Figure 10: Typical Scrum Lifecycle model</w:t>
        </w:r>
        <w:r w:rsidR="00981C75">
          <w:rPr>
            <w:noProof/>
            <w:webHidden/>
          </w:rPr>
          <w:tab/>
        </w:r>
        <w:r w:rsidR="00981C75">
          <w:rPr>
            <w:noProof/>
            <w:webHidden/>
          </w:rPr>
          <w:fldChar w:fldCharType="begin"/>
        </w:r>
        <w:r w:rsidR="00981C75">
          <w:rPr>
            <w:noProof/>
            <w:webHidden/>
          </w:rPr>
          <w:instrText xml:space="preserve"> PAGEREF _Toc84706487 \h </w:instrText>
        </w:r>
        <w:r w:rsidR="00981C75">
          <w:rPr>
            <w:noProof/>
            <w:webHidden/>
          </w:rPr>
        </w:r>
        <w:r w:rsidR="00981C75">
          <w:rPr>
            <w:noProof/>
            <w:webHidden/>
          </w:rPr>
          <w:fldChar w:fldCharType="separate"/>
        </w:r>
        <w:r w:rsidR="009F7BC5">
          <w:rPr>
            <w:noProof/>
            <w:webHidden/>
          </w:rPr>
          <w:t>24</w:t>
        </w:r>
        <w:r w:rsidR="00981C75">
          <w:rPr>
            <w:noProof/>
            <w:webHidden/>
          </w:rPr>
          <w:fldChar w:fldCharType="end"/>
        </w:r>
      </w:hyperlink>
    </w:p>
    <w:p w14:paraId="7BB9B2CF" w14:textId="6ECCE6CA"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8" w:history="1">
        <w:r w:rsidR="00981C75" w:rsidRPr="002D792B">
          <w:rPr>
            <w:rStyle w:val="Hyperlink"/>
            <w:noProof/>
          </w:rPr>
          <w:t>Figure 11: Trello Workspace</w:t>
        </w:r>
        <w:r w:rsidR="00981C75">
          <w:rPr>
            <w:noProof/>
            <w:webHidden/>
          </w:rPr>
          <w:tab/>
        </w:r>
        <w:r w:rsidR="00981C75">
          <w:rPr>
            <w:noProof/>
            <w:webHidden/>
          </w:rPr>
          <w:fldChar w:fldCharType="begin"/>
        </w:r>
        <w:r w:rsidR="00981C75">
          <w:rPr>
            <w:noProof/>
            <w:webHidden/>
          </w:rPr>
          <w:instrText xml:space="preserve"> PAGEREF _Toc84706488 \h </w:instrText>
        </w:r>
        <w:r w:rsidR="00981C75">
          <w:rPr>
            <w:noProof/>
            <w:webHidden/>
          </w:rPr>
        </w:r>
        <w:r w:rsidR="00981C75">
          <w:rPr>
            <w:noProof/>
            <w:webHidden/>
          </w:rPr>
          <w:fldChar w:fldCharType="separate"/>
        </w:r>
        <w:r w:rsidR="009F7BC5">
          <w:rPr>
            <w:noProof/>
            <w:webHidden/>
          </w:rPr>
          <w:t>25</w:t>
        </w:r>
        <w:r w:rsidR="00981C75">
          <w:rPr>
            <w:noProof/>
            <w:webHidden/>
          </w:rPr>
          <w:fldChar w:fldCharType="end"/>
        </w:r>
      </w:hyperlink>
    </w:p>
    <w:p w14:paraId="1E0DA6B6" w14:textId="408AD406"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89" w:history="1">
        <w:r w:rsidR="00981C75" w:rsidRPr="002D792B">
          <w:rPr>
            <w:rStyle w:val="Hyperlink"/>
            <w:noProof/>
          </w:rPr>
          <w:t>Figure 12: Trello Task description</w:t>
        </w:r>
        <w:r w:rsidR="00981C75">
          <w:rPr>
            <w:noProof/>
            <w:webHidden/>
          </w:rPr>
          <w:tab/>
        </w:r>
        <w:r w:rsidR="00981C75">
          <w:rPr>
            <w:noProof/>
            <w:webHidden/>
          </w:rPr>
          <w:fldChar w:fldCharType="begin"/>
        </w:r>
        <w:r w:rsidR="00981C75">
          <w:rPr>
            <w:noProof/>
            <w:webHidden/>
          </w:rPr>
          <w:instrText xml:space="preserve"> PAGEREF _Toc84706489 \h </w:instrText>
        </w:r>
        <w:r w:rsidR="00981C75">
          <w:rPr>
            <w:noProof/>
            <w:webHidden/>
          </w:rPr>
        </w:r>
        <w:r w:rsidR="00981C75">
          <w:rPr>
            <w:noProof/>
            <w:webHidden/>
          </w:rPr>
          <w:fldChar w:fldCharType="separate"/>
        </w:r>
        <w:r w:rsidR="009F7BC5">
          <w:rPr>
            <w:noProof/>
            <w:webHidden/>
          </w:rPr>
          <w:t>26</w:t>
        </w:r>
        <w:r w:rsidR="00981C75">
          <w:rPr>
            <w:noProof/>
            <w:webHidden/>
          </w:rPr>
          <w:fldChar w:fldCharType="end"/>
        </w:r>
      </w:hyperlink>
    </w:p>
    <w:p w14:paraId="0CC1632C" w14:textId="4EF17DEE"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0" w:history="1">
        <w:r w:rsidR="00981C75" w:rsidRPr="002D792B">
          <w:rPr>
            <w:rStyle w:val="Hyperlink"/>
            <w:noProof/>
          </w:rPr>
          <w:t>Figure 13: Trello Organization Board</w:t>
        </w:r>
        <w:r w:rsidR="00981C75">
          <w:rPr>
            <w:noProof/>
            <w:webHidden/>
          </w:rPr>
          <w:tab/>
        </w:r>
        <w:r w:rsidR="00981C75">
          <w:rPr>
            <w:noProof/>
            <w:webHidden/>
          </w:rPr>
          <w:fldChar w:fldCharType="begin"/>
        </w:r>
        <w:r w:rsidR="00981C75">
          <w:rPr>
            <w:noProof/>
            <w:webHidden/>
          </w:rPr>
          <w:instrText xml:space="preserve"> PAGEREF _Toc84706490 \h </w:instrText>
        </w:r>
        <w:r w:rsidR="00981C75">
          <w:rPr>
            <w:noProof/>
            <w:webHidden/>
          </w:rPr>
        </w:r>
        <w:r w:rsidR="00981C75">
          <w:rPr>
            <w:noProof/>
            <w:webHidden/>
          </w:rPr>
          <w:fldChar w:fldCharType="separate"/>
        </w:r>
        <w:r w:rsidR="009F7BC5">
          <w:rPr>
            <w:noProof/>
            <w:webHidden/>
          </w:rPr>
          <w:t>26</w:t>
        </w:r>
        <w:r w:rsidR="00981C75">
          <w:rPr>
            <w:noProof/>
            <w:webHidden/>
          </w:rPr>
          <w:fldChar w:fldCharType="end"/>
        </w:r>
      </w:hyperlink>
    </w:p>
    <w:p w14:paraId="7206344C" w14:textId="38E0C160"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1" w:history="1">
        <w:r w:rsidR="00981C75" w:rsidRPr="002D792B">
          <w:rPr>
            <w:rStyle w:val="Hyperlink"/>
            <w:noProof/>
          </w:rPr>
          <w:t>Figure 14: Trello Main Kanban Board</w:t>
        </w:r>
        <w:r w:rsidR="00981C75">
          <w:rPr>
            <w:noProof/>
            <w:webHidden/>
          </w:rPr>
          <w:tab/>
        </w:r>
        <w:r w:rsidR="00981C75">
          <w:rPr>
            <w:noProof/>
            <w:webHidden/>
          </w:rPr>
          <w:fldChar w:fldCharType="begin"/>
        </w:r>
        <w:r w:rsidR="00981C75">
          <w:rPr>
            <w:noProof/>
            <w:webHidden/>
          </w:rPr>
          <w:instrText xml:space="preserve"> PAGEREF _Toc84706491 \h </w:instrText>
        </w:r>
        <w:r w:rsidR="00981C75">
          <w:rPr>
            <w:noProof/>
            <w:webHidden/>
          </w:rPr>
        </w:r>
        <w:r w:rsidR="00981C75">
          <w:rPr>
            <w:noProof/>
            <w:webHidden/>
          </w:rPr>
          <w:fldChar w:fldCharType="separate"/>
        </w:r>
        <w:r w:rsidR="009F7BC5">
          <w:rPr>
            <w:noProof/>
            <w:webHidden/>
          </w:rPr>
          <w:t>27</w:t>
        </w:r>
        <w:r w:rsidR="00981C75">
          <w:rPr>
            <w:noProof/>
            <w:webHidden/>
          </w:rPr>
          <w:fldChar w:fldCharType="end"/>
        </w:r>
      </w:hyperlink>
    </w:p>
    <w:p w14:paraId="731132FB" w14:textId="14CFB452"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2" w:history="1">
        <w:r w:rsidR="00981C75" w:rsidRPr="002D792B">
          <w:rPr>
            <w:rStyle w:val="Hyperlink"/>
            <w:noProof/>
          </w:rPr>
          <w:t>Figure 15: SAP S/4 HANA System</w:t>
        </w:r>
        <w:r w:rsidR="00981C75">
          <w:rPr>
            <w:noProof/>
            <w:webHidden/>
          </w:rPr>
          <w:tab/>
        </w:r>
        <w:r w:rsidR="00981C75">
          <w:rPr>
            <w:noProof/>
            <w:webHidden/>
          </w:rPr>
          <w:fldChar w:fldCharType="begin"/>
        </w:r>
        <w:r w:rsidR="00981C75">
          <w:rPr>
            <w:noProof/>
            <w:webHidden/>
          </w:rPr>
          <w:instrText xml:space="preserve"> PAGEREF _Toc84706492 \h </w:instrText>
        </w:r>
        <w:r w:rsidR="00981C75">
          <w:rPr>
            <w:noProof/>
            <w:webHidden/>
          </w:rPr>
        </w:r>
        <w:r w:rsidR="00981C75">
          <w:rPr>
            <w:noProof/>
            <w:webHidden/>
          </w:rPr>
          <w:fldChar w:fldCharType="separate"/>
        </w:r>
        <w:r w:rsidR="009F7BC5">
          <w:rPr>
            <w:noProof/>
            <w:webHidden/>
          </w:rPr>
          <w:t>28</w:t>
        </w:r>
        <w:r w:rsidR="00981C75">
          <w:rPr>
            <w:noProof/>
            <w:webHidden/>
          </w:rPr>
          <w:fldChar w:fldCharType="end"/>
        </w:r>
      </w:hyperlink>
    </w:p>
    <w:p w14:paraId="75DDAC42" w14:textId="236F225A"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3" w:history="1">
        <w:r w:rsidR="00981C75" w:rsidRPr="002D792B">
          <w:rPr>
            <w:rStyle w:val="Hyperlink"/>
            <w:noProof/>
          </w:rPr>
          <w:t>Figure 16: Conceptual UML data model</w:t>
        </w:r>
        <w:r w:rsidR="00981C75">
          <w:rPr>
            <w:noProof/>
            <w:webHidden/>
          </w:rPr>
          <w:tab/>
        </w:r>
        <w:r w:rsidR="00981C75">
          <w:rPr>
            <w:noProof/>
            <w:webHidden/>
          </w:rPr>
          <w:fldChar w:fldCharType="begin"/>
        </w:r>
        <w:r w:rsidR="00981C75">
          <w:rPr>
            <w:noProof/>
            <w:webHidden/>
          </w:rPr>
          <w:instrText xml:space="preserve"> PAGEREF _Toc84706493 \h </w:instrText>
        </w:r>
        <w:r w:rsidR="00981C75">
          <w:rPr>
            <w:noProof/>
            <w:webHidden/>
          </w:rPr>
        </w:r>
        <w:r w:rsidR="00981C75">
          <w:rPr>
            <w:noProof/>
            <w:webHidden/>
          </w:rPr>
          <w:fldChar w:fldCharType="separate"/>
        </w:r>
        <w:r w:rsidR="009F7BC5">
          <w:rPr>
            <w:noProof/>
            <w:webHidden/>
          </w:rPr>
          <w:t>30</w:t>
        </w:r>
        <w:r w:rsidR="00981C75">
          <w:rPr>
            <w:noProof/>
            <w:webHidden/>
          </w:rPr>
          <w:fldChar w:fldCharType="end"/>
        </w:r>
      </w:hyperlink>
    </w:p>
    <w:p w14:paraId="54266187" w14:textId="15B8ED23"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4" w:history="1">
        <w:r w:rsidR="00981C75" w:rsidRPr="002D792B">
          <w:rPr>
            <w:rStyle w:val="Hyperlink"/>
            <w:noProof/>
          </w:rPr>
          <w:t>Figure 17: Component diagram</w:t>
        </w:r>
        <w:r w:rsidR="00981C75">
          <w:rPr>
            <w:noProof/>
            <w:webHidden/>
          </w:rPr>
          <w:tab/>
        </w:r>
        <w:r w:rsidR="00981C75">
          <w:rPr>
            <w:noProof/>
            <w:webHidden/>
          </w:rPr>
          <w:fldChar w:fldCharType="begin"/>
        </w:r>
        <w:r w:rsidR="00981C75">
          <w:rPr>
            <w:noProof/>
            <w:webHidden/>
          </w:rPr>
          <w:instrText xml:space="preserve"> PAGEREF _Toc84706494 \h </w:instrText>
        </w:r>
        <w:r w:rsidR="00981C75">
          <w:rPr>
            <w:noProof/>
            <w:webHidden/>
          </w:rPr>
        </w:r>
        <w:r w:rsidR="00981C75">
          <w:rPr>
            <w:noProof/>
            <w:webHidden/>
          </w:rPr>
          <w:fldChar w:fldCharType="separate"/>
        </w:r>
        <w:r w:rsidR="009F7BC5">
          <w:rPr>
            <w:noProof/>
            <w:webHidden/>
          </w:rPr>
          <w:t>31</w:t>
        </w:r>
        <w:r w:rsidR="00981C75">
          <w:rPr>
            <w:noProof/>
            <w:webHidden/>
          </w:rPr>
          <w:fldChar w:fldCharType="end"/>
        </w:r>
      </w:hyperlink>
    </w:p>
    <w:p w14:paraId="5F785421" w14:textId="065EFE0F"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5" w:history="1">
        <w:r w:rsidR="00981C75" w:rsidRPr="002D792B">
          <w:rPr>
            <w:rStyle w:val="Hyperlink"/>
            <w:noProof/>
          </w:rPr>
          <w:t>Figure 18: Sequence diagram</w:t>
        </w:r>
        <w:r w:rsidR="00981C75">
          <w:rPr>
            <w:noProof/>
            <w:webHidden/>
          </w:rPr>
          <w:tab/>
        </w:r>
        <w:r w:rsidR="00981C75">
          <w:rPr>
            <w:noProof/>
            <w:webHidden/>
          </w:rPr>
          <w:fldChar w:fldCharType="begin"/>
        </w:r>
        <w:r w:rsidR="00981C75">
          <w:rPr>
            <w:noProof/>
            <w:webHidden/>
          </w:rPr>
          <w:instrText xml:space="preserve"> PAGEREF _Toc84706495 \h </w:instrText>
        </w:r>
        <w:r w:rsidR="00981C75">
          <w:rPr>
            <w:noProof/>
            <w:webHidden/>
          </w:rPr>
        </w:r>
        <w:r w:rsidR="00981C75">
          <w:rPr>
            <w:noProof/>
            <w:webHidden/>
          </w:rPr>
          <w:fldChar w:fldCharType="separate"/>
        </w:r>
        <w:r w:rsidR="009F7BC5">
          <w:rPr>
            <w:noProof/>
            <w:webHidden/>
          </w:rPr>
          <w:t>32</w:t>
        </w:r>
        <w:r w:rsidR="00981C75">
          <w:rPr>
            <w:noProof/>
            <w:webHidden/>
          </w:rPr>
          <w:fldChar w:fldCharType="end"/>
        </w:r>
      </w:hyperlink>
    </w:p>
    <w:p w14:paraId="264058E5" w14:textId="4A413DCE"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6" w:history="1">
        <w:r w:rsidR="00981C75" w:rsidRPr="002D792B">
          <w:rPr>
            <w:rStyle w:val="Hyperlink"/>
            <w:noProof/>
          </w:rPr>
          <w:t>Figure 19: Lecturer Landing Page</w:t>
        </w:r>
        <w:r w:rsidR="00981C75">
          <w:rPr>
            <w:noProof/>
            <w:webHidden/>
          </w:rPr>
          <w:tab/>
        </w:r>
        <w:r w:rsidR="00981C75">
          <w:rPr>
            <w:noProof/>
            <w:webHidden/>
          </w:rPr>
          <w:fldChar w:fldCharType="begin"/>
        </w:r>
        <w:r w:rsidR="00981C75">
          <w:rPr>
            <w:noProof/>
            <w:webHidden/>
          </w:rPr>
          <w:instrText xml:space="preserve"> PAGEREF _Toc84706496 \h </w:instrText>
        </w:r>
        <w:r w:rsidR="00981C75">
          <w:rPr>
            <w:noProof/>
            <w:webHidden/>
          </w:rPr>
        </w:r>
        <w:r w:rsidR="00981C75">
          <w:rPr>
            <w:noProof/>
            <w:webHidden/>
          </w:rPr>
          <w:fldChar w:fldCharType="separate"/>
        </w:r>
        <w:r w:rsidR="009F7BC5">
          <w:rPr>
            <w:noProof/>
            <w:webHidden/>
          </w:rPr>
          <w:t>33</w:t>
        </w:r>
        <w:r w:rsidR="00981C75">
          <w:rPr>
            <w:noProof/>
            <w:webHidden/>
          </w:rPr>
          <w:fldChar w:fldCharType="end"/>
        </w:r>
      </w:hyperlink>
    </w:p>
    <w:p w14:paraId="0D9F1A0B" w14:textId="7360A715"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7" w:history="1">
        <w:r w:rsidR="00981C75" w:rsidRPr="002D792B">
          <w:rPr>
            <w:rStyle w:val="Hyperlink"/>
            <w:noProof/>
          </w:rPr>
          <w:t>Figure 20: Student Pre-Landing Page</w:t>
        </w:r>
        <w:r w:rsidR="00981C75">
          <w:rPr>
            <w:noProof/>
            <w:webHidden/>
          </w:rPr>
          <w:tab/>
        </w:r>
        <w:r w:rsidR="00981C75">
          <w:rPr>
            <w:noProof/>
            <w:webHidden/>
          </w:rPr>
          <w:fldChar w:fldCharType="begin"/>
        </w:r>
        <w:r w:rsidR="00981C75">
          <w:rPr>
            <w:noProof/>
            <w:webHidden/>
          </w:rPr>
          <w:instrText xml:space="preserve"> PAGEREF _Toc84706497 \h </w:instrText>
        </w:r>
        <w:r w:rsidR="00981C75">
          <w:rPr>
            <w:noProof/>
            <w:webHidden/>
          </w:rPr>
        </w:r>
        <w:r w:rsidR="00981C75">
          <w:rPr>
            <w:noProof/>
            <w:webHidden/>
          </w:rPr>
          <w:fldChar w:fldCharType="separate"/>
        </w:r>
        <w:r w:rsidR="009F7BC5">
          <w:rPr>
            <w:noProof/>
            <w:webHidden/>
          </w:rPr>
          <w:t>34</w:t>
        </w:r>
        <w:r w:rsidR="00981C75">
          <w:rPr>
            <w:noProof/>
            <w:webHidden/>
          </w:rPr>
          <w:fldChar w:fldCharType="end"/>
        </w:r>
      </w:hyperlink>
    </w:p>
    <w:p w14:paraId="2BB6CB19" w14:textId="60CD4C17"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8" w:history="1">
        <w:r w:rsidR="00981C75" w:rsidRPr="002D792B">
          <w:rPr>
            <w:rStyle w:val="Hyperlink"/>
            <w:noProof/>
          </w:rPr>
          <w:t>Figure 21: Student Landing Page</w:t>
        </w:r>
        <w:r w:rsidR="00981C75">
          <w:rPr>
            <w:noProof/>
            <w:webHidden/>
          </w:rPr>
          <w:tab/>
        </w:r>
        <w:r w:rsidR="00981C75">
          <w:rPr>
            <w:noProof/>
            <w:webHidden/>
          </w:rPr>
          <w:fldChar w:fldCharType="begin"/>
        </w:r>
        <w:r w:rsidR="00981C75">
          <w:rPr>
            <w:noProof/>
            <w:webHidden/>
          </w:rPr>
          <w:instrText xml:space="preserve"> PAGEREF _Toc84706498 \h </w:instrText>
        </w:r>
        <w:r w:rsidR="00981C75">
          <w:rPr>
            <w:noProof/>
            <w:webHidden/>
          </w:rPr>
        </w:r>
        <w:r w:rsidR="00981C75">
          <w:rPr>
            <w:noProof/>
            <w:webHidden/>
          </w:rPr>
          <w:fldChar w:fldCharType="separate"/>
        </w:r>
        <w:r w:rsidR="009F7BC5">
          <w:rPr>
            <w:noProof/>
            <w:webHidden/>
          </w:rPr>
          <w:t>35</w:t>
        </w:r>
        <w:r w:rsidR="00981C75">
          <w:rPr>
            <w:noProof/>
            <w:webHidden/>
          </w:rPr>
          <w:fldChar w:fldCharType="end"/>
        </w:r>
      </w:hyperlink>
    </w:p>
    <w:p w14:paraId="1E9A5347" w14:textId="235DA346"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499" w:history="1">
        <w:r w:rsidR="00981C75" w:rsidRPr="002D792B">
          <w:rPr>
            <w:rStyle w:val="Hyperlink"/>
            <w:noProof/>
          </w:rPr>
          <w:t>Figure 22: Student Dashboard for Production Planning</w:t>
        </w:r>
        <w:r w:rsidR="00981C75">
          <w:rPr>
            <w:noProof/>
            <w:webHidden/>
          </w:rPr>
          <w:tab/>
        </w:r>
        <w:r w:rsidR="00981C75">
          <w:rPr>
            <w:noProof/>
            <w:webHidden/>
          </w:rPr>
          <w:fldChar w:fldCharType="begin"/>
        </w:r>
        <w:r w:rsidR="00981C75">
          <w:rPr>
            <w:noProof/>
            <w:webHidden/>
          </w:rPr>
          <w:instrText xml:space="preserve"> PAGEREF _Toc84706499 \h </w:instrText>
        </w:r>
        <w:r w:rsidR="00981C75">
          <w:rPr>
            <w:noProof/>
            <w:webHidden/>
          </w:rPr>
        </w:r>
        <w:r w:rsidR="00981C75">
          <w:rPr>
            <w:noProof/>
            <w:webHidden/>
          </w:rPr>
          <w:fldChar w:fldCharType="separate"/>
        </w:r>
        <w:r w:rsidR="009F7BC5">
          <w:rPr>
            <w:noProof/>
            <w:webHidden/>
          </w:rPr>
          <w:t>36</w:t>
        </w:r>
        <w:r w:rsidR="00981C75">
          <w:rPr>
            <w:noProof/>
            <w:webHidden/>
          </w:rPr>
          <w:fldChar w:fldCharType="end"/>
        </w:r>
      </w:hyperlink>
    </w:p>
    <w:p w14:paraId="2179926D" w14:textId="6BD0A4D0"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0" w:history="1">
        <w:r w:rsidR="00981C75" w:rsidRPr="002D792B">
          <w:rPr>
            <w:rStyle w:val="Hyperlink"/>
            <w:noProof/>
          </w:rPr>
          <w:t>Figure 23: Lecturer Dashboard for Production Planning 1</w:t>
        </w:r>
        <w:r w:rsidR="00981C75">
          <w:rPr>
            <w:noProof/>
            <w:webHidden/>
          </w:rPr>
          <w:tab/>
        </w:r>
        <w:r w:rsidR="00981C75">
          <w:rPr>
            <w:noProof/>
            <w:webHidden/>
          </w:rPr>
          <w:fldChar w:fldCharType="begin"/>
        </w:r>
        <w:r w:rsidR="00981C75">
          <w:rPr>
            <w:noProof/>
            <w:webHidden/>
          </w:rPr>
          <w:instrText xml:space="preserve"> PAGEREF _Toc84706500 \h </w:instrText>
        </w:r>
        <w:r w:rsidR="00981C75">
          <w:rPr>
            <w:noProof/>
            <w:webHidden/>
          </w:rPr>
        </w:r>
        <w:r w:rsidR="00981C75">
          <w:rPr>
            <w:noProof/>
            <w:webHidden/>
          </w:rPr>
          <w:fldChar w:fldCharType="separate"/>
        </w:r>
        <w:r w:rsidR="009F7BC5">
          <w:rPr>
            <w:noProof/>
            <w:webHidden/>
          </w:rPr>
          <w:t>37</w:t>
        </w:r>
        <w:r w:rsidR="00981C75">
          <w:rPr>
            <w:noProof/>
            <w:webHidden/>
          </w:rPr>
          <w:fldChar w:fldCharType="end"/>
        </w:r>
      </w:hyperlink>
    </w:p>
    <w:p w14:paraId="4FF32BF3" w14:textId="14B33192"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1" w:history="1">
        <w:r w:rsidR="00981C75" w:rsidRPr="002D792B">
          <w:rPr>
            <w:rStyle w:val="Hyperlink"/>
            <w:noProof/>
          </w:rPr>
          <w:t>Figure 24: Dashboard for Production Planning 2</w:t>
        </w:r>
        <w:r w:rsidR="00981C75">
          <w:rPr>
            <w:noProof/>
            <w:webHidden/>
          </w:rPr>
          <w:tab/>
        </w:r>
        <w:r w:rsidR="00981C75">
          <w:rPr>
            <w:noProof/>
            <w:webHidden/>
          </w:rPr>
          <w:fldChar w:fldCharType="begin"/>
        </w:r>
        <w:r w:rsidR="00981C75">
          <w:rPr>
            <w:noProof/>
            <w:webHidden/>
          </w:rPr>
          <w:instrText xml:space="preserve"> PAGEREF _Toc84706501 \h </w:instrText>
        </w:r>
        <w:r w:rsidR="00981C75">
          <w:rPr>
            <w:noProof/>
            <w:webHidden/>
          </w:rPr>
        </w:r>
        <w:r w:rsidR="00981C75">
          <w:rPr>
            <w:noProof/>
            <w:webHidden/>
          </w:rPr>
          <w:fldChar w:fldCharType="separate"/>
        </w:r>
        <w:r w:rsidR="009F7BC5">
          <w:rPr>
            <w:noProof/>
            <w:webHidden/>
          </w:rPr>
          <w:t>38</w:t>
        </w:r>
        <w:r w:rsidR="00981C75">
          <w:rPr>
            <w:noProof/>
            <w:webHidden/>
          </w:rPr>
          <w:fldChar w:fldCharType="end"/>
        </w:r>
      </w:hyperlink>
    </w:p>
    <w:p w14:paraId="3EE9E6A3" w14:textId="354FE210"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2" w:history="1">
        <w:r w:rsidR="00981C75" w:rsidRPr="002D792B">
          <w:rPr>
            <w:rStyle w:val="Hyperlink"/>
            <w:noProof/>
          </w:rPr>
          <w:t>Figure 25: Dashboard for Production Planning 3</w:t>
        </w:r>
        <w:r w:rsidR="00981C75">
          <w:rPr>
            <w:noProof/>
            <w:webHidden/>
          </w:rPr>
          <w:tab/>
        </w:r>
        <w:r w:rsidR="00981C75">
          <w:rPr>
            <w:noProof/>
            <w:webHidden/>
          </w:rPr>
          <w:fldChar w:fldCharType="begin"/>
        </w:r>
        <w:r w:rsidR="00981C75">
          <w:rPr>
            <w:noProof/>
            <w:webHidden/>
          </w:rPr>
          <w:instrText xml:space="preserve"> PAGEREF _Toc84706502 \h </w:instrText>
        </w:r>
        <w:r w:rsidR="00981C75">
          <w:rPr>
            <w:noProof/>
            <w:webHidden/>
          </w:rPr>
        </w:r>
        <w:r w:rsidR="00981C75">
          <w:rPr>
            <w:noProof/>
            <w:webHidden/>
          </w:rPr>
          <w:fldChar w:fldCharType="separate"/>
        </w:r>
        <w:r w:rsidR="009F7BC5">
          <w:rPr>
            <w:noProof/>
            <w:webHidden/>
          </w:rPr>
          <w:t>38</w:t>
        </w:r>
        <w:r w:rsidR="00981C75">
          <w:rPr>
            <w:noProof/>
            <w:webHidden/>
          </w:rPr>
          <w:fldChar w:fldCharType="end"/>
        </w:r>
      </w:hyperlink>
    </w:p>
    <w:p w14:paraId="2E41E17E" w14:textId="2615136C"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3" w:history="1">
        <w:r w:rsidR="00981C75" w:rsidRPr="002D792B">
          <w:rPr>
            <w:rStyle w:val="Hyperlink"/>
            <w:noProof/>
          </w:rPr>
          <w:t>Figure 26: Diagnostic Assessment Results Page</w:t>
        </w:r>
        <w:r w:rsidR="00981C75">
          <w:rPr>
            <w:noProof/>
            <w:webHidden/>
          </w:rPr>
          <w:tab/>
        </w:r>
        <w:r w:rsidR="00981C75">
          <w:rPr>
            <w:noProof/>
            <w:webHidden/>
          </w:rPr>
          <w:fldChar w:fldCharType="begin"/>
        </w:r>
        <w:r w:rsidR="00981C75">
          <w:rPr>
            <w:noProof/>
            <w:webHidden/>
          </w:rPr>
          <w:instrText xml:space="preserve"> PAGEREF _Toc84706503 \h </w:instrText>
        </w:r>
        <w:r w:rsidR="00981C75">
          <w:rPr>
            <w:noProof/>
            <w:webHidden/>
          </w:rPr>
        </w:r>
        <w:r w:rsidR="00981C75">
          <w:rPr>
            <w:noProof/>
            <w:webHidden/>
          </w:rPr>
          <w:fldChar w:fldCharType="separate"/>
        </w:r>
        <w:r w:rsidR="009F7BC5">
          <w:rPr>
            <w:noProof/>
            <w:webHidden/>
          </w:rPr>
          <w:t>39</w:t>
        </w:r>
        <w:r w:rsidR="00981C75">
          <w:rPr>
            <w:noProof/>
            <w:webHidden/>
          </w:rPr>
          <w:fldChar w:fldCharType="end"/>
        </w:r>
      </w:hyperlink>
    </w:p>
    <w:p w14:paraId="3074764A" w14:textId="60FBBA55"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4" w:history="1">
        <w:r w:rsidR="00981C75" w:rsidRPr="002D792B">
          <w:rPr>
            <w:rStyle w:val="Hyperlink"/>
            <w:noProof/>
          </w:rPr>
          <w:t>Figure 27: Comment functionality Student</w:t>
        </w:r>
        <w:r w:rsidR="00981C75">
          <w:rPr>
            <w:noProof/>
            <w:webHidden/>
          </w:rPr>
          <w:tab/>
        </w:r>
        <w:r w:rsidR="00981C75">
          <w:rPr>
            <w:noProof/>
            <w:webHidden/>
          </w:rPr>
          <w:fldChar w:fldCharType="begin"/>
        </w:r>
        <w:r w:rsidR="00981C75">
          <w:rPr>
            <w:noProof/>
            <w:webHidden/>
          </w:rPr>
          <w:instrText xml:space="preserve"> PAGEREF _Toc84706504 \h </w:instrText>
        </w:r>
        <w:r w:rsidR="00981C75">
          <w:rPr>
            <w:noProof/>
            <w:webHidden/>
          </w:rPr>
        </w:r>
        <w:r w:rsidR="00981C75">
          <w:rPr>
            <w:noProof/>
            <w:webHidden/>
          </w:rPr>
          <w:fldChar w:fldCharType="separate"/>
        </w:r>
        <w:r w:rsidR="009F7BC5">
          <w:rPr>
            <w:noProof/>
            <w:webHidden/>
          </w:rPr>
          <w:t>40</w:t>
        </w:r>
        <w:r w:rsidR="00981C75">
          <w:rPr>
            <w:noProof/>
            <w:webHidden/>
          </w:rPr>
          <w:fldChar w:fldCharType="end"/>
        </w:r>
      </w:hyperlink>
    </w:p>
    <w:p w14:paraId="7EEAD4B6" w14:textId="03615003"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5" w:history="1">
        <w:r w:rsidR="00981C75" w:rsidRPr="002D792B">
          <w:rPr>
            <w:rStyle w:val="Hyperlink"/>
            <w:noProof/>
          </w:rPr>
          <w:t>Figure 28: Lecturer’s Assessment Page</w:t>
        </w:r>
        <w:r w:rsidR="00981C75">
          <w:rPr>
            <w:noProof/>
            <w:webHidden/>
          </w:rPr>
          <w:tab/>
        </w:r>
        <w:r w:rsidR="00981C75">
          <w:rPr>
            <w:noProof/>
            <w:webHidden/>
          </w:rPr>
          <w:fldChar w:fldCharType="begin"/>
        </w:r>
        <w:r w:rsidR="00981C75">
          <w:rPr>
            <w:noProof/>
            <w:webHidden/>
          </w:rPr>
          <w:instrText xml:space="preserve"> PAGEREF _Toc84706505 \h </w:instrText>
        </w:r>
        <w:r w:rsidR="00981C75">
          <w:rPr>
            <w:noProof/>
            <w:webHidden/>
          </w:rPr>
        </w:r>
        <w:r w:rsidR="00981C75">
          <w:rPr>
            <w:noProof/>
            <w:webHidden/>
          </w:rPr>
          <w:fldChar w:fldCharType="separate"/>
        </w:r>
        <w:r w:rsidR="009F7BC5">
          <w:rPr>
            <w:noProof/>
            <w:webHidden/>
          </w:rPr>
          <w:t>41</w:t>
        </w:r>
        <w:r w:rsidR="00981C75">
          <w:rPr>
            <w:noProof/>
            <w:webHidden/>
          </w:rPr>
          <w:fldChar w:fldCharType="end"/>
        </w:r>
      </w:hyperlink>
    </w:p>
    <w:p w14:paraId="11EF5689" w14:textId="116151B9"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6" w:history="1">
        <w:r w:rsidR="00981C75" w:rsidRPr="002D792B">
          <w:rPr>
            <w:rStyle w:val="Hyperlink"/>
            <w:noProof/>
          </w:rPr>
          <w:t>Figure 29: Comments and Messages of Students Page</w:t>
        </w:r>
        <w:r w:rsidR="00981C75">
          <w:rPr>
            <w:noProof/>
            <w:webHidden/>
          </w:rPr>
          <w:tab/>
        </w:r>
        <w:r w:rsidR="00981C75">
          <w:rPr>
            <w:noProof/>
            <w:webHidden/>
          </w:rPr>
          <w:fldChar w:fldCharType="begin"/>
        </w:r>
        <w:r w:rsidR="00981C75">
          <w:rPr>
            <w:noProof/>
            <w:webHidden/>
          </w:rPr>
          <w:instrText xml:space="preserve"> PAGEREF _Toc84706506 \h </w:instrText>
        </w:r>
        <w:r w:rsidR="00981C75">
          <w:rPr>
            <w:noProof/>
            <w:webHidden/>
          </w:rPr>
        </w:r>
        <w:r w:rsidR="00981C75">
          <w:rPr>
            <w:noProof/>
            <w:webHidden/>
          </w:rPr>
          <w:fldChar w:fldCharType="separate"/>
        </w:r>
        <w:r w:rsidR="009F7BC5">
          <w:rPr>
            <w:noProof/>
            <w:webHidden/>
          </w:rPr>
          <w:t>41</w:t>
        </w:r>
        <w:r w:rsidR="00981C75">
          <w:rPr>
            <w:noProof/>
            <w:webHidden/>
          </w:rPr>
          <w:fldChar w:fldCharType="end"/>
        </w:r>
      </w:hyperlink>
    </w:p>
    <w:p w14:paraId="25D78888" w14:textId="66B7B8DF"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7" w:history="1">
        <w:r w:rsidR="00981C75" w:rsidRPr="002D792B">
          <w:rPr>
            <w:rStyle w:val="Hyperlink"/>
            <w:noProof/>
          </w:rPr>
          <w:t>Figure 30: Conceptual model for feedback generation</w:t>
        </w:r>
        <w:r w:rsidR="00981C75">
          <w:rPr>
            <w:noProof/>
            <w:webHidden/>
          </w:rPr>
          <w:tab/>
        </w:r>
        <w:r w:rsidR="00981C75">
          <w:rPr>
            <w:noProof/>
            <w:webHidden/>
          </w:rPr>
          <w:fldChar w:fldCharType="begin"/>
        </w:r>
        <w:r w:rsidR="00981C75">
          <w:rPr>
            <w:noProof/>
            <w:webHidden/>
          </w:rPr>
          <w:instrText xml:space="preserve"> PAGEREF _Toc84706507 \h </w:instrText>
        </w:r>
        <w:r w:rsidR="00981C75">
          <w:rPr>
            <w:noProof/>
            <w:webHidden/>
          </w:rPr>
        </w:r>
        <w:r w:rsidR="00981C75">
          <w:rPr>
            <w:noProof/>
            <w:webHidden/>
          </w:rPr>
          <w:fldChar w:fldCharType="separate"/>
        </w:r>
        <w:r w:rsidR="009F7BC5">
          <w:rPr>
            <w:noProof/>
            <w:webHidden/>
          </w:rPr>
          <w:t>42</w:t>
        </w:r>
        <w:r w:rsidR="00981C75">
          <w:rPr>
            <w:noProof/>
            <w:webHidden/>
          </w:rPr>
          <w:fldChar w:fldCharType="end"/>
        </w:r>
      </w:hyperlink>
    </w:p>
    <w:p w14:paraId="589D9D2D" w14:textId="6F250F93"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8" w:history="1">
        <w:r w:rsidR="00981C75" w:rsidRPr="002D792B">
          <w:rPr>
            <w:rStyle w:val="Hyperlink"/>
            <w:noProof/>
          </w:rPr>
          <w:t>Figure 31: Click-flow and pages diagram</w:t>
        </w:r>
        <w:r w:rsidR="00981C75">
          <w:rPr>
            <w:noProof/>
            <w:webHidden/>
          </w:rPr>
          <w:tab/>
        </w:r>
        <w:r w:rsidR="00981C75">
          <w:rPr>
            <w:noProof/>
            <w:webHidden/>
          </w:rPr>
          <w:fldChar w:fldCharType="begin"/>
        </w:r>
        <w:r w:rsidR="00981C75">
          <w:rPr>
            <w:noProof/>
            <w:webHidden/>
          </w:rPr>
          <w:instrText xml:space="preserve"> PAGEREF _Toc84706508 \h </w:instrText>
        </w:r>
        <w:r w:rsidR="00981C75">
          <w:rPr>
            <w:noProof/>
            <w:webHidden/>
          </w:rPr>
        </w:r>
        <w:r w:rsidR="00981C75">
          <w:rPr>
            <w:noProof/>
            <w:webHidden/>
          </w:rPr>
          <w:fldChar w:fldCharType="separate"/>
        </w:r>
        <w:r w:rsidR="009F7BC5">
          <w:rPr>
            <w:noProof/>
            <w:webHidden/>
          </w:rPr>
          <w:t>43</w:t>
        </w:r>
        <w:r w:rsidR="00981C75">
          <w:rPr>
            <w:noProof/>
            <w:webHidden/>
          </w:rPr>
          <w:fldChar w:fldCharType="end"/>
        </w:r>
      </w:hyperlink>
    </w:p>
    <w:p w14:paraId="31A3A409" w14:textId="77A0E5AE"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09" w:history="1">
        <w:r w:rsidR="00981C75" w:rsidRPr="002D792B">
          <w:rPr>
            <w:rStyle w:val="Hyperlink"/>
            <w:noProof/>
          </w:rPr>
          <w:t>Figure 32: Mock-Up Page for Student</w:t>
        </w:r>
        <w:r w:rsidR="00981C75">
          <w:rPr>
            <w:noProof/>
            <w:webHidden/>
          </w:rPr>
          <w:tab/>
        </w:r>
        <w:r w:rsidR="00981C75">
          <w:rPr>
            <w:noProof/>
            <w:webHidden/>
          </w:rPr>
          <w:fldChar w:fldCharType="begin"/>
        </w:r>
        <w:r w:rsidR="00981C75">
          <w:rPr>
            <w:noProof/>
            <w:webHidden/>
          </w:rPr>
          <w:instrText xml:space="preserve"> PAGEREF _Toc84706509 \h </w:instrText>
        </w:r>
        <w:r w:rsidR="00981C75">
          <w:rPr>
            <w:noProof/>
            <w:webHidden/>
          </w:rPr>
        </w:r>
        <w:r w:rsidR="00981C75">
          <w:rPr>
            <w:noProof/>
            <w:webHidden/>
          </w:rPr>
          <w:fldChar w:fldCharType="separate"/>
        </w:r>
        <w:r w:rsidR="009F7BC5">
          <w:rPr>
            <w:noProof/>
            <w:webHidden/>
          </w:rPr>
          <w:t>44</w:t>
        </w:r>
        <w:r w:rsidR="00981C75">
          <w:rPr>
            <w:noProof/>
            <w:webHidden/>
          </w:rPr>
          <w:fldChar w:fldCharType="end"/>
        </w:r>
      </w:hyperlink>
    </w:p>
    <w:p w14:paraId="6DD8BB31" w14:textId="56576A53"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0" w:history="1">
        <w:r w:rsidR="00981C75" w:rsidRPr="002D792B">
          <w:rPr>
            <w:rStyle w:val="Hyperlink"/>
            <w:noProof/>
          </w:rPr>
          <w:t>Figure 33: Mock-Up Page for Lecturer</w:t>
        </w:r>
        <w:r w:rsidR="00981C75">
          <w:rPr>
            <w:noProof/>
            <w:webHidden/>
          </w:rPr>
          <w:tab/>
        </w:r>
        <w:r w:rsidR="00981C75">
          <w:rPr>
            <w:noProof/>
            <w:webHidden/>
          </w:rPr>
          <w:fldChar w:fldCharType="begin"/>
        </w:r>
        <w:r w:rsidR="00981C75">
          <w:rPr>
            <w:noProof/>
            <w:webHidden/>
          </w:rPr>
          <w:instrText xml:space="preserve"> PAGEREF _Toc84706510 \h </w:instrText>
        </w:r>
        <w:r w:rsidR="00981C75">
          <w:rPr>
            <w:noProof/>
            <w:webHidden/>
          </w:rPr>
        </w:r>
        <w:r w:rsidR="00981C75">
          <w:rPr>
            <w:noProof/>
            <w:webHidden/>
          </w:rPr>
          <w:fldChar w:fldCharType="separate"/>
        </w:r>
        <w:r w:rsidR="009F7BC5">
          <w:rPr>
            <w:noProof/>
            <w:webHidden/>
          </w:rPr>
          <w:t>44</w:t>
        </w:r>
        <w:r w:rsidR="00981C75">
          <w:rPr>
            <w:noProof/>
            <w:webHidden/>
          </w:rPr>
          <w:fldChar w:fldCharType="end"/>
        </w:r>
      </w:hyperlink>
    </w:p>
    <w:p w14:paraId="2E924368" w14:textId="1D7BA831"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1" w:history="1">
        <w:r w:rsidR="00981C75" w:rsidRPr="002D792B">
          <w:rPr>
            <w:rStyle w:val="Hyperlink"/>
            <w:noProof/>
          </w:rPr>
          <w:t>Figure 34: System Usability Scale</w:t>
        </w:r>
        <w:r w:rsidR="00981C75">
          <w:rPr>
            <w:noProof/>
            <w:webHidden/>
          </w:rPr>
          <w:tab/>
        </w:r>
        <w:r w:rsidR="00981C75">
          <w:rPr>
            <w:noProof/>
            <w:webHidden/>
          </w:rPr>
          <w:fldChar w:fldCharType="begin"/>
        </w:r>
        <w:r w:rsidR="00981C75">
          <w:rPr>
            <w:noProof/>
            <w:webHidden/>
          </w:rPr>
          <w:instrText xml:space="preserve"> PAGEREF _Toc84706511 \h </w:instrText>
        </w:r>
        <w:r w:rsidR="00981C75">
          <w:rPr>
            <w:noProof/>
            <w:webHidden/>
          </w:rPr>
        </w:r>
        <w:r w:rsidR="00981C75">
          <w:rPr>
            <w:noProof/>
            <w:webHidden/>
          </w:rPr>
          <w:fldChar w:fldCharType="separate"/>
        </w:r>
        <w:r w:rsidR="009F7BC5">
          <w:rPr>
            <w:noProof/>
            <w:webHidden/>
          </w:rPr>
          <w:t>46</w:t>
        </w:r>
        <w:r w:rsidR="00981C75">
          <w:rPr>
            <w:noProof/>
            <w:webHidden/>
          </w:rPr>
          <w:fldChar w:fldCharType="end"/>
        </w:r>
      </w:hyperlink>
    </w:p>
    <w:p w14:paraId="3C30C951" w14:textId="342BDBF3"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2" w:history="1">
        <w:r w:rsidR="00981C75" w:rsidRPr="002D792B">
          <w:rPr>
            <w:rStyle w:val="Hyperlink"/>
            <w:noProof/>
          </w:rPr>
          <w:t>Figure 35: Evaluation folder in Google Drive</w:t>
        </w:r>
        <w:r w:rsidR="00981C75">
          <w:rPr>
            <w:noProof/>
            <w:webHidden/>
          </w:rPr>
          <w:tab/>
        </w:r>
        <w:r w:rsidR="00981C75">
          <w:rPr>
            <w:noProof/>
            <w:webHidden/>
          </w:rPr>
          <w:fldChar w:fldCharType="begin"/>
        </w:r>
        <w:r w:rsidR="00981C75">
          <w:rPr>
            <w:noProof/>
            <w:webHidden/>
          </w:rPr>
          <w:instrText xml:space="preserve"> PAGEREF _Toc84706512 \h </w:instrText>
        </w:r>
        <w:r w:rsidR="00981C75">
          <w:rPr>
            <w:noProof/>
            <w:webHidden/>
          </w:rPr>
        </w:r>
        <w:r w:rsidR="00981C75">
          <w:rPr>
            <w:noProof/>
            <w:webHidden/>
          </w:rPr>
          <w:fldChar w:fldCharType="separate"/>
        </w:r>
        <w:r w:rsidR="009F7BC5">
          <w:rPr>
            <w:noProof/>
            <w:webHidden/>
          </w:rPr>
          <w:t>47</w:t>
        </w:r>
        <w:r w:rsidR="00981C75">
          <w:rPr>
            <w:noProof/>
            <w:webHidden/>
          </w:rPr>
          <w:fldChar w:fldCharType="end"/>
        </w:r>
      </w:hyperlink>
    </w:p>
    <w:p w14:paraId="36A80EC7" w14:textId="05A354CD"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3" w:history="1">
        <w:r w:rsidR="00981C75" w:rsidRPr="002D792B">
          <w:rPr>
            <w:rStyle w:val="Hyperlink"/>
            <w:noProof/>
          </w:rPr>
          <w:t>Figure 36: Age Distribution</w:t>
        </w:r>
        <w:r w:rsidR="00981C75">
          <w:rPr>
            <w:noProof/>
            <w:webHidden/>
          </w:rPr>
          <w:tab/>
        </w:r>
        <w:r w:rsidR="00981C75">
          <w:rPr>
            <w:noProof/>
            <w:webHidden/>
          </w:rPr>
          <w:fldChar w:fldCharType="begin"/>
        </w:r>
        <w:r w:rsidR="00981C75">
          <w:rPr>
            <w:noProof/>
            <w:webHidden/>
          </w:rPr>
          <w:instrText xml:space="preserve"> PAGEREF _Toc84706513 \h </w:instrText>
        </w:r>
        <w:r w:rsidR="00981C75">
          <w:rPr>
            <w:noProof/>
            <w:webHidden/>
          </w:rPr>
        </w:r>
        <w:r w:rsidR="00981C75">
          <w:rPr>
            <w:noProof/>
            <w:webHidden/>
          </w:rPr>
          <w:fldChar w:fldCharType="separate"/>
        </w:r>
        <w:r w:rsidR="009F7BC5">
          <w:rPr>
            <w:noProof/>
            <w:webHidden/>
          </w:rPr>
          <w:t>48</w:t>
        </w:r>
        <w:r w:rsidR="00981C75">
          <w:rPr>
            <w:noProof/>
            <w:webHidden/>
          </w:rPr>
          <w:fldChar w:fldCharType="end"/>
        </w:r>
      </w:hyperlink>
    </w:p>
    <w:p w14:paraId="684BC6C7" w14:textId="1BA0FD5D"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4" w:history="1">
        <w:r w:rsidR="00981C75" w:rsidRPr="002D792B">
          <w:rPr>
            <w:rStyle w:val="Hyperlink"/>
            <w:noProof/>
          </w:rPr>
          <w:t>Figure 37: Degree Distribution</w:t>
        </w:r>
        <w:r w:rsidR="00981C75">
          <w:rPr>
            <w:noProof/>
            <w:webHidden/>
          </w:rPr>
          <w:tab/>
        </w:r>
        <w:r w:rsidR="00981C75">
          <w:rPr>
            <w:noProof/>
            <w:webHidden/>
          </w:rPr>
          <w:fldChar w:fldCharType="begin"/>
        </w:r>
        <w:r w:rsidR="00981C75">
          <w:rPr>
            <w:noProof/>
            <w:webHidden/>
          </w:rPr>
          <w:instrText xml:space="preserve"> PAGEREF _Toc84706514 \h </w:instrText>
        </w:r>
        <w:r w:rsidR="00981C75">
          <w:rPr>
            <w:noProof/>
            <w:webHidden/>
          </w:rPr>
        </w:r>
        <w:r w:rsidR="00981C75">
          <w:rPr>
            <w:noProof/>
            <w:webHidden/>
          </w:rPr>
          <w:fldChar w:fldCharType="separate"/>
        </w:r>
        <w:r w:rsidR="009F7BC5">
          <w:rPr>
            <w:noProof/>
            <w:webHidden/>
          </w:rPr>
          <w:t>49</w:t>
        </w:r>
        <w:r w:rsidR="00981C75">
          <w:rPr>
            <w:noProof/>
            <w:webHidden/>
          </w:rPr>
          <w:fldChar w:fldCharType="end"/>
        </w:r>
      </w:hyperlink>
    </w:p>
    <w:p w14:paraId="3E159C01" w14:textId="39535EEC"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5" w:history="1">
        <w:r w:rsidR="00981C75" w:rsidRPr="002D792B">
          <w:rPr>
            <w:rStyle w:val="Hyperlink"/>
            <w:noProof/>
          </w:rPr>
          <w:t>Figure 38: Course of Study Distribution</w:t>
        </w:r>
        <w:r w:rsidR="00981C75">
          <w:rPr>
            <w:noProof/>
            <w:webHidden/>
          </w:rPr>
          <w:tab/>
        </w:r>
        <w:r w:rsidR="00981C75">
          <w:rPr>
            <w:noProof/>
            <w:webHidden/>
          </w:rPr>
          <w:fldChar w:fldCharType="begin"/>
        </w:r>
        <w:r w:rsidR="00981C75">
          <w:rPr>
            <w:noProof/>
            <w:webHidden/>
          </w:rPr>
          <w:instrText xml:space="preserve"> PAGEREF _Toc84706515 \h </w:instrText>
        </w:r>
        <w:r w:rsidR="00981C75">
          <w:rPr>
            <w:noProof/>
            <w:webHidden/>
          </w:rPr>
        </w:r>
        <w:r w:rsidR="00981C75">
          <w:rPr>
            <w:noProof/>
            <w:webHidden/>
          </w:rPr>
          <w:fldChar w:fldCharType="separate"/>
        </w:r>
        <w:r w:rsidR="009F7BC5">
          <w:rPr>
            <w:noProof/>
            <w:webHidden/>
          </w:rPr>
          <w:t>49</w:t>
        </w:r>
        <w:r w:rsidR="00981C75">
          <w:rPr>
            <w:noProof/>
            <w:webHidden/>
          </w:rPr>
          <w:fldChar w:fldCharType="end"/>
        </w:r>
      </w:hyperlink>
    </w:p>
    <w:p w14:paraId="5E0EB8CA" w14:textId="5586183F"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6" w:history="1">
        <w:r w:rsidR="00981C75" w:rsidRPr="002D792B">
          <w:rPr>
            <w:rStyle w:val="Hyperlink"/>
            <w:noProof/>
          </w:rPr>
          <w:t>Figure 39: Semester Distribution</w:t>
        </w:r>
        <w:r w:rsidR="00981C75">
          <w:rPr>
            <w:noProof/>
            <w:webHidden/>
          </w:rPr>
          <w:tab/>
        </w:r>
        <w:r w:rsidR="00981C75">
          <w:rPr>
            <w:noProof/>
            <w:webHidden/>
          </w:rPr>
          <w:fldChar w:fldCharType="begin"/>
        </w:r>
        <w:r w:rsidR="00981C75">
          <w:rPr>
            <w:noProof/>
            <w:webHidden/>
          </w:rPr>
          <w:instrText xml:space="preserve"> PAGEREF _Toc84706516 \h </w:instrText>
        </w:r>
        <w:r w:rsidR="00981C75">
          <w:rPr>
            <w:noProof/>
            <w:webHidden/>
          </w:rPr>
        </w:r>
        <w:r w:rsidR="00981C75">
          <w:rPr>
            <w:noProof/>
            <w:webHidden/>
          </w:rPr>
          <w:fldChar w:fldCharType="separate"/>
        </w:r>
        <w:r w:rsidR="009F7BC5">
          <w:rPr>
            <w:noProof/>
            <w:webHidden/>
          </w:rPr>
          <w:t>50</w:t>
        </w:r>
        <w:r w:rsidR="00981C75">
          <w:rPr>
            <w:noProof/>
            <w:webHidden/>
          </w:rPr>
          <w:fldChar w:fldCharType="end"/>
        </w:r>
      </w:hyperlink>
    </w:p>
    <w:p w14:paraId="75D402D5" w14:textId="4E3BB6E2"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7" w:history="1">
        <w:r w:rsidR="00981C75" w:rsidRPr="002D792B">
          <w:rPr>
            <w:rStyle w:val="Hyperlink"/>
            <w:noProof/>
          </w:rPr>
          <w:t>Figure 40: Complexity</w:t>
        </w:r>
        <w:r w:rsidR="00981C75">
          <w:rPr>
            <w:noProof/>
            <w:webHidden/>
          </w:rPr>
          <w:tab/>
        </w:r>
        <w:r w:rsidR="00981C75">
          <w:rPr>
            <w:noProof/>
            <w:webHidden/>
          </w:rPr>
          <w:fldChar w:fldCharType="begin"/>
        </w:r>
        <w:r w:rsidR="00981C75">
          <w:rPr>
            <w:noProof/>
            <w:webHidden/>
          </w:rPr>
          <w:instrText xml:space="preserve"> PAGEREF _Toc84706517 \h </w:instrText>
        </w:r>
        <w:r w:rsidR="00981C75">
          <w:rPr>
            <w:noProof/>
            <w:webHidden/>
          </w:rPr>
        </w:r>
        <w:r w:rsidR="00981C75">
          <w:rPr>
            <w:noProof/>
            <w:webHidden/>
          </w:rPr>
          <w:fldChar w:fldCharType="separate"/>
        </w:r>
        <w:r w:rsidR="009F7BC5">
          <w:rPr>
            <w:noProof/>
            <w:webHidden/>
          </w:rPr>
          <w:t>50</w:t>
        </w:r>
        <w:r w:rsidR="00981C75">
          <w:rPr>
            <w:noProof/>
            <w:webHidden/>
          </w:rPr>
          <w:fldChar w:fldCharType="end"/>
        </w:r>
      </w:hyperlink>
    </w:p>
    <w:p w14:paraId="617DA355" w14:textId="349966FC"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8" w:history="1">
        <w:r w:rsidR="00981C75" w:rsidRPr="002D792B">
          <w:rPr>
            <w:rStyle w:val="Hyperlink"/>
            <w:noProof/>
          </w:rPr>
          <w:t>Figure 41: Regular Usage</w:t>
        </w:r>
        <w:r w:rsidR="00981C75">
          <w:rPr>
            <w:noProof/>
            <w:webHidden/>
          </w:rPr>
          <w:tab/>
        </w:r>
        <w:r w:rsidR="00981C75">
          <w:rPr>
            <w:noProof/>
            <w:webHidden/>
          </w:rPr>
          <w:fldChar w:fldCharType="begin"/>
        </w:r>
        <w:r w:rsidR="00981C75">
          <w:rPr>
            <w:noProof/>
            <w:webHidden/>
          </w:rPr>
          <w:instrText xml:space="preserve"> PAGEREF _Toc84706518 \h </w:instrText>
        </w:r>
        <w:r w:rsidR="00981C75">
          <w:rPr>
            <w:noProof/>
            <w:webHidden/>
          </w:rPr>
        </w:r>
        <w:r w:rsidR="00981C75">
          <w:rPr>
            <w:noProof/>
            <w:webHidden/>
          </w:rPr>
          <w:fldChar w:fldCharType="separate"/>
        </w:r>
        <w:r w:rsidR="009F7BC5">
          <w:rPr>
            <w:noProof/>
            <w:webHidden/>
          </w:rPr>
          <w:t>51</w:t>
        </w:r>
        <w:r w:rsidR="00981C75">
          <w:rPr>
            <w:noProof/>
            <w:webHidden/>
          </w:rPr>
          <w:fldChar w:fldCharType="end"/>
        </w:r>
      </w:hyperlink>
    </w:p>
    <w:p w14:paraId="2BEFDAC2" w14:textId="25F08D9F"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19" w:history="1">
        <w:r w:rsidR="00981C75" w:rsidRPr="002D792B">
          <w:rPr>
            <w:rStyle w:val="Hyperlink"/>
            <w:noProof/>
          </w:rPr>
          <w:t>Figure 42: Easy to Use</w:t>
        </w:r>
        <w:r w:rsidR="00981C75">
          <w:rPr>
            <w:noProof/>
            <w:webHidden/>
          </w:rPr>
          <w:tab/>
        </w:r>
        <w:r w:rsidR="00981C75">
          <w:rPr>
            <w:noProof/>
            <w:webHidden/>
          </w:rPr>
          <w:fldChar w:fldCharType="begin"/>
        </w:r>
        <w:r w:rsidR="00981C75">
          <w:rPr>
            <w:noProof/>
            <w:webHidden/>
          </w:rPr>
          <w:instrText xml:space="preserve"> PAGEREF _Toc84706519 \h </w:instrText>
        </w:r>
        <w:r w:rsidR="00981C75">
          <w:rPr>
            <w:noProof/>
            <w:webHidden/>
          </w:rPr>
        </w:r>
        <w:r w:rsidR="00981C75">
          <w:rPr>
            <w:noProof/>
            <w:webHidden/>
          </w:rPr>
          <w:fldChar w:fldCharType="separate"/>
        </w:r>
        <w:r w:rsidR="009F7BC5">
          <w:rPr>
            <w:noProof/>
            <w:webHidden/>
          </w:rPr>
          <w:t>51</w:t>
        </w:r>
        <w:r w:rsidR="00981C75">
          <w:rPr>
            <w:noProof/>
            <w:webHidden/>
          </w:rPr>
          <w:fldChar w:fldCharType="end"/>
        </w:r>
      </w:hyperlink>
    </w:p>
    <w:p w14:paraId="2BA80704" w14:textId="7CE60195"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0" w:history="1">
        <w:r w:rsidR="00981C75" w:rsidRPr="002D792B">
          <w:rPr>
            <w:rStyle w:val="Hyperlink"/>
            <w:noProof/>
          </w:rPr>
          <w:t>Figure 43: Help for Usage</w:t>
        </w:r>
        <w:r w:rsidR="00981C75">
          <w:rPr>
            <w:noProof/>
            <w:webHidden/>
          </w:rPr>
          <w:tab/>
        </w:r>
        <w:r w:rsidR="00981C75">
          <w:rPr>
            <w:noProof/>
            <w:webHidden/>
          </w:rPr>
          <w:fldChar w:fldCharType="begin"/>
        </w:r>
        <w:r w:rsidR="00981C75">
          <w:rPr>
            <w:noProof/>
            <w:webHidden/>
          </w:rPr>
          <w:instrText xml:space="preserve"> PAGEREF _Toc84706520 \h </w:instrText>
        </w:r>
        <w:r w:rsidR="00981C75">
          <w:rPr>
            <w:noProof/>
            <w:webHidden/>
          </w:rPr>
        </w:r>
        <w:r w:rsidR="00981C75">
          <w:rPr>
            <w:noProof/>
            <w:webHidden/>
          </w:rPr>
          <w:fldChar w:fldCharType="separate"/>
        </w:r>
        <w:r w:rsidR="009F7BC5">
          <w:rPr>
            <w:noProof/>
            <w:webHidden/>
          </w:rPr>
          <w:t>52</w:t>
        </w:r>
        <w:r w:rsidR="00981C75">
          <w:rPr>
            <w:noProof/>
            <w:webHidden/>
          </w:rPr>
          <w:fldChar w:fldCharType="end"/>
        </w:r>
      </w:hyperlink>
    </w:p>
    <w:p w14:paraId="6821E351" w14:textId="515F36C9"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1" w:history="1">
        <w:r w:rsidR="00981C75" w:rsidRPr="002D792B">
          <w:rPr>
            <w:rStyle w:val="Hyperlink"/>
            <w:noProof/>
          </w:rPr>
          <w:t>Figure 44: Integration of the functionalities</w:t>
        </w:r>
        <w:r w:rsidR="00981C75">
          <w:rPr>
            <w:noProof/>
            <w:webHidden/>
          </w:rPr>
          <w:tab/>
        </w:r>
        <w:r w:rsidR="00981C75">
          <w:rPr>
            <w:noProof/>
            <w:webHidden/>
          </w:rPr>
          <w:fldChar w:fldCharType="begin"/>
        </w:r>
        <w:r w:rsidR="00981C75">
          <w:rPr>
            <w:noProof/>
            <w:webHidden/>
          </w:rPr>
          <w:instrText xml:space="preserve"> PAGEREF _Toc84706521 \h </w:instrText>
        </w:r>
        <w:r w:rsidR="00981C75">
          <w:rPr>
            <w:noProof/>
            <w:webHidden/>
          </w:rPr>
        </w:r>
        <w:r w:rsidR="00981C75">
          <w:rPr>
            <w:noProof/>
            <w:webHidden/>
          </w:rPr>
          <w:fldChar w:fldCharType="separate"/>
        </w:r>
        <w:r w:rsidR="009F7BC5">
          <w:rPr>
            <w:noProof/>
            <w:webHidden/>
          </w:rPr>
          <w:t>52</w:t>
        </w:r>
        <w:r w:rsidR="00981C75">
          <w:rPr>
            <w:noProof/>
            <w:webHidden/>
          </w:rPr>
          <w:fldChar w:fldCharType="end"/>
        </w:r>
      </w:hyperlink>
    </w:p>
    <w:p w14:paraId="771A8379" w14:textId="51A9B992"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2" w:history="1">
        <w:r w:rsidR="00981C75" w:rsidRPr="002D792B">
          <w:rPr>
            <w:rStyle w:val="Hyperlink"/>
            <w:noProof/>
          </w:rPr>
          <w:t>Figure 45: Inconsistency of the monitoring tool</w:t>
        </w:r>
        <w:r w:rsidR="00981C75">
          <w:rPr>
            <w:noProof/>
            <w:webHidden/>
          </w:rPr>
          <w:tab/>
        </w:r>
        <w:r w:rsidR="00981C75">
          <w:rPr>
            <w:noProof/>
            <w:webHidden/>
          </w:rPr>
          <w:fldChar w:fldCharType="begin"/>
        </w:r>
        <w:r w:rsidR="00981C75">
          <w:rPr>
            <w:noProof/>
            <w:webHidden/>
          </w:rPr>
          <w:instrText xml:space="preserve"> PAGEREF _Toc84706522 \h </w:instrText>
        </w:r>
        <w:r w:rsidR="00981C75">
          <w:rPr>
            <w:noProof/>
            <w:webHidden/>
          </w:rPr>
        </w:r>
        <w:r w:rsidR="00981C75">
          <w:rPr>
            <w:noProof/>
            <w:webHidden/>
          </w:rPr>
          <w:fldChar w:fldCharType="separate"/>
        </w:r>
        <w:r w:rsidR="009F7BC5">
          <w:rPr>
            <w:noProof/>
            <w:webHidden/>
          </w:rPr>
          <w:t>53</w:t>
        </w:r>
        <w:r w:rsidR="00981C75">
          <w:rPr>
            <w:noProof/>
            <w:webHidden/>
          </w:rPr>
          <w:fldChar w:fldCharType="end"/>
        </w:r>
      </w:hyperlink>
    </w:p>
    <w:p w14:paraId="4F32AC1F" w14:textId="10C981B7"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3" w:history="1">
        <w:r w:rsidR="00981C75" w:rsidRPr="002D792B">
          <w:rPr>
            <w:rStyle w:val="Hyperlink"/>
            <w:noProof/>
          </w:rPr>
          <w:t>Figure 46: Quick learning</w:t>
        </w:r>
        <w:r w:rsidR="00981C75">
          <w:rPr>
            <w:noProof/>
            <w:webHidden/>
          </w:rPr>
          <w:tab/>
        </w:r>
        <w:r w:rsidR="00981C75">
          <w:rPr>
            <w:noProof/>
            <w:webHidden/>
          </w:rPr>
          <w:fldChar w:fldCharType="begin"/>
        </w:r>
        <w:r w:rsidR="00981C75">
          <w:rPr>
            <w:noProof/>
            <w:webHidden/>
          </w:rPr>
          <w:instrText xml:space="preserve"> PAGEREF _Toc84706523 \h </w:instrText>
        </w:r>
        <w:r w:rsidR="00981C75">
          <w:rPr>
            <w:noProof/>
            <w:webHidden/>
          </w:rPr>
        </w:r>
        <w:r w:rsidR="00981C75">
          <w:rPr>
            <w:noProof/>
            <w:webHidden/>
          </w:rPr>
          <w:fldChar w:fldCharType="separate"/>
        </w:r>
        <w:r w:rsidR="009F7BC5">
          <w:rPr>
            <w:noProof/>
            <w:webHidden/>
          </w:rPr>
          <w:t>53</w:t>
        </w:r>
        <w:r w:rsidR="00981C75">
          <w:rPr>
            <w:noProof/>
            <w:webHidden/>
          </w:rPr>
          <w:fldChar w:fldCharType="end"/>
        </w:r>
      </w:hyperlink>
    </w:p>
    <w:p w14:paraId="66020224" w14:textId="2116BA8E"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4" w:history="1">
        <w:r w:rsidR="00981C75" w:rsidRPr="002D792B">
          <w:rPr>
            <w:rStyle w:val="Hyperlink"/>
            <w:noProof/>
          </w:rPr>
          <w:t>Figure 47: Cumbersome Usage</w:t>
        </w:r>
        <w:r w:rsidR="00981C75">
          <w:rPr>
            <w:noProof/>
            <w:webHidden/>
          </w:rPr>
          <w:tab/>
        </w:r>
        <w:r w:rsidR="00981C75">
          <w:rPr>
            <w:noProof/>
            <w:webHidden/>
          </w:rPr>
          <w:fldChar w:fldCharType="begin"/>
        </w:r>
        <w:r w:rsidR="00981C75">
          <w:rPr>
            <w:noProof/>
            <w:webHidden/>
          </w:rPr>
          <w:instrText xml:space="preserve"> PAGEREF _Toc84706524 \h </w:instrText>
        </w:r>
        <w:r w:rsidR="00981C75">
          <w:rPr>
            <w:noProof/>
            <w:webHidden/>
          </w:rPr>
        </w:r>
        <w:r w:rsidR="00981C75">
          <w:rPr>
            <w:noProof/>
            <w:webHidden/>
          </w:rPr>
          <w:fldChar w:fldCharType="separate"/>
        </w:r>
        <w:r w:rsidR="009F7BC5">
          <w:rPr>
            <w:noProof/>
            <w:webHidden/>
          </w:rPr>
          <w:t>54</w:t>
        </w:r>
        <w:r w:rsidR="00981C75">
          <w:rPr>
            <w:noProof/>
            <w:webHidden/>
          </w:rPr>
          <w:fldChar w:fldCharType="end"/>
        </w:r>
      </w:hyperlink>
    </w:p>
    <w:p w14:paraId="761919F5" w14:textId="0B7CDD59"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5" w:history="1">
        <w:r w:rsidR="00981C75" w:rsidRPr="002D792B">
          <w:rPr>
            <w:rStyle w:val="Hyperlink"/>
            <w:noProof/>
          </w:rPr>
          <w:t>Figure 48: Confidence while using the monitoring tool</w:t>
        </w:r>
        <w:r w:rsidR="00981C75">
          <w:rPr>
            <w:noProof/>
            <w:webHidden/>
          </w:rPr>
          <w:tab/>
        </w:r>
        <w:r w:rsidR="00981C75">
          <w:rPr>
            <w:noProof/>
            <w:webHidden/>
          </w:rPr>
          <w:fldChar w:fldCharType="begin"/>
        </w:r>
        <w:r w:rsidR="00981C75">
          <w:rPr>
            <w:noProof/>
            <w:webHidden/>
          </w:rPr>
          <w:instrText xml:space="preserve"> PAGEREF _Toc84706525 \h </w:instrText>
        </w:r>
        <w:r w:rsidR="00981C75">
          <w:rPr>
            <w:noProof/>
            <w:webHidden/>
          </w:rPr>
        </w:r>
        <w:r w:rsidR="00981C75">
          <w:rPr>
            <w:noProof/>
            <w:webHidden/>
          </w:rPr>
          <w:fldChar w:fldCharType="separate"/>
        </w:r>
        <w:r w:rsidR="009F7BC5">
          <w:rPr>
            <w:noProof/>
            <w:webHidden/>
          </w:rPr>
          <w:t>54</w:t>
        </w:r>
        <w:r w:rsidR="00981C75">
          <w:rPr>
            <w:noProof/>
            <w:webHidden/>
          </w:rPr>
          <w:fldChar w:fldCharType="end"/>
        </w:r>
      </w:hyperlink>
    </w:p>
    <w:p w14:paraId="3C05C803" w14:textId="68B39AA9"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6" w:history="1">
        <w:r w:rsidR="00981C75" w:rsidRPr="002D792B">
          <w:rPr>
            <w:rStyle w:val="Hyperlink"/>
            <w:noProof/>
          </w:rPr>
          <w:t>Figure 49: Preknowledge before using the monitoring tool</w:t>
        </w:r>
        <w:r w:rsidR="00981C75">
          <w:rPr>
            <w:noProof/>
            <w:webHidden/>
          </w:rPr>
          <w:tab/>
        </w:r>
        <w:r w:rsidR="00981C75">
          <w:rPr>
            <w:noProof/>
            <w:webHidden/>
          </w:rPr>
          <w:fldChar w:fldCharType="begin"/>
        </w:r>
        <w:r w:rsidR="00981C75">
          <w:rPr>
            <w:noProof/>
            <w:webHidden/>
          </w:rPr>
          <w:instrText xml:space="preserve"> PAGEREF _Toc84706526 \h </w:instrText>
        </w:r>
        <w:r w:rsidR="00981C75">
          <w:rPr>
            <w:noProof/>
            <w:webHidden/>
          </w:rPr>
        </w:r>
        <w:r w:rsidR="00981C75">
          <w:rPr>
            <w:noProof/>
            <w:webHidden/>
          </w:rPr>
          <w:fldChar w:fldCharType="separate"/>
        </w:r>
        <w:r w:rsidR="009F7BC5">
          <w:rPr>
            <w:noProof/>
            <w:webHidden/>
          </w:rPr>
          <w:t>55</w:t>
        </w:r>
        <w:r w:rsidR="00981C75">
          <w:rPr>
            <w:noProof/>
            <w:webHidden/>
          </w:rPr>
          <w:fldChar w:fldCharType="end"/>
        </w:r>
      </w:hyperlink>
    </w:p>
    <w:p w14:paraId="44D6E63E" w14:textId="5B209B60"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7" w:history="1">
        <w:r w:rsidR="00981C75" w:rsidRPr="002D792B">
          <w:rPr>
            <w:rStyle w:val="Hyperlink"/>
            <w:noProof/>
          </w:rPr>
          <w:t>Figure 50: SUS Score Interpretation</w:t>
        </w:r>
        <w:r w:rsidR="00981C75">
          <w:rPr>
            <w:noProof/>
            <w:webHidden/>
          </w:rPr>
          <w:tab/>
        </w:r>
        <w:r w:rsidR="00981C75">
          <w:rPr>
            <w:noProof/>
            <w:webHidden/>
          </w:rPr>
          <w:fldChar w:fldCharType="begin"/>
        </w:r>
        <w:r w:rsidR="00981C75">
          <w:rPr>
            <w:noProof/>
            <w:webHidden/>
          </w:rPr>
          <w:instrText xml:space="preserve"> PAGEREF _Toc84706527 \h </w:instrText>
        </w:r>
        <w:r w:rsidR="00981C75">
          <w:rPr>
            <w:noProof/>
            <w:webHidden/>
          </w:rPr>
        </w:r>
        <w:r w:rsidR="00981C75">
          <w:rPr>
            <w:noProof/>
            <w:webHidden/>
          </w:rPr>
          <w:fldChar w:fldCharType="separate"/>
        </w:r>
        <w:r w:rsidR="009F7BC5">
          <w:rPr>
            <w:noProof/>
            <w:webHidden/>
          </w:rPr>
          <w:t>56</w:t>
        </w:r>
        <w:r w:rsidR="00981C75">
          <w:rPr>
            <w:noProof/>
            <w:webHidden/>
          </w:rPr>
          <w:fldChar w:fldCharType="end"/>
        </w:r>
      </w:hyperlink>
    </w:p>
    <w:p w14:paraId="647682F5" w14:textId="034BB97C" w:rsidR="002E7F5E" w:rsidRPr="008004F8" w:rsidRDefault="00972566" w:rsidP="008004F8">
      <w:pPr>
        <w:keepNext/>
        <w:keepLines/>
        <w:pBdr>
          <w:top w:val="nil"/>
          <w:left w:val="nil"/>
          <w:bottom w:val="nil"/>
          <w:right w:val="nil"/>
          <w:between w:val="nil"/>
        </w:pBdr>
        <w:spacing w:before="360" w:after="360"/>
        <w:ind w:left="431" w:hanging="431"/>
        <w:jc w:val="both"/>
      </w:pPr>
      <w:r>
        <w:fldChar w:fldCharType="end"/>
      </w:r>
      <w:r w:rsidR="00AD326F">
        <w:br w:type="page"/>
      </w:r>
      <w:r w:rsidR="00AD326F">
        <w:rPr>
          <w:rFonts w:ascii="Times New Roman" w:eastAsia="Times New Roman" w:hAnsi="Times New Roman" w:cs="Times New Roman"/>
          <w:b/>
          <w:color w:val="0D0D0D"/>
          <w:sz w:val="28"/>
          <w:szCs w:val="28"/>
        </w:rPr>
        <w:lastRenderedPageBreak/>
        <w:t xml:space="preserve"> List of tables</w:t>
      </w:r>
    </w:p>
    <w:p w14:paraId="257E028F" w14:textId="444B2E27" w:rsidR="00981C75" w:rsidRDefault="00972566">
      <w:pPr>
        <w:pStyle w:val="Abbildungsverzeichnis"/>
        <w:tabs>
          <w:tab w:val="right" w:leader="dot" w:pos="9062"/>
        </w:tabs>
        <w:rPr>
          <w:rFonts w:asciiTheme="minorHAnsi" w:eastAsiaTheme="minorEastAsia" w:hAnsiTheme="minorHAnsi" w:cstheme="minorBidi"/>
          <w:noProof/>
          <w:sz w:val="22"/>
          <w:szCs w:val="22"/>
          <w:lang w:val="de-DE"/>
        </w:rPr>
      </w:pPr>
      <w:r>
        <w:rPr>
          <w:color w:val="000000"/>
        </w:rPr>
        <w:fldChar w:fldCharType="begin"/>
      </w:r>
      <w:r>
        <w:rPr>
          <w:color w:val="000000"/>
        </w:rPr>
        <w:instrText xml:space="preserve"> TOC \h \z \c "Table" </w:instrText>
      </w:r>
      <w:r>
        <w:rPr>
          <w:color w:val="000000"/>
        </w:rPr>
        <w:fldChar w:fldCharType="separate"/>
      </w:r>
      <w:hyperlink w:anchor="_Toc84706528" w:history="1">
        <w:r w:rsidR="00981C75" w:rsidRPr="00B244C6">
          <w:rPr>
            <w:rStyle w:val="Hyperlink"/>
            <w:noProof/>
          </w:rPr>
          <w:t>Table 1: Literature Review Methodology</w:t>
        </w:r>
        <w:r w:rsidR="00981C75">
          <w:rPr>
            <w:noProof/>
            <w:webHidden/>
          </w:rPr>
          <w:tab/>
        </w:r>
        <w:r w:rsidR="00981C75">
          <w:rPr>
            <w:noProof/>
            <w:webHidden/>
          </w:rPr>
          <w:fldChar w:fldCharType="begin"/>
        </w:r>
        <w:r w:rsidR="00981C75">
          <w:rPr>
            <w:noProof/>
            <w:webHidden/>
          </w:rPr>
          <w:instrText xml:space="preserve"> PAGEREF _Toc84706528 \h </w:instrText>
        </w:r>
        <w:r w:rsidR="00981C75">
          <w:rPr>
            <w:noProof/>
            <w:webHidden/>
          </w:rPr>
        </w:r>
        <w:r w:rsidR="00981C75">
          <w:rPr>
            <w:noProof/>
            <w:webHidden/>
          </w:rPr>
          <w:fldChar w:fldCharType="separate"/>
        </w:r>
        <w:r w:rsidR="009F7BC5">
          <w:rPr>
            <w:noProof/>
            <w:webHidden/>
          </w:rPr>
          <w:t>7</w:t>
        </w:r>
        <w:r w:rsidR="00981C75">
          <w:rPr>
            <w:noProof/>
            <w:webHidden/>
          </w:rPr>
          <w:fldChar w:fldCharType="end"/>
        </w:r>
      </w:hyperlink>
    </w:p>
    <w:p w14:paraId="6E34FCD7" w14:textId="268945B2"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29" w:history="1">
        <w:r w:rsidR="00981C75" w:rsidRPr="00B244C6">
          <w:rPr>
            <w:rStyle w:val="Hyperlink"/>
            <w:noProof/>
          </w:rPr>
          <w:t>Table 2: Use Case organizational 1</w:t>
        </w:r>
        <w:r w:rsidR="00981C75">
          <w:rPr>
            <w:noProof/>
            <w:webHidden/>
          </w:rPr>
          <w:tab/>
        </w:r>
        <w:r w:rsidR="00981C75">
          <w:rPr>
            <w:noProof/>
            <w:webHidden/>
          </w:rPr>
          <w:fldChar w:fldCharType="begin"/>
        </w:r>
        <w:r w:rsidR="00981C75">
          <w:rPr>
            <w:noProof/>
            <w:webHidden/>
          </w:rPr>
          <w:instrText xml:space="preserve"> PAGEREF _Toc84706529 \h </w:instrText>
        </w:r>
        <w:r w:rsidR="00981C75">
          <w:rPr>
            <w:noProof/>
            <w:webHidden/>
          </w:rPr>
        </w:r>
        <w:r w:rsidR="00981C75">
          <w:rPr>
            <w:noProof/>
            <w:webHidden/>
          </w:rPr>
          <w:fldChar w:fldCharType="separate"/>
        </w:r>
        <w:r w:rsidR="009F7BC5">
          <w:rPr>
            <w:noProof/>
            <w:webHidden/>
          </w:rPr>
          <w:t>10</w:t>
        </w:r>
        <w:r w:rsidR="00981C75">
          <w:rPr>
            <w:noProof/>
            <w:webHidden/>
          </w:rPr>
          <w:fldChar w:fldCharType="end"/>
        </w:r>
      </w:hyperlink>
    </w:p>
    <w:p w14:paraId="01D4BC98" w14:textId="6B010291"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0" w:history="1">
        <w:r w:rsidR="00981C75" w:rsidRPr="00B244C6">
          <w:rPr>
            <w:rStyle w:val="Hyperlink"/>
            <w:noProof/>
          </w:rPr>
          <w:t>Table 3: Use Case Default 1</w:t>
        </w:r>
        <w:r w:rsidR="00981C75">
          <w:rPr>
            <w:noProof/>
            <w:webHidden/>
          </w:rPr>
          <w:tab/>
        </w:r>
        <w:r w:rsidR="00981C75">
          <w:rPr>
            <w:noProof/>
            <w:webHidden/>
          </w:rPr>
          <w:fldChar w:fldCharType="begin"/>
        </w:r>
        <w:r w:rsidR="00981C75">
          <w:rPr>
            <w:noProof/>
            <w:webHidden/>
          </w:rPr>
          <w:instrText xml:space="preserve"> PAGEREF _Toc84706530 \h </w:instrText>
        </w:r>
        <w:r w:rsidR="00981C75">
          <w:rPr>
            <w:noProof/>
            <w:webHidden/>
          </w:rPr>
        </w:r>
        <w:r w:rsidR="00981C75">
          <w:rPr>
            <w:noProof/>
            <w:webHidden/>
          </w:rPr>
          <w:fldChar w:fldCharType="separate"/>
        </w:r>
        <w:r w:rsidR="009F7BC5">
          <w:rPr>
            <w:noProof/>
            <w:webHidden/>
          </w:rPr>
          <w:t>12</w:t>
        </w:r>
        <w:r w:rsidR="00981C75">
          <w:rPr>
            <w:noProof/>
            <w:webHidden/>
          </w:rPr>
          <w:fldChar w:fldCharType="end"/>
        </w:r>
      </w:hyperlink>
    </w:p>
    <w:p w14:paraId="5953C9B1" w14:textId="5DD23750"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1" w:history="1">
        <w:r w:rsidR="00981C75" w:rsidRPr="00B244C6">
          <w:rPr>
            <w:rStyle w:val="Hyperlink"/>
            <w:noProof/>
          </w:rPr>
          <w:t>Table 4: Use Case Default 2</w:t>
        </w:r>
        <w:r w:rsidR="00981C75">
          <w:rPr>
            <w:noProof/>
            <w:webHidden/>
          </w:rPr>
          <w:tab/>
        </w:r>
        <w:r w:rsidR="00981C75">
          <w:rPr>
            <w:noProof/>
            <w:webHidden/>
          </w:rPr>
          <w:fldChar w:fldCharType="begin"/>
        </w:r>
        <w:r w:rsidR="00981C75">
          <w:rPr>
            <w:noProof/>
            <w:webHidden/>
          </w:rPr>
          <w:instrText xml:space="preserve"> PAGEREF _Toc84706531 \h </w:instrText>
        </w:r>
        <w:r w:rsidR="00981C75">
          <w:rPr>
            <w:noProof/>
            <w:webHidden/>
          </w:rPr>
        </w:r>
        <w:r w:rsidR="00981C75">
          <w:rPr>
            <w:noProof/>
            <w:webHidden/>
          </w:rPr>
          <w:fldChar w:fldCharType="separate"/>
        </w:r>
        <w:r w:rsidR="009F7BC5">
          <w:rPr>
            <w:noProof/>
            <w:webHidden/>
          </w:rPr>
          <w:t>13</w:t>
        </w:r>
        <w:r w:rsidR="00981C75">
          <w:rPr>
            <w:noProof/>
            <w:webHidden/>
          </w:rPr>
          <w:fldChar w:fldCharType="end"/>
        </w:r>
      </w:hyperlink>
    </w:p>
    <w:p w14:paraId="7E6D6729" w14:textId="0A8CE67B"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2" w:history="1">
        <w:r w:rsidR="00981C75" w:rsidRPr="00B244C6">
          <w:rPr>
            <w:rStyle w:val="Hyperlink"/>
            <w:noProof/>
          </w:rPr>
          <w:t>Table 5: Use Case Admin 1</w:t>
        </w:r>
        <w:r w:rsidR="00981C75">
          <w:rPr>
            <w:noProof/>
            <w:webHidden/>
          </w:rPr>
          <w:tab/>
        </w:r>
        <w:r w:rsidR="00981C75">
          <w:rPr>
            <w:noProof/>
            <w:webHidden/>
          </w:rPr>
          <w:fldChar w:fldCharType="begin"/>
        </w:r>
        <w:r w:rsidR="00981C75">
          <w:rPr>
            <w:noProof/>
            <w:webHidden/>
          </w:rPr>
          <w:instrText xml:space="preserve"> PAGEREF _Toc84706532 \h </w:instrText>
        </w:r>
        <w:r w:rsidR="00981C75">
          <w:rPr>
            <w:noProof/>
            <w:webHidden/>
          </w:rPr>
        </w:r>
        <w:r w:rsidR="00981C75">
          <w:rPr>
            <w:noProof/>
            <w:webHidden/>
          </w:rPr>
          <w:fldChar w:fldCharType="separate"/>
        </w:r>
        <w:r w:rsidR="009F7BC5">
          <w:rPr>
            <w:noProof/>
            <w:webHidden/>
          </w:rPr>
          <w:t>14</w:t>
        </w:r>
        <w:r w:rsidR="00981C75">
          <w:rPr>
            <w:noProof/>
            <w:webHidden/>
          </w:rPr>
          <w:fldChar w:fldCharType="end"/>
        </w:r>
      </w:hyperlink>
    </w:p>
    <w:p w14:paraId="461B9B43" w14:textId="7AAC5FC8"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3" w:history="1">
        <w:r w:rsidR="00981C75" w:rsidRPr="00B244C6">
          <w:rPr>
            <w:rStyle w:val="Hyperlink"/>
            <w:noProof/>
          </w:rPr>
          <w:t>Table 6: Use Case Admin 2</w:t>
        </w:r>
        <w:r w:rsidR="00981C75">
          <w:rPr>
            <w:noProof/>
            <w:webHidden/>
          </w:rPr>
          <w:tab/>
        </w:r>
        <w:r w:rsidR="00981C75">
          <w:rPr>
            <w:noProof/>
            <w:webHidden/>
          </w:rPr>
          <w:fldChar w:fldCharType="begin"/>
        </w:r>
        <w:r w:rsidR="00981C75">
          <w:rPr>
            <w:noProof/>
            <w:webHidden/>
          </w:rPr>
          <w:instrText xml:space="preserve"> PAGEREF _Toc84706533 \h </w:instrText>
        </w:r>
        <w:r w:rsidR="00981C75">
          <w:rPr>
            <w:noProof/>
            <w:webHidden/>
          </w:rPr>
        </w:r>
        <w:r w:rsidR="00981C75">
          <w:rPr>
            <w:noProof/>
            <w:webHidden/>
          </w:rPr>
          <w:fldChar w:fldCharType="separate"/>
        </w:r>
        <w:r w:rsidR="009F7BC5">
          <w:rPr>
            <w:noProof/>
            <w:webHidden/>
          </w:rPr>
          <w:t>14</w:t>
        </w:r>
        <w:r w:rsidR="00981C75">
          <w:rPr>
            <w:noProof/>
            <w:webHidden/>
          </w:rPr>
          <w:fldChar w:fldCharType="end"/>
        </w:r>
      </w:hyperlink>
    </w:p>
    <w:p w14:paraId="2C202D7C" w14:textId="4EB49D03"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4" w:history="1">
        <w:r w:rsidR="00981C75" w:rsidRPr="00B244C6">
          <w:rPr>
            <w:rStyle w:val="Hyperlink"/>
            <w:noProof/>
          </w:rPr>
          <w:t>Table 7: Use Case Admin 3</w:t>
        </w:r>
        <w:r w:rsidR="00981C75">
          <w:rPr>
            <w:noProof/>
            <w:webHidden/>
          </w:rPr>
          <w:tab/>
        </w:r>
        <w:r w:rsidR="00981C75">
          <w:rPr>
            <w:noProof/>
            <w:webHidden/>
          </w:rPr>
          <w:fldChar w:fldCharType="begin"/>
        </w:r>
        <w:r w:rsidR="00981C75">
          <w:rPr>
            <w:noProof/>
            <w:webHidden/>
          </w:rPr>
          <w:instrText xml:space="preserve"> PAGEREF _Toc84706534 \h </w:instrText>
        </w:r>
        <w:r w:rsidR="00981C75">
          <w:rPr>
            <w:noProof/>
            <w:webHidden/>
          </w:rPr>
        </w:r>
        <w:r w:rsidR="00981C75">
          <w:rPr>
            <w:noProof/>
            <w:webHidden/>
          </w:rPr>
          <w:fldChar w:fldCharType="separate"/>
        </w:r>
        <w:r w:rsidR="009F7BC5">
          <w:rPr>
            <w:noProof/>
            <w:webHidden/>
          </w:rPr>
          <w:t>16</w:t>
        </w:r>
        <w:r w:rsidR="00981C75">
          <w:rPr>
            <w:noProof/>
            <w:webHidden/>
          </w:rPr>
          <w:fldChar w:fldCharType="end"/>
        </w:r>
      </w:hyperlink>
    </w:p>
    <w:p w14:paraId="697DC736" w14:textId="2E6D03FD"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5" w:history="1">
        <w:r w:rsidR="00981C75" w:rsidRPr="00B244C6">
          <w:rPr>
            <w:rStyle w:val="Hyperlink"/>
            <w:noProof/>
          </w:rPr>
          <w:t>Table 8: Use Case Admin 4</w:t>
        </w:r>
        <w:r w:rsidR="00981C75">
          <w:rPr>
            <w:noProof/>
            <w:webHidden/>
          </w:rPr>
          <w:tab/>
        </w:r>
        <w:r w:rsidR="00981C75">
          <w:rPr>
            <w:noProof/>
            <w:webHidden/>
          </w:rPr>
          <w:fldChar w:fldCharType="begin"/>
        </w:r>
        <w:r w:rsidR="00981C75">
          <w:rPr>
            <w:noProof/>
            <w:webHidden/>
          </w:rPr>
          <w:instrText xml:space="preserve"> PAGEREF _Toc84706535 \h </w:instrText>
        </w:r>
        <w:r w:rsidR="00981C75">
          <w:rPr>
            <w:noProof/>
            <w:webHidden/>
          </w:rPr>
        </w:r>
        <w:r w:rsidR="00981C75">
          <w:rPr>
            <w:noProof/>
            <w:webHidden/>
          </w:rPr>
          <w:fldChar w:fldCharType="separate"/>
        </w:r>
        <w:r w:rsidR="009F7BC5">
          <w:rPr>
            <w:noProof/>
            <w:webHidden/>
          </w:rPr>
          <w:t>16</w:t>
        </w:r>
        <w:r w:rsidR="00981C75">
          <w:rPr>
            <w:noProof/>
            <w:webHidden/>
          </w:rPr>
          <w:fldChar w:fldCharType="end"/>
        </w:r>
      </w:hyperlink>
    </w:p>
    <w:p w14:paraId="1950424E" w14:textId="2F865582"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6" w:history="1">
        <w:r w:rsidR="00981C75" w:rsidRPr="00B244C6">
          <w:rPr>
            <w:rStyle w:val="Hyperlink"/>
            <w:noProof/>
          </w:rPr>
          <w:t>Table 9: Requirements from Literature Review</w:t>
        </w:r>
        <w:r w:rsidR="00981C75">
          <w:rPr>
            <w:noProof/>
            <w:webHidden/>
          </w:rPr>
          <w:tab/>
        </w:r>
        <w:r w:rsidR="00981C75">
          <w:rPr>
            <w:noProof/>
            <w:webHidden/>
          </w:rPr>
          <w:fldChar w:fldCharType="begin"/>
        </w:r>
        <w:r w:rsidR="00981C75">
          <w:rPr>
            <w:noProof/>
            <w:webHidden/>
          </w:rPr>
          <w:instrText xml:space="preserve"> PAGEREF _Toc84706536 \h </w:instrText>
        </w:r>
        <w:r w:rsidR="00981C75">
          <w:rPr>
            <w:noProof/>
            <w:webHidden/>
          </w:rPr>
        </w:r>
        <w:r w:rsidR="00981C75">
          <w:rPr>
            <w:noProof/>
            <w:webHidden/>
          </w:rPr>
          <w:fldChar w:fldCharType="separate"/>
        </w:r>
        <w:r w:rsidR="009F7BC5">
          <w:rPr>
            <w:noProof/>
            <w:webHidden/>
          </w:rPr>
          <w:t>19</w:t>
        </w:r>
        <w:r w:rsidR="00981C75">
          <w:rPr>
            <w:noProof/>
            <w:webHidden/>
          </w:rPr>
          <w:fldChar w:fldCharType="end"/>
        </w:r>
      </w:hyperlink>
    </w:p>
    <w:p w14:paraId="370C5C17" w14:textId="26676CBC"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7" w:history="1">
        <w:r w:rsidR="00981C75" w:rsidRPr="00B244C6">
          <w:rPr>
            <w:rStyle w:val="Hyperlink"/>
            <w:noProof/>
          </w:rPr>
          <w:t>Table 10: Requirements from Existing Solutions</w:t>
        </w:r>
        <w:r w:rsidR="00981C75">
          <w:rPr>
            <w:noProof/>
            <w:webHidden/>
          </w:rPr>
          <w:tab/>
        </w:r>
        <w:r w:rsidR="00981C75">
          <w:rPr>
            <w:noProof/>
            <w:webHidden/>
          </w:rPr>
          <w:fldChar w:fldCharType="begin"/>
        </w:r>
        <w:r w:rsidR="00981C75">
          <w:rPr>
            <w:noProof/>
            <w:webHidden/>
          </w:rPr>
          <w:instrText xml:space="preserve"> PAGEREF _Toc84706537 \h </w:instrText>
        </w:r>
        <w:r w:rsidR="00981C75">
          <w:rPr>
            <w:noProof/>
            <w:webHidden/>
          </w:rPr>
        </w:r>
        <w:r w:rsidR="00981C75">
          <w:rPr>
            <w:noProof/>
            <w:webHidden/>
          </w:rPr>
          <w:fldChar w:fldCharType="separate"/>
        </w:r>
        <w:r w:rsidR="009F7BC5">
          <w:rPr>
            <w:noProof/>
            <w:webHidden/>
          </w:rPr>
          <w:t>21</w:t>
        </w:r>
        <w:r w:rsidR="00981C75">
          <w:rPr>
            <w:noProof/>
            <w:webHidden/>
          </w:rPr>
          <w:fldChar w:fldCharType="end"/>
        </w:r>
      </w:hyperlink>
    </w:p>
    <w:p w14:paraId="7035A935" w14:textId="2377254A" w:rsidR="00981C75" w:rsidRDefault="00DF0BE3">
      <w:pPr>
        <w:pStyle w:val="Abbildungsverzeichnis"/>
        <w:tabs>
          <w:tab w:val="right" w:leader="dot" w:pos="9062"/>
        </w:tabs>
        <w:rPr>
          <w:rFonts w:asciiTheme="minorHAnsi" w:eastAsiaTheme="minorEastAsia" w:hAnsiTheme="minorHAnsi" w:cstheme="minorBidi"/>
          <w:noProof/>
          <w:sz w:val="22"/>
          <w:szCs w:val="22"/>
          <w:lang w:val="de-DE"/>
        </w:rPr>
      </w:pPr>
      <w:hyperlink w:anchor="_Toc84706538" w:history="1">
        <w:r w:rsidR="00981C75" w:rsidRPr="00B244C6">
          <w:rPr>
            <w:rStyle w:val="Hyperlink"/>
            <w:noProof/>
          </w:rPr>
          <w:t>Table 11: SUS Score calculation</w:t>
        </w:r>
        <w:r w:rsidR="00981C75">
          <w:rPr>
            <w:noProof/>
            <w:webHidden/>
          </w:rPr>
          <w:tab/>
        </w:r>
        <w:r w:rsidR="00981C75">
          <w:rPr>
            <w:noProof/>
            <w:webHidden/>
          </w:rPr>
          <w:fldChar w:fldCharType="begin"/>
        </w:r>
        <w:r w:rsidR="00981C75">
          <w:rPr>
            <w:noProof/>
            <w:webHidden/>
          </w:rPr>
          <w:instrText xml:space="preserve"> PAGEREF _Toc84706538 \h </w:instrText>
        </w:r>
        <w:r w:rsidR="00981C75">
          <w:rPr>
            <w:noProof/>
            <w:webHidden/>
          </w:rPr>
        </w:r>
        <w:r w:rsidR="00981C75">
          <w:rPr>
            <w:noProof/>
            <w:webHidden/>
          </w:rPr>
          <w:fldChar w:fldCharType="separate"/>
        </w:r>
        <w:r w:rsidR="009F7BC5">
          <w:rPr>
            <w:noProof/>
            <w:webHidden/>
          </w:rPr>
          <w:t>55</w:t>
        </w:r>
        <w:r w:rsidR="00981C75">
          <w:rPr>
            <w:noProof/>
            <w:webHidden/>
          </w:rPr>
          <w:fldChar w:fldCharType="end"/>
        </w:r>
      </w:hyperlink>
    </w:p>
    <w:p w14:paraId="33A142ED" w14:textId="55A941B3" w:rsidR="002E7F5E" w:rsidRDefault="00972566" w:rsidP="00972566">
      <w:pPr>
        <w:pBdr>
          <w:top w:val="nil"/>
          <w:left w:val="nil"/>
          <w:bottom w:val="nil"/>
          <w:right w:val="nil"/>
          <w:between w:val="nil"/>
        </w:pBdr>
        <w:tabs>
          <w:tab w:val="right" w:pos="9062"/>
        </w:tabs>
        <w:spacing w:after="60" w:line="300" w:lineRule="auto"/>
        <w:jc w:val="both"/>
        <w:rPr>
          <w:color w:val="000000"/>
        </w:rPr>
      </w:pPr>
      <w:r>
        <w:rPr>
          <w:color w:val="000000"/>
        </w:rPr>
        <w:fldChar w:fldCharType="end"/>
      </w:r>
    </w:p>
    <w:p w14:paraId="4C9154A4" w14:textId="77777777" w:rsidR="002E7F5E" w:rsidRDefault="002E7F5E">
      <w:pPr>
        <w:pBdr>
          <w:top w:val="nil"/>
          <w:left w:val="nil"/>
          <w:bottom w:val="nil"/>
          <w:right w:val="nil"/>
          <w:between w:val="nil"/>
        </w:pBdr>
        <w:spacing w:after="100"/>
        <w:rPr>
          <w:color w:val="000000"/>
        </w:rPr>
      </w:pPr>
    </w:p>
    <w:p w14:paraId="7E68E98C" w14:textId="77777777" w:rsidR="002E7F5E" w:rsidRDefault="00AD326F">
      <w:pPr>
        <w:pBdr>
          <w:top w:val="nil"/>
          <w:left w:val="nil"/>
          <w:bottom w:val="nil"/>
          <w:right w:val="nil"/>
          <w:between w:val="nil"/>
        </w:pBdr>
        <w:spacing w:after="100"/>
        <w:rPr>
          <w:color w:val="000000"/>
        </w:rPr>
      </w:pPr>
      <w:r>
        <w:rPr>
          <w:color w:val="000000"/>
        </w:rPr>
        <w:t xml:space="preserve">  </w:t>
      </w:r>
    </w:p>
    <w:p w14:paraId="19D49520" w14:textId="77777777" w:rsidR="002E7F5E" w:rsidRDefault="00AD326F">
      <w:pPr>
        <w:keepNext/>
        <w:keepLines/>
        <w:pBdr>
          <w:top w:val="nil"/>
          <w:left w:val="nil"/>
          <w:bottom w:val="nil"/>
          <w:right w:val="nil"/>
          <w:between w:val="nil"/>
        </w:pBdr>
        <w:spacing w:before="360" w:after="360"/>
        <w:ind w:left="431" w:hanging="431"/>
        <w:jc w:val="both"/>
        <w:rPr>
          <w:rFonts w:ascii="Times New Roman" w:eastAsia="Times New Roman" w:hAnsi="Times New Roman" w:cs="Times New Roman"/>
          <w:b/>
          <w:color w:val="0D0D0D"/>
          <w:sz w:val="28"/>
          <w:szCs w:val="28"/>
        </w:rPr>
      </w:pPr>
      <w:r>
        <w:br w:type="page"/>
      </w:r>
      <w:r>
        <w:rPr>
          <w:rFonts w:ascii="Times New Roman" w:eastAsia="Times New Roman" w:hAnsi="Times New Roman" w:cs="Times New Roman"/>
          <w:b/>
          <w:color w:val="0D0D0D"/>
          <w:sz w:val="28"/>
          <w:szCs w:val="28"/>
        </w:rPr>
        <w:lastRenderedPageBreak/>
        <w:t xml:space="preserve">List of Abbreviations  </w:t>
      </w:r>
    </w:p>
    <w:p w14:paraId="0B69AA72"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ABAP</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dvanced business application programming </w:t>
      </w:r>
    </w:p>
    <w:p w14:paraId="6FBC8545"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M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ssociation for Computing Machinery </w:t>
      </w:r>
    </w:p>
    <w:p w14:paraId="2E518833"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AISeL</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Association of Information Systems Electronic Library </w:t>
      </w:r>
    </w:p>
    <w:p w14:paraId="08E2E82B"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IEEE</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Institute of Electrical and Electronics Engineers Inc </w:t>
      </w:r>
    </w:p>
    <w:p w14:paraId="03F172B8"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RP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Enterprise resource planning </w:t>
      </w:r>
    </w:p>
    <w:p w14:paraId="60CAC00E"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BS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Global Bike Sharing </w:t>
      </w:r>
    </w:p>
    <w:p w14:paraId="5D36B04D"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BI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Global Bike Inc </w:t>
      </w:r>
    </w:p>
    <w:p w14:paraId="1616644C"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REST</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Representational state transfer </w:t>
      </w:r>
    </w:p>
    <w:p w14:paraId="741287C8"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I5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User interface for HTML 5 </w:t>
      </w:r>
    </w:p>
    <w:p w14:paraId="05EFEB23"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CC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University Competence Center</w:t>
      </w:r>
    </w:p>
    <w:p w14:paraId="601C4B58"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MS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course management system</w:t>
      </w:r>
    </w:p>
    <w:p w14:paraId="38836090"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MS </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learning management system</w:t>
      </w:r>
    </w:p>
    <w:p w14:paraId="231C35E0" w14:textId="77777777" w:rsidR="002E7F5E" w:rsidRDefault="00AD326F">
      <w:pPr>
        <w:rPr>
          <w:rFonts w:ascii="Times New Roman" w:eastAsia="Times New Roman" w:hAnsi="Times New Roman" w:cs="Times New Roman"/>
          <w:sz w:val="24"/>
          <w:szCs w:val="24"/>
        </w:rPr>
        <w:sectPr w:rsidR="002E7F5E" w:rsidSect="00ED3719">
          <w:footerReference w:type="default" r:id="rId13"/>
          <w:pgSz w:w="11906" w:h="16838"/>
          <w:pgMar w:top="1417" w:right="1417" w:bottom="1134" w:left="1417" w:header="708" w:footer="708" w:gutter="0"/>
          <w:pgNumType w:fmt="upperRoman"/>
          <w:cols w:space="720"/>
          <w:titlePg/>
        </w:sectPr>
      </w:pPr>
      <w:r>
        <w:rPr>
          <w:rFonts w:ascii="Times New Roman" w:eastAsia="Times New Roman" w:hAnsi="Times New Roman" w:cs="Times New Roman"/>
          <w:sz w:val="24"/>
          <w:szCs w:val="24"/>
        </w:rPr>
        <w:t>SU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System Usability Scale </w:t>
      </w:r>
    </w:p>
    <w:p w14:paraId="0C4BA9BF" w14:textId="3D81E202" w:rsidR="002E7F5E" w:rsidRDefault="00AD326F">
      <w:pPr>
        <w:pStyle w:val="berschrift1"/>
        <w:numPr>
          <w:ilvl w:val="0"/>
          <w:numId w:val="2"/>
        </w:numPr>
        <w:jc w:val="both"/>
      </w:pPr>
      <w:bookmarkStart w:id="1" w:name="_Toc84274691"/>
      <w:bookmarkStart w:id="2" w:name="_Toc84706433"/>
      <w:r>
        <w:lastRenderedPageBreak/>
        <w:t>Introduction</w:t>
      </w:r>
      <w:bookmarkEnd w:id="1"/>
      <w:bookmarkEnd w:id="2"/>
      <w:r>
        <w:t xml:space="preserve"> </w:t>
      </w:r>
    </w:p>
    <w:p w14:paraId="4DBBAFEB" w14:textId="6619F56F" w:rsidR="002E7F5E" w:rsidRDefault="00AD326F">
      <w:pPr>
        <w:pStyle w:val="berschrift2"/>
        <w:jc w:val="both"/>
      </w:pPr>
      <w:bookmarkStart w:id="3" w:name="_Toc84274692"/>
      <w:bookmarkStart w:id="4" w:name="_Toc84706434"/>
      <w:r>
        <w:t>Motivation</w:t>
      </w:r>
      <w:bookmarkEnd w:id="3"/>
      <w:bookmarkEnd w:id="4"/>
      <w:r>
        <w:t xml:space="preserve"> </w:t>
      </w:r>
    </w:p>
    <w:p w14:paraId="3458B8AB" w14:textId="77777777" w:rsidR="002E7F5E" w:rsidRDefault="00AD326F" w:rsidP="0005566B">
      <w:pPr>
        <w:pStyle w:val="TEXT"/>
      </w:pPr>
      <w:r>
        <w:t xml:space="preserve">The Corona Virus has a major impact on educational institutions like schools and universities, which led to a transformation of a common education to new teaching techniques. Due to the overall situation, e-Learning education gained a lot of importance and most schools had to integrate the e-learning method into their educational methodology (Radha, Mahalakshmi, Kumar, &amp; Saravanakumar, 2020). Even before the virus, universities practiced online platforms like e.g. Moodle, live streams of lectures, and let students access materials without limitations. </w:t>
      </w:r>
    </w:p>
    <w:p w14:paraId="4AB139FC" w14:textId="77777777" w:rsidR="002E7F5E" w:rsidRDefault="00AD326F" w:rsidP="0005566B">
      <w:pPr>
        <w:pStyle w:val="TEXT"/>
      </w:pPr>
      <w:r>
        <w:t xml:space="preserve">E-learning platforms also called learning management systems, or course management systems are defined as “a type of software application that enables instructors to deliver information to students, produce content materials, prepare assignments and tests, engage discussions, and manage distance classes over the Internet” (Mazza &amp; Milani, 2004). By this definition the consideration of a student performance monitoring tool is clear. In order to sustain a high-quality education in an e-learning platform, it is important to consider Bloom's taxonomy of cognitive learning objectives. Bloom's taxonomy defines six categories: Knowledge, Comprehension, Application, Analysis, Synthesis, Evaluation. Hereby the order of the categories also provides information, the complexity is increasing per category (Adams, 2015). Now taken into consideration, that evaluation has a high complexity it shows the need for an additional monitoring tool integrated into CMS, where students and instructors can provide feedback to each other and reflect on their performances. </w:t>
      </w:r>
    </w:p>
    <w:p w14:paraId="63BF8059" w14:textId="44ABC18E" w:rsidR="00F6079C" w:rsidRDefault="00AD326F" w:rsidP="0005566B">
      <w:pPr>
        <w:pStyle w:val="TEXT"/>
      </w:pPr>
      <w:r>
        <w:t>The SAP UCC provides and improves lectures or training for its customers, with the usage of modern SAP products and technologies. Therefore the team develops and maintains learning material in the matter of different curricula, that teaches the concepts of business processes with the help of SAP-based systems. Hereby the theory is supported with case studies, lecturer´s notes, and slide sets. The SAP UCC uses the data set of a fictive company called GBI so that the learners can identify more with the product and the complexity of the theory is broken down to a more understandable concept. In one of the curriculum, this fictive company experiences a digital transformation process. The company as a traditional manufacturing company, which can not gain any profit from their IoT bikes, changes the whole strategy and the business model to a bike-sharing concept. The learners experience the transformation process and get an insight into the mandatory changes on different modules for every affected aspect of the fictive company – now called GBS. Additionally, the usual ERP system does not fulfill the needs of the new company, that’s why it is also important to update it. The curriculum is separated into different learning modules, where the digital transformation process is explained in each affected aspect. The current state of the curriculum does not provide any type of monitoring of the performance of the students. The monitoring tool should provide the learners with information, let the students reflect on their performance in tests/assessments so that a maximum learning effect is satisfied. In addition to that, the instructors should be able to see how well the learners are solving the tasks and give constructive feedback to the learners. The main goal is to gain in the quality of the education overall so that the learners can be prepared for a qualified future workforce.</w:t>
      </w:r>
    </w:p>
    <w:p w14:paraId="01162804" w14:textId="2C5234B0" w:rsidR="002E7F5E" w:rsidRDefault="00AD326F">
      <w:pPr>
        <w:pStyle w:val="berschrift2"/>
        <w:jc w:val="both"/>
      </w:pPr>
      <w:bookmarkStart w:id="5" w:name="_Toc84274693"/>
      <w:bookmarkStart w:id="6" w:name="_Toc84706435"/>
      <w:r>
        <w:lastRenderedPageBreak/>
        <w:t>Research Question and Methodology</w:t>
      </w:r>
      <w:bookmarkEnd w:id="5"/>
      <w:bookmarkEnd w:id="6"/>
      <w:r>
        <w:t xml:space="preserve"> </w:t>
      </w:r>
    </w:p>
    <w:p w14:paraId="4A09C485"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Bachelor’s Thesis is separated into different aspects. On the one hand, the reader gets information about the technical requirements, which are divided into functional, and non-functional requirements, and are conducted by literature, and existing e-learning platforms. This information will be tailored to the needs of the SAP UCC. On the other hand, this thesis will also deal with the actual implementation of the Monitoring Tool, whereupon there will be an evaluation of the finished prototype. </w:t>
      </w:r>
    </w:p>
    <w:p w14:paraId="73C4FC74"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fter the implementation of the Monitoring Tool for the existing web-based ERP system, the system will be upgraded with a tool, which helps students and instructors reflect on their performance and improve themselves. </w:t>
      </w:r>
    </w:p>
    <w:p w14:paraId="6715E726" w14:textId="77777777" w:rsidR="002E7F5E" w:rsidRDefault="00AD326F" w:rsidP="0005566B">
      <w:pPr>
        <w:pStyle w:val="TEXT"/>
        <w:rPr>
          <w:sz w:val="23"/>
          <w:szCs w:val="23"/>
        </w:rPr>
      </w:pPr>
      <w:r>
        <w:rPr>
          <w:b/>
        </w:rPr>
        <w:t>Research Question 1:</w:t>
      </w:r>
      <w:r>
        <w:rPr>
          <w:b/>
          <w:sz w:val="32"/>
          <w:szCs w:val="32"/>
        </w:rPr>
        <w:t xml:space="preserve"> </w:t>
      </w:r>
      <w:r>
        <w:t xml:space="preserve">What are the technical requirements for a Monitoring Tool in an e-learning environment? </w:t>
      </w:r>
    </w:p>
    <w:p w14:paraId="4E518421"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First</w:t>
      </w:r>
      <w:r>
        <w:rPr>
          <w:rFonts w:ascii="Times New Roman" w:eastAsia="Times New Roman" w:hAnsi="Times New Roman" w:cs="Times New Roman"/>
          <w:color w:val="000000"/>
          <w:sz w:val="24"/>
          <w:szCs w:val="24"/>
        </w:rPr>
        <w:t xml:space="preserve">, I will conduct the technical requirements for the monitoring tool, where I gather information from existing literature. Hereby I will be within the context of Webster and Watson (2002 INSERT CITATION). In addition to the literature review, I will also try eliciting requirements out of existing e-learning platforms e.g. Moodle. I will be managing the requirements according to Rupp, Simon, and Hocker (2009) and tailor these to the needs of the SAP UCC. The last step is to create and present a product requirements document according to Teich (2008). </w:t>
      </w:r>
    </w:p>
    <w:p w14:paraId="2846D256"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earch Question 2: </w:t>
      </w:r>
      <w:r>
        <w:rPr>
          <w:rFonts w:ascii="Times New Roman" w:eastAsia="Times New Roman" w:hAnsi="Times New Roman" w:cs="Times New Roman"/>
          <w:color w:val="000000"/>
          <w:sz w:val="24"/>
          <w:szCs w:val="24"/>
        </w:rPr>
        <w:t xml:space="preserve">How can the elicited requirements for a Monitoring Tool in an e-learning environment be implemented? </w:t>
      </w:r>
    </w:p>
    <w:p w14:paraId="3FFFF9BF"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ere I will extend the existing system with the monitoring tool. For the implementation of the monitoring tool, I will use the gathered requirements of RQ1 and support the infrastructure/concept with a class diagram for better understanding and overview. For the frontend implementation, I will use the SAP UI5 framework, since we are using ABAP as our backend development language. These development languages/frameworks are based on the existing system, which makes integration easier and more consistent. </w:t>
      </w:r>
    </w:p>
    <w:p w14:paraId="5A1CD952"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 xml:space="preserve">Research Question 3: </w:t>
      </w:r>
      <w:r>
        <w:rPr>
          <w:rFonts w:ascii="Times New Roman" w:eastAsia="Times New Roman" w:hAnsi="Times New Roman" w:cs="Times New Roman"/>
          <w:color w:val="000000"/>
          <w:sz w:val="24"/>
          <w:szCs w:val="24"/>
        </w:rPr>
        <w:t xml:space="preserve">How much does the developed Monitoring Tool fulfill the technical requirements? </w:t>
      </w:r>
    </w:p>
    <w:p w14:paraId="1FC9FCD4"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astly, I will evaluate the created prototype to what </w:t>
      </w:r>
      <w:r>
        <w:rPr>
          <w:rFonts w:ascii="Times New Roman" w:eastAsia="Times New Roman" w:hAnsi="Times New Roman" w:cs="Times New Roman"/>
          <w:sz w:val="24"/>
          <w:szCs w:val="24"/>
        </w:rPr>
        <w:t>extent</w:t>
      </w:r>
      <w:r>
        <w:rPr>
          <w:rFonts w:ascii="Times New Roman" w:eastAsia="Times New Roman" w:hAnsi="Times New Roman" w:cs="Times New Roman"/>
          <w:color w:val="000000"/>
          <w:sz w:val="24"/>
          <w:szCs w:val="24"/>
        </w:rPr>
        <w:t xml:space="preserve"> it fulfills the gathered requirements in RQ1. Hereby I will make a survey and/or interview with the SAP UCC Munich team and customers, in order to argue and discuss whether the developed tool meets the requirements for the SAP UCC and if there is still room for improvement. </w:t>
      </w:r>
    </w:p>
    <w:p w14:paraId="22F502EC"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Thesis will have a timespan for 5 Months starting at 15.05.21. Firstly I will conduct the literature review from RQ1 with the aim to create the PRD. Additionally, I will familiarize myself with SAP UI5 and ABAP, whereas I have some knowledge about the ABAP programming language from my working student job. After completing RQ1 – </w:t>
      </w:r>
      <w:r>
        <w:rPr>
          <w:rFonts w:ascii="Times New Roman" w:eastAsia="Times New Roman" w:hAnsi="Times New Roman" w:cs="Times New Roman"/>
          <w:sz w:val="24"/>
          <w:szCs w:val="24"/>
        </w:rPr>
        <w:t>probably at the end</w:t>
      </w:r>
      <w:r>
        <w:rPr>
          <w:rFonts w:ascii="Times New Roman" w:eastAsia="Times New Roman" w:hAnsi="Times New Roman" w:cs="Times New Roman"/>
          <w:color w:val="000000"/>
          <w:sz w:val="24"/>
          <w:szCs w:val="24"/>
        </w:rPr>
        <w:t xml:space="preserve"> of June –, I will focus on the implementation of the prototype until early August. Afterward, </w:t>
      </w:r>
    </w:p>
    <w:p w14:paraId="2C7DCA2A"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 will do the evaluation of the prototype and implement improvements or correct any type of bug fixes. Lastly, I will be writing the thesis itself for about a month.</w:t>
      </w:r>
    </w:p>
    <w:p w14:paraId="70C16A19" w14:textId="60ACB427" w:rsidR="002E7F5E" w:rsidRDefault="00AD326F">
      <w:pPr>
        <w:pStyle w:val="berschrift2"/>
        <w:jc w:val="both"/>
      </w:pPr>
      <w:bookmarkStart w:id="7" w:name="_Toc84274694"/>
      <w:bookmarkStart w:id="8" w:name="_Toc84706436"/>
      <w:r>
        <w:lastRenderedPageBreak/>
        <w:t>Differentiation</w:t>
      </w:r>
      <w:bookmarkEnd w:id="7"/>
      <w:bookmarkEnd w:id="8"/>
      <w:r>
        <w:t xml:space="preserve"> </w:t>
      </w:r>
    </w:p>
    <w:p w14:paraId="47102DCE"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implementation of the prototype will be divided between Henryk Mustroph and me. Hereby it is important to note that Mr. Mustroph is working on his own thesis. His research methodology and field focus on the didactic and the internal logic of the monitoring tool, whereas I am focusing only on the technical requirements of the project. </w:t>
      </w:r>
    </w:p>
    <w:p w14:paraId="44C1087D" w14:textId="7DA0E78A" w:rsidR="002E7F5E" w:rsidRPr="007D49B7" w:rsidRDefault="007D49B7" w:rsidP="007D49B7">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noProof/>
        </w:rPr>
        <w:drawing>
          <wp:anchor distT="0" distB="0" distL="114300" distR="114300" simplePos="0" relativeHeight="251662336" behindDoc="0" locked="0" layoutInCell="1" hidden="0" allowOverlap="1" wp14:anchorId="4157FAFB" wp14:editId="6891CDE4">
            <wp:simplePos x="0" y="0"/>
            <wp:positionH relativeFrom="column">
              <wp:posOffset>1066800</wp:posOffset>
            </wp:positionH>
            <wp:positionV relativeFrom="paragraph">
              <wp:posOffset>809625</wp:posOffset>
            </wp:positionV>
            <wp:extent cx="3755390" cy="2599690"/>
            <wp:effectExtent l="0" t="0" r="0" b="0"/>
            <wp:wrapTopAndBottom distT="0" dist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3755390" cy="2599690"/>
                    </a:xfrm>
                    <a:prstGeom prst="rect">
                      <a:avLst/>
                    </a:prstGeom>
                    <a:ln/>
                  </pic:spPr>
                </pic:pic>
              </a:graphicData>
            </a:graphic>
          </wp:anchor>
        </w:drawing>
      </w:r>
      <w:r w:rsidR="00AD326F">
        <w:rPr>
          <w:rFonts w:ascii="Times New Roman" w:eastAsia="Times New Roman" w:hAnsi="Times New Roman" w:cs="Times New Roman"/>
          <w:color w:val="000000"/>
          <w:sz w:val="24"/>
          <w:szCs w:val="24"/>
        </w:rPr>
        <w:t>The implementation process is differentiated within different business process steps between me and Mr. Mustroph. He concentrates on “Materials Management” and “Finance &amp; Controlling”, whereas I focus on “Enterprise Asset Management” and “Production Planning”.</w:t>
      </w:r>
    </w:p>
    <w:p w14:paraId="3C6F7F33" w14:textId="426586DE" w:rsidR="002E7F5E" w:rsidRPr="00DC1C6D" w:rsidRDefault="00DC1C6D" w:rsidP="00DC1C6D">
      <w:pPr>
        <w:pStyle w:val="Beschriftung"/>
      </w:pPr>
      <w:bookmarkStart w:id="9" w:name="_heading=h.17dp8vu" w:colFirst="0" w:colLast="0"/>
      <w:bookmarkStart w:id="10" w:name="_Toc84706478"/>
      <w:bookmarkEnd w:id="9"/>
      <w:r>
        <w:t xml:space="preserve">Figure </w:t>
      </w:r>
      <w:fldSimple w:instr=" SEQ Figure \* ARABIC ">
        <w:r w:rsidR="009F7BC5">
          <w:rPr>
            <w:noProof/>
          </w:rPr>
          <w:t>1</w:t>
        </w:r>
      </w:fldSimple>
      <w:r w:rsidR="00AD326F">
        <w:rPr>
          <w:color w:val="000000"/>
        </w:rPr>
        <w:t>: Differentiation</w:t>
      </w:r>
      <w:bookmarkEnd w:id="10"/>
    </w:p>
    <w:p w14:paraId="7EBCE547" w14:textId="20DF9298" w:rsidR="002E7F5E" w:rsidRPr="007D49B7" w:rsidRDefault="00AD326F" w:rsidP="007D49B7">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creation</w:t>
      </w:r>
    </w:p>
    <w:p w14:paraId="2FB4D320" w14:textId="716C64A4" w:rsidR="002E7F5E" w:rsidRDefault="00AD326F">
      <w:pPr>
        <w:pStyle w:val="berschrift2"/>
        <w:jc w:val="both"/>
      </w:pPr>
      <w:bookmarkStart w:id="11" w:name="_Toc84274695"/>
      <w:bookmarkStart w:id="12" w:name="_Toc84706437"/>
      <w:r>
        <w:t>Thesis Structure</w:t>
      </w:r>
      <w:bookmarkEnd w:id="11"/>
      <w:bookmarkEnd w:id="12"/>
      <w:r>
        <w:t xml:space="preserve"> </w:t>
      </w:r>
    </w:p>
    <w:p w14:paraId="47142FB1"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thesis has in the following 5 more chapters. In the beginning, I will go into the </w:t>
      </w:r>
      <w:r>
        <w:rPr>
          <w:rFonts w:ascii="Times New Roman" w:eastAsia="Times New Roman" w:hAnsi="Times New Roman" w:cs="Times New Roman"/>
          <w:sz w:val="24"/>
          <w:szCs w:val="24"/>
        </w:rPr>
        <w:t>details</w:t>
      </w:r>
      <w:r>
        <w:rPr>
          <w:rFonts w:ascii="Times New Roman" w:eastAsia="Times New Roman" w:hAnsi="Times New Roman" w:cs="Times New Roman"/>
          <w:color w:val="000000"/>
          <w:sz w:val="24"/>
          <w:szCs w:val="24"/>
        </w:rPr>
        <w:t xml:space="preserve"> of important and relevant keywords, in order to avoid ambiguities inside this thesis. Afterward, I will showcase the requirements framework, which is separated into 2 main areas. The requirements elicitation from literature and existing solutions. Therefore I will go into the detail of the comment section, the Authentication process of the monitoring tool, which directly leads to the Lecturer’s or Student’s set of actions. Additionally, I will give information about the feedback functionalities. Next, the implementation process will be showcased. Therefore I will not give information about the actual code, moreover, I will talk about the architecture, the database structure, and different process models of the monitoring tool. In the following part, I will go into the </w:t>
      </w:r>
      <w:r>
        <w:rPr>
          <w:rFonts w:ascii="Times New Roman" w:eastAsia="Times New Roman" w:hAnsi="Times New Roman" w:cs="Times New Roman"/>
          <w:sz w:val="24"/>
          <w:szCs w:val="24"/>
        </w:rPr>
        <w:t>details</w:t>
      </w:r>
      <w:r>
        <w:rPr>
          <w:rFonts w:ascii="Times New Roman" w:eastAsia="Times New Roman" w:hAnsi="Times New Roman" w:cs="Times New Roman"/>
          <w:color w:val="000000"/>
          <w:sz w:val="24"/>
          <w:szCs w:val="24"/>
        </w:rPr>
        <w:t xml:space="preserve"> of the evaluation process. This also includes the SAP ACC presentation, where feedback is given from the participants inside this event. The SAP ACC is an event which is sponsored by the SAP and organized by the TUM. Henryk Mustroph and I will present our Monitoring Tool, in order to get feedback and improve our prototype. The feedback will be also added to this thesis. Next to the SAP ACC presentation, I will conduct an evaluation with the SAP UCC employees. Therefore I will create an evaluation model and a survey, which will be adapted from the SUS design and evaluate these results. Lastly, I will be discussing the results of the prototype and additionally giving a future outlook on this prototype. This includes various </w:t>
      </w:r>
      <w:r>
        <w:rPr>
          <w:rFonts w:ascii="Times New Roman" w:eastAsia="Times New Roman" w:hAnsi="Times New Roman" w:cs="Times New Roman"/>
          <w:color w:val="000000"/>
          <w:sz w:val="24"/>
          <w:szCs w:val="24"/>
        </w:rPr>
        <w:lastRenderedPageBreak/>
        <w:t xml:space="preserve">rooms for improvement of functionalities and design. The structure of this thesis is showcased graphically in Figure 2. </w:t>
      </w:r>
    </w:p>
    <w:p w14:paraId="6C767490" w14:textId="77777777" w:rsidR="002E7F5E" w:rsidRDefault="00AD326F">
      <w:pPr>
        <w:ind w:left="708" w:firstLine="708"/>
        <w:jc w:val="both"/>
        <w:rPr>
          <w:b/>
          <w:sz w:val="20"/>
          <w:szCs w:val="20"/>
        </w:rPr>
      </w:pPr>
      <w:r>
        <w:rPr>
          <w:noProof/>
        </w:rPr>
        <w:drawing>
          <wp:anchor distT="0" distB="0" distL="114300" distR="114300" simplePos="0" relativeHeight="251663360" behindDoc="0" locked="0" layoutInCell="1" hidden="0" allowOverlap="1" wp14:anchorId="40258EB3" wp14:editId="7BE03BAB">
            <wp:simplePos x="0" y="0"/>
            <wp:positionH relativeFrom="column">
              <wp:posOffset>517842</wp:posOffset>
            </wp:positionH>
            <wp:positionV relativeFrom="paragraph">
              <wp:posOffset>317</wp:posOffset>
            </wp:positionV>
            <wp:extent cx="4448175" cy="4691380"/>
            <wp:effectExtent l="0" t="0" r="0" b="0"/>
            <wp:wrapTopAndBottom distT="0" dist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4448175" cy="4691380"/>
                    </a:xfrm>
                    <a:prstGeom prst="rect">
                      <a:avLst/>
                    </a:prstGeom>
                    <a:ln/>
                  </pic:spPr>
                </pic:pic>
              </a:graphicData>
            </a:graphic>
          </wp:anchor>
        </w:drawing>
      </w:r>
    </w:p>
    <w:p w14:paraId="17629B4C" w14:textId="272E13AD" w:rsidR="002E7F5E" w:rsidRDefault="00DC1C6D" w:rsidP="00DC1C6D">
      <w:pPr>
        <w:pStyle w:val="Beschriftung"/>
        <w:rPr>
          <w:b w:val="0"/>
          <w:color w:val="000000"/>
        </w:rPr>
      </w:pPr>
      <w:bookmarkStart w:id="13" w:name="_heading=h.26in1rg" w:colFirst="0" w:colLast="0"/>
      <w:bookmarkStart w:id="14" w:name="_Toc84706479"/>
      <w:bookmarkEnd w:id="13"/>
      <w:r>
        <w:t xml:space="preserve">Figure </w:t>
      </w:r>
      <w:fldSimple w:instr=" SEQ Figure \* ARABIC ">
        <w:r w:rsidR="009F7BC5">
          <w:rPr>
            <w:noProof/>
          </w:rPr>
          <w:t>2</w:t>
        </w:r>
      </w:fldSimple>
      <w:r w:rsidR="00AD326F">
        <w:rPr>
          <w:color w:val="000000"/>
        </w:rPr>
        <w:t>: Thesis Structure</w:t>
      </w:r>
      <w:bookmarkEnd w:id="14"/>
    </w:p>
    <w:p w14:paraId="3CEC6423" w14:textId="77777777" w:rsidR="002E7F5E" w:rsidRDefault="00AD326F">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creation</w:t>
      </w:r>
    </w:p>
    <w:p w14:paraId="53CA6F07" w14:textId="77777777" w:rsidR="002E7F5E" w:rsidRDefault="002E7F5E">
      <w:pPr>
        <w:jc w:val="both"/>
        <w:rPr>
          <w:sz w:val="20"/>
          <w:szCs w:val="20"/>
        </w:rPr>
      </w:pPr>
    </w:p>
    <w:p w14:paraId="181230FE" w14:textId="7242FDF9" w:rsidR="002E7F5E" w:rsidRDefault="00AD326F" w:rsidP="004247DD">
      <w:pPr>
        <w:pStyle w:val="berschrift1"/>
      </w:pPr>
      <w:bookmarkStart w:id="15" w:name="_Toc84274696"/>
      <w:bookmarkStart w:id="16" w:name="_Toc84706438"/>
      <w:r>
        <w:lastRenderedPageBreak/>
        <w:t>Basic Definitions</w:t>
      </w:r>
      <w:bookmarkEnd w:id="15"/>
      <w:bookmarkEnd w:id="16"/>
    </w:p>
    <w:p w14:paraId="0CEE44C3"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he following chapter, I will describe each relevant and important keyword within this thesis. Therefore I will define and give precise information on the keywords. These include the monitoring tool and Curriculum. </w:t>
      </w:r>
    </w:p>
    <w:p w14:paraId="2BD0A111" w14:textId="16D1B747" w:rsidR="002E7F5E" w:rsidRDefault="00AD326F">
      <w:pPr>
        <w:pStyle w:val="berschrift2"/>
        <w:jc w:val="both"/>
      </w:pPr>
      <w:bookmarkStart w:id="17" w:name="_Toc84274697"/>
      <w:bookmarkStart w:id="18" w:name="_Toc84706439"/>
      <w:r>
        <w:t>E-Learning System</w:t>
      </w:r>
      <w:bookmarkEnd w:id="17"/>
      <w:bookmarkEnd w:id="18"/>
    </w:p>
    <w:p w14:paraId="7DBFD3CD"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The E-learning platform is “a type of software application that enables instructors to deliver information to students, produce content materials, prepare assignments and tests, engage discussions, and manage distance classes over the Internet” (Mazza &amp; Milani, 2004). Furthermore, according to Baumgartner, Häfele &amp; Maier-Häfele (2002), there are five main areas in the e-learning platforms, present content, discussion forums, video conferencing and chat, assignments and tests, evaluate and assess student performance (Graf, 2007). </w:t>
      </w:r>
    </w:p>
    <w:p w14:paraId="432D5C61" w14:textId="2CBF1743" w:rsidR="002E7F5E" w:rsidRDefault="00AD326F">
      <w:pPr>
        <w:pStyle w:val="berschrift2"/>
        <w:jc w:val="both"/>
      </w:pPr>
      <w:bookmarkStart w:id="19" w:name="_Toc84274698"/>
      <w:bookmarkStart w:id="20" w:name="_Toc84706440"/>
      <w:r>
        <w:t>Monitoring Tool</w:t>
      </w:r>
      <w:bookmarkEnd w:id="19"/>
      <w:bookmarkEnd w:id="20"/>
      <w:r>
        <w:t xml:space="preserve"> </w:t>
      </w:r>
    </w:p>
    <w:p w14:paraId="3E3DC749"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purpose of this thesis is the creation of a monitoring tool. Beforehand it is important to gather definitions and relevant aspects of a monitoring tool, in order to gain a specific level of understanding of this topic. A monitoring tool in e-learning educational systems is used to support lecturers in a no face-to-face environment to monitor specific student/course data (Alowayr &amp; Badii, 2014). </w:t>
      </w:r>
    </w:p>
    <w:p w14:paraId="63131163"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overall purpose is the performance of the analysis. Therefore the data of the current situation </w:t>
      </w:r>
      <w:r>
        <w:rPr>
          <w:rFonts w:ascii="Times New Roman" w:eastAsia="Times New Roman" w:hAnsi="Times New Roman" w:cs="Times New Roman"/>
          <w:sz w:val="24"/>
          <w:szCs w:val="24"/>
        </w:rPr>
        <w:t>of education</w:t>
      </w:r>
      <w:r>
        <w:rPr>
          <w:rFonts w:ascii="Times New Roman" w:eastAsia="Times New Roman" w:hAnsi="Times New Roman" w:cs="Times New Roman"/>
          <w:color w:val="000000"/>
          <w:sz w:val="24"/>
          <w:szCs w:val="24"/>
        </w:rPr>
        <w:t xml:space="preserve"> has to be examined, and additionally, alternatives for its improvement have to be suggested, in order to make an informed decision and carry out the management ensuring the quality of education and science (Lithuania, 2016).</w:t>
      </w:r>
    </w:p>
    <w:p w14:paraId="6D8EE2F2"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ereby the important factor is the storage and evaluation of the data. In order to create an effective monitoring tool, the prototype should be able to store all relevant </w:t>
      </w:r>
      <w:r>
        <w:rPr>
          <w:rFonts w:ascii="Times New Roman" w:eastAsia="Times New Roman" w:hAnsi="Times New Roman" w:cs="Times New Roman"/>
          <w:sz w:val="24"/>
          <w:szCs w:val="24"/>
        </w:rPr>
        <w:t>data that</w:t>
      </w:r>
      <w:r>
        <w:rPr>
          <w:rFonts w:ascii="Times New Roman" w:eastAsia="Times New Roman" w:hAnsi="Times New Roman" w:cs="Times New Roman"/>
          <w:color w:val="000000"/>
          <w:sz w:val="24"/>
          <w:szCs w:val="24"/>
        </w:rPr>
        <w:t xml:space="preserve"> the student or the lecturer wants to evaluate. On the one hand, the relevant data for the lecturer would be the actual input of the student, the reached scores from the curricula, and the learning progress. On the other hand, the relevant data for the student would be the correct answers, his right/wrong input, and the assessment of the lecturer. </w:t>
      </w:r>
    </w:p>
    <w:p w14:paraId="1DA551E8" w14:textId="671769E9" w:rsidR="002E7F5E" w:rsidRDefault="00AD326F">
      <w:pPr>
        <w:pStyle w:val="berschrift2"/>
        <w:jc w:val="both"/>
      </w:pPr>
      <w:bookmarkStart w:id="21" w:name="_Toc84274699"/>
      <w:bookmarkStart w:id="22" w:name="_Toc84706441"/>
      <w:r>
        <w:t>Curriculum</w:t>
      </w:r>
      <w:bookmarkEnd w:id="21"/>
      <w:bookmarkEnd w:id="22"/>
      <w:r>
        <w:t xml:space="preserve"> </w:t>
      </w:r>
    </w:p>
    <w:p w14:paraId="6A43EBA6" w14:textId="77777777" w:rsidR="002E7F5E" w:rsidRDefault="00AD326F">
      <w:pPr>
        <w:pBdr>
          <w:top w:val="nil"/>
          <w:left w:val="nil"/>
          <w:bottom w:val="nil"/>
          <w:right w:val="nil"/>
          <w:between w:val="nil"/>
        </w:pBdr>
        <w:spacing w:before="240" w:after="240" w:line="240" w:lineRule="auto"/>
        <w:jc w:val="both"/>
      </w:pPr>
      <w:r>
        <w:rPr>
          <w:rFonts w:ascii="Times New Roman" w:eastAsia="Times New Roman" w:hAnsi="Times New Roman" w:cs="Times New Roman"/>
          <w:color w:val="000000"/>
          <w:sz w:val="24"/>
          <w:szCs w:val="24"/>
        </w:rPr>
        <w:t>In order to maintain the educational quality, it is important to support the theoretical concepts with different curricula. These curricula have a major impact on the student’s learning effectiveness. A Curriculum “is often defined as the courses offered by a school […]”. More specifically a “curriculum typically refers to the knowledge and skills students are expected to learn, which includes the learning standards or learning objectives they are expected to meet; the units and lessons that teachers teach; the assignments and projects given to students; the books, materials, videos, presentations, and readings used in a course; and the tests, assessments, and other methods used to evaluate student learning […]” (Glossary, 2015).</w:t>
      </w:r>
    </w:p>
    <w:p w14:paraId="4AB42C40" w14:textId="51B64C55" w:rsidR="002E7F5E" w:rsidRDefault="00AD326F">
      <w:pPr>
        <w:pStyle w:val="berschrift1"/>
        <w:ind w:left="432" w:hanging="432"/>
        <w:jc w:val="both"/>
      </w:pPr>
      <w:bookmarkStart w:id="23" w:name="_Toc84274700"/>
      <w:bookmarkStart w:id="24" w:name="_Toc84706442"/>
      <w:r>
        <w:lastRenderedPageBreak/>
        <w:t>Requirements Framework for a monitoring tool</w:t>
      </w:r>
      <w:bookmarkEnd w:id="23"/>
      <w:bookmarkEnd w:id="24"/>
      <w:r>
        <w:t xml:space="preserve"> </w:t>
      </w:r>
    </w:p>
    <w:p w14:paraId="7D127122"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his chapter, I build up to two different main methodologies – requirements elicitation from literature and requirements elicitation by existing solutions – the requirements document for the prototype. Hereby it is important to mention the potential problems in agile project development. According to the international survey conducted by Stefan Wagner, most projects suffer because of unclear/unmeasurable non-functional requirements and underspecified requirements (Wagner, Fernández, Felderer, &amp; Kalinowski, 2017). Those can increase the overall development time, in fact even dump the whole project in worst-case scenarios. This survey undermines the importance of a clear requirements document, in order to create a prototype. </w:t>
      </w:r>
    </w:p>
    <w:p w14:paraId="478B160B" w14:textId="175C76BF" w:rsidR="002E7F5E" w:rsidRDefault="00AD326F">
      <w:pPr>
        <w:pStyle w:val="berschrift2"/>
        <w:jc w:val="both"/>
        <w:rPr>
          <w:color w:val="0D0D0D"/>
        </w:rPr>
      </w:pPr>
      <w:bookmarkStart w:id="25" w:name="_Toc84274701"/>
      <w:bookmarkStart w:id="26" w:name="_Toc84706443"/>
      <w:r>
        <w:rPr>
          <w:color w:val="0D0D0D"/>
        </w:rPr>
        <w:t>Methodology</w:t>
      </w:r>
      <w:bookmarkEnd w:id="25"/>
      <w:bookmarkEnd w:id="26"/>
      <w:r>
        <w:rPr>
          <w:color w:val="0D0D0D"/>
        </w:rPr>
        <w:t xml:space="preserve"> </w:t>
      </w:r>
    </w:p>
    <w:p w14:paraId="3DD98507"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s mentioned in the previous section, I build up two different main methodologies. For the requirements elicitation from literature, I will use the literature review framework from Brocke. Thereby Brocke structures the literature review into 5 phases as follows: The first step is the definition of a review scope. Next, the topic should be conceptualized, which includes the definition of key terms – as in chapter 2 . Afterwards, a literature search needs to be conducted. In the fourth step, the gathered literature is analyzed and synthesized. Lastly, the research agenda is created by the synthesized literature (Brocke et al., 2009; Müller-Bloch &amp; Kranz, 2015). The overall structure of these phases can also be seen in the Colum “Actions” of Table 1. </w:t>
      </w:r>
    </w:p>
    <w:p w14:paraId="5CD13FFF"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results of the literature review according to Brocke et al. are gathered in Table 1. In the first phase, a review scope has to be defined. Therefore, in order to maximize the quality of the research, only databases that are most suited have been searched, which are the IEEE Xplore Digital Library, ACM, AISeL, and Scopus. The selection of these databases is based on their reputation and recommendations. The second step was the topic conceptualization, for which I defined specific search queries, that suit the topic of this thesis. </w:t>
      </w:r>
    </w:p>
    <w:p w14:paraId="62910D66"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search queries: </w:t>
      </w:r>
    </w:p>
    <w:p w14:paraId="71BBF43E" w14:textId="77777777" w:rsidR="002E7F5E" w:rsidRDefault="00AD326F">
      <w:pPr>
        <w:numPr>
          <w:ilvl w:val="0"/>
          <w:numId w:val="1"/>
        </w:numPr>
        <w:pBdr>
          <w:top w:val="nil"/>
          <w:left w:val="nil"/>
          <w:bottom w:val="nil"/>
          <w:right w:val="nil"/>
          <w:between w:val="nil"/>
        </w:pBdr>
        <w:spacing w:before="240" w:after="240" w:line="240" w:lineRule="auto"/>
        <w:jc w:val="both"/>
      </w:pPr>
      <w:r>
        <w:rPr>
          <w:rFonts w:ascii="Times New Roman" w:eastAsia="Times New Roman" w:hAnsi="Times New Roman" w:cs="Times New Roman"/>
          <w:color w:val="000000"/>
          <w:sz w:val="24"/>
          <w:szCs w:val="24"/>
        </w:rPr>
        <w:t xml:space="preserve">(“E-Learning” OR “Learning Management System” OR “Course Management System” IN (abstract OR title)) AND (“Monitoring Tool” IN (abstract OR title)) </w:t>
      </w:r>
    </w:p>
    <w:p w14:paraId="5295E7D5" w14:textId="77777777" w:rsidR="002E7F5E" w:rsidRDefault="00AD326F">
      <w:pPr>
        <w:numPr>
          <w:ilvl w:val="0"/>
          <w:numId w:val="1"/>
        </w:numPr>
        <w:pBdr>
          <w:top w:val="nil"/>
          <w:left w:val="nil"/>
          <w:bottom w:val="nil"/>
          <w:right w:val="nil"/>
          <w:between w:val="nil"/>
        </w:pBdr>
        <w:spacing w:before="240" w:after="240" w:line="240" w:lineRule="auto"/>
        <w:jc w:val="both"/>
      </w:pPr>
      <w:r>
        <w:rPr>
          <w:rFonts w:ascii="Times New Roman" w:eastAsia="Times New Roman" w:hAnsi="Times New Roman" w:cs="Times New Roman"/>
          <w:color w:val="000000"/>
          <w:sz w:val="24"/>
          <w:szCs w:val="24"/>
        </w:rPr>
        <w:t xml:space="preserve">(“E-Learning” OR “Learning Management System” OR “Course Management System” IN (abstract OR title)) AND (“monitoring tool” IN (abstract OR title)) AND ((“requirements” OR “technical requirements”) IN abstract) </w:t>
      </w:r>
    </w:p>
    <w:p w14:paraId="5BEBB337"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order to cover all options, I created in the first and the second query an OR operation with e-learning, learning management system, and course management system, because all of these three descriptions are synonyms, which are commonly used for e-learning environments. I decided to search these descriptions inside the abstract or the title, because of their importance. Then I combined the OR operation with an AND operation with the monitoring tool, which is also one of the important keywords in this thesis. Lastly, I added a third AND operation in the second query, where I searched for technical requirements inside the abstract. </w:t>
      </w:r>
    </w:p>
    <w:p w14:paraId="4FC3CC78" w14:textId="73CBAA39" w:rsidR="002E7F5E" w:rsidRPr="00C44E58" w:rsidRDefault="00AD326F" w:rsidP="00C44E58">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he queries and the literature research helped me to create a research agenda – formulation of the requirements – with a total number of 24 requirements within 6 different categories, which will be explained and showcased in the next chapter. </w:t>
      </w:r>
    </w:p>
    <w:tbl>
      <w:tblPr>
        <w:tblStyle w:val="a"/>
        <w:tblW w:w="9067" w:type="dxa"/>
        <w:tblInd w:w="0" w:type="dxa"/>
        <w:tblLayout w:type="fixed"/>
        <w:tblLook w:val="0400" w:firstRow="0" w:lastRow="0" w:firstColumn="0" w:lastColumn="0" w:noHBand="0" w:noVBand="1"/>
      </w:tblPr>
      <w:tblGrid>
        <w:gridCol w:w="5040"/>
        <w:gridCol w:w="4027"/>
      </w:tblGrid>
      <w:tr w:rsidR="002E7F5E" w14:paraId="484816FF" w14:textId="77777777">
        <w:trPr>
          <w:trHeight w:val="444"/>
        </w:trPr>
        <w:tc>
          <w:tcPr>
            <w:tcW w:w="5040" w:type="dxa"/>
            <w:tcBorders>
              <w:top w:val="single" w:sz="4" w:space="0" w:color="000000"/>
              <w:left w:val="single" w:sz="4" w:space="0" w:color="000000"/>
              <w:bottom w:val="single" w:sz="4" w:space="0" w:color="000000"/>
              <w:right w:val="single" w:sz="4" w:space="0" w:color="000000"/>
            </w:tcBorders>
            <w:shd w:val="clear" w:color="auto" w:fill="F2F2F2"/>
            <w:tcMar>
              <w:top w:w="15" w:type="dxa"/>
              <w:left w:w="108" w:type="dxa"/>
              <w:bottom w:w="0" w:type="dxa"/>
              <w:right w:w="108" w:type="dxa"/>
            </w:tcMar>
          </w:tcPr>
          <w:p w14:paraId="2587F4E2"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ctions</w:t>
            </w:r>
          </w:p>
        </w:tc>
        <w:tc>
          <w:tcPr>
            <w:tcW w:w="4027" w:type="dxa"/>
            <w:tcBorders>
              <w:top w:val="single" w:sz="4" w:space="0" w:color="000000"/>
              <w:left w:val="single" w:sz="4" w:space="0" w:color="000000"/>
              <w:bottom w:val="single" w:sz="4" w:space="0" w:color="000000"/>
              <w:right w:val="single" w:sz="4" w:space="0" w:color="000000"/>
            </w:tcBorders>
            <w:shd w:val="clear" w:color="auto" w:fill="F2F2F2"/>
            <w:tcMar>
              <w:top w:w="15" w:type="dxa"/>
              <w:left w:w="108" w:type="dxa"/>
              <w:bottom w:w="0" w:type="dxa"/>
              <w:right w:w="108" w:type="dxa"/>
            </w:tcMar>
          </w:tcPr>
          <w:p w14:paraId="6BCA3B0B"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ults</w:t>
            </w:r>
          </w:p>
        </w:tc>
      </w:tr>
      <w:tr w:rsidR="002E7F5E" w14:paraId="4DF5A378" w14:textId="77777777">
        <w:trPr>
          <w:trHeight w:val="888"/>
        </w:trPr>
        <w:tc>
          <w:tcPr>
            <w:tcW w:w="5040"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10A7142C"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view Scope </w:t>
            </w:r>
          </w:p>
          <w:p w14:paraId="74BDA629"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fine the databases to be queried</w:t>
            </w:r>
          </w:p>
        </w:tc>
        <w:tc>
          <w:tcPr>
            <w:tcW w:w="4027"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2A9C6C5B"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EEE Xplore Digital Library, ACM Digital Library, AISeL, Scopus</w:t>
            </w:r>
          </w:p>
        </w:tc>
      </w:tr>
      <w:tr w:rsidR="002E7F5E" w14:paraId="5B6430F0" w14:textId="77777777">
        <w:trPr>
          <w:trHeight w:val="1387"/>
        </w:trPr>
        <w:tc>
          <w:tcPr>
            <w:tcW w:w="5040"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638D0636"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pic Conceptualization </w:t>
            </w:r>
          </w:p>
          <w:p w14:paraId="34343ABB"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nly consider journal and conference articles using 2 queries.</w:t>
            </w:r>
          </w:p>
        </w:tc>
        <w:tc>
          <w:tcPr>
            <w:tcW w:w="4027"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52BDEE1A"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79 total papers have been found</w:t>
            </w:r>
          </w:p>
        </w:tc>
      </w:tr>
      <w:tr w:rsidR="002E7F5E" w14:paraId="33C362E5" w14:textId="77777777">
        <w:trPr>
          <w:trHeight w:val="822"/>
        </w:trPr>
        <w:tc>
          <w:tcPr>
            <w:tcW w:w="5040"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2DB64AB2"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terature Review</w:t>
            </w:r>
          </w:p>
          <w:p w14:paraId="455C4A88"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canning of titles and abstracts</w:t>
            </w:r>
          </w:p>
        </w:tc>
        <w:tc>
          <w:tcPr>
            <w:tcW w:w="4027"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00A42245"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 papers are considered relevant</w:t>
            </w:r>
          </w:p>
        </w:tc>
      </w:tr>
      <w:tr w:rsidR="002E7F5E" w14:paraId="6C94BD5C" w14:textId="77777777">
        <w:trPr>
          <w:trHeight w:val="911"/>
        </w:trPr>
        <w:tc>
          <w:tcPr>
            <w:tcW w:w="5040"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69B5BD03"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iterature Analysis and Synthesis</w:t>
            </w:r>
          </w:p>
          <w:p w14:paraId="7C210EEA"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ading the remaining papers</w:t>
            </w:r>
          </w:p>
        </w:tc>
        <w:tc>
          <w:tcPr>
            <w:tcW w:w="4027"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1B46220B"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0 papers contain statements that can be transformed into requirements </w:t>
            </w:r>
          </w:p>
        </w:tc>
      </w:tr>
      <w:tr w:rsidR="002E7F5E" w14:paraId="650C641F" w14:textId="77777777">
        <w:trPr>
          <w:trHeight w:val="444"/>
        </w:trPr>
        <w:tc>
          <w:tcPr>
            <w:tcW w:w="5040"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2131698F"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arch Agenda</w:t>
            </w:r>
          </w:p>
          <w:p w14:paraId="7FAB6597"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rmulation requirements</w:t>
            </w:r>
          </w:p>
        </w:tc>
        <w:tc>
          <w:tcPr>
            <w:tcW w:w="4027" w:type="dxa"/>
            <w:tcBorders>
              <w:top w:val="single" w:sz="4" w:space="0" w:color="000000"/>
              <w:left w:val="single" w:sz="4" w:space="0" w:color="000000"/>
              <w:bottom w:val="single" w:sz="4" w:space="0" w:color="000000"/>
              <w:right w:val="single" w:sz="4" w:space="0" w:color="000000"/>
            </w:tcBorders>
            <w:shd w:val="clear" w:color="auto" w:fill="auto"/>
            <w:tcMar>
              <w:top w:w="15" w:type="dxa"/>
              <w:left w:w="108" w:type="dxa"/>
              <w:bottom w:w="0" w:type="dxa"/>
              <w:right w:w="108" w:type="dxa"/>
            </w:tcMar>
          </w:tcPr>
          <w:p w14:paraId="6D655F78" w14:textId="7777777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 requirements of 6 categories</w:t>
            </w:r>
          </w:p>
        </w:tc>
      </w:tr>
    </w:tbl>
    <w:p w14:paraId="2769D7E6" w14:textId="1D2F14B6" w:rsidR="002E7F5E" w:rsidRDefault="00DC1C6D" w:rsidP="00DC1C6D">
      <w:pPr>
        <w:pStyle w:val="Beschriftung"/>
        <w:rPr>
          <w:b w:val="0"/>
          <w:color w:val="000000"/>
        </w:rPr>
      </w:pPr>
      <w:bookmarkStart w:id="27" w:name="_heading=h.3j2qqm3" w:colFirst="0" w:colLast="0"/>
      <w:bookmarkStart w:id="28" w:name="_Toc84706528"/>
      <w:bookmarkEnd w:id="27"/>
      <w:r>
        <w:t xml:space="preserve">Table </w:t>
      </w:r>
      <w:fldSimple w:instr=" SEQ Table \* ARABIC ">
        <w:r w:rsidR="009F7BC5">
          <w:rPr>
            <w:noProof/>
          </w:rPr>
          <w:t>1</w:t>
        </w:r>
      </w:fldSimple>
      <w:r w:rsidR="00AD326F">
        <w:rPr>
          <w:color w:val="000000"/>
        </w:rPr>
        <w:t>: Literature Review Methodology</w:t>
      </w:r>
      <w:bookmarkEnd w:id="28"/>
    </w:p>
    <w:p w14:paraId="228C55D8" w14:textId="77777777" w:rsidR="002E7F5E" w:rsidRDefault="00AD326F">
      <w:pPr>
        <w:keepLines/>
        <w:spacing w:after="240" w:line="240" w:lineRule="auto"/>
        <w:ind w:left="851" w:right="851"/>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Source: own creation </w:t>
      </w:r>
    </w:p>
    <w:p w14:paraId="7CC5F749" w14:textId="5CF994A6" w:rsidR="002E7F5E" w:rsidRDefault="00AD326F">
      <w:pPr>
        <w:pStyle w:val="berschrift2"/>
        <w:jc w:val="both"/>
        <w:rPr>
          <w:color w:val="0D0D0D"/>
        </w:rPr>
      </w:pPr>
      <w:bookmarkStart w:id="29" w:name="_Toc84274702"/>
      <w:bookmarkStart w:id="30" w:name="_Toc84706444"/>
      <w:r>
        <w:rPr>
          <w:color w:val="0D0D0D"/>
        </w:rPr>
        <w:t>Case Studies in Global Bike Sharing</w:t>
      </w:r>
      <w:bookmarkEnd w:id="29"/>
      <w:bookmarkEnd w:id="30"/>
    </w:p>
    <w:p w14:paraId="1C9FA9F9" w14:textId="6BEE9FB7" w:rsidR="006A3647" w:rsidRDefault="00D00A90">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this chapter</w:t>
      </w:r>
      <w:r w:rsidR="00D328A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e overall process of the case studies and the idea of GBS will be explained.</w:t>
      </w:r>
      <w:r w:rsidR="006A3647">
        <w:rPr>
          <w:rFonts w:ascii="Times New Roman" w:eastAsia="Times New Roman" w:hAnsi="Times New Roman" w:cs="Times New Roman"/>
          <w:color w:val="000000"/>
          <w:sz w:val="24"/>
          <w:szCs w:val="24"/>
        </w:rPr>
        <w:t xml:space="preserve"> As stated in the </w:t>
      </w:r>
      <w:r w:rsidR="00D328A0">
        <w:rPr>
          <w:rFonts w:ascii="Times New Roman" w:eastAsia="Times New Roman" w:hAnsi="Times New Roman" w:cs="Times New Roman"/>
          <w:color w:val="000000"/>
          <w:sz w:val="24"/>
          <w:szCs w:val="24"/>
        </w:rPr>
        <w:t>i</w:t>
      </w:r>
      <w:r w:rsidR="006A3647">
        <w:rPr>
          <w:rFonts w:ascii="Times New Roman" w:eastAsia="Times New Roman" w:hAnsi="Times New Roman" w:cs="Times New Roman"/>
          <w:color w:val="000000"/>
          <w:sz w:val="24"/>
          <w:szCs w:val="24"/>
        </w:rPr>
        <w:t>ntroduction part,</w:t>
      </w:r>
      <w:r>
        <w:rPr>
          <w:rFonts w:ascii="Times New Roman" w:eastAsia="Times New Roman" w:hAnsi="Times New Roman" w:cs="Times New Roman"/>
          <w:color w:val="000000"/>
          <w:sz w:val="24"/>
          <w:szCs w:val="24"/>
        </w:rPr>
        <w:t xml:space="preserve"> </w:t>
      </w:r>
      <w:r w:rsidR="006A3647">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SAP UCC tries to introduce and teach its customers the overall process of digital transformation, in combination with SAP </w:t>
      </w:r>
      <w:r w:rsidR="006A3647">
        <w:rPr>
          <w:rFonts w:ascii="Times New Roman" w:eastAsia="Times New Roman" w:hAnsi="Times New Roman" w:cs="Times New Roman"/>
          <w:color w:val="000000"/>
          <w:sz w:val="24"/>
          <w:szCs w:val="24"/>
        </w:rPr>
        <w:t>technologies</w:t>
      </w:r>
      <w:r>
        <w:rPr>
          <w:rFonts w:ascii="Times New Roman" w:eastAsia="Times New Roman" w:hAnsi="Times New Roman" w:cs="Times New Roman"/>
          <w:color w:val="000000"/>
          <w:sz w:val="24"/>
          <w:szCs w:val="24"/>
        </w:rPr>
        <w:t>. Therefore they created materials, which consists of case studies. These case studies are curricula, where the theory is explained and visualized with practical examples, that’s why the SAP UCC created a fictive company named Global Bike Inc. GBI was a company with a traditional business model, which was producing and selling normal bikes</w:t>
      </w:r>
      <w:r w:rsidRPr="00D00A9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evertheless</w:t>
      </w:r>
      <w:r w:rsidR="00D328A0">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this fictive company goes through the digital transformation process, because the company </w:t>
      </w:r>
      <w:r w:rsidR="006A3647">
        <w:rPr>
          <w:rFonts w:ascii="Times New Roman" w:eastAsia="Times New Roman" w:hAnsi="Times New Roman" w:cs="Times New Roman"/>
          <w:color w:val="000000"/>
          <w:sz w:val="24"/>
          <w:szCs w:val="24"/>
        </w:rPr>
        <w:t>could not generate a valuable profit from this business model. This transformation process affects, creates, and replaces business proces</w:t>
      </w:r>
      <w:r w:rsidR="00D328A0">
        <w:rPr>
          <w:rFonts w:ascii="Times New Roman" w:eastAsia="Times New Roman" w:hAnsi="Times New Roman" w:cs="Times New Roman"/>
          <w:color w:val="000000"/>
          <w:sz w:val="24"/>
          <w:szCs w:val="24"/>
        </w:rPr>
        <w:t>se</w:t>
      </w:r>
      <w:r w:rsidR="006A3647">
        <w:rPr>
          <w:rFonts w:ascii="Times New Roman" w:eastAsia="Times New Roman" w:hAnsi="Times New Roman" w:cs="Times New Roman"/>
          <w:color w:val="000000"/>
          <w:sz w:val="24"/>
          <w:szCs w:val="24"/>
        </w:rPr>
        <w:t>s from the traditional business processes, as illustrated in Figure 3.</w:t>
      </w:r>
    </w:p>
    <w:p w14:paraId="466EDCCF" w14:textId="38779701" w:rsidR="006A3647" w:rsidRDefault="006A3647" w:rsidP="006A3647">
      <w:pPr>
        <w:pStyle w:val="Beschriftung"/>
        <w:rPr>
          <w:b w:val="0"/>
          <w:color w:val="000000"/>
        </w:rPr>
      </w:pPr>
      <w:bookmarkStart w:id="31" w:name="_Toc84706480"/>
      <w:r>
        <w:rPr>
          <w:noProof/>
          <w:color w:val="000000"/>
          <w:sz w:val="24"/>
          <w:szCs w:val="24"/>
        </w:rPr>
        <w:lastRenderedPageBreak/>
        <w:drawing>
          <wp:anchor distT="0" distB="0" distL="114300" distR="114300" simplePos="0" relativeHeight="251665408" behindDoc="0" locked="0" layoutInCell="1" allowOverlap="1" wp14:anchorId="6EC67177" wp14:editId="7EE2CDAB">
            <wp:simplePos x="0" y="0"/>
            <wp:positionH relativeFrom="margin">
              <wp:align>center</wp:align>
            </wp:positionH>
            <wp:positionV relativeFrom="paragraph">
              <wp:posOffset>317</wp:posOffset>
            </wp:positionV>
            <wp:extent cx="4647901" cy="4081462"/>
            <wp:effectExtent l="0" t="0" r="635"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6">
                      <a:extLst>
                        <a:ext uri="{28A0092B-C50C-407E-A947-70E740481C1C}">
                          <a14:useLocalDpi xmlns:a14="http://schemas.microsoft.com/office/drawing/2010/main" val="0"/>
                        </a:ext>
                      </a:extLst>
                    </a:blip>
                    <a:stretch>
                      <a:fillRect/>
                    </a:stretch>
                  </pic:blipFill>
                  <pic:spPr>
                    <a:xfrm>
                      <a:off x="0" y="0"/>
                      <a:ext cx="4647901" cy="4081462"/>
                    </a:xfrm>
                    <a:prstGeom prst="rect">
                      <a:avLst/>
                    </a:prstGeom>
                  </pic:spPr>
                </pic:pic>
              </a:graphicData>
            </a:graphic>
          </wp:anchor>
        </w:drawing>
      </w:r>
      <w:r>
        <w:t xml:space="preserve">Figure </w:t>
      </w:r>
      <w:fldSimple w:instr=" SEQ Figure \* ARABIC ">
        <w:r w:rsidR="009F7BC5">
          <w:rPr>
            <w:noProof/>
          </w:rPr>
          <w:t>3</w:t>
        </w:r>
      </w:fldSimple>
      <w:r>
        <w:rPr>
          <w:color w:val="000000"/>
        </w:rPr>
        <w:t>: Modules of Global Bike Company</w:t>
      </w:r>
      <w:bookmarkEnd w:id="31"/>
    </w:p>
    <w:p w14:paraId="51ACB816" w14:textId="0EA993A2" w:rsidR="002E7F5E" w:rsidRPr="006A3647" w:rsidRDefault="006A3647" w:rsidP="006A3647">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Source: </w:t>
      </w:r>
      <w:r w:rsidR="008F6DBB">
        <w:rPr>
          <w:rFonts w:ascii="Times New Roman" w:eastAsia="Times New Roman" w:hAnsi="Times New Roman" w:cs="Times New Roman"/>
          <w:i/>
          <w:color w:val="000000"/>
          <w:sz w:val="20"/>
          <w:szCs w:val="20"/>
        </w:rPr>
        <w:fldChar w:fldCharType="begin"/>
      </w:r>
      <w:r w:rsidR="008F6DBB">
        <w:rPr>
          <w:rFonts w:ascii="Times New Roman" w:eastAsia="Times New Roman" w:hAnsi="Times New Roman" w:cs="Times New Roman"/>
          <w:i/>
          <w:color w:val="000000"/>
          <w:sz w:val="20"/>
          <w:szCs w:val="20"/>
        </w:rPr>
        <w:instrText xml:space="preserve"> ADDIN EN.CITE &lt;EndNote&gt;&lt;Cite ExcludeYear="1"&gt;&lt;Author&gt;UCC&lt;/Author&gt;&lt;RecNum&gt;0&lt;/RecNum&gt;&lt;IDText&gt;The Digital Transformation of Global Bike&lt;/IDText&gt;&lt;DisplayText&gt;(UCC)&lt;/DisplayText&gt;&lt;record&gt;&lt;ref-type name="Online Multimedia"&gt;48&lt;/ref-type&gt;&lt;contributors&gt;&lt;authors&gt;&lt;author&gt;UCC, SAP&lt;/author&gt;&lt;/authors&gt;&lt;/contributors&gt;&lt;titles&gt;&lt;title&gt;The Digital Transformation of Global Bike&lt;/title&gt;&lt;secondary-title&gt;The Digital Transformation of Global Bike&lt;/secondary-title&gt;&lt;/titles&gt;&lt;urls&gt;&lt;related-urls&gt;&lt;url&gt;http://i04lp1.informatik.tu-muenchen.de/dtcurriculum/index.html?sap-client=101&amp;amp;sap-language=DE#/home&lt;/url&gt;&lt;/related-urls&gt;&lt;/urls&gt;&lt;/record&gt;&lt;/Cite&gt;&lt;/EndNote&gt;</w:instrText>
      </w:r>
      <w:r w:rsidR="008F6DBB">
        <w:rPr>
          <w:rFonts w:ascii="Times New Roman" w:eastAsia="Times New Roman" w:hAnsi="Times New Roman" w:cs="Times New Roman"/>
          <w:i/>
          <w:color w:val="000000"/>
          <w:sz w:val="20"/>
          <w:szCs w:val="20"/>
        </w:rPr>
        <w:fldChar w:fldCharType="separate"/>
      </w:r>
      <w:r w:rsidR="008F6DBB">
        <w:rPr>
          <w:rFonts w:ascii="Times New Roman" w:eastAsia="Times New Roman" w:hAnsi="Times New Roman" w:cs="Times New Roman"/>
          <w:i/>
          <w:noProof/>
          <w:color w:val="000000"/>
          <w:sz w:val="20"/>
          <w:szCs w:val="20"/>
        </w:rPr>
        <w:t>(UCC)</w:t>
      </w:r>
      <w:r w:rsidR="008F6DBB">
        <w:rPr>
          <w:rFonts w:ascii="Times New Roman" w:eastAsia="Times New Roman" w:hAnsi="Times New Roman" w:cs="Times New Roman"/>
          <w:i/>
          <w:color w:val="000000"/>
          <w:sz w:val="20"/>
          <w:szCs w:val="20"/>
        </w:rPr>
        <w:fldChar w:fldCharType="end"/>
      </w:r>
    </w:p>
    <w:p w14:paraId="129C86C4" w14:textId="4A17A915" w:rsidR="006A3647" w:rsidRDefault="00D328A0">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order to understand the overall process, it is important to go through the case studies. These are structured in different tasks, or concepts, which also have steps that the student/learner conducts. These steps require user inputs, which can be letterals, checkboxes, or selections, in order to fulfill the case study. Nevertheless, the learner can make wrong inputs, which has the consequence that the upcoming steps can not be fulfilled, because of the particular mistake. That’s why the lecturer always has to control and monitor the student, in order to avoid incomplete case studies conducted by the student. After the learner conducted the case study, on the one hand, the Lecturer assesses and grades the Student, and on the other hand, the student can also give feedback to the lecturer about the overall experience on the conducted case study. The structure and relationships inside the process of the SAP UCC teaching mechanism are visualized in Figure 4.  </w:t>
      </w:r>
    </w:p>
    <w:p w14:paraId="491B8FD2" w14:textId="2EF4B89C" w:rsidR="00D328A0" w:rsidRDefault="00D328A0">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noProof/>
        </w:rPr>
        <w:lastRenderedPageBreak/>
        <w:drawing>
          <wp:inline distT="0" distB="0" distL="0" distR="0" wp14:anchorId="7A58D45F" wp14:editId="1B93B56F">
            <wp:extent cx="5760720" cy="3419475"/>
            <wp:effectExtent l="0" t="0" r="0"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419475"/>
                    </a:xfrm>
                    <a:prstGeom prst="rect">
                      <a:avLst/>
                    </a:prstGeom>
                  </pic:spPr>
                </pic:pic>
              </a:graphicData>
            </a:graphic>
          </wp:inline>
        </w:drawing>
      </w:r>
    </w:p>
    <w:p w14:paraId="352C9E82" w14:textId="1BEED857" w:rsidR="00D328A0" w:rsidRDefault="00D328A0" w:rsidP="00D328A0">
      <w:pPr>
        <w:pStyle w:val="Beschriftung"/>
        <w:rPr>
          <w:b w:val="0"/>
          <w:color w:val="000000"/>
        </w:rPr>
      </w:pPr>
      <w:bookmarkStart w:id="32" w:name="_Toc84706481"/>
      <w:r>
        <w:t xml:space="preserve">Figure </w:t>
      </w:r>
      <w:fldSimple w:instr=" SEQ Figure \* ARABIC ">
        <w:r w:rsidR="009F7BC5">
          <w:rPr>
            <w:noProof/>
          </w:rPr>
          <w:t>4</w:t>
        </w:r>
      </w:fldSimple>
      <w:r>
        <w:rPr>
          <w:color w:val="000000"/>
        </w:rPr>
        <w:t>: SAP UCC Case Studies</w:t>
      </w:r>
      <w:bookmarkEnd w:id="32"/>
    </w:p>
    <w:p w14:paraId="00AFFC18" w14:textId="27ED26C3" w:rsidR="00D328A0" w:rsidRPr="00D328A0" w:rsidRDefault="00D328A0" w:rsidP="00D328A0">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6A1EF48A" w14:textId="46D5E11B" w:rsidR="002E7F5E" w:rsidRDefault="00AD326F">
      <w:pPr>
        <w:pStyle w:val="berschrift2"/>
        <w:jc w:val="both"/>
        <w:rPr>
          <w:color w:val="0D0D0D"/>
        </w:rPr>
      </w:pPr>
      <w:bookmarkStart w:id="33" w:name="_Toc84274703"/>
      <w:bookmarkStart w:id="34" w:name="_Toc84706445"/>
      <w:r>
        <w:rPr>
          <w:color w:val="0D0D0D"/>
        </w:rPr>
        <w:t>Eliciting Requirements from Literature</w:t>
      </w:r>
      <w:bookmarkEnd w:id="33"/>
      <w:bookmarkEnd w:id="34"/>
      <w:r>
        <w:rPr>
          <w:color w:val="0D0D0D"/>
        </w:rPr>
        <w:t xml:space="preserve"> </w:t>
      </w:r>
    </w:p>
    <w:p w14:paraId="40983616" w14:textId="16F4F6AF"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 this chapter, the requirements gathered from the literature review will be analyzed and synthesized. Therefore different categories are created, in order to sustain readability and improve the overall structure of the requirements conceptualization. </w:t>
      </w:r>
    </w:p>
    <w:p w14:paraId="2A5FCFAC" w14:textId="242188A9" w:rsidR="002E7F5E" w:rsidRDefault="00AD326F">
      <w:pPr>
        <w:pStyle w:val="berschrift3"/>
      </w:pPr>
      <w:bookmarkStart w:id="35" w:name="_Toc84274704"/>
      <w:bookmarkStart w:id="36" w:name="_Toc84706446"/>
      <w:r>
        <w:t>Organizational Requirements</w:t>
      </w:r>
      <w:bookmarkEnd w:id="35"/>
      <w:bookmarkEnd w:id="36"/>
      <w:r>
        <w:t xml:space="preserve"> </w:t>
      </w:r>
    </w:p>
    <w:p w14:paraId="38AEBF9E" w14:textId="010938C0"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T</w:t>
      </w:r>
      <w:r>
        <w:rPr>
          <w:rFonts w:ascii="Times New Roman" w:eastAsia="Times New Roman" w:hAnsi="Times New Roman" w:cs="Times New Roman"/>
          <w:sz w:val="24"/>
          <w:szCs w:val="24"/>
        </w:rPr>
        <w:t xml:space="preserve">he organizational requirements </w:t>
      </w:r>
      <w:r w:rsidR="00D328A0">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one of the most important categories because this category provides the prototype for the differentiation between different use cases. </w:t>
      </w:r>
    </w:p>
    <w:p w14:paraId="22F9EAD7" w14:textId="4236C32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In traditional learning environments there coexist 2 parties, which are on the one hand the Lecturer and on the other hand the student/learner. This directly leads to the consequence that the prototype should also have the functionality of 2 different use cases to maintain the core principle of the traditional learning environment. Another reason for the separation of the different views is in order to sustain a quality learning experience, because of the added value of functionalities as described in the following chapter 3.3.2 “Requirements for the Set of Action Default User” and 3.3.3. “Requirements for the Set of Action Admin User”. The requirement for the access control is that </w:t>
      </w:r>
      <w:r>
        <w:rPr>
          <w:rFonts w:ascii="Times New Roman" w:eastAsia="Times New Roman" w:hAnsi="Times New Roman" w:cs="Times New Roman"/>
          <w:i/>
          <w:sz w:val="24"/>
          <w:szCs w:val="24"/>
        </w:rPr>
        <w:t>“the system should differentiate between Admin and Default user, who has different levels of restrictions and adapt the UI accordingly”.</w:t>
      </w:r>
    </w:p>
    <w:p w14:paraId="49E97C0B" w14:textId="12980B29" w:rsidR="002233BE" w:rsidRPr="002233BE" w:rsidRDefault="002233BE">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use case UC_OR</w:t>
      </w:r>
      <w:r w:rsidR="00087C92">
        <w:rPr>
          <w:rFonts w:ascii="Times New Roman" w:eastAsia="Times New Roman" w:hAnsi="Times New Roman" w:cs="Times New Roman"/>
          <w:color w:val="000000"/>
          <w:sz w:val="24"/>
          <w:szCs w:val="24"/>
        </w:rPr>
        <w:t>1 for the OR01 requirement</w:t>
      </w:r>
      <w:r>
        <w:rPr>
          <w:rFonts w:ascii="Times New Roman" w:eastAsia="Times New Roman" w:hAnsi="Times New Roman" w:cs="Times New Roman"/>
          <w:color w:val="000000"/>
          <w:sz w:val="24"/>
          <w:szCs w:val="24"/>
        </w:rPr>
        <w:t xml:space="preserve"> is created in </w:t>
      </w:r>
      <w:r w:rsidR="00F6079C">
        <w:rPr>
          <w:rFonts w:ascii="Times New Roman" w:eastAsia="Times New Roman" w:hAnsi="Times New Roman" w:cs="Times New Roman"/>
          <w:color w:val="000000"/>
          <w:sz w:val="24"/>
          <w:szCs w:val="24"/>
        </w:rPr>
        <w:t>table</w:t>
      </w:r>
      <w:r>
        <w:rPr>
          <w:rFonts w:ascii="Times New Roman" w:eastAsia="Times New Roman" w:hAnsi="Times New Roman" w:cs="Times New Roman"/>
          <w:color w:val="000000"/>
          <w:sz w:val="24"/>
          <w:szCs w:val="24"/>
        </w:rPr>
        <w:t xml:space="preserve"> </w:t>
      </w:r>
      <w:r w:rsidR="00F6079C">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to get a better understanding of the concept and functionality</w:t>
      </w:r>
      <w:r w:rsidR="000D486C">
        <w:rPr>
          <w:rFonts w:ascii="Times New Roman" w:eastAsia="Times New Roman" w:hAnsi="Times New Roman" w:cs="Times New Roman"/>
          <w:color w:val="000000"/>
          <w:sz w:val="24"/>
          <w:szCs w:val="24"/>
        </w:rPr>
        <w:t xml:space="preserve">. Therefore it is important to note that, the actors are divided into Lecturer and Student, whereas some steps have identical actions regardless </w:t>
      </w:r>
      <w:r w:rsidR="009C21DC">
        <w:rPr>
          <w:rFonts w:ascii="Times New Roman" w:eastAsia="Times New Roman" w:hAnsi="Times New Roman" w:cs="Times New Roman"/>
          <w:color w:val="000000"/>
          <w:sz w:val="24"/>
          <w:szCs w:val="24"/>
        </w:rPr>
        <w:t>of</w:t>
      </w:r>
      <w:r w:rsidR="000D486C">
        <w:rPr>
          <w:rFonts w:ascii="Times New Roman" w:eastAsia="Times New Roman" w:hAnsi="Times New Roman" w:cs="Times New Roman"/>
          <w:color w:val="000000"/>
          <w:sz w:val="24"/>
          <w:szCs w:val="24"/>
        </w:rPr>
        <w:t xml:space="preserve"> the logged-in user. After the user is doing the trivial steps from 1 and 2. The system checks whether the input values given </w:t>
      </w:r>
      <w:r w:rsidR="009C21DC">
        <w:rPr>
          <w:rFonts w:ascii="Times New Roman" w:eastAsia="Times New Roman" w:hAnsi="Times New Roman" w:cs="Times New Roman"/>
          <w:color w:val="000000"/>
          <w:sz w:val="24"/>
          <w:szCs w:val="24"/>
        </w:rPr>
        <w:t>by</w:t>
      </w:r>
      <w:r w:rsidR="000D486C">
        <w:rPr>
          <w:rFonts w:ascii="Times New Roman" w:eastAsia="Times New Roman" w:hAnsi="Times New Roman" w:cs="Times New Roman"/>
          <w:color w:val="000000"/>
          <w:sz w:val="24"/>
          <w:szCs w:val="24"/>
        </w:rPr>
        <w:t xml:space="preserve"> the user are correct.</w:t>
      </w:r>
      <w:r w:rsidR="009C21DC">
        <w:rPr>
          <w:rFonts w:ascii="Times New Roman" w:eastAsia="Times New Roman" w:hAnsi="Times New Roman" w:cs="Times New Roman"/>
          <w:color w:val="000000"/>
          <w:sz w:val="24"/>
          <w:szCs w:val="24"/>
        </w:rPr>
        <w:t xml:space="preserve"> If this is not the case the system gives out an error message with the request to try the login process again. </w:t>
      </w:r>
      <w:r w:rsidR="000D486C">
        <w:rPr>
          <w:rFonts w:ascii="Times New Roman" w:eastAsia="Times New Roman" w:hAnsi="Times New Roman" w:cs="Times New Roman"/>
          <w:color w:val="000000"/>
          <w:sz w:val="24"/>
          <w:szCs w:val="24"/>
        </w:rPr>
        <w:t xml:space="preserve">If </w:t>
      </w:r>
      <w:r w:rsidR="009C21DC">
        <w:rPr>
          <w:rFonts w:ascii="Times New Roman" w:eastAsia="Times New Roman" w:hAnsi="Times New Roman" w:cs="Times New Roman"/>
          <w:color w:val="000000"/>
          <w:sz w:val="24"/>
          <w:szCs w:val="24"/>
        </w:rPr>
        <w:t>the input value</w:t>
      </w:r>
      <w:r w:rsidR="009C69D7">
        <w:rPr>
          <w:rFonts w:ascii="Times New Roman" w:eastAsia="Times New Roman" w:hAnsi="Times New Roman" w:cs="Times New Roman"/>
          <w:color w:val="000000"/>
          <w:sz w:val="24"/>
          <w:szCs w:val="24"/>
        </w:rPr>
        <w:t>s</w:t>
      </w:r>
      <w:r w:rsidR="009C21DC">
        <w:rPr>
          <w:rFonts w:ascii="Times New Roman" w:eastAsia="Times New Roman" w:hAnsi="Times New Roman" w:cs="Times New Roman"/>
          <w:color w:val="000000"/>
          <w:sz w:val="24"/>
          <w:szCs w:val="24"/>
        </w:rPr>
        <w:t xml:space="preserve"> </w:t>
      </w:r>
      <w:r w:rsidR="009C69D7">
        <w:rPr>
          <w:rFonts w:ascii="Times New Roman" w:eastAsia="Times New Roman" w:hAnsi="Times New Roman" w:cs="Times New Roman"/>
          <w:color w:val="000000"/>
          <w:sz w:val="24"/>
          <w:szCs w:val="24"/>
        </w:rPr>
        <w:t>are</w:t>
      </w:r>
      <w:r w:rsidR="009C21DC">
        <w:rPr>
          <w:rFonts w:ascii="Times New Roman" w:eastAsia="Times New Roman" w:hAnsi="Times New Roman" w:cs="Times New Roman"/>
          <w:color w:val="000000"/>
          <w:sz w:val="24"/>
          <w:szCs w:val="24"/>
        </w:rPr>
        <w:t xml:space="preserve"> </w:t>
      </w:r>
      <w:r w:rsidR="009C21DC">
        <w:rPr>
          <w:rFonts w:ascii="Times New Roman" w:eastAsia="Times New Roman" w:hAnsi="Times New Roman" w:cs="Times New Roman"/>
          <w:color w:val="000000"/>
          <w:sz w:val="24"/>
          <w:szCs w:val="24"/>
        </w:rPr>
        <w:lastRenderedPageBreak/>
        <w:t xml:space="preserve">correct then </w:t>
      </w:r>
      <w:r w:rsidR="000D486C">
        <w:rPr>
          <w:rFonts w:ascii="Times New Roman" w:eastAsia="Times New Roman" w:hAnsi="Times New Roman" w:cs="Times New Roman"/>
          <w:color w:val="000000"/>
          <w:sz w:val="24"/>
          <w:szCs w:val="24"/>
        </w:rPr>
        <w:t xml:space="preserve">the system redirects the user to the overall landing page, where another if statement is defined, which </w:t>
      </w:r>
      <w:r w:rsidR="009C21DC">
        <w:rPr>
          <w:rFonts w:ascii="Times New Roman" w:eastAsia="Times New Roman" w:hAnsi="Times New Roman" w:cs="Times New Roman"/>
          <w:color w:val="000000"/>
          <w:sz w:val="24"/>
          <w:szCs w:val="24"/>
        </w:rPr>
        <w:t xml:space="preserve">again </w:t>
      </w:r>
      <w:r w:rsidR="000D486C">
        <w:rPr>
          <w:rFonts w:ascii="Times New Roman" w:eastAsia="Times New Roman" w:hAnsi="Times New Roman" w:cs="Times New Roman"/>
          <w:color w:val="000000"/>
          <w:sz w:val="24"/>
          <w:szCs w:val="24"/>
        </w:rPr>
        <w:t xml:space="preserve">checks for the logged-in user, and redirects the user based on the login details. Therefore it is given that the SAP UCC uses </w:t>
      </w:r>
      <w:r w:rsidR="009C21DC">
        <w:rPr>
          <w:rFonts w:ascii="Times New Roman" w:eastAsia="Times New Roman" w:hAnsi="Times New Roman" w:cs="Times New Roman"/>
          <w:color w:val="000000"/>
          <w:sz w:val="24"/>
          <w:szCs w:val="24"/>
        </w:rPr>
        <w:t xml:space="preserve">a </w:t>
      </w:r>
      <w:r w:rsidR="000D486C">
        <w:rPr>
          <w:rFonts w:ascii="Times New Roman" w:eastAsia="Times New Roman" w:hAnsi="Times New Roman" w:cs="Times New Roman"/>
          <w:color w:val="000000"/>
          <w:sz w:val="24"/>
          <w:szCs w:val="24"/>
        </w:rPr>
        <w:t>predefined identification number for students, which starts with the letterals “GBS” and a 3 digit number attached with a “-”. Th</w:t>
      </w:r>
      <w:r w:rsidR="009C21DC">
        <w:rPr>
          <w:rFonts w:ascii="Times New Roman" w:eastAsia="Times New Roman" w:hAnsi="Times New Roman" w:cs="Times New Roman"/>
          <w:color w:val="000000"/>
          <w:sz w:val="24"/>
          <w:szCs w:val="24"/>
        </w:rPr>
        <w:t>ese</w:t>
      </w:r>
      <w:r w:rsidR="000D486C">
        <w:rPr>
          <w:rFonts w:ascii="Times New Roman" w:eastAsia="Times New Roman" w:hAnsi="Times New Roman" w:cs="Times New Roman"/>
          <w:color w:val="000000"/>
          <w:sz w:val="24"/>
          <w:szCs w:val="24"/>
        </w:rPr>
        <w:t xml:space="preserve"> predefined identification numbers help the implementation of the requirements because it is easy to check within an if statement. </w:t>
      </w:r>
    </w:p>
    <w:tbl>
      <w:tblPr>
        <w:tblW w:w="7780" w:type="dxa"/>
        <w:tblCellMar>
          <w:left w:w="70" w:type="dxa"/>
          <w:right w:w="70" w:type="dxa"/>
        </w:tblCellMar>
        <w:tblLook w:val="04A0" w:firstRow="1" w:lastRow="0" w:firstColumn="1" w:lastColumn="0" w:noHBand="0" w:noVBand="1"/>
      </w:tblPr>
      <w:tblGrid>
        <w:gridCol w:w="2180"/>
        <w:gridCol w:w="969"/>
        <w:gridCol w:w="1753"/>
        <w:gridCol w:w="2878"/>
      </w:tblGrid>
      <w:tr w:rsidR="002233BE" w:rsidRPr="002233BE" w14:paraId="3AB4042B" w14:textId="77777777" w:rsidTr="00D4123F">
        <w:trPr>
          <w:trHeight w:val="308"/>
        </w:trPr>
        <w:tc>
          <w:tcPr>
            <w:tcW w:w="2256" w:type="dxa"/>
            <w:tcBorders>
              <w:top w:val="single" w:sz="4" w:space="0" w:color="auto"/>
              <w:left w:val="single" w:sz="4" w:space="0" w:color="auto"/>
              <w:bottom w:val="single" w:sz="4" w:space="0" w:color="auto"/>
              <w:right w:val="single" w:sz="4" w:space="0" w:color="auto"/>
            </w:tcBorders>
            <w:shd w:val="clear" w:color="000000" w:fill="F2F2F2"/>
            <w:hideMark/>
          </w:tcPr>
          <w:p w14:paraId="04276EC7"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 xml:space="preserve">Use Case </w:t>
            </w:r>
          </w:p>
        </w:tc>
        <w:tc>
          <w:tcPr>
            <w:tcW w:w="5524" w:type="dxa"/>
            <w:gridSpan w:val="3"/>
            <w:tcBorders>
              <w:top w:val="single" w:sz="4" w:space="0" w:color="auto"/>
              <w:left w:val="nil"/>
              <w:bottom w:val="single" w:sz="4" w:space="0" w:color="auto"/>
              <w:right w:val="single" w:sz="4" w:space="0" w:color="auto"/>
            </w:tcBorders>
            <w:shd w:val="clear" w:color="000000" w:fill="F2F2F2"/>
            <w:hideMark/>
          </w:tcPr>
          <w:p w14:paraId="77D17CF7" w14:textId="762BCDE2" w:rsidR="002233BE" w:rsidRPr="002233BE" w:rsidRDefault="002233BE" w:rsidP="002233BE">
            <w:pPr>
              <w:spacing w:after="0" w:line="240" w:lineRule="auto"/>
              <w:rPr>
                <w:rFonts w:ascii="Times New Roman" w:eastAsia="Times New Roman" w:hAnsi="Times New Roman" w:cs="Times New Roman"/>
                <w:color w:val="000000"/>
                <w:sz w:val="24"/>
                <w:szCs w:val="24"/>
              </w:rPr>
            </w:pPr>
            <w:r w:rsidRPr="002233BE">
              <w:rPr>
                <w:rFonts w:ascii="Times New Roman" w:eastAsia="Times New Roman" w:hAnsi="Times New Roman" w:cs="Times New Roman"/>
                <w:color w:val="000000"/>
                <w:sz w:val="24"/>
                <w:szCs w:val="24"/>
              </w:rPr>
              <w:t>Login into the system (UC_OR</w:t>
            </w:r>
            <w:r w:rsidR="00D4123F">
              <w:rPr>
                <w:rFonts w:ascii="Times New Roman" w:eastAsia="Times New Roman" w:hAnsi="Times New Roman" w:cs="Times New Roman"/>
                <w:color w:val="000000"/>
                <w:sz w:val="24"/>
                <w:szCs w:val="24"/>
              </w:rPr>
              <w:t>1</w:t>
            </w:r>
            <w:r w:rsidRPr="002233BE">
              <w:rPr>
                <w:rFonts w:ascii="Times New Roman" w:eastAsia="Times New Roman" w:hAnsi="Times New Roman" w:cs="Times New Roman"/>
                <w:color w:val="000000"/>
                <w:sz w:val="24"/>
                <w:szCs w:val="24"/>
              </w:rPr>
              <w:t>)</w:t>
            </w:r>
          </w:p>
        </w:tc>
      </w:tr>
      <w:tr w:rsidR="002233BE" w:rsidRPr="002233BE" w14:paraId="54E0E737" w14:textId="77777777" w:rsidTr="00D4123F">
        <w:trPr>
          <w:trHeight w:val="615"/>
        </w:trPr>
        <w:tc>
          <w:tcPr>
            <w:tcW w:w="2256" w:type="dxa"/>
            <w:tcBorders>
              <w:top w:val="nil"/>
              <w:left w:val="single" w:sz="4" w:space="0" w:color="auto"/>
              <w:bottom w:val="single" w:sz="4" w:space="0" w:color="auto"/>
              <w:right w:val="single" w:sz="4" w:space="0" w:color="auto"/>
            </w:tcBorders>
            <w:shd w:val="clear" w:color="000000" w:fill="F2F2F2"/>
            <w:hideMark/>
          </w:tcPr>
          <w:p w14:paraId="2710C9F4"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Goal</w:t>
            </w:r>
          </w:p>
        </w:tc>
        <w:tc>
          <w:tcPr>
            <w:tcW w:w="5524" w:type="dxa"/>
            <w:gridSpan w:val="3"/>
            <w:tcBorders>
              <w:top w:val="single" w:sz="4" w:space="0" w:color="auto"/>
              <w:left w:val="nil"/>
              <w:bottom w:val="single" w:sz="4" w:space="0" w:color="auto"/>
              <w:right w:val="single" w:sz="4" w:space="0" w:color="auto"/>
            </w:tcBorders>
            <w:shd w:val="clear" w:color="auto" w:fill="auto"/>
            <w:hideMark/>
          </w:tcPr>
          <w:p w14:paraId="4A20516F" w14:textId="2EEE9A6F" w:rsidR="002233BE" w:rsidRPr="002233BE" w:rsidRDefault="00D4123F" w:rsidP="002233B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sers can log in to the system and the system can detect the currently logged-in user. </w:t>
            </w:r>
          </w:p>
        </w:tc>
      </w:tr>
      <w:tr w:rsidR="002233BE" w:rsidRPr="002233BE" w14:paraId="04987427" w14:textId="77777777" w:rsidTr="00D4123F">
        <w:trPr>
          <w:trHeight w:val="615"/>
        </w:trPr>
        <w:tc>
          <w:tcPr>
            <w:tcW w:w="2256" w:type="dxa"/>
            <w:tcBorders>
              <w:top w:val="nil"/>
              <w:left w:val="single" w:sz="4" w:space="0" w:color="auto"/>
              <w:bottom w:val="nil"/>
              <w:right w:val="single" w:sz="4" w:space="0" w:color="auto"/>
            </w:tcBorders>
            <w:shd w:val="clear" w:color="000000" w:fill="F2F2F2"/>
            <w:hideMark/>
          </w:tcPr>
          <w:p w14:paraId="5313054B"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Preconditions</w:t>
            </w:r>
          </w:p>
        </w:tc>
        <w:tc>
          <w:tcPr>
            <w:tcW w:w="5524" w:type="dxa"/>
            <w:gridSpan w:val="3"/>
            <w:tcBorders>
              <w:top w:val="single" w:sz="4" w:space="0" w:color="auto"/>
              <w:left w:val="nil"/>
              <w:bottom w:val="single" w:sz="4" w:space="0" w:color="auto"/>
              <w:right w:val="single" w:sz="4" w:space="0" w:color="000000"/>
            </w:tcBorders>
            <w:shd w:val="clear" w:color="000000" w:fill="F2F2F2"/>
            <w:hideMark/>
          </w:tcPr>
          <w:p w14:paraId="1BBEDFB2" w14:textId="77777777" w:rsidR="002233BE" w:rsidRPr="002233BE" w:rsidRDefault="002233BE" w:rsidP="002233BE">
            <w:pPr>
              <w:spacing w:after="0" w:line="240" w:lineRule="auto"/>
              <w:rPr>
                <w:rFonts w:ascii="Times New Roman" w:eastAsia="Times New Roman" w:hAnsi="Times New Roman" w:cs="Times New Roman"/>
                <w:color w:val="000000"/>
                <w:sz w:val="24"/>
                <w:szCs w:val="24"/>
              </w:rPr>
            </w:pPr>
            <w:r w:rsidRPr="002233BE">
              <w:rPr>
                <w:rFonts w:ascii="Times New Roman" w:eastAsia="Times New Roman" w:hAnsi="Times New Roman" w:cs="Times New Roman"/>
                <w:color w:val="000000"/>
                <w:sz w:val="24"/>
                <w:szCs w:val="24"/>
              </w:rPr>
              <w:t>The User knows his/her login details</w:t>
            </w:r>
          </w:p>
        </w:tc>
      </w:tr>
      <w:tr w:rsidR="002233BE" w:rsidRPr="002233BE" w14:paraId="4DF26955" w14:textId="77777777" w:rsidTr="00D4123F">
        <w:trPr>
          <w:trHeight w:val="308"/>
        </w:trPr>
        <w:tc>
          <w:tcPr>
            <w:tcW w:w="2256" w:type="dxa"/>
            <w:tcBorders>
              <w:top w:val="single" w:sz="4" w:space="0" w:color="auto"/>
              <w:left w:val="single" w:sz="4" w:space="0" w:color="auto"/>
              <w:bottom w:val="nil"/>
              <w:right w:val="single" w:sz="4" w:space="0" w:color="auto"/>
            </w:tcBorders>
            <w:shd w:val="clear" w:color="000000" w:fill="F2F2F2"/>
            <w:hideMark/>
          </w:tcPr>
          <w:p w14:paraId="67ACB064"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Actor(s)</w:t>
            </w:r>
          </w:p>
        </w:tc>
        <w:tc>
          <w:tcPr>
            <w:tcW w:w="5524" w:type="dxa"/>
            <w:gridSpan w:val="3"/>
            <w:tcBorders>
              <w:top w:val="single" w:sz="4" w:space="0" w:color="auto"/>
              <w:left w:val="nil"/>
              <w:bottom w:val="single" w:sz="4" w:space="0" w:color="auto"/>
              <w:right w:val="single" w:sz="4" w:space="0" w:color="auto"/>
            </w:tcBorders>
            <w:shd w:val="clear" w:color="000000" w:fill="FFFFFF"/>
            <w:hideMark/>
          </w:tcPr>
          <w:p w14:paraId="66F7DD51"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Lecturer/Student</w:t>
            </w:r>
          </w:p>
        </w:tc>
      </w:tr>
      <w:tr w:rsidR="00D4123F" w:rsidRPr="002233BE" w14:paraId="536B422C" w14:textId="77777777" w:rsidTr="00EE0EE7">
        <w:trPr>
          <w:trHeight w:val="308"/>
        </w:trPr>
        <w:tc>
          <w:tcPr>
            <w:tcW w:w="2256" w:type="dxa"/>
            <w:tcBorders>
              <w:top w:val="single" w:sz="4" w:space="0" w:color="auto"/>
              <w:left w:val="single" w:sz="4" w:space="0" w:color="auto"/>
              <w:bottom w:val="nil"/>
              <w:right w:val="single" w:sz="4" w:space="0" w:color="auto"/>
            </w:tcBorders>
            <w:shd w:val="clear" w:color="000000" w:fill="F2F2F2"/>
            <w:hideMark/>
          </w:tcPr>
          <w:p w14:paraId="67BFB3D9"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Main Success Scenario</w:t>
            </w:r>
          </w:p>
        </w:tc>
        <w:tc>
          <w:tcPr>
            <w:tcW w:w="1000" w:type="dxa"/>
            <w:tcBorders>
              <w:top w:val="nil"/>
              <w:left w:val="nil"/>
              <w:bottom w:val="single" w:sz="4" w:space="0" w:color="auto"/>
              <w:right w:val="single" w:sz="4" w:space="0" w:color="auto"/>
            </w:tcBorders>
            <w:shd w:val="clear" w:color="000000" w:fill="F2F2F2"/>
            <w:hideMark/>
          </w:tcPr>
          <w:p w14:paraId="40638118" w14:textId="77777777" w:rsidR="002233BE" w:rsidRPr="002233BE" w:rsidRDefault="002233BE" w:rsidP="002233BE">
            <w:pPr>
              <w:spacing w:after="0" w:line="240" w:lineRule="auto"/>
              <w:jc w:val="center"/>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1.</w:t>
            </w:r>
          </w:p>
        </w:tc>
        <w:tc>
          <w:tcPr>
            <w:tcW w:w="1454" w:type="dxa"/>
            <w:tcBorders>
              <w:top w:val="nil"/>
              <w:left w:val="nil"/>
              <w:bottom w:val="single" w:sz="4" w:space="0" w:color="auto"/>
              <w:right w:val="single" w:sz="4" w:space="0" w:color="auto"/>
            </w:tcBorders>
            <w:shd w:val="clear" w:color="000000" w:fill="F2F2F2"/>
            <w:hideMark/>
          </w:tcPr>
          <w:p w14:paraId="445C59D3"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Lecturer/Student</w:t>
            </w:r>
          </w:p>
        </w:tc>
        <w:tc>
          <w:tcPr>
            <w:tcW w:w="3070" w:type="dxa"/>
            <w:tcBorders>
              <w:top w:val="nil"/>
              <w:left w:val="nil"/>
              <w:bottom w:val="single" w:sz="4" w:space="0" w:color="auto"/>
              <w:right w:val="single" w:sz="4" w:space="0" w:color="auto"/>
            </w:tcBorders>
            <w:shd w:val="clear" w:color="000000" w:fill="F2F2F2"/>
            <w:hideMark/>
          </w:tcPr>
          <w:p w14:paraId="25EEC0E8" w14:textId="4A165C26" w:rsidR="002233BE" w:rsidRPr="002233BE" w:rsidRDefault="00EE0EE7" w:rsidP="002233BE">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t</w:t>
            </w:r>
            <w:r w:rsidR="002233BE" w:rsidRPr="002233BE">
              <w:rPr>
                <w:rFonts w:ascii="Times New Roman" w:eastAsia="Times New Roman" w:hAnsi="Times New Roman" w:cs="Times New Roman"/>
                <w:color w:val="000000"/>
                <w:sz w:val="24"/>
                <w:szCs w:val="24"/>
                <w:lang w:val="de-DE"/>
              </w:rPr>
              <w:t>ypes in the username</w:t>
            </w:r>
          </w:p>
        </w:tc>
      </w:tr>
      <w:tr w:rsidR="00D4123F" w:rsidRPr="002233BE" w14:paraId="4BF35F9A" w14:textId="77777777" w:rsidTr="00EE0EE7">
        <w:trPr>
          <w:trHeight w:val="308"/>
        </w:trPr>
        <w:tc>
          <w:tcPr>
            <w:tcW w:w="2256" w:type="dxa"/>
            <w:tcBorders>
              <w:top w:val="nil"/>
              <w:left w:val="single" w:sz="4" w:space="0" w:color="auto"/>
              <w:bottom w:val="nil"/>
              <w:right w:val="single" w:sz="4" w:space="0" w:color="auto"/>
            </w:tcBorders>
            <w:shd w:val="clear" w:color="000000" w:fill="F2F2F2"/>
            <w:hideMark/>
          </w:tcPr>
          <w:p w14:paraId="54D66D2C"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 </w:t>
            </w:r>
          </w:p>
        </w:tc>
        <w:tc>
          <w:tcPr>
            <w:tcW w:w="1000" w:type="dxa"/>
            <w:tcBorders>
              <w:top w:val="single" w:sz="4" w:space="0" w:color="auto"/>
              <w:left w:val="nil"/>
              <w:bottom w:val="single" w:sz="4" w:space="0" w:color="auto"/>
              <w:right w:val="single" w:sz="4" w:space="0" w:color="auto"/>
            </w:tcBorders>
            <w:shd w:val="clear" w:color="auto" w:fill="auto"/>
            <w:hideMark/>
          </w:tcPr>
          <w:p w14:paraId="41270CFF" w14:textId="77777777" w:rsidR="002233BE" w:rsidRPr="002233BE" w:rsidRDefault="002233BE" w:rsidP="002233BE">
            <w:pPr>
              <w:spacing w:after="0" w:line="240" w:lineRule="auto"/>
              <w:jc w:val="center"/>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2.</w:t>
            </w:r>
          </w:p>
        </w:tc>
        <w:tc>
          <w:tcPr>
            <w:tcW w:w="1454" w:type="dxa"/>
            <w:tcBorders>
              <w:top w:val="single" w:sz="4" w:space="0" w:color="auto"/>
              <w:left w:val="single" w:sz="4" w:space="0" w:color="auto"/>
              <w:bottom w:val="single" w:sz="4" w:space="0" w:color="auto"/>
              <w:right w:val="single" w:sz="4" w:space="0" w:color="auto"/>
            </w:tcBorders>
            <w:shd w:val="clear" w:color="auto" w:fill="auto"/>
            <w:hideMark/>
          </w:tcPr>
          <w:p w14:paraId="122A6E94"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Lecturer/Student</w:t>
            </w:r>
          </w:p>
        </w:tc>
        <w:tc>
          <w:tcPr>
            <w:tcW w:w="3070" w:type="dxa"/>
            <w:tcBorders>
              <w:top w:val="single" w:sz="4" w:space="0" w:color="auto"/>
              <w:left w:val="single" w:sz="4" w:space="0" w:color="auto"/>
              <w:bottom w:val="single" w:sz="4" w:space="0" w:color="auto"/>
              <w:right w:val="single" w:sz="4" w:space="0" w:color="auto"/>
            </w:tcBorders>
            <w:shd w:val="clear" w:color="auto" w:fill="auto"/>
            <w:hideMark/>
          </w:tcPr>
          <w:p w14:paraId="00E0D260" w14:textId="01F68F20" w:rsidR="002233BE" w:rsidRPr="002233BE" w:rsidRDefault="00EE0EE7" w:rsidP="002233BE">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t</w:t>
            </w:r>
            <w:r w:rsidR="002233BE" w:rsidRPr="002233BE">
              <w:rPr>
                <w:rFonts w:ascii="Times New Roman" w:eastAsia="Times New Roman" w:hAnsi="Times New Roman" w:cs="Times New Roman"/>
                <w:color w:val="000000"/>
                <w:sz w:val="24"/>
                <w:szCs w:val="24"/>
                <w:lang w:val="de-DE"/>
              </w:rPr>
              <w:t>ypes in the passwor</w:t>
            </w:r>
            <w:r w:rsidR="002233BE">
              <w:rPr>
                <w:rFonts w:ascii="Times New Roman" w:eastAsia="Times New Roman" w:hAnsi="Times New Roman" w:cs="Times New Roman"/>
                <w:color w:val="000000"/>
                <w:sz w:val="24"/>
                <w:szCs w:val="24"/>
                <w:lang w:val="de-DE"/>
              </w:rPr>
              <w:t>d</w:t>
            </w:r>
          </w:p>
        </w:tc>
      </w:tr>
      <w:tr w:rsidR="00D4123F" w:rsidRPr="002233BE" w14:paraId="643A723A" w14:textId="77777777" w:rsidTr="00EE0EE7">
        <w:trPr>
          <w:trHeight w:val="1538"/>
        </w:trPr>
        <w:tc>
          <w:tcPr>
            <w:tcW w:w="2256" w:type="dxa"/>
            <w:tcBorders>
              <w:top w:val="nil"/>
              <w:left w:val="single" w:sz="4" w:space="0" w:color="auto"/>
              <w:bottom w:val="nil"/>
              <w:right w:val="single" w:sz="4" w:space="0" w:color="auto"/>
            </w:tcBorders>
            <w:shd w:val="clear" w:color="000000" w:fill="F2F2F2"/>
            <w:hideMark/>
          </w:tcPr>
          <w:p w14:paraId="52A76FA9"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 </w:t>
            </w:r>
          </w:p>
        </w:tc>
        <w:tc>
          <w:tcPr>
            <w:tcW w:w="1000" w:type="dxa"/>
            <w:tcBorders>
              <w:top w:val="single" w:sz="4" w:space="0" w:color="auto"/>
              <w:left w:val="nil"/>
              <w:bottom w:val="single" w:sz="4" w:space="0" w:color="auto"/>
              <w:right w:val="single" w:sz="4" w:space="0" w:color="auto"/>
            </w:tcBorders>
            <w:shd w:val="clear" w:color="000000" w:fill="F2F2F2"/>
            <w:hideMark/>
          </w:tcPr>
          <w:p w14:paraId="7C738E18" w14:textId="5CBE2B28" w:rsidR="002233BE" w:rsidRPr="002233BE" w:rsidRDefault="00D4123F" w:rsidP="002233BE">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3</w:t>
            </w:r>
            <w:r w:rsidR="002233BE" w:rsidRPr="002233BE">
              <w:rPr>
                <w:rFonts w:ascii="Times New Roman" w:eastAsia="Times New Roman" w:hAnsi="Times New Roman" w:cs="Times New Roman"/>
                <w:color w:val="000000"/>
                <w:sz w:val="24"/>
                <w:szCs w:val="24"/>
                <w:lang w:val="de-DE"/>
              </w:rPr>
              <w:t>.</w:t>
            </w:r>
          </w:p>
        </w:tc>
        <w:tc>
          <w:tcPr>
            <w:tcW w:w="1454" w:type="dxa"/>
            <w:tcBorders>
              <w:top w:val="single" w:sz="4" w:space="0" w:color="auto"/>
              <w:left w:val="nil"/>
              <w:bottom w:val="single" w:sz="4" w:space="0" w:color="auto"/>
              <w:right w:val="single" w:sz="4" w:space="0" w:color="auto"/>
            </w:tcBorders>
            <w:shd w:val="clear" w:color="000000" w:fill="F2F2F2"/>
            <w:hideMark/>
          </w:tcPr>
          <w:p w14:paraId="781F178A" w14:textId="77777777" w:rsidR="002233BE" w:rsidRPr="002233BE" w:rsidRDefault="002233BE" w:rsidP="002233BE">
            <w:pPr>
              <w:spacing w:after="0" w:line="240" w:lineRule="auto"/>
              <w:rPr>
                <w:rFonts w:ascii="Times New Roman" w:eastAsia="Times New Roman" w:hAnsi="Times New Roman" w:cs="Times New Roman"/>
                <w:color w:val="000000"/>
                <w:sz w:val="24"/>
                <w:szCs w:val="24"/>
                <w:lang w:val="de-DE"/>
              </w:rPr>
            </w:pPr>
            <w:r w:rsidRPr="002233BE">
              <w:rPr>
                <w:rFonts w:ascii="Times New Roman" w:eastAsia="Times New Roman" w:hAnsi="Times New Roman" w:cs="Times New Roman"/>
                <w:color w:val="000000"/>
                <w:sz w:val="24"/>
                <w:szCs w:val="24"/>
                <w:lang w:val="de-DE"/>
              </w:rPr>
              <w:t>System</w:t>
            </w:r>
          </w:p>
        </w:tc>
        <w:tc>
          <w:tcPr>
            <w:tcW w:w="3070" w:type="dxa"/>
            <w:tcBorders>
              <w:top w:val="single" w:sz="4" w:space="0" w:color="auto"/>
              <w:left w:val="nil"/>
              <w:bottom w:val="single" w:sz="4" w:space="0" w:color="auto"/>
              <w:right w:val="single" w:sz="4" w:space="0" w:color="auto"/>
            </w:tcBorders>
            <w:shd w:val="clear" w:color="000000" w:fill="F2F2F2"/>
            <w:hideMark/>
          </w:tcPr>
          <w:p w14:paraId="1D9051AB" w14:textId="77777777" w:rsidR="00D4123F" w:rsidRDefault="002233BE" w:rsidP="002233BE">
            <w:pPr>
              <w:spacing w:after="0" w:line="240" w:lineRule="auto"/>
              <w:rPr>
                <w:rFonts w:ascii="Times New Roman" w:eastAsia="Times New Roman" w:hAnsi="Times New Roman" w:cs="Times New Roman"/>
                <w:color w:val="000000"/>
                <w:sz w:val="24"/>
                <w:szCs w:val="24"/>
              </w:rPr>
            </w:pPr>
            <w:r w:rsidRPr="002233BE">
              <w:rPr>
                <w:rFonts w:ascii="Times New Roman" w:eastAsia="Times New Roman" w:hAnsi="Times New Roman" w:cs="Times New Roman"/>
                <w:color w:val="000000"/>
                <w:sz w:val="24"/>
                <w:szCs w:val="24"/>
              </w:rPr>
              <w:t xml:space="preserve">checks input values with the data values saved in the database: </w:t>
            </w:r>
          </w:p>
          <w:p w14:paraId="5DCE4D97" w14:textId="77777777" w:rsidR="00D4123F" w:rsidRDefault="00D4123F" w:rsidP="002233BE">
            <w:pPr>
              <w:spacing w:after="0" w:line="240" w:lineRule="auto"/>
              <w:rPr>
                <w:rFonts w:ascii="Times New Roman" w:eastAsia="Times New Roman" w:hAnsi="Times New Roman" w:cs="Times New Roman"/>
                <w:color w:val="000000"/>
                <w:sz w:val="24"/>
                <w:szCs w:val="24"/>
              </w:rPr>
            </w:pPr>
            <w:r w:rsidRPr="00D4123F">
              <w:rPr>
                <w:rFonts w:ascii="Times New Roman" w:eastAsia="Times New Roman" w:hAnsi="Times New Roman" w:cs="Times New Roman"/>
                <w:b/>
                <w:bCs/>
                <w:color w:val="000000"/>
                <w:sz w:val="24"/>
                <w:szCs w:val="24"/>
              </w:rPr>
              <w:t>If</w:t>
            </w:r>
            <w:r w:rsidR="002233BE" w:rsidRPr="002233BE">
              <w:rPr>
                <w:rFonts w:ascii="Times New Roman" w:eastAsia="Times New Roman" w:hAnsi="Times New Roman" w:cs="Times New Roman"/>
                <w:color w:val="000000"/>
                <w:sz w:val="24"/>
                <w:szCs w:val="24"/>
              </w:rPr>
              <w:t xml:space="preserve"> input values are </w:t>
            </w:r>
            <w:r w:rsidR="002233BE" w:rsidRPr="002233BE">
              <w:rPr>
                <w:rFonts w:ascii="Times New Roman" w:eastAsia="Times New Roman" w:hAnsi="Times New Roman" w:cs="Times New Roman"/>
                <w:b/>
                <w:bCs/>
                <w:color w:val="000000"/>
                <w:sz w:val="24"/>
                <w:szCs w:val="24"/>
                <w:u w:val="single"/>
              </w:rPr>
              <w:t>true</w:t>
            </w:r>
            <w:r w:rsidR="002233BE" w:rsidRPr="002233BE">
              <w:rPr>
                <w:rFonts w:ascii="Times New Roman" w:eastAsia="Times New Roman" w:hAnsi="Times New Roman" w:cs="Times New Roman"/>
                <w:color w:val="000000"/>
                <w:sz w:val="24"/>
                <w:szCs w:val="24"/>
              </w:rPr>
              <w:t xml:space="preserve"> redirects to </w:t>
            </w:r>
            <w:r w:rsidR="002233BE">
              <w:rPr>
                <w:rFonts w:ascii="Times New Roman" w:eastAsia="Times New Roman" w:hAnsi="Times New Roman" w:cs="Times New Roman"/>
                <w:color w:val="000000"/>
                <w:sz w:val="24"/>
                <w:szCs w:val="24"/>
              </w:rPr>
              <w:t xml:space="preserve">the </w:t>
            </w:r>
            <w:r w:rsidR="002233BE" w:rsidRPr="002233BE">
              <w:rPr>
                <w:rFonts w:ascii="Times New Roman" w:eastAsia="Times New Roman" w:hAnsi="Times New Roman" w:cs="Times New Roman"/>
                <w:color w:val="000000"/>
                <w:sz w:val="24"/>
                <w:szCs w:val="24"/>
              </w:rPr>
              <w:t xml:space="preserve">landing page; </w:t>
            </w:r>
          </w:p>
          <w:p w14:paraId="5BD70DD4" w14:textId="4499DD5F" w:rsidR="002233BE" w:rsidRPr="002233BE" w:rsidRDefault="00D4123F" w:rsidP="002233BE">
            <w:pPr>
              <w:spacing w:after="0" w:line="240" w:lineRule="auto"/>
              <w:rPr>
                <w:rFonts w:ascii="Times New Roman" w:eastAsia="Times New Roman" w:hAnsi="Times New Roman" w:cs="Times New Roman"/>
                <w:color w:val="000000"/>
                <w:sz w:val="24"/>
                <w:szCs w:val="24"/>
              </w:rPr>
            </w:pPr>
            <w:r w:rsidRPr="00D4123F">
              <w:rPr>
                <w:rFonts w:ascii="Times New Roman" w:eastAsia="Times New Roman" w:hAnsi="Times New Roman" w:cs="Times New Roman"/>
                <w:b/>
                <w:bCs/>
                <w:color w:val="000000"/>
                <w:sz w:val="24"/>
                <w:szCs w:val="24"/>
              </w:rPr>
              <w:t>Else</w:t>
            </w:r>
            <w:r>
              <w:rPr>
                <w:rFonts w:ascii="Times New Roman" w:eastAsia="Times New Roman" w:hAnsi="Times New Roman" w:cs="Times New Roman"/>
                <w:color w:val="000000"/>
                <w:sz w:val="24"/>
                <w:szCs w:val="24"/>
              </w:rPr>
              <w:t xml:space="preserve"> </w:t>
            </w:r>
            <w:r w:rsidR="002233BE" w:rsidRPr="002233BE">
              <w:rPr>
                <w:rFonts w:ascii="Times New Roman" w:eastAsia="Times New Roman" w:hAnsi="Times New Roman" w:cs="Times New Roman"/>
                <w:color w:val="000000"/>
                <w:sz w:val="24"/>
                <w:szCs w:val="24"/>
              </w:rPr>
              <w:t>give ou</w:t>
            </w:r>
            <w:r w:rsidR="002233BE">
              <w:rPr>
                <w:rFonts w:ascii="Times New Roman" w:eastAsia="Times New Roman" w:hAnsi="Times New Roman" w:cs="Times New Roman"/>
                <w:color w:val="000000"/>
                <w:sz w:val="24"/>
                <w:szCs w:val="24"/>
              </w:rPr>
              <w:t>t</w:t>
            </w:r>
            <w:r w:rsidR="002233BE" w:rsidRPr="002233BE">
              <w:rPr>
                <w:rFonts w:ascii="Times New Roman" w:eastAsia="Times New Roman" w:hAnsi="Times New Roman" w:cs="Times New Roman"/>
                <w:color w:val="000000"/>
                <w:sz w:val="24"/>
                <w:szCs w:val="24"/>
              </w:rPr>
              <w:t xml:space="preserve"> </w:t>
            </w:r>
            <w:r w:rsidR="002233BE">
              <w:rPr>
                <w:rFonts w:ascii="Times New Roman" w:eastAsia="Times New Roman" w:hAnsi="Times New Roman" w:cs="Times New Roman"/>
                <w:color w:val="000000"/>
                <w:sz w:val="24"/>
                <w:szCs w:val="24"/>
              </w:rPr>
              <w:t xml:space="preserve">an </w:t>
            </w:r>
            <w:r w:rsidR="002233BE" w:rsidRPr="002233BE">
              <w:rPr>
                <w:rFonts w:ascii="Times New Roman" w:eastAsia="Times New Roman" w:hAnsi="Times New Roman" w:cs="Times New Roman"/>
                <w:color w:val="000000"/>
                <w:sz w:val="24"/>
                <w:szCs w:val="24"/>
              </w:rPr>
              <w:t>error message</w:t>
            </w:r>
          </w:p>
        </w:tc>
      </w:tr>
      <w:tr w:rsidR="00D4123F" w:rsidRPr="002233BE" w14:paraId="6D88A4EB" w14:textId="77777777" w:rsidTr="00D4123F">
        <w:trPr>
          <w:trHeight w:val="615"/>
        </w:trPr>
        <w:tc>
          <w:tcPr>
            <w:tcW w:w="2256" w:type="dxa"/>
            <w:tcBorders>
              <w:top w:val="nil"/>
              <w:left w:val="single" w:sz="4" w:space="0" w:color="auto"/>
              <w:bottom w:val="nil"/>
              <w:right w:val="single" w:sz="4" w:space="0" w:color="auto"/>
            </w:tcBorders>
            <w:shd w:val="clear" w:color="000000" w:fill="F2F2F2"/>
          </w:tcPr>
          <w:p w14:paraId="6D633CAC" w14:textId="77777777" w:rsidR="00D4123F" w:rsidRPr="00D4123F" w:rsidRDefault="00D4123F" w:rsidP="002233BE">
            <w:pPr>
              <w:spacing w:after="0" w:line="240" w:lineRule="auto"/>
              <w:rPr>
                <w:rFonts w:ascii="Times New Roman" w:eastAsia="Times New Roman" w:hAnsi="Times New Roman" w:cs="Times New Roman"/>
                <w:color w:val="000000"/>
                <w:sz w:val="24"/>
                <w:szCs w:val="24"/>
              </w:rPr>
            </w:pPr>
          </w:p>
        </w:tc>
        <w:tc>
          <w:tcPr>
            <w:tcW w:w="1000" w:type="dxa"/>
            <w:tcBorders>
              <w:top w:val="single" w:sz="4" w:space="0" w:color="auto"/>
              <w:left w:val="nil"/>
              <w:bottom w:val="single" w:sz="4" w:space="0" w:color="auto"/>
              <w:right w:val="single" w:sz="4" w:space="0" w:color="auto"/>
            </w:tcBorders>
            <w:shd w:val="clear" w:color="auto" w:fill="FFFFFF" w:themeFill="background1"/>
          </w:tcPr>
          <w:p w14:paraId="131B879A" w14:textId="6B919121" w:rsidR="00D4123F" w:rsidRPr="002233BE" w:rsidRDefault="00D4123F" w:rsidP="00D4123F">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 xml:space="preserve">4. Case: </w:t>
            </w:r>
            <w:r w:rsidRPr="00D4123F">
              <w:rPr>
                <w:rFonts w:ascii="Times New Roman" w:eastAsia="Times New Roman" w:hAnsi="Times New Roman" w:cs="Times New Roman"/>
                <w:b/>
                <w:bCs/>
                <w:color w:val="000000"/>
                <w:sz w:val="24"/>
                <w:szCs w:val="24"/>
                <w:lang w:val="de-DE"/>
              </w:rPr>
              <w:t>false</w:t>
            </w:r>
          </w:p>
        </w:tc>
        <w:tc>
          <w:tcPr>
            <w:tcW w:w="1454" w:type="dxa"/>
            <w:tcBorders>
              <w:top w:val="single" w:sz="4" w:space="0" w:color="auto"/>
              <w:left w:val="nil"/>
              <w:bottom w:val="single" w:sz="4" w:space="0" w:color="auto"/>
              <w:right w:val="single" w:sz="4" w:space="0" w:color="auto"/>
            </w:tcBorders>
            <w:shd w:val="clear" w:color="auto" w:fill="FFFFFF" w:themeFill="background1"/>
          </w:tcPr>
          <w:p w14:paraId="222DCED4" w14:textId="1D6F1992" w:rsidR="00D4123F" w:rsidRPr="002233BE" w:rsidRDefault="00D4123F" w:rsidP="002233BE">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Lecturer/Student</w:t>
            </w:r>
          </w:p>
        </w:tc>
        <w:tc>
          <w:tcPr>
            <w:tcW w:w="3070" w:type="dxa"/>
            <w:tcBorders>
              <w:top w:val="single" w:sz="4" w:space="0" w:color="auto"/>
              <w:left w:val="nil"/>
              <w:bottom w:val="single" w:sz="4" w:space="0" w:color="auto"/>
              <w:right w:val="single" w:sz="4" w:space="0" w:color="auto"/>
            </w:tcBorders>
            <w:shd w:val="clear" w:color="auto" w:fill="FFFFFF" w:themeFill="background1"/>
          </w:tcPr>
          <w:p w14:paraId="5264511D" w14:textId="7E376AF7" w:rsidR="00D4123F" w:rsidRPr="002233BE" w:rsidRDefault="00EE0EE7" w:rsidP="002233B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D4123F">
              <w:rPr>
                <w:rFonts w:ascii="Times New Roman" w:eastAsia="Times New Roman" w:hAnsi="Times New Roman" w:cs="Times New Roman"/>
                <w:color w:val="000000"/>
                <w:sz w:val="24"/>
                <w:szCs w:val="24"/>
              </w:rPr>
              <w:t>tart</w:t>
            </w:r>
            <w:r>
              <w:rPr>
                <w:rFonts w:ascii="Times New Roman" w:eastAsia="Times New Roman" w:hAnsi="Times New Roman" w:cs="Times New Roman"/>
                <w:color w:val="000000"/>
                <w:sz w:val="24"/>
                <w:szCs w:val="24"/>
              </w:rPr>
              <w:t>s</w:t>
            </w:r>
            <w:r w:rsidR="00D4123F">
              <w:rPr>
                <w:rFonts w:ascii="Times New Roman" w:eastAsia="Times New Roman" w:hAnsi="Times New Roman" w:cs="Times New Roman"/>
                <w:color w:val="000000"/>
                <w:sz w:val="24"/>
                <w:szCs w:val="24"/>
              </w:rPr>
              <w:t xml:space="preserve"> from step 1 again. </w:t>
            </w:r>
          </w:p>
        </w:tc>
      </w:tr>
      <w:tr w:rsidR="00D4123F" w:rsidRPr="002233BE" w14:paraId="6E0BFC6E" w14:textId="77777777" w:rsidTr="00D4123F">
        <w:trPr>
          <w:trHeight w:val="1538"/>
        </w:trPr>
        <w:tc>
          <w:tcPr>
            <w:tcW w:w="2256" w:type="dxa"/>
            <w:tcBorders>
              <w:top w:val="nil"/>
              <w:left w:val="single" w:sz="4" w:space="0" w:color="auto"/>
              <w:bottom w:val="single" w:sz="4" w:space="0" w:color="auto"/>
              <w:right w:val="single" w:sz="4" w:space="0" w:color="auto"/>
            </w:tcBorders>
            <w:shd w:val="clear" w:color="000000" w:fill="F2F2F2"/>
          </w:tcPr>
          <w:p w14:paraId="61559CAE" w14:textId="77777777" w:rsidR="00D4123F" w:rsidRPr="00D4123F" w:rsidRDefault="00D4123F" w:rsidP="002233BE">
            <w:pPr>
              <w:spacing w:after="0" w:line="240" w:lineRule="auto"/>
              <w:rPr>
                <w:rFonts w:ascii="Times New Roman" w:eastAsia="Times New Roman" w:hAnsi="Times New Roman" w:cs="Times New Roman"/>
                <w:color w:val="000000"/>
                <w:sz w:val="24"/>
                <w:szCs w:val="24"/>
              </w:rPr>
            </w:pPr>
          </w:p>
        </w:tc>
        <w:tc>
          <w:tcPr>
            <w:tcW w:w="1000" w:type="dxa"/>
            <w:tcBorders>
              <w:top w:val="single" w:sz="4" w:space="0" w:color="auto"/>
              <w:left w:val="nil"/>
              <w:bottom w:val="single" w:sz="4" w:space="0" w:color="auto"/>
              <w:right w:val="single" w:sz="4" w:space="0" w:color="auto"/>
            </w:tcBorders>
            <w:shd w:val="clear" w:color="000000" w:fill="F2F2F2"/>
          </w:tcPr>
          <w:p w14:paraId="2C68A33E" w14:textId="7C4DCA68" w:rsidR="00D4123F" w:rsidRDefault="00D4123F" w:rsidP="00D4123F">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 xml:space="preserve">4. Case: </w:t>
            </w:r>
            <w:r w:rsidRPr="00D4123F">
              <w:rPr>
                <w:rFonts w:ascii="Times New Roman" w:eastAsia="Times New Roman" w:hAnsi="Times New Roman" w:cs="Times New Roman"/>
                <w:b/>
                <w:bCs/>
                <w:color w:val="000000"/>
                <w:sz w:val="24"/>
                <w:szCs w:val="24"/>
                <w:lang w:val="de-DE"/>
              </w:rPr>
              <w:t>true</w:t>
            </w:r>
          </w:p>
        </w:tc>
        <w:tc>
          <w:tcPr>
            <w:tcW w:w="1454" w:type="dxa"/>
            <w:tcBorders>
              <w:top w:val="single" w:sz="4" w:space="0" w:color="auto"/>
              <w:left w:val="nil"/>
              <w:bottom w:val="single" w:sz="4" w:space="0" w:color="auto"/>
              <w:right w:val="single" w:sz="4" w:space="0" w:color="auto"/>
            </w:tcBorders>
            <w:shd w:val="clear" w:color="000000" w:fill="F2F2F2"/>
          </w:tcPr>
          <w:p w14:paraId="454B47CE" w14:textId="24E8D324" w:rsidR="00D4123F" w:rsidRDefault="00D4123F" w:rsidP="002233BE">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System</w:t>
            </w:r>
          </w:p>
        </w:tc>
        <w:tc>
          <w:tcPr>
            <w:tcW w:w="3070" w:type="dxa"/>
            <w:tcBorders>
              <w:top w:val="single" w:sz="4" w:space="0" w:color="auto"/>
              <w:left w:val="nil"/>
              <w:bottom w:val="single" w:sz="4" w:space="0" w:color="auto"/>
              <w:right w:val="single" w:sz="4" w:space="0" w:color="auto"/>
            </w:tcBorders>
            <w:shd w:val="clear" w:color="000000" w:fill="F2F2F2"/>
          </w:tcPr>
          <w:p w14:paraId="415E64AD" w14:textId="77777777" w:rsidR="00D4123F" w:rsidRDefault="00D4123F" w:rsidP="002233B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hecks the login details: </w:t>
            </w:r>
          </w:p>
          <w:p w14:paraId="2838D474" w14:textId="77777777" w:rsidR="00D4123F" w:rsidRDefault="00D4123F" w:rsidP="002233BE">
            <w:pPr>
              <w:spacing w:after="0" w:line="240" w:lineRule="auto"/>
              <w:rPr>
                <w:rFonts w:ascii="Times New Roman" w:eastAsia="Times New Roman" w:hAnsi="Times New Roman" w:cs="Times New Roman"/>
                <w:color w:val="000000"/>
                <w:sz w:val="24"/>
                <w:szCs w:val="24"/>
              </w:rPr>
            </w:pPr>
            <w:r w:rsidRPr="00D4123F">
              <w:rPr>
                <w:rFonts w:ascii="Times New Roman" w:eastAsia="Times New Roman" w:hAnsi="Times New Roman" w:cs="Times New Roman"/>
                <w:b/>
                <w:bCs/>
                <w:color w:val="000000"/>
                <w:sz w:val="24"/>
                <w:szCs w:val="24"/>
              </w:rPr>
              <w:t>If</w:t>
            </w:r>
            <w:r>
              <w:rPr>
                <w:rFonts w:ascii="Times New Roman" w:eastAsia="Times New Roman" w:hAnsi="Times New Roman" w:cs="Times New Roman"/>
                <w:color w:val="000000"/>
                <w:sz w:val="24"/>
                <w:szCs w:val="24"/>
              </w:rPr>
              <w:t xml:space="preserve"> the username starts with GBS, then redirect to the student landing page; </w:t>
            </w:r>
          </w:p>
          <w:p w14:paraId="740E9235" w14:textId="4E839004" w:rsidR="00D4123F" w:rsidRDefault="00D4123F" w:rsidP="002233BE">
            <w:pPr>
              <w:spacing w:after="0" w:line="240" w:lineRule="auto"/>
              <w:rPr>
                <w:rFonts w:ascii="Times New Roman" w:eastAsia="Times New Roman" w:hAnsi="Times New Roman" w:cs="Times New Roman"/>
                <w:color w:val="000000"/>
                <w:sz w:val="24"/>
                <w:szCs w:val="24"/>
              </w:rPr>
            </w:pPr>
            <w:r w:rsidRPr="00D4123F">
              <w:rPr>
                <w:rFonts w:ascii="Times New Roman" w:eastAsia="Times New Roman" w:hAnsi="Times New Roman" w:cs="Times New Roman"/>
                <w:b/>
                <w:bCs/>
                <w:color w:val="000000"/>
                <w:sz w:val="24"/>
                <w:szCs w:val="24"/>
              </w:rPr>
              <w:t>Else</w:t>
            </w:r>
            <w:r>
              <w:rPr>
                <w:rFonts w:ascii="Times New Roman" w:eastAsia="Times New Roman" w:hAnsi="Times New Roman" w:cs="Times New Roman"/>
                <w:color w:val="000000"/>
                <w:sz w:val="24"/>
                <w:szCs w:val="24"/>
              </w:rPr>
              <w:t xml:space="preserve"> redirect to the lecturer landing page </w:t>
            </w:r>
          </w:p>
        </w:tc>
      </w:tr>
    </w:tbl>
    <w:p w14:paraId="09F5997C" w14:textId="3F8E7919" w:rsidR="00D4123F" w:rsidRDefault="00F6079C" w:rsidP="00F6079C">
      <w:pPr>
        <w:pStyle w:val="Beschriftung"/>
        <w:rPr>
          <w:color w:val="000000"/>
        </w:rPr>
      </w:pPr>
      <w:bookmarkStart w:id="37" w:name="_Toc84706529"/>
      <w:r>
        <w:t xml:space="preserve">Table </w:t>
      </w:r>
      <w:fldSimple w:instr=" SEQ Table \* ARABIC ">
        <w:r w:rsidR="009F7BC5">
          <w:rPr>
            <w:noProof/>
          </w:rPr>
          <w:t>2</w:t>
        </w:r>
      </w:fldSimple>
      <w:r w:rsidR="00D4123F">
        <w:rPr>
          <w:color w:val="000000"/>
        </w:rPr>
        <w:t xml:space="preserve">: Use Case organizational </w:t>
      </w:r>
      <w:r w:rsidR="00087C92">
        <w:rPr>
          <w:color w:val="000000"/>
        </w:rPr>
        <w:t>1</w:t>
      </w:r>
      <w:bookmarkEnd w:id="37"/>
    </w:p>
    <w:p w14:paraId="75FB890E" w14:textId="77777777" w:rsidR="00C44E58" w:rsidRDefault="00D4123F" w:rsidP="00C44E58">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bookmarkStart w:id="38" w:name="_Toc84274705"/>
    </w:p>
    <w:p w14:paraId="68B2F6CC" w14:textId="243A91E3" w:rsidR="002E7F5E" w:rsidRPr="00C44E58" w:rsidRDefault="00AD326F" w:rsidP="00C44E58">
      <w:pPr>
        <w:pStyle w:val="berschrift3"/>
        <w:rPr>
          <w:rFonts w:eastAsia="Times New Roman" w:cs="Times New Roman"/>
          <w:i/>
          <w:color w:val="000000"/>
          <w:sz w:val="20"/>
          <w:szCs w:val="20"/>
        </w:rPr>
      </w:pPr>
      <w:bookmarkStart w:id="39" w:name="_Toc84706447"/>
      <w:r>
        <w:lastRenderedPageBreak/>
        <w:t>Requirements for the Set of Action Default User</w:t>
      </w:r>
      <w:bookmarkEnd w:id="38"/>
      <w:bookmarkEnd w:id="39"/>
    </w:p>
    <w:p w14:paraId="34B2CEE5" w14:textId="03DDEEAA" w:rsidR="002E7F5E" w:rsidRDefault="007D49B7">
      <w:pPr>
        <w:spacing w:before="240" w:after="240" w:line="240" w:lineRule="auto"/>
        <w:jc w:val="both"/>
        <w:rPr>
          <w:rFonts w:ascii="Times New Roman" w:eastAsia="Times New Roman" w:hAnsi="Times New Roman" w:cs="Times New Roman"/>
          <w:sz w:val="24"/>
          <w:szCs w:val="24"/>
        </w:rPr>
      </w:pPr>
      <w:r>
        <w:rPr>
          <w:noProof/>
        </w:rPr>
        <w:drawing>
          <wp:anchor distT="114300" distB="114300" distL="114300" distR="114300" simplePos="0" relativeHeight="251664384" behindDoc="0" locked="0" layoutInCell="1" hidden="0" allowOverlap="1" wp14:anchorId="645E1CBC" wp14:editId="484BF05A">
            <wp:simplePos x="0" y="0"/>
            <wp:positionH relativeFrom="column">
              <wp:posOffset>1128713</wp:posOffset>
            </wp:positionH>
            <wp:positionV relativeFrom="paragraph">
              <wp:posOffset>1020445</wp:posOffset>
            </wp:positionV>
            <wp:extent cx="3870325" cy="4252595"/>
            <wp:effectExtent l="0" t="0" r="0" b="0"/>
            <wp:wrapTopAndBottom distT="114300" distB="114300"/>
            <wp:docPr id="1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8"/>
                    <a:srcRect/>
                    <a:stretch>
                      <a:fillRect/>
                    </a:stretch>
                  </pic:blipFill>
                  <pic:spPr>
                    <a:xfrm>
                      <a:off x="0" y="0"/>
                      <a:ext cx="3870325" cy="4252595"/>
                    </a:xfrm>
                    <a:prstGeom prst="rect">
                      <a:avLst/>
                    </a:prstGeom>
                    <a:ln/>
                  </pic:spPr>
                </pic:pic>
              </a:graphicData>
            </a:graphic>
            <wp14:sizeRelV relativeFrom="margin">
              <wp14:pctHeight>0</wp14:pctHeight>
            </wp14:sizeRelV>
          </wp:anchor>
        </w:drawing>
      </w:r>
      <w:r w:rsidR="00AD326F">
        <w:rPr>
          <w:rFonts w:ascii="Times New Roman" w:eastAsia="Times New Roman" w:hAnsi="Times New Roman" w:cs="Times New Roman"/>
          <w:sz w:val="24"/>
          <w:szCs w:val="24"/>
        </w:rPr>
        <w:t xml:space="preserve">It has come clear that the e-learning environment differs significantly from traditional learning variants, whereas the underlying principles of the assessment of student performance </w:t>
      </w:r>
      <w:r w:rsidR="002A2F05">
        <w:rPr>
          <w:rFonts w:ascii="Times New Roman" w:eastAsia="Times New Roman" w:hAnsi="Times New Roman" w:cs="Times New Roman"/>
          <w:sz w:val="24"/>
          <w:szCs w:val="24"/>
        </w:rPr>
        <w:t>are</w:t>
      </w:r>
      <w:r w:rsidR="00AD326F">
        <w:rPr>
          <w:rFonts w:ascii="Times New Roman" w:eastAsia="Times New Roman" w:hAnsi="Times New Roman" w:cs="Times New Roman"/>
          <w:sz w:val="24"/>
          <w:szCs w:val="24"/>
        </w:rPr>
        <w:t xml:space="preserve"> not very different. That's why the Pennsylvania State University could define principles, in order to create a guideline for e-learning assessment, which is visualized in Figure </w:t>
      </w:r>
      <w:r w:rsidR="00F6079C">
        <w:rPr>
          <w:rFonts w:ascii="Times New Roman" w:eastAsia="Times New Roman" w:hAnsi="Times New Roman" w:cs="Times New Roman"/>
          <w:sz w:val="24"/>
          <w:szCs w:val="24"/>
        </w:rPr>
        <w:t>5</w:t>
      </w:r>
      <w:r w:rsidR="00552D86">
        <w:rPr>
          <w:rFonts w:ascii="Times New Roman" w:eastAsia="Times New Roman" w:hAnsi="Times New Roman" w:cs="Times New Roman"/>
          <w:sz w:val="24"/>
          <w:szCs w:val="24"/>
        </w:rPr>
        <w:t xml:space="preserve"> </w:t>
      </w:r>
      <w:r w:rsidR="00552D86">
        <w:rPr>
          <w:rFonts w:ascii="Times New Roman" w:eastAsia="Times New Roman" w:hAnsi="Times New Roman" w:cs="Times New Roman"/>
          <w:sz w:val="24"/>
          <w:szCs w:val="24"/>
        </w:rPr>
        <w:fldChar w:fldCharType="begin"/>
      </w:r>
      <w:r w:rsidR="00552D86">
        <w:rPr>
          <w:rFonts w:ascii="Times New Roman" w:eastAsia="Times New Roman" w:hAnsi="Times New Roman" w:cs="Times New Roman"/>
          <w:sz w:val="24"/>
          <w:szCs w:val="24"/>
        </w:rPr>
        <w:instrText xml:space="preserve"> ADDIN EN.CITE &lt;EndNote&gt;&lt;Cite&gt;&lt;Author&gt;Meyen&lt;/Author&gt;&lt;Year&gt;2002&lt;/Year&gt;&lt;RecNum&gt;22&lt;/RecNum&gt;&lt;DisplayText&gt;(Meyen, Aust, Bui, &amp;amp; Isaacson, 2002)&lt;/DisplayText&gt;&lt;record&gt;&lt;rec-number&gt;22&lt;/rec-number&gt;&lt;foreign-keys&gt;&lt;key app="EN" db-id="rt9ev2zxe50fxpesrtnvzwrk5zsdpaweetzw" timestamp="1627220969"&gt;22&lt;/key&gt;&lt;/foreign-keys&gt;&lt;ref-type name="Journal Article"&gt;17&lt;/ref-type&gt;&lt;contributors&gt;&lt;authors&gt;&lt;author&gt;Meyen, Edward L&lt;/author&gt;&lt;author&gt;Aust, Ronald J&lt;/author&gt;&lt;author&gt;Bui, Yvonne N&lt;/author&gt;&lt;author&gt;Isaacson, Robert&lt;/author&gt;&lt;/authors&gt;&lt;/contributors&gt;&lt;titles&gt;&lt;title&gt;Assessing and monitoring student progress in an e-learning personnel preparation environment&lt;/title&gt;&lt;secondary-title&gt;Teacher education and special education&lt;/secondary-title&gt;&lt;/titles&gt;&lt;periodical&gt;&lt;full-title&gt;Teacher education and special education&lt;/full-title&gt;&lt;/periodical&gt;&lt;pages&gt;187-198&lt;/pages&gt;&lt;volume&gt;25&lt;/volume&gt;&lt;number&gt;2&lt;/number&gt;&lt;dates&gt;&lt;year&gt;2002&lt;/year&gt;&lt;/dates&gt;&lt;isbn&gt;0888-4064&lt;/isbn&gt;&lt;urls&gt;&lt;/urls&gt;&lt;/record&gt;&lt;/Cite&gt;&lt;/EndNote&gt;</w:instrText>
      </w:r>
      <w:r w:rsidR="00552D86">
        <w:rPr>
          <w:rFonts w:ascii="Times New Roman" w:eastAsia="Times New Roman" w:hAnsi="Times New Roman" w:cs="Times New Roman"/>
          <w:sz w:val="24"/>
          <w:szCs w:val="24"/>
        </w:rPr>
        <w:fldChar w:fldCharType="separate"/>
      </w:r>
      <w:r w:rsidR="00552D86">
        <w:rPr>
          <w:rFonts w:ascii="Times New Roman" w:eastAsia="Times New Roman" w:hAnsi="Times New Roman" w:cs="Times New Roman"/>
          <w:noProof/>
          <w:sz w:val="24"/>
          <w:szCs w:val="24"/>
        </w:rPr>
        <w:t>(Meyen, Aust, Bui, &amp; Isaacson, 2002)</w:t>
      </w:r>
      <w:r w:rsidR="00552D86">
        <w:rPr>
          <w:rFonts w:ascii="Times New Roman" w:eastAsia="Times New Roman" w:hAnsi="Times New Roman" w:cs="Times New Roman"/>
          <w:sz w:val="24"/>
          <w:szCs w:val="24"/>
        </w:rPr>
        <w:fldChar w:fldCharType="end"/>
      </w:r>
      <w:r w:rsidR="00552D86">
        <w:rPr>
          <w:rFonts w:ascii="Times New Roman" w:eastAsia="Times New Roman" w:hAnsi="Times New Roman" w:cs="Times New Roman"/>
          <w:sz w:val="24"/>
          <w:szCs w:val="24"/>
        </w:rPr>
        <w:t xml:space="preserve">. </w:t>
      </w:r>
    </w:p>
    <w:p w14:paraId="42100539" w14:textId="144D75BB" w:rsidR="004024AE" w:rsidRDefault="00F6079C" w:rsidP="00F6079C">
      <w:pPr>
        <w:pStyle w:val="Beschriftung"/>
        <w:rPr>
          <w:b w:val="0"/>
          <w:color w:val="000000"/>
        </w:rPr>
      </w:pPr>
      <w:bookmarkStart w:id="40" w:name="_Toc84706482"/>
      <w:r>
        <w:t xml:space="preserve">Figure </w:t>
      </w:r>
      <w:fldSimple w:instr=" SEQ Figure \* ARABIC ">
        <w:r w:rsidR="009F7BC5">
          <w:rPr>
            <w:noProof/>
          </w:rPr>
          <w:t>5</w:t>
        </w:r>
      </w:fldSimple>
      <w:r w:rsidR="004024AE">
        <w:rPr>
          <w:color w:val="000000"/>
        </w:rPr>
        <w:t xml:space="preserve">: </w:t>
      </w:r>
      <w:r w:rsidR="002233BE">
        <w:rPr>
          <w:color w:val="000000"/>
        </w:rPr>
        <w:t>Guideline for e-learning assessment</w:t>
      </w:r>
      <w:bookmarkEnd w:id="40"/>
    </w:p>
    <w:p w14:paraId="0FBC4593" w14:textId="759259FA" w:rsidR="004024AE" w:rsidRPr="00F205F1" w:rsidRDefault="004024AE" w:rsidP="00F205F1">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Source: own </w:t>
      </w:r>
      <w:r w:rsidR="00B25D4A">
        <w:rPr>
          <w:rFonts w:ascii="Times New Roman" w:eastAsia="Times New Roman" w:hAnsi="Times New Roman" w:cs="Times New Roman"/>
          <w:i/>
          <w:color w:val="000000"/>
          <w:sz w:val="20"/>
          <w:szCs w:val="20"/>
        </w:rPr>
        <w:t>analysis</w:t>
      </w:r>
    </w:p>
    <w:p w14:paraId="4AB7F86A" w14:textId="19850C38" w:rsidR="002E7F5E" w:rsidRDefault="00AD326F">
      <w:pPr>
        <w:spacing w:before="240" w:after="24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ed on the guideline, the first point is that the learning goals in e-learning should be identical to the assessment activities from traditional learning environments. This is actually covered by the SAP UCC Curriculums, that’s why this requirement is set as a pre-condition for the prototype. </w:t>
      </w:r>
    </w:p>
    <w:p w14:paraId="0EC1D074" w14:textId="304C44FE" w:rsidR="002E7F5E" w:rsidRDefault="00AD326F">
      <w:pPr>
        <w:spacing w:before="240" w:after="24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he second guideline is the assessment and management strategies that should be integrated into the learning experience, with the goal that students can assess their progress and reestablish their lesson goals. In other words, it is important that the student can assess themselves, in order to increase the quality of the learning objectives, because he/she is recapturing the whole case study, which directly leads to a more </w:t>
      </w:r>
      <w:r w:rsidR="004024AE">
        <w:rPr>
          <w:rFonts w:ascii="Times New Roman" w:eastAsia="Times New Roman" w:hAnsi="Times New Roman" w:cs="Times New Roman"/>
          <w:sz w:val="24"/>
          <w:szCs w:val="24"/>
        </w:rPr>
        <w:t>in</w:t>
      </w:r>
      <w:r w:rsidR="002A2F05">
        <w:rPr>
          <w:rFonts w:ascii="Times New Roman" w:eastAsia="Times New Roman" w:hAnsi="Times New Roman" w:cs="Times New Roman"/>
          <w:sz w:val="24"/>
          <w:szCs w:val="24"/>
        </w:rPr>
        <w:t>-</w:t>
      </w:r>
      <w:r w:rsidR="004024AE">
        <w:rPr>
          <w:rFonts w:ascii="Times New Roman" w:eastAsia="Times New Roman" w:hAnsi="Times New Roman" w:cs="Times New Roman"/>
          <w:sz w:val="24"/>
          <w:szCs w:val="24"/>
        </w:rPr>
        <w:t>depth</w:t>
      </w:r>
      <w:r>
        <w:rPr>
          <w:rFonts w:ascii="Times New Roman" w:eastAsia="Times New Roman" w:hAnsi="Times New Roman" w:cs="Times New Roman"/>
          <w:sz w:val="24"/>
          <w:szCs w:val="24"/>
        </w:rPr>
        <w:t xml:space="preserve"> view into the assessment. Hereby it is important to mention, that the overall assessment with the shown data should not be on the </w:t>
      </w:r>
      <w:r w:rsidR="004024AE">
        <w:rPr>
          <w:rFonts w:ascii="Times New Roman" w:eastAsia="Times New Roman" w:hAnsi="Times New Roman" w:cs="Times New Roman"/>
          <w:sz w:val="24"/>
          <w:szCs w:val="24"/>
        </w:rPr>
        <w:t>home screen</w:t>
      </w:r>
      <w:r>
        <w:rPr>
          <w:rFonts w:ascii="Times New Roman" w:eastAsia="Times New Roman" w:hAnsi="Times New Roman" w:cs="Times New Roman"/>
          <w:sz w:val="24"/>
          <w:szCs w:val="24"/>
        </w:rPr>
        <w:t xml:space="preserve">. This is mandatory for readability and structural reasons. Because of that, the integration of a button, which leads to the visualization of the data should be integrated into the prototype, and </w:t>
      </w:r>
      <w:r>
        <w:rPr>
          <w:rFonts w:ascii="Times New Roman" w:eastAsia="Times New Roman" w:hAnsi="Times New Roman" w:cs="Times New Roman"/>
          <w:sz w:val="24"/>
          <w:szCs w:val="24"/>
        </w:rPr>
        <w:lastRenderedPageBreak/>
        <w:t xml:space="preserve">the belonging requirement is that </w:t>
      </w:r>
      <w:r>
        <w:rPr>
          <w:rFonts w:ascii="Times New Roman" w:eastAsia="Times New Roman" w:hAnsi="Times New Roman" w:cs="Times New Roman"/>
          <w:i/>
          <w:sz w:val="24"/>
          <w:szCs w:val="24"/>
        </w:rPr>
        <w:t>“The default user should be able to confirm and graphically see his/her results by pressing a button.”</w:t>
      </w:r>
    </w:p>
    <w:p w14:paraId="3C66B2BB" w14:textId="2DCBF5D9" w:rsidR="002E7F5E" w:rsidRDefault="00AD326F">
      <w:pPr>
        <w:spacing w:before="240" w:after="240" w:line="240" w:lineRule="auto"/>
        <w:jc w:val="both"/>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The last guideline is the assessment and management strategies that should fit the needs and characteristics of the distance learner. Because of simplicity reasons, the needs of the learner can be interpreted as the selection of the Case Studies. This has the consequence that the user can select and personalize his/her mandatory needs for the assessment. Therefore he/she can select a case study, whereupon the user can </w:t>
      </w:r>
      <w:r w:rsidR="004024AE">
        <w:rPr>
          <w:rFonts w:ascii="Times New Roman" w:eastAsia="Times New Roman" w:hAnsi="Times New Roman" w:cs="Times New Roman"/>
          <w:sz w:val="24"/>
          <w:szCs w:val="24"/>
        </w:rPr>
        <w:t>self-assess</w:t>
      </w:r>
      <w:r>
        <w:rPr>
          <w:rFonts w:ascii="Times New Roman" w:eastAsia="Times New Roman" w:hAnsi="Times New Roman" w:cs="Times New Roman"/>
          <w:sz w:val="24"/>
          <w:szCs w:val="24"/>
        </w:rPr>
        <w:t xml:space="preserve"> themselves. The belonging requirement is that </w:t>
      </w:r>
      <w:r>
        <w:rPr>
          <w:rFonts w:ascii="Times New Roman" w:eastAsia="Times New Roman" w:hAnsi="Times New Roman" w:cs="Times New Roman"/>
          <w:i/>
          <w:sz w:val="24"/>
          <w:szCs w:val="24"/>
        </w:rPr>
        <w:t>“The default user should be able to select a specific case study from a drop-down menu”</w:t>
      </w:r>
      <w:r>
        <w:rPr>
          <w:rFonts w:ascii="Times New Roman" w:eastAsia="Times New Roman" w:hAnsi="Times New Roman" w:cs="Times New Roman"/>
          <w:sz w:val="24"/>
          <w:szCs w:val="24"/>
        </w:rPr>
        <w:t xml:space="preserve">. Additionally, it is only logical to integrate the functionality that the learner can deselect his/her selection. </w:t>
      </w:r>
      <w:r>
        <w:rPr>
          <w:rFonts w:ascii="Times New Roman" w:eastAsia="Times New Roman" w:hAnsi="Times New Roman" w:cs="Times New Roman"/>
          <w:i/>
          <w:sz w:val="24"/>
          <w:szCs w:val="24"/>
        </w:rPr>
        <w:t>“The default user should be able to delete (UI based) the selection of SoAD01.”</w:t>
      </w:r>
    </w:p>
    <w:p w14:paraId="7C8DF2B3" w14:textId="3069F332" w:rsidR="00AB112F" w:rsidRPr="00AB112F" w:rsidRDefault="00F205F1" w:rsidP="00AB112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AB112F">
        <w:rPr>
          <w:rFonts w:ascii="Times New Roman" w:eastAsia="Times New Roman" w:hAnsi="Times New Roman" w:cs="Times New Roman"/>
          <w:color w:val="000000"/>
          <w:sz w:val="24"/>
          <w:szCs w:val="24"/>
        </w:rPr>
        <w:t>he use case UC_D1 for SoAD01 is create</w:t>
      </w:r>
      <w:r>
        <w:rPr>
          <w:rFonts w:ascii="Times New Roman" w:eastAsia="Times New Roman" w:hAnsi="Times New Roman" w:cs="Times New Roman"/>
          <w:color w:val="000000"/>
          <w:sz w:val="24"/>
          <w:szCs w:val="24"/>
        </w:rPr>
        <w:t xml:space="preserve">d in </w:t>
      </w:r>
      <w:r w:rsidR="00F6079C">
        <w:rPr>
          <w:rFonts w:ascii="Times New Roman" w:eastAsia="Times New Roman" w:hAnsi="Times New Roman" w:cs="Times New Roman"/>
          <w:color w:val="000000"/>
          <w:sz w:val="24"/>
          <w:szCs w:val="24"/>
        </w:rPr>
        <w:t>table</w:t>
      </w:r>
      <w:r>
        <w:rPr>
          <w:rFonts w:ascii="Times New Roman" w:eastAsia="Times New Roman" w:hAnsi="Times New Roman" w:cs="Times New Roman"/>
          <w:color w:val="000000"/>
          <w:sz w:val="24"/>
          <w:szCs w:val="24"/>
        </w:rPr>
        <w:t xml:space="preserve"> </w:t>
      </w:r>
      <w:r w:rsidR="00F6079C">
        <w:rPr>
          <w:rFonts w:ascii="Times New Roman" w:eastAsia="Times New Roman" w:hAnsi="Times New Roman" w:cs="Times New Roman"/>
          <w:color w:val="000000"/>
          <w:sz w:val="24"/>
          <w:szCs w:val="24"/>
        </w:rPr>
        <w:t>3</w:t>
      </w:r>
      <w:r>
        <w:rPr>
          <w:rFonts w:ascii="Times New Roman" w:eastAsia="Times New Roman" w:hAnsi="Times New Roman" w:cs="Times New Roman"/>
          <w:color w:val="000000"/>
          <w:sz w:val="24"/>
          <w:szCs w:val="24"/>
        </w:rPr>
        <w:t>, to get a better understanding of the concept and functionality of the important requirements for the default user</w:t>
      </w:r>
      <w:r w:rsidR="009C69D7">
        <w:rPr>
          <w:rFonts w:ascii="Times New Roman" w:eastAsia="Times New Roman" w:hAnsi="Times New Roman" w:cs="Times New Roman"/>
          <w:color w:val="000000"/>
          <w:sz w:val="24"/>
          <w:szCs w:val="24"/>
        </w:rPr>
        <w:t xml:space="preserve">. The overall aim of the use case is, that the student wants to select the desired case study, in which he/she wants to monitor himself/herself. The precondition hereby is the use case of the organizational requirements (UC_OR1), which describes the login and redirection process of the user. The overall steps are easy to follow. From steps 1 to 3 the student basically selects the case study from dropbox, whereas in step 4 is the trigger point for the if statement in step 5, where the selection of the user is checked. If the selection is invalid the system gives out an error message, else the selection was valid and the user gets redirected to the next page, where the student’s data is showcased. </w:t>
      </w:r>
    </w:p>
    <w:tbl>
      <w:tblPr>
        <w:tblW w:w="7620" w:type="dxa"/>
        <w:tblCellMar>
          <w:left w:w="70" w:type="dxa"/>
          <w:right w:w="70" w:type="dxa"/>
        </w:tblCellMar>
        <w:tblLook w:val="04A0" w:firstRow="1" w:lastRow="0" w:firstColumn="1" w:lastColumn="0" w:noHBand="0" w:noVBand="1"/>
      </w:tblPr>
      <w:tblGrid>
        <w:gridCol w:w="2260"/>
        <w:gridCol w:w="660"/>
        <w:gridCol w:w="1620"/>
        <w:gridCol w:w="3080"/>
      </w:tblGrid>
      <w:tr w:rsidR="00AB112F" w:rsidRPr="00AB112F" w14:paraId="2941ED27" w14:textId="77777777" w:rsidTr="00AB112F">
        <w:trPr>
          <w:trHeight w:val="308"/>
        </w:trPr>
        <w:tc>
          <w:tcPr>
            <w:tcW w:w="2260" w:type="dxa"/>
            <w:tcBorders>
              <w:top w:val="single" w:sz="4" w:space="0" w:color="auto"/>
              <w:left w:val="single" w:sz="4" w:space="0" w:color="auto"/>
              <w:bottom w:val="single" w:sz="4" w:space="0" w:color="auto"/>
              <w:right w:val="single" w:sz="4" w:space="0" w:color="auto"/>
            </w:tcBorders>
            <w:shd w:val="clear" w:color="000000" w:fill="F2F2F2"/>
            <w:hideMark/>
          </w:tcPr>
          <w:p w14:paraId="459C93DA"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xml:space="preserve">Use Case </w:t>
            </w:r>
          </w:p>
        </w:tc>
        <w:tc>
          <w:tcPr>
            <w:tcW w:w="5360" w:type="dxa"/>
            <w:gridSpan w:val="3"/>
            <w:tcBorders>
              <w:top w:val="single" w:sz="4" w:space="0" w:color="auto"/>
              <w:left w:val="nil"/>
              <w:bottom w:val="single" w:sz="4" w:space="0" w:color="auto"/>
              <w:right w:val="single" w:sz="4" w:space="0" w:color="auto"/>
            </w:tcBorders>
            <w:shd w:val="clear" w:color="000000" w:fill="F2F2F2"/>
            <w:hideMark/>
          </w:tcPr>
          <w:p w14:paraId="22E0E871" w14:textId="5D8103BC" w:rsidR="00AB112F" w:rsidRPr="00AB112F" w:rsidRDefault="00087C92" w:rsidP="00AB112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s</w:t>
            </w:r>
            <w:r w:rsidR="00AB112F" w:rsidRPr="00AB112F">
              <w:rPr>
                <w:rFonts w:ascii="Times New Roman" w:eastAsia="Times New Roman" w:hAnsi="Times New Roman" w:cs="Times New Roman"/>
                <w:color w:val="000000"/>
                <w:sz w:val="24"/>
                <w:szCs w:val="24"/>
              </w:rPr>
              <w:t xml:space="preserve">tudent selects </w:t>
            </w:r>
            <w:r>
              <w:rPr>
                <w:rFonts w:ascii="Times New Roman" w:eastAsia="Times New Roman" w:hAnsi="Times New Roman" w:cs="Times New Roman"/>
                <w:color w:val="000000"/>
                <w:sz w:val="24"/>
                <w:szCs w:val="24"/>
              </w:rPr>
              <w:t xml:space="preserve">a </w:t>
            </w:r>
            <w:r w:rsidR="00AB112F" w:rsidRPr="00AB112F">
              <w:rPr>
                <w:rFonts w:ascii="Times New Roman" w:eastAsia="Times New Roman" w:hAnsi="Times New Roman" w:cs="Times New Roman"/>
                <w:color w:val="000000"/>
                <w:sz w:val="24"/>
                <w:szCs w:val="24"/>
              </w:rPr>
              <w:t>case study (UC_D1)</w:t>
            </w:r>
          </w:p>
        </w:tc>
      </w:tr>
      <w:tr w:rsidR="00AB112F" w:rsidRPr="00AB112F" w14:paraId="38643F56" w14:textId="77777777" w:rsidTr="00AB112F">
        <w:trPr>
          <w:trHeight w:val="615"/>
        </w:trPr>
        <w:tc>
          <w:tcPr>
            <w:tcW w:w="2260" w:type="dxa"/>
            <w:tcBorders>
              <w:top w:val="nil"/>
              <w:left w:val="single" w:sz="4" w:space="0" w:color="auto"/>
              <w:bottom w:val="single" w:sz="4" w:space="0" w:color="auto"/>
              <w:right w:val="single" w:sz="4" w:space="0" w:color="auto"/>
            </w:tcBorders>
            <w:shd w:val="clear" w:color="000000" w:fill="F2F2F2"/>
            <w:hideMark/>
          </w:tcPr>
          <w:p w14:paraId="6133AA30"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Goal</w:t>
            </w:r>
          </w:p>
        </w:tc>
        <w:tc>
          <w:tcPr>
            <w:tcW w:w="5360" w:type="dxa"/>
            <w:gridSpan w:val="3"/>
            <w:tcBorders>
              <w:top w:val="single" w:sz="4" w:space="0" w:color="auto"/>
              <w:left w:val="nil"/>
              <w:bottom w:val="single" w:sz="4" w:space="0" w:color="auto"/>
              <w:right w:val="single" w:sz="4" w:space="0" w:color="auto"/>
            </w:tcBorders>
            <w:shd w:val="clear" w:color="auto" w:fill="auto"/>
            <w:hideMark/>
          </w:tcPr>
          <w:p w14:paraId="1614D60C" w14:textId="5336194F"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 xml:space="preserve">The </w:t>
            </w:r>
            <w:r w:rsidR="009C69D7">
              <w:rPr>
                <w:rFonts w:ascii="Times New Roman" w:eastAsia="Times New Roman" w:hAnsi="Times New Roman" w:cs="Times New Roman"/>
                <w:color w:val="000000"/>
                <w:sz w:val="24"/>
                <w:szCs w:val="24"/>
              </w:rPr>
              <w:t>student</w:t>
            </w:r>
            <w:r w:rsidRPr="00AB112F">
              <w:rPr>
                <w:rFonts w:ascii="Times New Roman" w:eastAsia="Times New Roman" w:hAnsi="Times New Roman" w:cs="Times New Roman"/>
                <w:color w:val="000000"/>
                <w:sz w:val="24"/>
                <w:szCs w:val="24"/>
              </w:rPr>
              <w:t xml:space="preserve"> wants to select </w:t>
            </w:r>
            <w:r w:rsidR="00087C92">
              <w:rPr>
                <w:rFonts w:ascii="Times New Roman" w:eastAsia="Times New Roman" w:hAnsi="Times New Roman" w:cs="Times New Roman"/>
                <w:color w:val="000000"/>
                <w:sz w:val="24"/>
                <w:szCs w:val="24"/>
              </w:rPr>
              <w:t>the</w:t>
            </w:r>
            <w:r w:rsidRPr="00AB112F">
              <w:rPr>
                <w:rFonts w:ascii="Times New Roman" w:eastAsia="Times New Roman" w:hAnsi="Times New Roman" w:cs="Times New Roman"/>
                <w:color w:val="000000"/>
                <w:sz w:val="24"/>
                <w:szCs w:val="24"/>
              </w:rPr>
              <w:t xml:space="preserve"> desired case study</w:t>
            </w:r>
          </w:p>
        </w:tc>
      </w:tr>
      <w:tr w:rsidR="00AB112F" w:rsidRPr="00AB112F" w14:paraId="01C9E4EA" w14:textId="77777777" w:rsidTr="00AB112F">
        <w:trPr>
          <w:trHeight w:val="615"/>
        </w:trPr>
        <w:tc>
          <w:tcPr>
            <w:tcW w:w="2260" w:type="dxa"/>
            <w:tcBorders>
              <w:top w:val="nil"/>
              <w:left w:val="single" w:sz="4" w:space="0" w:color="auto"/>
              <w:bottom w:val="nil"/>
              <w:right w:val="single" w:sz="4" w:space="0" w:color="auto"/>
            </w:tcBorders>
            <w:shd w:val="clear" w:color="000000" w:fill="F2F2F2"/>
            <w:hideMark/>
          </w:tcPr>
          <w:p w14:paraId="78DE89D3"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Preconditions</w:t>
            </w:r>
          </w:p>
        </w:tc>
        <w:tc>
          <w:tcPr>
            <w:tcW w:w="5360" w:type="dxa"/>
            <w:gridSpan w:val="3"/>
            <w:tcBorders>
              <w:top w:val="single" w:sz="4" w:space="0" w:color="auto"/>
              <w:left w:val="nil"/>
              <w:bottom w:val="single" w:sz="4" w:space="0" w:color="auto"/>
              <w:right w:val="single" w:sz="4" w:space="0" w:color="000000"/>
            </w:tcBorders>
            <w:shd w:val="clear" w:color="000000" w:fill="F2F2F2"/>
            <w:hideMark/>
          </w:tcPr>
          <w:p w14:paraId="0C5A5DB7" w14:textId="3E2DBC40"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The student opened the website and logged himself/herself in</w:t>
            </w:r>
            <w:r w:rsidR="009C69D7">
              <w:rPr>
                <w:rFonts w:ascii="Times New Roman" w:eastAsia="Times New Roman" w:hAnsi="Times New Roman" w:cs="Times New Roman"/>
                <w:color w:val="000000"/>
                <w:sz w:val="24"/>
                <w:szCs w:val="24"/>
              </w:rPr>
              <w:t xml:space="preserve"> (UC_OR1). </w:t>
            </w:r>
          </w:p>
        </w:tc>
      </w:tr>
      <w:tr w:rsidR="00AB112F" w:rsidRPr="00AB112F" w14:paraId="68F45C70" w14:textId="77777777" w:rsidTr="00AB112F">
        <w:trPr>
          <w:trHeight w:val="308"/>
        </w:trPr>
        <w:tc>
          <w:tcPr>
            <w:tcW w:w="2260" w:type="dxa"/>
            <w:tcBorders>
              <w:top w:val="single" w:sz="4" w:space="0" w:color="auto"/>
              <w:left w:val="single" w:sz="4" w:space="0" w:color="auto"/>
              <w:bottom w:val="nil"/>
              <w:right w:val="single" w:sz="4" w:space="0" w:color="auto"/>
            </w:tcBorders>
            <w:shd w:val="clear" w:color="000000" w:fill="F2F2F2"/>
            <w:hideMark/>
          </w:tcPr>
          <w:p w14:paraId="395F97A9"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Actor(s)</w:t>
            </w:r>
          </w:p>
        </w:tc>
        <w:tc>
          <w:tcPr>
            <w:tcW w:w="5360" w:type="dxa"/>
            <w:gridSpan w:val="3"/>
            <w:tcBorders>
              <w:top w:val="single" w:sz="4" w:space="0" w:color="auto"/>
              <w:left w:val="nil"/>
              <w:bottom w:val="single" w:sz="4" w:space="0" w:color="auto"/>
              <w:right w:val="single" w:sz="4" w:space="0" w:color="auto"/>
            </w:tcBorders>
            <w:shd w:val="clear" w:color="000000" w:fill="FFFFFF"/>
            <w:hideMark/>
          </w:tcPr>
          <w:p w14:paraId="234A0025" w14:textId="337BBA59"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Studen</w:t>
            </w:r>
            <w:r w:rsidR="00EE0EE7">
              <w:rPr>
                <w:rFonts w:ascii="Times New Roman" w:eastAsia="Times New Roman" w:hAnsi="Times New Roman" w:cs="Times New Roman"/>
                <w:color w:val="000000"/>
                <w:sz w:val="24"/>
                <w:szCs w:val="24"/>
                <w:lang w:val="de-DE"/>
              </w:rPr>
              <w:t>t</w:t>
            </w:r>
          </w:p>
        </w:tc>
      </w:tr>
      <w:tr w:rsidR="00AB112F" w:rsidRPr="00AB112F" w14:paraId="43838DEA" w14:textId="77777777" w:rsidTr="00AB112F">
        <w:trPr>
          <w:trHeight w:val="308"/>
        </w:trPr>
        <w:tc>
          <w:tcPr>
            <w:tcW w:w="2260" w:type="dxa"/>
            <w:tcBorders>
              <w:top w:val="single" w:sz="4" w:space="0" w:color="auto"/>
              <w:left w:val="single" w:sz="4" w:space="0" w:color="auto"/>
              <w:bottom w:val="nil"/>
              <w:right w:val="single" w:sz="4" w:space="0" w:color="auto"/>
            </w:tcBorders>
            <w:shd w:val="clear" w:color="000000" w:fill="F2F2F2"/>
            <w:hideMark/>
          </w:tcPr>
          <w:p w14:paraId="018B1C18"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Main Success Scenario</w:t>
            </w:r>
          </w:p>
        </w:tc>
        <w:tc>
          <w:tcPr>
            <w:tcW w:w="660" w:type="dxa"/>
            <w:tcBorders>
              <w:top w:val="nil"/>
              <w:left w:val="nil"/>
              <w:bottom w:val="single" w:sz="4" w:space="0" w:color="auto"/>
              <w:right w:val="single" w:sz="4" w:space="0" w:color="auto"/>
            </w:tcBorders>
            <w:shd w:val="clear" w:color="000000" w:fill="F2F2F2"/>
            <w:hideMark/>
          </w:tcPr>
          <w:p w14:paraId="50C16B4E" w14:textId="77777777" w:rsidR="00AB112F" w:rsidRPr="00AB112F" w:rsidRDefault="00AB112F" w:rsidP="00AB112F">
            <w:pPr>
              <w:spacing w:after="0" w:line="240" w:lineRule="auto"/>
              <w:jc w:val="center"/>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1.</w:t>
            </w:r>
          </w:p>
        </w:tc>
        <w:tc>
          <w:tcPr>
            <w:tcW w:w="1620" w:type="dxa"/>
            <w:tcBorders>
              <w:top w:val="nil"/>
              <w:left w:val="nil"/>
              <w:bottom w:val="single" w:sz="4" w:space="0" w:color="auto"/>
              <w:right w:val="single" w:sz="4" w:space="0" w:color="auto"/>
            </w:tcBorders>
            <w:shd w:val="clear" w:color="000000" w:fill="F2F2F2"/>
            <w:hideMark/>
          </w:tcPr>
          <w:p w14:paraId="273E7E15"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Student</w:t>
            </w:r>
          </w:p>
        </w:tc>
        <w:tc>
          <w:tcPr>
            <w:tcW w:w="3080" w:type="dxa"/>
            <w:tcBorders>
              <w:top w:val="nil"/>
              <w:left w:val="nil"/>
              <w:bottom w:val="single" w:sz="4" w:space="0" w:color="auto"/>
              <w:right w:val="single" w:sz="4" w:space="0" w:color="auto"/>
            </w:tcBorders>
            <w:shd w:val="clear" w:color="000000" w:fill="F2F2F2"/>
            <w:hideMark/>
          </w:tcPr>
          <w:p w14:paraId="2377BC67" w14:textId="5DB88B7D" w:rsidR="00AB112F" w:rsidRPr="00AB112F" w:rsidRDefault="00EE0EE7" w:rsidP="00AB112F">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c</w:t>
            </w:r>
            <w:r w:rsidR="00AB112F" w:rsidRPr="00AB112F">
              <w:rPr>
                <w:rFonts w:ascii="Times New Roman" w:eastAsia="Times New Roman" w:hAnsi="Times New Roman" w:cs="Times New Roman"/>
                <w:color w:val="000000"/>
                <w:sz w:val="24"/>
                <w:szCs w:val="24"/>
                <w:lang w:val="de-DE"/>
              </w:rPr>
              <w:t>licks on dropbox</w:t>
            </w:r>
          </w:p>
        </w:tc>
      </w:tr>
      <w:tr w:rsidR="00AB112F" w:rsidRPr="00AB112F" w14:paraId="7D85BE03" w14:textId="77777777" w:rsidTr="00AB112F">
        <w:trPr>
          <w:trHeight w:val="615"/>
        </w:trPr>
        <w:tc>
          <w:tcPr>
            <w:tcW w:w="2260" w:type="dxa"/>
            <w:tcBorders>
              <w:top w:val="nil"/>
              <w:left w:val="single" w:sz="4" w:space="0" w:color="auto"/>
              <w:bottom w:val="nil"/>
              <w:right w:val="single" w:sz="4" w:space="0" w:color="auto"/>
            </w:tcBorders>
            <w:shd w:val="clear" w:color="000000" w:fill="F2F2F2"/>
            <w:hideMark/>
          </w:tcPr>
          <w:p w14:paraId="28E82353"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w:t>
            </w:r>
          </w:p>
        </w:tc>
        <w:tc>
          <w:tcPr>
            <w:tcW w:w="660" w:type="dxa"/>
            <w:tcBorders>
              <w:top w:val="nil"/>
              <w:left w:val="nil"/>
              <w:bottom w:val="single" w:sz="4" w:space="0" w:color="auto"/>
              <w:right w:val="single" w:sz="4" w:space="0" w:color="auto"/>
            </w:tcBorders>
            <w:shd w:val="clear" w:color="000000" w:fill="FFFFFF"/>
            <w:hideMark/>
          </w:tcPr>
          <w:p w14:paraId="6C9FEE68" w14:textId="0C168E26" w:rsidR="00AB112F" w:rsidRPr="00AB112F" w:rsidRDefault="00AB112F" w:rsidP="00AB112F">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2.</w:t>
            </w:r>
          </w:p>
        </w:tc>
        <w:tc>
          <w:tcPr>
            <w:tcW w:w="1620" w:type="dxa"/>
            <w:tcBorders>
              <w:top w:val="nil"/>
              <w:left w:val="nil"/>
              <w:bottom w:val="single" w:sz="4" w:space="0" w:color="auto"/>
              <w:right w:val="single" w:sz="4" w:space="0" w:color="auto"/>
            </w:tcBorders>
            <w:shd w:val="clear" w:color="000000" w:fill="FFFFFF"/>
            <w:hideMark/>
          </w:tcPr>
          <w:p w14:paraId="4E8A0204"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System</w:t>
            </w:r>
          </w:p>
        </w:tc>
        <w:tc>
          <w:tcPr>
            <w:tcW w:w="3080" w:type="dxa"/>
            <w:tcBorders>
              <w:top w:val="nil"/>
              <w:left w:val="nil"/>
              <w:bottom w:val="single" w:sz="4" w:space="0" w:color="auto"/>
              <w:right w:val="single" w:sz="4" w:space="0" w:color="auto"/>
            </w:tcBorders>
            <w:shd w:val="clear" w:color="000000" w:fill="FFFFFF"/>
            <w:hideMark/>
          </w:tcPr>
          <w:p w14:paraId="1F7C4592" w14:textId="796A43FC" w:rsidR="00AB112F" w:rsidRPr="00AB112F" w:rsidRDefault="00EE0EE7" w:rsidP="00AB112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w:t>
            </w:r>
            <w:r w:rsidR="00AB112F" w:rsidRPr="00AB112F">
              <w:rPr>
                <w:rFonts w:ascii="Times New Roman" w:eastAsia="Times New Roman" w:hAnsi="Times New Roman" w:cs="Times New Roman"/>
                <w:color w:val="000000"/>
                <w:sz w:val="24"/>
                <w:szCs w:val="24"/>
              </w:rPr>
              <w:t>howcases hardcoded case study values</w:t>
            </w:r>
          </w:p>
        </w:tc>
      </w:tr>
      <w:tr w:rsidR="00AB112F" w:rsidRPr="00AB112F" w14:paraId="3946E6D1" w14:textId="77777777" w:rsidTr="00AB112F">
        <w:trPr>
          <w:trHeight w:val="308"/>
        </w:trPr>
        <w:tc>
          <w:tcPr>
            <w:tcW w:w="2260" w:type="dxa"/>
            <w:tcBorders>
              <w:top w:val="nil"/>
              <w:left w:val="single" w:sz="4" w:space="0" w:color="auto"/>
              <w:bottom w:val="nil"/>
              <w:right w:val="single" w:sz="4" w:space="0" w:color="auto"/>
            </w:tcBorders>
            <w:shd w:val="clear" w:color="000000" w:fill="F2F2F2"/>
            <w:hideMark/>
          </w:tcPr>
          <w:p w14:paraId="0ED78057" w14:textId="77777777"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2F2F2"/>
            <w:hideMark/>
          </w:tcPr>
          <w:p w14:paraId="7C6337D5" w14:textId="77777777" w:rsidR="00AB112F" w:rsidRPr="00AB112F" w:rsidRDefault="00AB112F" w:rsidP="00AB112F">
            <w:pPr>
              <w:spacing w:after="0" w:line="240" w:lineRule="auto"/>
              <w:jc w:val="center"/>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xml:space="preserve">3. </w:t>
            </w:r>
          </w:p>
        </w:tc>
        <w:tc>
          <w:tcPr>
            <w:tcW w:w="1620" w:type="dxa"/>
            <w:tcBorders>
              <w:top w:val="nil"/>
              <w:left w:val="nil"/>
              <w:bottom w:val="single" w:sz="4" w:space="0" w:color="auto"/>
              <w:right w:val="single" w:sz="4" w:space="0" w:color="auto"/>
            </w:tcBorders>
            <w:shd w:val="clear" w:color="000000" w:fill="F2F2F2"/>
            <w:hideMark/>
          </w:tcPr>
          <w:p w14:paraId="0561E95C"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Student</w:t>
            </w:r>
          </w:p>
        </w:tc>
        <w:tc>
          <w:tcPr>
            <w:tcW w:w="3080" w:type="dxa"/>
            <w:tcBorders>
              <w:top w:val="nil"/>
              <w:left w:val="nil"/>
              <w:bottom w:val="single" w:sz="4" w:space="0" w:color="auto"/>
              <w:right w:val="single" w:sz="4" w:space="0" w:color="auto"/>
            </w:tcBorders>
            <w:shd w:val="clear" w:color="000000" w:fill="F2F2F2"/>
            <w:hideMark/>
          </w:tcPr>
          <w:p w14:paraId="18420F05" w14:textId="084ACD15" w:rsidR="00AB112F" w:rsidRPr="00AB112F" w:rsidRDefault="00EE0EE7" w:rsidP="00AB112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AB112F" w:rsidRPr="00AB112F">
              <w:rPr>
                <w:rFonts w:ascii="Times New Roman" w:eastAsia="Times New Roman" w:hAnsi="Times New Roman" w:cs="Times New Roman"/>
                <w:color w:val="000000"/>
                <w:sz w:val="24"/>
                <w:szCs w:val="24"/>
              </w:rPr>
              <w:t>licks on desired case study</w:t>
            </w:r>
          </w:p>
        </w:tc>
      </w:tr>
      <w:tr w:rsidR="00AB112F" w:rsidRPr="00AB112F" w14:paraId="01E6F0A8" w14:textId="77777777" w:rsidTr="00AB112F">
        <w:trPr>
          <w:trHeight w:val="308"/>
        </w:trPr>
        <w:tc>
          <w:tcPr>
            <w:tcW w:w="2260" w:type="dxa"/>
            <w:tcBorders>
              <w:top w:val="nil"/>
              <w:left w:val="single" w:sz="4" w:space="0" w:color="auto"/>
              <w:right w:val="single" w:sz="4" w:space="0" w:color="auto"/>
            </w:tcBorders>
            <w:shd w:val="clear" w:color="000000" w:fill="F2F2F2"/>
            <w:hideMark/>
          </w:tcPr>
          <w:p w14:paraId="7011BC03" w14:textId="77777777"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FFFFF"/>
            <w:hideMark/>
          </w:tcPr>
          <w:p w14:paraId="7366A1FE" w14:textId="77777777" w:rsidR="00AB112F" w:rsidRPr="00AB112F" w:rsidRDefault="00AB112F" w:rsidP="00AB112F">
            <w:pPr>
              <w:spacing w:after="0" w:line="240" w:lineRule="auto"/>
              <w:jc w:val="center"/>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4.</w:t>
            </w:r>
          </w:p>
        </w:tc>
        <w:tc>
          <w:tcPr>
            <w:tcW w:w="1620" w:type="dxa"/>
            <w:tcBorders>
              <w:top w:val="nil"/>
              <w:left w:val="nil"/>
              <w:bottom w:val="single" w:sz="4" w:space="0" w:color="auto"/>
              <w:right w:val="single" w:sz="4" w:space="0" w:color="auto"/>
            </w:tcBorders>
            <w:shd w:val="clear" w:color="000000" w:fill="FFFFFF"/>
            <w:hideMark/>
          </w:tcPr>
          <w:p w14:paraId="4361847C"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xml:space="preserve">Student </w:t>
            </w:r>
          </w:p>
        </w:tc>
        <w:tc>
          <w:tcPr>
            <w:tcW w:w="3080" w:type="dxa"/>
            <w:tcBorders>
              <w:top w:val="nil"/>
              <w:left w:val="nil"/>
              <w:bottom w:val="single" w:sz="4" w:space="0" w:color="auto"/>
              <w:right w:val="single" w:sz="4" w:space="0" w:color="auto"/>
            </w:tcBorders>
            <w:shd w:val="clear" w:color="000000" w:fill="FFFFFF"/>
            <w:hideMark/>
          </w:tcPr>
          <w:p w14:paraId="0F246297" w14:textId="2522DAA3" w:rsidR="00AB112F" w:rsidRPr="00AB112F" w:rsidRDefault="00EE0EE7" w:rsidP="00AB112F">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c</w:t>
            </w:r>
            <w:r w:rsidR="00AB112F" w:rsidRPr="00AB112F">
              <w:rPr>
                <w:rFonts w:ascii="Times New Roman" w:eastAsia="Times New Roman" w:hAnsi="Times New Roman" w:cs="Times New Roman"/>
                <w:color w:val="000000"/>
                <w:sz w:val="24"/>
                <w:szCs w:val="24"/>
                <w:lang w:val="de-DE"/>
              </w:rPr>
              <w:t xml:space="preserve">licks on arrow </w:t>
            </w:r>
          </w:p>
        </w:tc>
      </w:tr>
      <w:tr w:rsidR="00AB112F" w:rsidRPr="00AB112F" w14:paraId="4CC61C3B" w14:textId="77777777" w:rsidTr="00AB112F">
        <w:trPr>
          <w:trHeight w:val="923"/>
        </w:trPr>
        <w:tc>
          <w:tcPr>
            <w:tcW w:w="2260" w:type="dxa"/>
            <w:tcBorders>
              <w:top w:val="nil"/>
              <w:left w:val="single" w:sz="4" w:space="0" w:color="auto"/>
              <w:bottom w:val="single" w:sz="4" w:space="0" w:color="auto"/>
              <w:right w:val="single" w:sz="4" w:space="0" w:color="auto"/>
            </w:tcBorders>
            <w:shd w:val="clear" w:color="000000" w:fill="F2F2F2"/>
            <w:hideMark/>
          </w:tcPr>
          <w:p w14:paraId="13AB208B"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w:t>
            </w:r>
          </w:p>
        </w:tc>
        <w:tc>
          <w:tcPr>
            <w:tcW w:w="660" w:type="dxa"/>
            <w:tcBorders>
              <w:top w:val="nil"/>
              <w:left w:val="nil"/>
              <w:bottom w:val="single" w:sz="4" w:space="0" w:color="auto"/>
              <w:right w:val="single" w:sz="4" w:space="0" w:color="auto"/>
            </w:tcBorders>
            <w:shd w:val="clear" w:color="000000" w:fill="F2F2F2"/>
            <w:hideMark/>
          </w:tcPr>
          <w:p w14:paraId="270C413A" w14:textId="77777777" w:rsidR="00AB112F" w:rsidRPr="00AB112F" w:rsidRDefault="00AB112F" w:rsidP="00AB112F">
            <w:pPr>
              <w:spacing w:after="0" w:line="240" w:lineRule="auto"/>
              <w:jc w:val="center"/>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xml:space="preserve">5. </w:t>
            </w:r>
          </w:p>
        </w:tc>
        <w:tc>
          <w:tcPr>
            <w:tcW w:w="1620" w:type="dxa"/>
            <w:tcBorders>
              <w:top w:val="nil"/>
              <w:left w:val="nil"/>
              <w:bottom w:val="single" w:sz="4" w:space="0" w:color="auto"/>
              <w:right w:val="single" w:sz="4" w:space="0" w:color="auto"/>
            </w:tcBorders>
            <w:shd w:val="clear" w:color="000000" w:fill="F2F2F2"/>
            <w:hideMark/>
          </w:tcPr>
          <w:p w14:paraId="1C2F188D"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xml:space="preserve">System </w:t>
            </w:r>
          </w:p>
        </w:tc>
        <w:tc>
          <w:tcPr>
            <w:tcW w:w="3080" w:type="dxa"/>
            <w:tcBorders>
              <w:top w:val="nil"/>
              <w:left w:val="nil"/>
              <w:bottom w:val="single" w:sz="4" w:space="0" w:color="auto"/>
              <w:right w:val="single" w:sz="4" w:space="0" w:color="auto"/>
            </w:tcBorders>
            <w:shd w:val="clear" w:color="000000" w:fill="F2F2F2"/>
            <w:hideMark/>
          </w:tcPr>
          <w:p w14:paraId="1DC36C90" w14:textId="1AB94130" w:rsidR="00087C92" w:rsidRDefault="00EE0EE7" w:rsidP="00AB112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AB112F" w:rsidRPr="00AB112F">
              <w:rPr>
                <w:rFonts w:ascii="Times New Roman" w:eastAsia="Times New Roman" w:hAnsi="Times New Roman" w:cs="Times New Roman"/>
                <w:color w:val="000000"/>
                <w:sz w:val="24"/>
                <w:szCs w:val="24"/>
              </w:rPr>
              <w:t xml:space="preserve">hecks entry values: </w:t>
            </w:r>
          </w:p>
          <w:p w14:paraId="4E1F4150" w14:textId="0CCAC7B9" w:rsidR="00087C92" w:rsidRDefault="00087C92" w:rsidP="00AB112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I</w:t>
            </w:r>
            <w:r w:rsidR="00AB112F" w:rsidRPr="00AB112F">
              <w:rPr>
                <w:rFonts w:ascii="Times New Roman" w:eastAsia="Times New Roman" w:hAnsi="Times New Roman" w:cs="Times New Roman"/>
                <w:b/>
                <w:bCs/>
                <w:color w:val="000000"/>
                <w:sz w:val="24"/>
                <w:szCs w:val="24"/>
              </w:rPr>
              <w:t>f</w:t>
            </w:r>
            <w:r w:rsidR="00AB112F" w:rsidRPr="00AB112F">
              <w:rPr>
                <w:rFonts w:ascii="Times New Roman" w:eastAsia="Times New Roman" w:hAnsi="Times New Roman" w:cs="Times New Roman"/>
                <w:color w:val="000000"/>
                <w:sz w:val="24"/>
                <w:szCs w:val="24"/>
              </w:rPr>
              <w:t xml:space="preserve"> </w:t>
            </w:r>
            <w:r w:rsidR="00AB112F" w:rsidRPr="00AB112F">
              <w:rPr>
                <w:rFonts w:ascii="Times New Roman" w:eastAsia="Times New Roman" w:hAnsi="Times New Roman" w:cs="Times New Roman"/>
                <w:b/>
                <w:bCs/>
                <w:color w:val="000000"/>
                <w:sz w:val="24"/>
                <w:szCs w:val="24"/>
                <w:u w:val="single"/>
              </w:rPr>
              <w:t>true</w:t>
            </w:r>
            <w:r w:rsidR="00AB112F" w:rsidRPr="00AB112F">
              <w:rPr>
                <w:rFonts w:ascii="Times New Roman" w:eastAsia="Times New Roman" w:hAnsi="Times New Roman" w:cs="Times New Roman"/>
                <w:color w:val="000000"/>
                <w:sz w:val="24"/>
                <w:szCs w:val="24"/>
              </w:rPr>
              <w:t xml:space="preserve"> redirect to </w:t>
            </w:r>
            <w:r>
              <w:rPr>
                <w:rFonts w:ascii="Times New Roman" w:eastAsia="Times New Roman" w:hAnsi="Times New Roman" w:cs="Times New Roman"/>
                <w:color w:val="000000"/>
                <w:sz w:val="24"/>
                <w:szCs w:val="24"/>
              </w:rPr>
              <w:t xml:space="preserve">the </w:t>
            </w:r>
            <w:r w:rsidR="00AB112F" w:rsidRPr="00AB112F">
              <w:rPr>
                <w:rFonts w:ascii="Times New Roman" w:eastAsia="Times New Roman" w:hAnsi="Times New Roman" w:cs="Times New Roman"/>
                <w:color w:val="000000"/>
                <w:sz w:val="24"/>
                <w:szCs w:val="24"/>
              </w:rPr>
              <w:t xml:space="preserve">next page; </w:t>
            </w:r>
          </w:p>
          <w:p w14:paraId="55CDA1D4" w14:textId="5A5CA9AB" w:rsidR="00AB112F" w:rsidRPr="00AB112F" w:rsidRDefault="00087C92" w:rsidP="00AB112F">
            <w:pPr>
              <w:spacing w:after="0" w:line="240" w:lineRule="auto"/>
              <w:rPr>
                <w:rFonts w:ascii="Times New Roman" w:eastAsia="Times New Roman" w:hAnsi="Times New Roman" w:cs="Times New Roman"/>
                <w:color w:val="000000"/>
                <w:sz w:val="24"/>
                <w:szCs w:val="24"/>
              </w:rPr>
            </w:pPr>
            <w:r w:rsidRPr="00087C92">
              <w:rPr>
                <w:rFonts w:ascii="Times New Roman" w:eastAsia="Times New Roman" w:hAnsi="Times New Roman" w:cs="Times New Roman"/>
                <w:b/>
                <w:bCs/>
                <w:color w:val="000000"/>
                <w:sz w:val="24"/>
                <w:szCs w:val="24"/>
              </w:rPr>
              <w:t>Else</w:t>
            </w:r>
            <w:r w:rsidR="00AB112F" w:rsidRPr="00AB112F">
              <w:rPr>
                <w:rFonts w:ascii="Times New Roman" w:eastAsia="Times New Roman" w:hAnsi="Times New Roman" w:cs="Times New Roman"/>
                <w:color w:val="000000"/>
                <w:sz w:val="24"/>
                <w:szCs w:val="24"/>
              </w:rPr>
              <w:t xml:space="preserve"> give out an error message</w:t>
            </w:r>
          </w:p>
        </w:tc>
      </w:tr>
    </w:tbl>
    <w:p w14:paraId="0B045697" w14:textId="551AB868" w:rsidR="00F205F1" w:rsidRDefault="00F6079C" w:rsidP="00F6079C">
      <w:pPr>
        <w:pStyle w:val="Beschriftung"/>
        <w:rPr>
          <w:b w:val="0"/>
          <w:color w:val="000000"/>
        </w:rPr>
      </w:pPr>
      <w:bookmarkStart w:id="41" w:name="_Toc84706530"/>
      <w:r>
        <w:t xml:space="preserve">Table </w:t>
      </w:r>
      <w:fldSimple w:instr=" SEQ Table \* ARABIC ">
        <w:r w:rsidR="009F7BC5">
          <w:rPr>
            <w:noProof/>
          </w:rPr>
          <w:t>3</w:t>
        </w:r>
      </w:fldSimple>
      <w:r w:rsidR="00F205F1">
        <w:rPr>
          <w:color w:val="000000"/>
        </w:rPr>
        <w:t>: Use Case Default 1</w:t>
      </w:r>
      <w:bookmarkEnd w:id="41"/>
      <w:r w:rsidR="00F205F1">
        <w:rPr>
          <w:color w:val="000000"/>
        </w:rPr>
        <w:t xml:space="preserve"> </w:t>
      </w:r>
    </w:p>
    <w:p w14:paraId="3E56520E" w14:textId="7A76A3A7" w:rsidR="00F6079C" w:rsidRPr="00F205F1" w:rsidRDefault="00F205F1" w:rsidP="00B93EF8">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04246FDF" w14:textId="32E7DFBF" w:rsidR="00AB112F" w:rsidRDefault="009C69D7">
      <w:pPr>
        <w:spacing w:before="240" w:after="240" w:line="240" w:lineRule="auto"/>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fter the use case described in the previous sequence (UC_D1), the </w:t>
      </w:r>
      <w:r w:rsidR="00F205F1">
        <w:rPr>
          <w:rFonts w:ascii="Times New Roman" w:eastAsia="Times New Roman" w:hAnsi="Times New Roman" w:cs="Times New Roman"/>
          <w:color w:val="000000"/>
          <w:sz w:val="24"/>
          <w:szCs w:val="24"/>
        </w:rPr>
        <w:t xml:space="preserve">use case UC_D2 for SoAD02 is showcased in </w:t>
      </w:r>
      <w:r w:rsidR="00F6079C">
        <w:rPr>
          <w:rFonts w:ascii="Times New Roman" w:eastAsia="Times New Roman" w:hAnsi="Times New Roman" w:cs="Times New Roman"/>
          <w:color w:val="000000"/>
          <w:sz w:val="24"/>
          <w:szCs w:val="24"/>
        </w:rPr>
        <w:t>table</w:t>
      </w:r>
      <w:r w:rsidR="00F205F1">
        <w:rPr>
          <w:rFonts w:ascii="Times New Roman" w:eastAsia="Times New Roman" w:hAnsi="Times New Roman" w:cs="Times New Roman"/>
          <w:color w:val="000000"/>
          <w:sz w:val="24"/>
          <w:szCs w:val="24"/>
        </w:rPr>
        <w:t xml:space="preserve"> </w:t>
      </w:r>
      <w:r w:rsidR="00F6079C">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 This use case describes less functionality, but still is one important factor of the monitoring tool. The self-assessment of the student is described in the use case. The student has done the actions of UC_d1 and gets redirected to this page. Here the system loads the data from the backend and showcases it for the user, in form of diagrams, statistics, and right or wrong assessments, where the student can scroll through the data.</w:t>
      </w:r>
    </w:p>
    <w:tbl>
      <w:tblPr>
        <w:tblW w:w="0" w:type="auto"/>
        <w:tblInd w:w="-38" w:type="dxa"/>
        <w:tblLayout w:type="fixed"/>
        <w:tblCellMar>
          <w:left w:w="70" w:type="dxa"/>
          <w:right w:w="70" w:type="dxa"/>
        </w:tblCellMar>
        <w:tblLook w:val="0000" w:firstRow="0" w:lastRow="0" w:firstColumn="0" w:lastColumn="0" w:noHBand="0" w:noVBand="0"/>
      </w:tblPr>
      <w:tblGrid>
        <w:gridCol w:w="2270"/>
        <w:gridCol w:w="663"/>
        <w:gridCol w:w="1625"/>
        <w:gridCol w:w="3084"/>
      </w:tblGrid>
      <w:tr w:rsidR="00F205F1" w:rsidRPr="00F205F1" w14:paraId="0DCFAEA1" w14:textId="77777777" w:rsidTr="00F205F1">
        <w:trPr>
          <w:trHeight w:val="312"/>
        </w:trPr>
        <w:tc>
          <w:tcPr>
            <w:tcW w:w="227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551983E8"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lastRenderedPageBreak/>
              <w:t xml:space="preserve">Use Case </w:t>
            </w:r>
          </w:p>
        </w:tc>
        <w:tc>
          <w:tcPr>
            <w:tcW w:w="5372" w:type="dxa"/>
            <w:gridSpan w:val="3"/>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4EE635A5" w14:textId="0155A684" w:rsidR="00F205F1" w:rsidRPr="00F205F1" w:rsidRDefault="00087C92" w:rsidP="00F205F1">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The s</w:t>
            </w:r>
            <w:r w:rsidR="00F205F1" w:rsidRPr="00F205F1">
              <w:rPr>
                <w:rFonts w:ascii="Times New Roman" w:hAnsi="Times New Roman" w:cs="Times New Roman"/>
                <w:color w:val="000000"/>
                <w:sz w:val="24"/>
                <w:szCs w:val="24"/>
              </w:rPr>
              <w:t>tudent sees the data (UC_D2)</w:t>
            </w:r>
          </w:p>
        </w:tc>
      </w:tr>
      <w:tr w:rsidR="00F205F1" w:rsidRPr="00F205F1" w14:paraId="10262888" w14:textId="77777777" w:rsidTr="00F205F1">
        <w:trPr>
          <w:trHeight w:val="626"/>
        </w:trPr>
        <w:tc>
          <w:tcPr>
            <w:tcW w:w="227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736B09A9"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Goal</w:t>
            </w:r>
          </w:p>
        </w:tc>
        <w:tc>
          <w:tcPr>
            <w:tcW w:w="5372" w:type="dxa"/>
            <w:gridSpan w:val="3"/>
            <w:tcBorders>
              <w:top w:val="single" w:sz="6" w:space="0" w:color="auto"/>
              <w:left w:val="single" w:sz="6" w:space="0" w:color="auto"/>
              <w:bottom w:val="single" w:sz="6" w:space="0" w:color="auto"/>
              <w:right w:val="single" w:sz="6" w:space="0" w:color="auto"/>
            </w:tcBorders>
          </w:tcPr>
          <w:p w14:paraId="6C5E9AEB"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rPr>
            </w:pPr>
            <w:r w:rsidRPr="00F205F1">
              <w:rPr>
                <w:rFonts w:ascii="Times New Roman" w:hAnsi="Times New Roman" w:cs="Times New Roman"/>
                <w:color w:val="000000"/>
                <w:sz w:val="24"/>
                <w:szCs w:val="24"/>
              </w:rPr>
              <w:t>The Student wants to see the data of the selected case study (which he/she selected in UC_D1)</w:t>
            </w:r>
          </w:p>
        </w:tc>
      </w:tr>
      <w:tr w:rsidR="00F205F1" w:rsidRPr="00F205F1" w14:paraId="0C30711F" w14:textId="77777777" w:rsidTr="00F205F1">
        <w:trPr>
          <w:trHeight w:val="626"/>
        </w:trPr>
        <w:tc>
          <w:tcPr>
            <w:tcW w:w="2270" w:type="dxa"/>
            <w:tcBorders>
              <w:top w:val="single" w:sz="6" w:space="0" w:color="auto"/>
              <w:left w:val="single" w:sz="6" w:space="0" w:color="auto"/>
              <w:bottom w:val="nil"/>
              <w:right w:val="single" w:sz="6" w:space="0" w:color="auto"/>
            </w:tcBorders>
            <w:shd w:val="clear" w:color="auto" w:fill="F2F2F2" w:themeFill="background1" w:themeFillShade="F2"/>
          </w:tcPr>
          <w:p w14:paraId="22ED917F"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Preconditions</w:t>
            </w:r>
          </w:p>
        </w:tc>
        <w:tc>
          <w:tcPr>
            <w:tcW w:w="5372" w:type="dxa"/>
            <w:gridSpan w:val="3"/>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EF36F6F" w14:textId="39FBF41A"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rPr>
            </w:pPr>
            <w:r w:rsidRPr="00F205F1">
              <w:rPr>
                <w:rFonts w:ascii="Times New Roman" w:hAnsi="Times New Roman" w:cs="Times New Roman"/>
                <w:color w:val="000000"/>
                <w:sz w:val="24"/>
                <w:szCs w:val="24"/>
              </w:rPr>
              <w:t xml:space="preserve">The Student has done the actions of UC_D1, and the if case was identified as true by the system! </w:t>
            </w:r>
          </w:p>
        </w:tc>
      </w:tr>
      <w:tr w:rsidR="00F205F1" w:rsidRPr="00F205F1" w14:paraId="3FFEB6C4" w14:textId="77777777" w:rsidTr="00F205F1">
        <w:trPr>
          <w:trHeight w:val="312"/>
        </w:trPr>
        <w:tc>
          <w:tcPr>
            <w:tcW w:w="2270" w:type="dxa"/>
            <w:tcBorders>
              <w:top w:val="single" w:sz="6" w:space="0" w:color="auto"/>
              <w:left w:val="single" w:sz="6" w:space="0" w:color="auto"/>
              <w:bottom w:val="nil"/>
              <w:right w:val="single" w:sz="6" w:space="0" w:color="auto"/>
            </w:tcBorders>
            <w:shd w:val="clear" w:color="auto" w:fill="F2F2F2" w:themeFill="background1" w:themeFillShade="F2"/>
          </w:tcPr>
          <w:p w14:paraId="39707074"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Actor(s)</w:t>
            </w:r>
          </w:p>
        </w:tc>
        <w:tc>
          <w:tcPr>
            <w:tcW w:w="2288" w:type="dxa"/>
            <w:gridSpan w:val="2"/>
            <w:tcBorders>
              <w:top w:val="single" w:sz="6" w:space="0" w:color="auto"/>
              <w:left w:val="single" w:sz="6" w:space="0" w:color="auto"/>
              <w:bottom w:val="single" w:sz="6" w:space="0" w:color="auto"/>
              <w:right w:val="single" w:sz="6" w:space="0" w:color="auto"/>
            </w:tcBorders>
            <w:shd w:val="solid" w:color="FFFFFF" w:fill="auto"/>
          </w:tcPr>
          <w:p w14:paraId="2996E2D7"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Student</w:t>
            </w:r>
          </w:p>
        </w:tc>
        <w:tc>
          <w:tcPr>
            <w:tcW w:w="3084" w:type="dxa"/>
            <w:tcBorders>
              <w:top w:val="single" w:sz="6" w:space="0" w:color="auto"/>
              <w:left w:val="single" w:sz="6" w:space="0" w:color="auto"/>
              <w:bottom w:val="single" w:sz="6" w:space="0" w:color="auto"/>
              <w:right w:val="single" w:sz="6" w:space="0" w:color="auto"/>
            </w:tcBorders>
            <w:shd w:val="solid" w:color="FFFFFF" w:fill="auto"/>
          </w:tcPr>
          <w:p w14:paraId="5342AD49"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p>
        </w:tc>
      </w:tr>
      <w:tr w:rsidR="00F205F1" w:rsidRPr="00F205F1" w14:paraId="400E71F2" w14:textId="77777777" w:rsidTr="00F205F1">
        <w:trPr>
          <w:trHeight w:val="626"/>
        </w:trPr>
        <w:tc>
          <w:tcPr>
            <w:tcW w:w="2270" w:type="dxa"/>
            <w:tcBorders>
              <w:top w:val="single" w:sz="6" w:space="0" w:color="auto"/>
              <w:left w:val="single" w:sz="6" w:space="0" w:color="auto"/>
              <w:right w:val="single" w:sz="6" w:space="0" w:color="auto"/>
            </w:tcBorders>
            <w:shd w:val="clear" w:color="auto" w:fill="F2F2F2" w:themeFill="background1" w:themeFillShade="F2"/>
          </w:tcPr>
          <w:p w14:paraId="29B6509A"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Main Success Scenario</w:t>
            </w:r>
          </w:p>
        </w:tc>
        <w:tc>
          <w:tcPr>
            <w:tcW w:w="663"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523EDDCA" w14:textId="77777777" w:rsidR="00F205F1" w:rsidRPr="00F205F1" w:rsidRDefault="00F205F1" w:rsidP="00F205F1">
            <w:pPr>
              <w:autoSpaceDE w:val="0"/>
              <w:autoSpaceDN w:val="0"/>
              <w:adjustRightInd w:val="0"/>
              <w:spacing w:after="0" w:line="240" w:lineRule="auto"/>
              <w:jc w:val="center"/>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1.</w:t>
            </w:r>
          </w:p>
        </w:tc>
        <w:tc>
          <w:tcPr>
            <w:tcW w:w="1625"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50CF70EA"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System</w:t>
            </w:r>
          </w:p>
        </w:tc>
        <w:tc>
          <w:tcPr>
            <w:tcW w:w="3084"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412B9561" w14:textId="779F5001" w:rsidR="00F205F1" w:rsidRPr="00F205F1" w:rsidRDefault="00EE0EE7" w:rsidP="00F205F1">
            <w:pPr>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l</w:t>
            </w:r>
            <w:r w:rsidR="00F205F1" w:rsidRPr="00F205F1">
              <w:rPr>
                <w:rFonts w:ascii="Times New Roman" w:hAnsi="Times New Roman" w:cs="Times New Roman"/>
                <w:color w:val="000000"/>
                <w:sz w:val="24"/>
                <w:szCs w:val="24"/>
              </w:rPr>
              <w:t>oads data from backend from specific student and case study</w:t>
            </w:r>
          </w:p>
        </w:tc>
      </w:tr>
      <w:tr w:rsidR="00F205F1" w:rsidRPr="00F205F1" w14:paraId="3CB7AC2A" w14:textId="77777777" w:rsidTr="00F205F1">
        <w:trPr>
          <w:trHeight w:val="626"/>
        </w:trPr>
        <w:tc>
          <w:tcPr>
            <w:tcW w:w="2270" w:type="dxa"/>
            <w:tcBorders>
              <w:top w:val="nil"/>
              <w:left w:val="single" w:sz="6" w:space="0" w:color="auto"/>
              <w:bottom w:val="single" w:sz="4" w:space="0" w:color="auto"/>
              <w:right w:val="single" w:sz="6" w:space="0" w:color="auto"/>
            </w:tcBorders>
            <w:shd w:val="clear" w:color="auto" w:fill="F2F2F2" w:themeFill="background1" w:themeFillShade="F2"/>
          </w:tcPr>
          <w:p w14:paraId="0536243D" w14:textId="77777777" w:rsidR="00F205F1" w:rsidRPr="00F205F1" w:rsidRDefault="00F205F1" w:rsidP="00F205F1">
            <w:pPr>
              <w:autoSpaceDE w:val="0"/>
              <w:autoSpaceDN w:val="0"/>
              <w:adjustRightInd w:val="0"/>
              <w:spacing w:after="0" w:line="240" w:lineRule="auto"/>
              <w:jc w:val="right"/>
              <w:rPr>
                <w:rFonts w:ascii="Times New Roman" w:hAnsi="Times New Roman" w:cs="Times New Roman"/>
                <w:color w:val="000000"/>
                <w:sz w:val="24"/>
                <w:szCs w:val="24"/>
              </w:rPr>
            </w:pPr>
          </w:p>
        </w:tc>
        <w:tc>
          <w:tcPr>
            <w:tcW w:w="663" w:type="dxa"/>
            <w:tcBorders>
              <w:top w:val="single" w:sz="6" w:space="0" w:color="auto"/>
              <w:left w:val="single" w:sz="6" w:space="0" w:color="auto"/>
              <w:bottom w:val="single" w:sz="6" w:space="0" w:color="auto"/>
              <w:right w:val="single" w:sz="6" w:space="0" w:color="auto"/>
            </w:tcBorders>
            <w:shd w:val="solid" w:color="FFFFFF" w:fill="auto"/>
          </w:tcPr>
          <w:p w14:paraId="0918EB0A" w14:textId="77777777" w:rsidR="00F205F1" w:rsidRPr="00F205F1" w:rsidRDefault="00F205F1" w:rsidP="00F205F1">
            <w:pPr>
              <w:autoSpaceDE w:val="0"/>
              <w:autoSpaceDN w:val="0"/>
              <w:adjustRightInd w:val="0"/>
              <w:spacing w:after="0" w:line="240" w:lineRule="auto"/>
              <w:jc w:val="center"/>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2</w:t>
            </w:r>
          </w:p>
        </w:tc>
        <w:tc>
          <w:tcPr>
            <w:tcW w:w="1625" w:type="dxa"/>
            <w:tcBorders>
              <w:top w:val="single" w:sz="6" w:space="0" w:color="auto"/>
              <w:left w:val="single" w:sz="6" w:space="0" w:color="auto"/>
              <w:bottom w:val="single" w:sz="6" w:space="0" w:color="auto"/>
              <w:right w:val="single" w:sz="6" w:space="0" w:color="auto"/>
            </w:tcBorders>
            <w:shd w:val="solid" w:color="FFFFFF" w:fill="auto"/>
          </w:tcPr>
          <w:p w14:paraId="1BFD9EEC" w14:textId="77777777"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lang w:val="de-DE"/>
              </w:rPr>
            </w:pPr>
            <w:r w:rsidRPr="00F205F1">
              <w:rPr>
                <w:rFonts w:ascii="Times New Roman" w:hAnsi="Times New Roman" w:cs="Times New Roman"/>
                <w:color w:val="000000"/>
                <w:sz w:val="24"/>
                <w:szCs w:val="24"/>
                <w:lang w:val="de-DE"/>
              </w:rPr>
              <w:t>Student</w:t>
            </w:r>
          </w:p>
        </w:tc>
        <w:tc>
          <w:tcPr>
            <w:tcW w:w="3084" w:type="dxa"/>
            <w:tcBorders>
              <w:top w:val="single" w:sz="6" w:space="0" w:color="auto"/>
              <w:left w:val="single" w:sz="6" w:space="0" w:color="auto"/>
              <w:bottom w:val="single" w:sz="6" w:space="0" w:color="auto"/>
              <w:right w:val="single" w:sz="6" w:space="0" w:color="auto"/>
            </w:tcBorders>
            <w:shd w:val="solid" w:color="FFFFFF" w:fill="auto"/>
          </w:tcPr>
          <w:p w14:paraId="6BC697BA" w14:textId="2402F85F" w:rsidR="00F205F1" w:rsidRPr="00F205F1" w:rsidRDefault="00F205F1" w:rsidP="00F205F1">
            <w:pPr>
              <w:autoSpaceDE w:val="0"/>
              <w:autoSpaceDN w:val="0"/>
              <w:adjustRightInd w:val="0"/>
              <w:spacing w:after="0" w:line="240" w:lineRule="auto"/>
              <w:rPr>
                <w:rFonts w:ascii="Times New Roman" w:hAnsi="Times New Roman" w:cs="Times New Roman"/>
                <w:color w:val="000000"/>
                <w:sz w:val="24"/>
                <w:szCs w:val="24"/>
              </w:rPr>
            </w:pPr>
            <w:r w:rsidRPr="00F205F1">
              <w:rPr>
                <w:rFonts w:ascii="Times New Roman" w:hAnsi="Times New Roman" w:cs="Times New Roman"/>
                <w:color w:val="000000"/>
                <w:sz w:val="24"/>
                <w:szCs w:val="24"/>
              </w:rPr>
              <w:t>scrolls through the data and assesses his results</w:t>
            </w:r>
          </w:p>
        </w:tc>
      </w:tr>
    </w:tbl>
    <w:p w14:paraId="101E36EF" w14:textId="1A48FBB7" w:rsidR="00F205F1" w:rsidRDefault="00F6079C" w:rsidP="00F6079C">
      <w:pPr>
        <w:pStyle w:val="Beschriftung"/>
        <w:rPr>
          <w:b w:val="0"/>
          <w:color w:val="000000"/>
        </w:rPr>
      </w:pPr>
      <w:bookmarkStart w:id="42" w:name="_Toc84706531"/>
      <w:r>
        <w:t xml:space="preserve">Table </w:t>
      </w:r>
      <w:fldSimple w:instr=" SEQ Table \* ARABIC ">
        <w:r w:rsidR="009F7BC5">
          <w:rPr>
            <w:noProof/>
          </w:rPr>
          <w:t>4</w:t>
        </w:r>
      </w:fldSimple>
      <w:r w:rsidR="00F205F1">
        <w:rPr>
          <w:color w:val="000000"/>
        </w:rPr>
        <w:t>: Use Case Default 2</w:t>
      </w:r>
      <w:bookmarkEnd w:id="42"/>
    </w:p>
    <w:p w14:paraId="58617B79" w14:textId="4C9F3C8D" w:rsidR="00F205F1" w:rsidRPr="00EE0EE7" w:rsidRDefault="00F205F1" w:rsidP="00EE0EE7">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4AE37970" w14:textId="3DEE2E7F" w:rsidR="002E7F5E" w:rsidRDefault="00AD326F">
      <w:pPr>
        <w:pStyle w:val="berschrift3"/>
      </w:pPr>
      <w:bookmarkStart w:id="43" w:name="_Toc84274706"/>
      <w:bookmarkStart w:id="44" w:name="_Toc84706448"/>
      <w:r>
        <w:t>Requirements for the Set of Action Admin User</w:t>
      </w:r>
      <w:bookmarkEnd w:id="43"/>
      <w:bookmarkEnd w:id="44"/>
    </w:p>
    <w:p w14:paraId="1ADFD8AB" w14:textId="00670B1D" w:rsidR="002A2F05" w:rsidRDefault="00500123">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s stated in the previous section – “Organizational Requirements” –, the prototype differs between two users. The first user is the default user, where the restrictions and set of actions were defined in chapter 3.3.2. The second user is the admin user, who has more rights, other set</w:t>
      </w:r>
      <w:r w:rsidR="002A2F05">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of actions</w:t>
      </w:r>
      <w:r w:rsidR="002A2F05">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and different UI</w:t>
      </w:r>
      <w:r w:rsidR="002A2F05">
        <w:rPr>
          <w:rFonts w:ascii="Times New Roman" w:eastAsia="Times New Roman" w:hAnsi="Times New Roman" w:cs="Times New Roman"/>
          <w:color w:val="000000"/>
          <w:sz w:val="24"/>
          <w:szCs w:val="24"/>
        </w:rPr>
        <w:t xml:space="preserve">. </w:t>
      </w:r>
      <w:r w:rsidR="005034CC">
        <w:rPr>
          <w:rFonts w:ascii="Times New Roman" w:eastAsia="Times New Roman" w:hAnsi="Times New Roman" w:cs="Times New Roman"/>
          <w:color w:val="000000"/>
          <w:sz w:val="24"/>
          <w:szCs w:val="24"/>
        </w:rPr>
        <w:t xml:space="preserve">The logic behind the monitoring tool hereby is not to </w:t>
      </w:r>
      <w:r w:rsidR="008F6DBB">
        <w:rPr>
          <w:rFonts w:ascii="Times New Roman" w:eastAsia="Times New Roman" w:hAnsi="Times New Roman" w:cs="Times New Roman"/>
          <w:color w:val="000000"/>
          <w:sz w:val="24"/>
          <w:szCs w:val="24"/>
        </w:rPr>
        <w:t xml:space="preserve">completely </w:t>
      </w:r>
      <w:r w:rsidR="005034CC">
        <w:rPr>
          <w:rFonts w:ascii="Times New Roman" w:eastAsia="Times New Roman" w:hAnsi="Times New Roman" w:cs="Times New Roman"/>
          <w:color w:val="000000"/>
          <w:sz w:val="24"/>
          <w:szCs w:val="24"/>
        </w:rPr>
        <w:t xml:space="preserve">replace the lecturer, instead, the lecturer still is an important role inside the monitoring process. Nevertheless, the prototype helps the lecturer to assess and control the student's activity, results, and feedback. </w:t>
      </w:r>
    </w:p>
    <w:p w14:paraId="2CAE36DF" w14:textId="77777777" w:rsidR="00430481" w:rsidRDefault="008F6DBB">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ccording to Meyen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 ExcludeAuth="1"&gt;&lt;Author&gt;Meyen&lt;/Author&gt;&lt;Year&gt;2002&lt;/Year&gt;&lt;RecNum&gt;22&lt;/RecNum&gt;&lt;DisplayText&gt;(2002)&lt;/DisplayText&gt;&lt;record&gt;&lt;rec-number&gt;22&lt;/rec-number&gt;&lt;foreign-keys&gt;&lt;key app="EN" db-id="rt9ev2zxe50fxpesrtnvzwrk5zsdpaweetzw" timestamp="1627220969"&gt;22&lt;/key&gt;&lt;/foreign-keys&gt;&lt;ref-type name="Journal Article"&gt;17&lt;/ref-type&gt;&lt;contributors&gt;&lt;authors&gt;&lt;author&gt;Meyen, Edward L&lt;/author&gt;&lt;author&gt;Aust, Ronald J&lt;/author&gt;&lt;author&gt;Bui, Yvonne N&lt;/author&gt;&lt;author&gt;Isaacson, Robert&lt;/author&gt;&lt;/authors&gt;&lt;/contributors&gt;&lt;titles&gt;&lt;title&gt;Assessing and monitoring student progress in an e-learning personnel preparation environment&lt;/title&gt;&lt;secondary-title&gt;Teacher education and special education&lt;/secondary-title&gt;&lt;/titles&gt;&lt;periodical&gt;&lt;full-title&gt;Teacher education and special education&lt;/full-title&gt;&lt;/periodical&gt;&lt;pages&gt;187-198&lt;/pages&gt;&lt;volume&gt;25&lt;/volume&gt;&lt;number&gt;2&lt;/number&gt;&lt;dates&gt;&lt;year&gt;2002&lt;/year&gt;&lt;/dates&gt;&lt;isbn&gt;0888-4064&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00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there are nine principles of assessment, which have to be taken into consideration for a web-based assessment tool. One of them would be the consideration of whom the assessment is conducted. Hereby t</w:t>
      </w:r>
      <w:r w:rsidR="005034CC">
        <w:rPr>
          <w:rFonts w:ascii="Times New Roman" w:eastAsia="Times New Roman" w:hAnsi="Times New Roman" w:cs="Times New Roman"/>
          <w:color w:val="000000"/>
          <w:sz w:val="24"/>
          <w:szCs w:val="24"/>
        </w:rPr>
        <w:t xml:space="preserve">he Lecturer should be able to assess/check the results of the student, in order to monitor the performance of the student and get a report from the monitoring tool, which increases the overall quality of education. Therefore the lecturer should be able to select the student, which he wants to monitor. For that, he needs to have the opportunity to select a specific student, </w:t>
      </w:r>
      <w:r w:rsidR="005034CC" w:rsidRPr="005034CC">
        <w:rPr>
          <w:rFonts w:ascii="Times New Roman" w:eastAsia="Times New Roman" w:hAnsi="Times New Roman" w:cs="Times New Roman"/>
          <w:i/>
          <w:iCs/>
          <w:color w:val="000000"/>
          <w:sz w:val="24"/>
          <w:szCs w:val="24"/>
        </w:rPr>
        <w:t>“</w:t>
      </w:r>
      <w:r w:rsidR="005034CC">
        <w:rPr>
          <w:rFonts w:ascii="Times New Roman" w:eastAsia="Times New Roman" w:hAnsi="Times New Roman" w:cs="Times New Roman"/>
          <w:i/>
          <w:iCs/>
          <w:sz w:val="24"/>
          <w:szCs w:val="24"/>
        </w:rPr>
        <w:t>t</w:t>
      </w:r>
      <w:r w:rsidR="005034CC" w:rsidRPr="005034CC">
        <w:rPr>
          <w:rFonts w:ascii="Times New Roman" w:eastAsia="Times New Roman" w:hAnsi="Times New Roman" w:cs="Times New Roman"/>
          <w:i/>
          <w:iCs/>
          <w:sz w:val="24"/>
          <w:szCs w:val="24"/>
        </w:rPr>
        <w:t>he admin should be able to fetch students data from the database with a dialog (calling students id)</w:t>
      </w:r>
      <w:r w:rsidR="005034CC" w:rsidRPr="005034CC">
        <w:rPr>
          <w:rFonts w:ascii="Times New Roman" w:eastAsia="Times New Roman" w:hAnsi="Times New Roman" w:cs="Times New Roman"/>
          <w:i/>
          <w:iCs/>
          <w:color w:val="000000"/>
          <w:sz w:val="24"/>
          <w:szCs w:val="24"/>
        </w:rPr>
        <w:t>”</w:t>
      </w:r>
      <w:r w:rsidR="005034C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fter the selection of the student, the lecturer should also be able to select the case study. Wherefore another requirement arises </w:t>
      </w:r>
      <w:r w:rsidRPr="008F6DBB">
        <w:rPr>
          <w:rFonts w:ascii="Times New Roman" w:eastAsia="Times New Roman" w:hAnsi="Times New Roman" w:cs="Times New Roman"/>
          <w:i/>
          <w:iCs/>
          <w:color w:val="000000"/>
          <w:sz w:val="24"/>
          <w:szCs w:val="24"/>
        </w:rPr>
        <w:t>“</w:t>
      </w:r>
      <w:r w:rsidRPr="008F6DBB">
        <w:rPr>
          <w:rFonts w:ascii="Times New Roman" w:eastAsia="Times New Roman" w:hAnsi="Times New Roman" w:cs="Times New Roman"/>
          <w:i/>
          <w:iCs/>
          <w:sz w:val="24"/>
          <w:szCs w:val="24"/>
        </w:rPr>
        <w:t>The admin should be able to fetch data of selected case study from a drop-down menu</w:t>
      </w:r>
      <w:r w:rsidRPr="008F6DBB">
        <w:rPr>
          <w:rFonts w:ascii="Times New Roman" w:eastAsia="Times New Roman" w:hAnsi="Times New Roman" w:cs="Times New Roman"/>
          <w:i/>
          <w:iCs/>
          <w:color w:val="000000"/>
          <w:sz w:val="24"/>
          <w:szCs w:val="24"/>
        </w:rPr>
        <w:t>”</w:t>
      </w:r>
      <w:r>
        <w:rPr>
          <w:rFonts w:ascii="Times New Roman" w:eastAsia="Times New Roman" w:hAnsi="Times New Roman" w:cs="Times New Roman"/>
          <w:color w:val="000000"/>
          <w:sz w:val="24"/>
          <w:szCs w:val="24"/>
        </w:rPr>
        <w:t xml:space="preserve">. Accordingly to the selection of the entries, the Lecturer should also be able to delete his entries from the dropbox and dialog </w:t>
      </w:r>
      <w:r w:rsidRPr="008F6DBB">
        <w:rPr>
          <w:rFonts w:ascii="Times New Roman" w:eastAsia="Times New Roman" w:hAnsi="Times New Roman" w:cs="Times New Roman"/>
          <w:i/>
          <w:iCs/>
          <w:color w:val="000000"/>
          <w:sz w:val="24"/>
          <w:szCs w:val="24"/>
        </w:rPr>
        <w:t>“</w:t>
      </w:r>
      <w:r w:rsidRPr="008F6DBB">
        <w:rPr>
          <w:rFonts w:ascii="Times New Roman" w:eastAsia="Times New Roman" w:hAnsi="Times New Roman" w:cs="Times New Roman"/>
          <w:i/>
          <w:iCs/>
          <w:sz w:val="24"/>
          <w:szCs w:val="24"/>
        </w:rPr>
        <w:t>Admin can delete the entries (UI based) from SoAA01 and SoAA02</w:t>
      </w:r>
      <w:r w:rsidRPr="008F6DBB">
        <w:rPr>
          <w:rFonts w:ascii="Times New Roman" w:eastAsia="Times New Roman" w:hAnsi="Times New Roman" w:cs="Times New Roman"/>
          <w:i/>
          <w:iCs/>
          <w:color w:val="000000"/>
          <w:sz w:val="24"/>
          <w:szCs w:val="24"/>
        </w:rPr>
        <w:t>”</w:t>
      </w:r>
      <w:r>
        <w:rPr>
          <w:rFonts w:ascii="Times New Roman" w:eastAsia="Times New Roman" w:hAnsi="Times New Roman" w:cs="Times New Roman"/>
          <w:color w:val="000000"/>
          <w:sz w:val="24"/>
          <w:szCs w:val="24"/>
        </w:rPr>
        <w:t>. The AAST required from the monitoring tool, to be able to detect the student's activity, which should be saved in the database, and be able to fetch by Users, that have permission to monitor the activity</w:t>
      </w:r>
      <w:r w:rsidR="00052858">
        <w:rPr>
          <w:rFonts w:ascii="Times New Roman" w:eastAsia="Times New Roman" w:hAnsi="Times New Roman" w:cs="Times New Roman"/>
          <w:color w:val="000000"/>
          <w:sz w:val="24"/>
          <w:szCs w:val="24"/>
        </w:rPr>
        <w:t xml:space="preserve"> </w:t>
      </w:r>
      <w:r w:rsidR="00052858">
        <w:rPr>
          <w:rFonts w:ascii="Times New Roman" w:eastAsia="Times New Roman" w:hAnsi="Times New Roman" w:cs="Times New Roman"/>
          <w:color w:val="000000"/>
          <w:sz w:val="24"/>
          <w:szCs w:val="24"/>
        </w:rPr>
        <w:fldChar w:fldCharType="begin"/>
      </w:r>
      <w:r w:rsidR="00052858">
        <w:rPr>
          <w:rFonts w:ascii="Times New Roman" w:eastAsia="Times New Roman" w:hAnsi="Times New Roman" w:cs="Times New Roman"/>
          <w:color w:val="000000"/>
          <w:sz w:val="24"/>
          <w:szCs w:val="24"/>
        </w:rPr>
        <w:instrText xml:space="preserve"> ADDIN EN.CITE &lt;EndNote&gt;&lt;Cite&gt;&lt;Author&gt;Daif&lt;/Author&gt;&lt;Year&gt;2013&lt;/Year&gt;&lt;RecNum&gt;20&lt;/RecNum&gt;&lt;DisplayText&gt;(Daif &amp;amp; Rizkaa, 2013)&lt;/DisplayText&gt;&lt;record&gt;&lt;rec-number&gt;20&lt;/rec-number&gt;&lt;foreign-keys&gt;&lt;key app="EN" db-id="rt9ev2zxe50fxpesrtnvzwrk5zsdpaweetzw" timestamp="1627220718"&gt;20&lt;/key&gt;&lt;/foreign-keys&gt;&lt;ref-type name="Conference Proceedings"&gt;10&lt;/ref-type&gt;&lt;contributors&gt;&lt;authors&gt;&lt;author&gt;Daif, Abdullah Rady&lt;/author&gt;&lt;author&gt;Rizkaa, Mohamed Abu&lt;/author&gt;&lt;/authors&gt;&lt;/contributors&gt;&lt;titles&gt;&lt;title&gt;An enhanced model for monitoring learners&amp;apos; performance in a collaborative e-Learning environment&lt;/title&gt;&lt;secondary-title&gt;2013 second International Conference on e-Learning and e-Technologies in Education (ICEEE)&lt;/secondary-title&gt;&lt;/titles&gt;&lt;pages&gt;313-317&lt;/pages&gt;&lt;dates&gt;&lt;year&gt;2013&lt;/year&gt;&lt;/dates&gt;&lt;publisher&gt;IEEE&lt;/publisher&gt;&lt;isbn&gt;146735094X&lt;/isbn&gt;&lt;urls&gt;&lt;/urls&gt;&lt;/record&gt;&lt;/Cite&gt;&lt;/EndNote&gt;</w:instrText>
      </w:r>
      <w:r w:rsidR="00052858">
        <w:rPr>
          <w:rFonts w:ascii="Times New Roman" w:eastAsia="Times New Roman" w:hAnsi="Times New Roman" w:cs="Times New Roman"/>
          <w:color w:val="000000"/>
          <w:sz w:val="24"/>
          <w:szCs w:val="24"/>
        </w:rPr>
        <w:fldChar w:fldCharType="separate"/>
      </w:r>
      <w:r w:rsidR="00052858">
        <w:rPr>
          <w:rFonts w:ascii="Times New Roman" w:eastAsia="Times New Roman" w:hAnsi="Times New Roman" w:cs="Times New Roman"/>
          <w:noProof/>
          <w:color w:val="000000"/>
          <w:sz w:val="24"/>
          <w:szCs w:val="24"/>
        </w:rPr>
        <w:t>(Daif &amp; Rizkaa, 2013)</w:t>
      </w:r>
      <w:r w:rsidR="00052858">
        <w:rPr>
          <w:rFonts w:ascii="Times New Roman" w:eastAsia="Times New Roman" w:hAnsi="Times New Roman" w:cs="Times New Roman"/>
          <w:color w:val="000000"/>
          <w:sz w:val="24"/>
          <w:szCs w:val="24"/>
        </w:rPr>
        <w:fldChar w:fldCharType="end"/>
      </w:r>
      <w:r w:rsidR="00052858">
        <w:rPr>
          <w:rFonts w:ascii="Times New Roman" w:eastAsia="Times New Roman" w:hAnsi="Times New Roman" w:cs="Times New Roman"/>
          <w:color w:val="000000"/>
          <w:sz w:val="24"/>
          <w:szCs w:val="24"/>
        </w:rPr>
        <w:t>.</w:t>
      </w:r>
      <w:r w:rsidRPr="008F6DBB">
        <w:rPr>
          <w:rFonts w:ascii="Times New Roman" w:eastAsia="Times New Roman" w:hAnsi="Times New Roman" w:cs="Times New Roman"/>
          <w:i/>
          <w:iCs/>
          <w:color w:val="000000"/>
          <w:sz w:val="24"/>
          <w:szCs w:val="24"/>
        </w:rPr>
        <w:t>“</w:t>
      </w:r>
      <w:r w:rsidR="00052858">
        <w:rPr>
          <w:rFonts w:ascii="Times New Roman" w:eastAsia="Times New Roman" w:hAnsi="Times New Roman" w:cs="Times New Roman"/>
          <w:i/>
          <w:iCs/>
          <w:sz w:val="24"/>
          <w:szCs w:val="24"/>
        </w:rPr>
        <w:t>T</w:t>
      </w:r>
      <w:r w:rsidRPr="008F6DBB">
        <w:rPr>
          <w:rFonts w:ascii="Times New Roman" w:eastAsia="Times New Roman" w:hAnsi="Times New Roman" w:cs="Times New Roman"/>
          <w:i/>
          <w:iCs/>
          <w:sz w:val="24"/>
          <w:szCs w:val="24"/>
        </w:rPr>
        <w:t>he admin can monitor the activity of the student. Therefore every SoAD needs to have a unique identifier, which needs to be saved in the database</w:t>
      </w:r>
      <w:r w:rsidRPr="008F6DBB">
        <w:rPr>
          <w:rFonts w:ascii="Times New Roman" w:eastAsia="Times New Roman" w:hAnsi="Times New Roman" w:cs="Times New Roman"/>
          <w:i/>
          <w:iCs/>
          <w:color w:val="000000"/>
          <w:sz w:val="24"/>
          <w:szCs w:val="24"/>
        </w:rPr>
        <w:t>”</w:t>
      </w:r>
      <w:r>
        <w:rPr>
          <w:rFonts w:ascii="Times New Roman" w:eastAsia="Times New Roman" w:hAnsi="Times New Roman" w:cs="Times New Roman"/>
          <w:color w:val="000000"/>
          <w:sz w:val="24"/>
          <w:szCs w:val="24"/>
        </w:rPr>
        <w:t>.</w:t>
      </w:r>
      <w:r w:rsidR="00430481">
        <w:rPr>
          <w:rFonts w:ascii="Times New Roman" w:eastAsia="Times New Roman" w:hAnsi="Times New Roman" w:cs="Times New Roman"/>
          <w:color w:val="000000"/>
          <w:sz w:val="24"/>
          <w:szCs w:val="24"/>
        </w:rPr>
        <w:t xml:space="preserve"> </w:t>
      </w:r>
    </w:p>
    <w:p w14:paraId="69C1A05B" w14:textId="54E23C30" w:rsidR="005034CC" w:rsidRDefault="00430481">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order to understand the overall concept and functionality</w:t>
      </w:r>
      <w:r w:rsidR="00F205F1" w:rsidRPr="00F205F1">
        <w:rPr>
          <w:rFonts w:ascii="Times New Roman" w:eastAsia="Times New Roman" w:hAnsi="Times New Roman" w:cs="Times New Roman"/>
          <w:color w:val="000000"/>
          <w:sz w:val="24"/>
          <w:szCs w:val="24"/>
        </w:rPr>
        <w:t xml:space="preserve"> </w:t>
      </w:r>
      <w:r w:rsidR="00F205F1">
        <w:rPr>
          <w:rFonts w:ascii="Times New Roman" w:eastAsia="Times New Roman" w:hAnsi="Times New Roman" w:cs="Times New Roman"/>
          <w:color w:val="000000"/>
          <w:sz w:val="24"/>
          <w:szCs w:val="24"/>
        </w:rPr>
        <w:t>of the important requirements for the lecturer</w:t>
      </w:r>
      <w:r>
        <w:rPr>
          <w:rFonts w:ascii="Times New Roman" w:eastAsia="Times New Roman" w:hAnsi="Times New Roman" w:cs="Times New Roman"/>
          <w:color w:val="000000"/>
          <w:sz w:val="24"/>
          <w:szCs w:val="24"/>
        </w:rPr>
        <w:t>, the use case UC_A1 for SoAA01 &amp; SoAA0</w:t>
      </w:r>
      <w:r w:rsidR="00AB112F">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 xml:space="preserve"> is created</w:t>
      </w:r>
      <w:r w:rsidR="00F205F1">
        <w:rPr>
          <w:rFonts w:ascii="Times New Roman" w:eastAsia="Times New Roman" w:hAnsi="Times New Roman" w:cs="Times New Roman"/>
          <w:color w:val="000000"/>
          <w:sz w:val="24"/>
          <w:szCs w:val="24"/>
        </w:rPr>
        <w:t xml:space="preserve"> in </w:t>
      </w:r>
      <w:r w:rsidR="00F6079C">
        <w:rPr>
          <w:rFonts w:ascii="Times New Roman" w:eastAsia="Times New Roman" w:hAnsi="Times New Roman" w:cs="Times New Roman"/>
          <w:color w:val="000000"/>
          <w:sz w:val="24"/>
          <w:szCs w:val="24"/>
        </w:rPr>
        <w:t>table</w:t>
      </w:r>
      <w:r w:rsidR="00F205F1">
        <w:rPr>
          <w:rFonts w:ascii="Times New Roman" w:eastAsia="Times New Roman" w:hAnsi="Times New Roman" w:cs="Times New Roman"/>
          <w:color w:val="000000"/>
          <w:sz w:val="24"/>
          <w:szCs w:val="24"/>
        </w:rPr>
        <w:t xml:space="preserve"> </w:t>
      </w:r>
      <w:r w:rsidR="00F6079C">
        <w:rPr>
          <w:rFonts w:ascii="Times New Roman" w:eastAsia="Times New Roman" w:hAnsi="Times New Roman" w:cs="Times New Roman"/>
          <w:color w:val="000000"/>
          <w:sz w:val="24"/>
          <w:szCs w:val="24"/>
        </w:rPr>
        <w:t>5</w:t>
      </w:r>
      <w:r w:rsidR="009C69D7">
        <w:rPr>
          <w:rFonts w:ascii="Times New Roman" w:eastAsia="Times New Roman" w:hAnsi="Times New Roman" w:cs="Times New Roman"/>
          <w:color w:val="000000"/>
          <w:sz w:val="24"/>
          <w:szCs w:val="24"/>
        </w:rPr>
        <w:t xml:space="preserve">. Analogous to the student, the lecturer should also have done the login process correctly in UC_OR1. Additionally, the lecturer gets redirected to this page, which is slightly different than the students’ page. The Lecturer has more rights, which means he/she can monitor all default users, whereas the student could only monitor himself/herself within different case studies. In the first step, the lecturer can click on the upper dropbox and the system showcases all the students, loaded from the backend. Afterwards, the lecturer can click on the student, who he/she wants </w:t>
      </w:r>
      <w:r w:rsidR="009C69D7">
        <w:rPr>
          <w:rFonts w:ascii="Times New Roman" w:eastAsia="Times New Roman" w:hAnsi="Times New Roman" w:cs="Times New Roman"/>
          <w:color w:val="000000"/>
          <w:sz w:val="24"/>
          <w:szCs w:val="24"/>
        </w:rPr>
        <w:lastRenderedPageBreak/>
        <w:t xml:space="preserve">to monitor. Next, the lecturer clicks on the lower dropbox and selects the case study, in which he/she wants to monitor the selected student. The last step, which needs to be done by the user is to click on the button, which triggers the if statement from step 7, where the entry values are checked.  </w:t>
      </w:r>
    </w:p>
    <w:tbl>
      <w:tblPr>
        <w:tblW w:w="7620" w:type="dxa"/>
        <w:tblCellMar>
          <w:left w:w="70" w:type="dxa"/>
          <w:right w:w="70" w:type="dxa"/>
        </w:tblCellMar>
        <w:tblLook w:val="04A0" w:firstRow="1" w:lastRow="0" w:firstColumn="1" w:lastColumn="0" w:noHBand="0" w:noVBand="1"/>
      </w:tblPr>
      <w:tblGrid>
        <w:gridCol w:w="2260"/>
        <w:gridCol w:w="660"/>
        <w:gridCol w:w="1620"/>
        <w:gridCol w:w="3080"/>
      </w:tblGrid>
      <w:tr w:rsidR="00430481" w:rsidRPr="00430481" w14:paraId="41ED72E1" w14:textId="77777777" w:rsidTr="00430481">
        <w:trPr>
          <w:trHeight w:val="308"/>
        </w:trPr>
        <w:tc>
          <w:tcPr>
            <w:tcW w:w="2260" w:type="dxa"/>
            <w:tcBorders>
              <w:top w:val="single" w:sz="4" w:space="0" w:color="auto"/>
              <w:left w:val="single" w:sz="4" w:space="0" w:color="auto"/>
              <w:bottom w:val="single" w:sz="4" w:space="0" w:color="auto"/>
              <w:right w:val="single" w:sz="4" w:space="0" w:color="auto"/>
            </w:tcBorders>
            <w:shd w:val="clear" w:color="000000" w:fill="F2F2F2"/>
            <w:hideMark/>
          </w:tcPr>
          <w:p w14:paraId="610392FD"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 xml:space="preserve">Use Case </w:t>
            </w:r>
          </w:p>
        </w:tc>
        <w:tc>
          <w:tcPr>
            <w:tcW w:w="5360" w:type="dxa"/>
            <w:gridSpan w:val="3"/>
            <w:tcBorders>
              <w:top w:val="single" w:sz="4" w:space="0" w:color="auto"/>
              <w:left w:val="nil"/>
              <w:bottom w:val="single" w:sz="4" w:space="0" w:color="auto"/>
              <w:right w:val="single" w:sz="4" w:space="0" w:color="auto"/>
            </w:tcBorders>
            <w:shd w:val="clear" w:color="000000" w:fill="F2F2F2"/>
            <w:hideMark/>
          </w:tcPr>
          <w:p w14:paraId="612ACC53" w14:textId="281977D8"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Lecturer Selection of Student &amp; Case Study (UC</w:t>
            </w:r>
            <w:r>
              <w:rPr>
                <w:rFonts w:ascii="Times New Roman" w:eastAsia="Times New Roman" w:hAnsi="Times New Roman" w:cs="Times New Roman"/>
                <w:color w:val="000000"/>
                <w:sz w:val="24"/>
                <w:szCs w:val="24"/>
              </w:rPr>
              <w:t>_A</w:t>
            </w:r>
            <w:r w:rsidRPr="00430481">
              <w:rPr>
                <w:rFonts w:ascii="Times New Roman" w:eastAsia="Times New Roman" w:hAnsi="Times New Roman" w:cs="Times New Roman"/>
                <w:color w:val="000000"/>
                <w:sz w:val="24"/>
                <w:szCs w:val="24"/>
              </w:rPr>
              <w:t>1)</w:t>
            </w:r>
          </w:p>
        </w:tc>
      </w:tr>
      <w:tr w:rsidR="00430481" w:rsidRPr="00430481" w14:paraId="471E8C70" w14:textId="77777777" w:rsidTr="00430481">
        <w:trPr>
          <w:trHeight w:val="615"/>
        </w:trPr>
        <w:tc>
          <w:tcPr>
            <w:tcW w:w="2260" w:type="dxa"/>
            <w:tcBorders>
              <w:top w:val="nil"/>
              <w:left w:val="single" w:sz="4" w:space="0" w:color="auto"/>
              <w:bottom w:val="single" w:sz="4" w:space="0" w:color="auto"/>
              <w:right w:val="single" w:sz="4" w:space="0" w:color="auto"/>
            </w:tcBorders>
            <w:shd w:val="clear" w:color="000000" w:fill="F2F2F2"/>
            <w:hideMark/>
          </w:tcPr>
          <w:p w14:paraId="4D5CFCB3"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Goal</w:t>
            </w:r>
          </w:p>
        </w:tc>
        <w:tc>
          <w:tcPr>
            <w:tcW w:w="5360" w:type="dxa"/>
            <w:gridSpan w:val="3"/>
            <w:tcBorders>
              <w:top w:val="single" w:sz="4" w:space="0" w:color="auto"/>
              <w:left w:val="nil"/>
              <w:bottom w:val="single" w:sz="4" w:space="0" w:color="auto"/>
              <w:right w:val="single" w:sz="4" w:space="0" w:color="auto"/>
            </w:tcBorders>
            <w:shd w:val="clear" w:color="auto" w:fill="auto"/>
            <w:hideMark/>
          </w:tcPr>
          <w:p w14:paraId="03574C80" w14:textId="76833BE2"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The Lecturer wants to select a specific student within a spec</w:t>
            </w:r>
            <w:r w:rsidR="001E334A">
              <w:rPr>
                <w:rFonts w:ascii="Times New Roman" w:eastAsia="Times New Roman" w:hAnsi="Times New Roman" w:cs="Times New Roman"/>
                <w:color w:val="000000"/>
                <w:sz w:val="24"/>
                <w:szCs w:val="24"/>
              </w:rPr>
              <w:t>i</w:t>
            </w:r>
            <w:r w:rsidRPr="00430481">
              <w:rPr>
                <w:rFonts w:ascii="Times New Roman" w:eastAsia="Times New Roman" w:hAnsi="Times New Roman" w:cs="Times New Roman"/>
                <w:color w:val="000000"/>
                <w:sz w:val="24"/>
                <w:szCs w:val="24"/>
              </w:rPr>
              <w:t>fic case study</w:t>
            </w:r>
          </w:p>
        </w:tc>
      </w:tr>
      <w:tr w:rsidR="00430481" w:rsidRPr="00430481" w14:paraId="15C778C5" w14:textId="77777777" w:rsidTr="00AB112F">
        <w:trPr>
          <w:trHeight w:val="615"/>
        </w:trPr>
        <w:tc>
          <w:tcPr>
            <w:tcW w:w="2260" w:type="dxa"/>
            <w:tcBorders>
              <w:top w:val="nil"/>
              <w:left w:val="single" w:sz="4" w:space="0" w:color="auto"/>
              <w:bottom w:val="single" w:sz="4" w:space="0" w:color="auto"/>
              <w:right w:val="single" w:sz="4" w:space="0" w:color="auto"/>
            </w:tcBorders>
            <w:shd w:val="clear" w:color="000000" w:fill="F2F2F2"/>
            <w:hideMark/>
          </w:tcPr>
          <w:p w14:paraId="79FE7887"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Preconditions</w:t>
            </w:r>
          </w:p>
        </w:tc>
        <w:tc>
          <w:tcPr>
            <w:tcW w:w="5360" w:type="dxa"/>
            <w:gridSpan w:val="3"/>
            <w:tcBorders>
              <w:top w:val="single" w:sz="4" w:space="0" w:color="auto"/>
              <w:left w:val="nil"/>
              <w:bottom w:val="single" w:sz="4" w:space="0" w:color="auto"/>
              <w:right w:val="single" w:sz="4" w:space="0" w:color="000000"/>
            </w:tcBorders>
            <w:shd w:val="clear" w:color="000000" w:fill="F2F2F2"/>
            <w:hideMark/>
          </w:tcPr>
          <w:p w14:paraId="3262DD10" w14:textId="1F30EF72"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The Lecturer opened the website and logged himself/herself in</w:t>
            </w:r>
            <w:r w:rsidR="009C69D7">
              <w:rPr>
                <w:rFonts w:ascii="Times New Roman" w:eastAsia="Times New Roman" w:hAnsi="Times New Roman" w:cs="Times New Roman"/>
                <w:color w:val="000000"/>
                <w:sz w:val="24"/>
                <w:szCs w:val="24"/>
              </w:rPr>
              <w:t xml:space="preserve"> (UC_OR1).</w:t>
            </w:r>
          </w:p>
        </w:tc>
      </w:tr>
      <w:tr w:rsidR="00430481" w:rsidRPr="00430481" w14:paraId="6047F3E0" w14:textId="77777777" w:rsidTr="00AB112F">
        <w:trPr>
          <w:trHeight w:val="308"/>
        </w:trPr>
        <w:tc>
          <w:tcPr>
            <w:tcW w:w="2260" w:type="dxa"/>
            <w:tcBorders>
              <w:top w:val="single" w:sz="4" w:space="0" w:color="auto"/>
              <w:left w:val="single" w:sz="4" w:space="0" w:color="auto"/>
              <w:bottom w:val="nil"/>
              <w:right w:val="single" w:sz="4" w:space="0" w:color="auto"/>
            </w:tcBorders>
            <w:shd w:val="clear" w:color="000000" w:fill="F2F2F2"/>
            <w:hideMark/>
          </w:tcPr>
          <w:p w14:paraId="2070DBC2"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Actor(s)</w:t>
            </w:r>
          </w:p>
        </w:tc>
        <w:tc>
          <w:tcPr>
            <w:tcW w:w="5360" w:type="dxa"/>
            <w:gridSpan w:val="3"/>
            <w:tcBorders>
              <w:top w:val="single" w:sz="4" w:space="0" w:color="auto"/>
              <w:left w:val="nil"/>
              <w:bottom w:val="single" w:sz="4" w:space="0" w:color="auto"/>
              <w:right w:val="single" w:sz="4" w:space="0" w:color="auto"/>
            </w:tcBorders>
            <w:shd w:val="clear" w:color="000000" w:fill="FFFFFF"/>
            <w:hideMark/>
          </w:tcPr>
          <w:p w14:paraId="24AB722D"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Lecturer</w:t>
            </w:r>
          </w:p>
        </w:tc>
      </w:tr>
      <w:tr w:rsidR="00430481" w:rsidRPr="00430481" w14:paraId="09F55051" w14:textId="77777777" w:rsidTr="00AB112F">
        <w:trPr>
          <w:trHeight w:val="308"/>
        </w:trPr>
        <w:tc>
          <w:tcPr>
            <w:tcW w:w="2260" w:type="dxa"/>
            <w:tcBorders>
              <w:top w:val="single" w:sz="4" w:space="0" w:color="auto"/>
              <w:left w:val="single" w:sz="4" w:space="0" w:color="auto"/>
              <w:bottom w:val="nil"/>
              <w:right w:val="single" w:sz="4" w:space="0" w:color="auto"/>
            </w:tcBorders>
            <w:shd w:val="clear" w:color="000000" w:fill="F2F2F2"/>
            <w:hideMark/>
          </w:tcPr>
          <w:p w14:paraId="4363B5D0"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Main Success Scenario</w:t>
            </w:r>
          </w:p>
        </w:tc>
        <w:tc>
          <w:tcPr>
            <w:tcW w:w="660" w:type="dxa"/>
            <w:tcBorders>
              <w:top w:val="single" w:sz="4" w:space="0" w:color="auto"/>
              <w:left w:val="nil"/>
              <w:bottom w:val="single" w:sz="4" w:space="0" w:color="auto"/>
              <w:right w:val="single" w:sz="4" w:space="0" w:color="auto"/>
            </w:tcBorders>
            <w:shd w:val="clear" w:color="000000" w:fill="F2F2F2"/>
            <w:hideMark/>
          </w:tcPr>
          <w:p w14:paraId="6342B371"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1.</w:t>
            </w:r>
          </w:p>
        </w:tc>
        <w:tc>
          <w:tcPr>
            <w:tcW w:w="1620" w:type="dxa"/>
            <w:tcBorders>
              <w:top w:val="single" w:sz="4" w:space="0" w:color="auto"/>
              <w:left w:val="nil"/>
              <w:bottom w:val="single" w:sz="4" w:space="0" w:color="auto"/>
              <w:right w:val="single" w:sz="4" w:space="0" w:color="auto"/>
            </w:tcBorders>
            <w:shd w:val="clear" w:color="000000" w:fill="F2F2F2"/>
            <w:hideMark/>
          </w:tcPr>
          <w:p w14:paraId="10EAEFD0"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Lecturer</w:t>
            </w:r>
          </w:p>
        </w:tc>
        <w:tc>
          <w:tcPr>
            <w:tcW w:w="3080" w:type="dxa"/>
            <w:tcBorders>
              <w:top w:val="single" w:sz="4" w:space="0" w:color="auto"/>
              <w:left w:val="nil"/>
              <w:bottom w:val="single" w:sz="4" w:space="0" w:color="auto"/>
              <w:right w:val="single" w:sz="4" w:space="0" w:color="auto"/>
            </w:tcBorders>
            <w:shd w:val="clear" w:color="000000" w:fill="F2F2F2"/>
            <w:hideMark/>
          </w:tcPr>
          <w:p w14:paraId="1FFEB869" w14:textId="4EB4B9EC" w:rsidR="00430481" w:rsidRPr="00430481" w:rsidRDefault="00EE0EE7" w:rsidP="004304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430481" w:rsidRPr="00430481">
              <w:rPr>
                <w:rFonts w:ascii="Times New Roman" w:eastAsia="Times New Roman" w:hAnsi="Times New Roman" w:cs="Times New Roman"/>
                <w:color w:val="000000"/>
                <w:sz w:val="24"/>
                <w:szCs w:val="24"/>
              </w:rPr>
              <w:t xml:space="preserve">licks on </w:t>
            </w:r>
            <w:r w:rsidR="001E334A" w:rsidRPr="001E334A">
              <w:rPr>
                <w:rFonts w:ascii="Times New Roman" w:eastAsia="Times New Roman" w:hAnsi="Times New Roman" w:cs="Times New Roman"/>
                <w:color w:val="000000"/>
                <w:sz w:val="24"/>
                <w:szCs w:val="24"/>
              </w:rPr>
              <w:t xml:space="preserve">the </w:t>
            </w:r>
            <w:r w:rsidR="00430481" w:rsidRPr="00430481">
              <w:rPr>
                <w:rFonts w:ascii="Times New Roman" w:eastAsia="Times New Roman" w:hAnsi="Times New Roman" w:cs="Times New Roman"/>
                <w:color w:val="000000"/>
                <w:sz w:val="24"/>
                <w:szCs w:val="24"/>
              </w:rPr>
              <w:t>first dropbox</w:t>
            </w:r>
          </w:p>
        </w:tc>
      </w:tr>
      <w:tr w:rsidR="00430481" w:rsidRPr="00430481" w14:paraId="1170585B" w14:textId="77777777" w:rsidTr="00430481">
        <w:trPr>
          <w:trHeight w:val="308"/>
        </w:trPr>
        <w:tc>
          <w:tcPr>
            <w:tcW w:w="2260" w:type="dxa"/>
            <w:tcBorders>
              <w:top w:val="nil"/>
              <w:left w:val="single" w:sz="4" w:space="0" w:color="auto"/>
              <w:bottom w:val="nil"/>
              <w:right w:val="single" w:sz="4" w:space="0" w:color="auto"/>
            </w:tcBorders>
            <w:shd w:val="clear" w:color="000000" w:fill="F2F2F2"/>
            <w:hideMark/>
          </w:tcPr>
          <w:p w14:paraId="2316E16F"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FFFFF"/>
            <w:hideMark/>
          </w:tcPr>
          <w:p w14:paraId="3FD32708"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2.</w:t>
            </w:r>
          </w:p>
        </w:tc>
        <w:tc>
          <w:tcPr>
            <w:tcW w:w="1620" w:type="dxa"/>
            <w:tcBorders>
              <w:top w:val="nil"/>
              <w:left w:val="nil"/>
              <w:bottom w:val="single" w:sz="4" w:space="0" w:color="auto"/>
              <w:right w:val="single" w:sz="4" w:space="0" w:color="auto"/>
            </w:tcBorders>
            <w:shd w:val="clear" w:color="000000" w:fill="FFFFFF"/>
            <w:hideMark/>
          </w:tcPr>
          <w:p w14:paraId="228D313B"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System</w:t>
            </w:r>
          </w:p>
        </w:tc>
        <w:tc>
          <w:tcPr>
            <w:tcW w:w="3080" w:type="dxa"/>
            <w:tcBorders>
              <w:top w:val="nil"/>
              <w:left w:val="nil"/>
              <w:bottom w:val="single" w:sz="4" w:space="0" w:color="auto"/>
              <w:right w:val="single" w:sz="4" w:space="0" w:color="auto"/>
            </w:tcBorders>
            <w:shd w:val="clear" w:color="000000" w:fill="FFFFFF"/>
            <w:hideMark/>
          </w:tcPr>
          <w:p w14:paraId="1DA65750" w14:textId="064D76C4" w:rsidR="00430481" w:rsidRPr="00430481" w:rsidRDefault="00EE0EE7" w:rsidP="00430481">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l</w:t>
            </w:r>
            <w:r w:rsidR="00430481" w:rsidRPr="00430481">
              <w:rPr>
                <w:rFonts w:ascii="Times New Roman" w:eastAsia="Times New Roman" w:hAnsi="Times New Roman" w:cs="Times New Roman"/>
                <w:color w:val="000000"/>
                <w:sz w:val="24"/>
                <w:szCs w:val="24"/>
              </w:rPr>
              <w:t xml:space="preserve">oads data from </w:t>
            </w:r>
            <w:r w:rsidRPr="00EE0EE7">
              <w:rPr>
                <w:rFonts w:ascii="Times New Roman" w:eastAsia="Times New Roman" w:hAnsi="Times New Roman" w:cs="Times New Roman"/>
                <w:color w:val="000000"/>
                <w:sz w:val="24"/>
                <w:szCs w:val="24"/>
              </w:rPr>
              <w:t xml:space="preserve">the </w:t>
            </w:r>
            <w:r w:rsidR="00430481" w:rsidRPr="00430481">
              <w:rPr>
                <w:rFonts w:ascii="Times New Roman" w:eastAsia="Times New Roman" w:hAnsi="Times New Roman" w:cs="Times New Roman"/>
                <w:color w:val="000000"/>
                <w:sz w:val="24"/>
                <w:szCs w:val="24"/>
              </w:rPr>
              <w:t>backend</w:t>
            </w:r>
          </w:p>
        </w:tc>
      </w:tr>
      <w:tr w:rsidR="00430481" w:rsidRPr="00430481" w14:paraId="37E5ECC4" w14:textId="77777777" w:rsidTr="00430481">
        <w:trPr>
          <w:trHeight w:val="308"/>
        </w:trPr>
        <w:tc>
          <w:tcPr>
            <w:tcW w:w="2260" w:type="dxa"/>
            <w:tcBorders>
              <w:top w:val="nil"/>
              <w:left w:val="single" w:sz="4" w:space="0" w:color="auto"/>
              <w:bottom w:val="nil"/>
              <w:right w:val="single" w:sz="4" w:space="0" w:color="auto"/>
            </w:tcBorders>
            <w:shd w:val="clear" w:color="000000" w:fill="F2F2F2"/>
            <w:hideMark/>
          </w:tcPr>
          <w:p w14:paraId="1DFA48B1"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2F2F2"/>
            <w:hideMark/>
          </w:tcPr>
          <w:p w14:paraId="25C37988"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 xml:space="preserve">3. </w:t>
            </w:r>
          </w:p>
        </w:tc>
        <w:tc>
          <w:tcPr>
            <w:tcW w:w="1620" w:type="dxa"/>
            <w:tcBorders>
              <w:top w:val="nil"/>
              <w:left w:val="nil"/>
              <w:bottom w:val="single" w:sz="4" w:space="0" w:color="auto"/>
              <w:right w:val="single" w:sz="4" w:space="0" w:color="auto"/>
            </w:tcBorders>
            <w:shd w:val="clear" w:color="000000" w:fill="F2F2F2"/>
            <w:hideMark/>
          </w:tcPr>
          <w:p w14:paraId="571A17F8"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Lecturer</w:t>
            </w:r>
          </w:p>
        </w:tc>
        <w:tc>
          <w:tcPr>
            <w:tcW w:w="3080" w:type="dxa"/>
            <w:tcBorders>
              <w:top w:val="nil"/>
              <w:left w:val="nil"/>
              <w:bottom w:val="single" w:sz="4" w:space="0" w:color="auto"/>
              <w:right w:val="single" w:sz="4" w:space="0" w:color="auto"/>
            </w:tcBorders>
            <w:shd w:val="clear" w:color="000000" w:fill="F2F2F2"/>
            <w:hideMark/>
          </w:tcPr>
          <w:p w14:paraId="1F165C76" w14:textId="60670512" w:rsidR="00430481" w:rsidRPr="00430481" w:rsidRDefault="00EE0EE7" w:rsidP="004304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430481" w:rsidRPr="00430481">
              <w:rPr>
                <w:rFonts w:ascii="Times New Roman" w:eastAsia="Times New Roman" w:hAnsi="Times New Roman" w:cs="Times New Roman"/>
                <w:color w:val="000000"/>
                <w:sz w:val="24"/>
                <w:szCs w:val="24"/>
              </w:rPr>
              <w:t>licks on desired student ID</w:t>
            </w:r>
          </w:p>
        </w:tc>
      </w:tr>
      <w:tr w:rsidR="00430481" w:rsidRPr="00430481" w14:paraId="4AA8783B" w14:textId="77777777" w:rsidTr="00430481">
        <w:trPr>
          <w:trHeight w:val="308"/>
        </w:trPr>
        <w:tc>
          <w:tcPr>
            <w:tcW w:w="2260" w:type="dxa"/>
            <w:tcBorders>
              <w:top w:val="nil"/>
              <w:left w:val="single" w:sz="4" w:space="0" w:color="auto"/>
              <w:bottom w:val="nil"/>
              <w:right w:val="single" w:sz="4" w:space="0" w:color="auto"/>
            </w:tcBorders>
            <w:shd w:val="clear" w:color="000000" w:fill="F2F2F2"/>
            <w:hideMark/>
          </w:tcPr>
          <w:p w14:paraId="0AB8E323"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FFFFF"/>
            <w:hideMark/>
          </w:tcPr>
          <w:p w14:paraId="71EE7793"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1620" w:type="dxa"/>
            <w:tcBorders>
              <w:top w:val="nil"/>
              <w:left w:val="nil"/>
              <w:bottom w:val="single" w:sz="4" w:space="0" w:color="auto"/>
              <w:right w:val="single" w:sz="4" w:space="0" w:color="auto"/>
            </w:tcBorders>
            <w:shd w:val="clear" w:color="000000" w:fill="FFFFFF"/>
            <w:hideMark/>
          </w:tcPr>
          <w:p w14:paraId="646E35A4"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3080" w:type="dxa"/>
            <w:tcBorders>
              <w:top w:val="nil"/>
              <w:left w:val="nil"/>
              <w:bottom w:val="single" w:sz="4" w:space="0" w:color="auto"/>
              <w:right w:val="single" w:sz="4" w:space="0" w:color="auto"/>
            </w:tcBorders>
            <w:shd w:val="clear" w:color="000000" w:fill="FFFFFF"/>
            <w:hideMark/>
          </w:tcPr>
          <w:p w14:paraId="730CBC80"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r>
      <w:tr w:rsidR="00430481" w:rsidRPr="00430481" w14:paraId="07DCCC79" w14:textId="77777777" w:rsidTr="00430481">
        <w:trPr>
          <w:trHeight w:val="308"/>
        </w:trPr>
        <w:tc>
          <w:tcPr>
            <w:tcW w:w="2260" w:type="dxa"/>
            <w:tcBorders>
              <w:top w:val="nil"/>
              <w:left w:val="single" w:sz="4" w:space="0" w:color="auto"/>
              <w:bottom w:val="nil"/>
              <w:right w:val="single" w:sz="4" w:space="0" w:color="auto"/>
            </w:tcBorders>
            <w:shd w:val="clear" w:color="000000" w:fill="F2F2F2"/>
            <w:hideMark/>
          </w:tcPr>
          <w:p w14:paraId="3C19417B"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2F2F2"/>
            <w:hideMark/>
          </w:tcPr>
          <w:p w14:paraId="2FF1E18D"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4.</w:t>
            </w:r>
          </w:p>
        </w:tc>
        <w:tc>
          <w:tcPr>
            <w:tcW w:w="1620" w:type="dxa"/>
            <w:tcBorders>
              <w:top w:val="nil"/>
              <w:left w:val="nil"/>
              <w:bottom w:val="single" w:sz="4" w:space="0" w:color="auto"/>
              <w:right w:val="single" w:sz="4" w:space="0" w:color="auto"/>
            </w:tcBorders>
            <w:shd w:val="clear" w:color="000000" w:fill="F2F2F2"/>
            <w:hideMark/>
          </w:tcPr>
          <w:p w14:paraId="6D66BE34"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Lecturer</w:t>
            </w:r>
          </w:p>
        </w:tc>
        <w:tc>
          <w:tcPr>
            <w:tcW w:w="3080" w:type="dxa"/>
            <w:tcBorders>
              <w:top w:val="nil"/>
              <w:left w:val="nil"/>
              <w:bottom w:val="single" w:sz="4" w:space="0" w:color="auto"/>
              <w:right w:val="single" w:sz="4" w:space="0" w:color="auto"/>
            </w:tcBorders>
            <w:shd w:val="clear" w:color="000000" w:fill="F2F2F2"/>
            <w:hideMark/>
          </w:tcPr>
          <w:p w14:paraId="199BC4E2" w14:textId="21D4CF83" w:rsidR="00430481" w:rsidRPr="00430481" w:rsidRDefault="00EE0EE7" w:rsidP="004304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430481" w:rsidRPr="00430481">
              <w:rPr>
                <w:rFonts w:ascii="Times New Roman" w:eastAsia="Times New Roman" w:hAnsi="Times New Roman" w:cs="Times New Roman"/>
                <w:color w:val="000000"/>
                <w:sz w:val="24"/>
                <w:szCs w:val="24"/>
              </w:rPr>
              <w:t xml:space="preserve">licks on </w:t>
            </w:r>
            <w:r w:rsidR="001E334A" w:rsidRPr="001E334A">
              <w:rPr>
                <w:rFonts w:ascii="Times New Roman" w:eastAsia="Times New Roman" w:hAnsi="Times New Roman" w:cs="Times New Roman"/>
                <w:color w:val="000000"/>
                <w:sz w:val="24"/>
                <w:szCs w:val="24"/>
              </w:rPr>
              <w:t xml:space="preserve">the </w:t>
            </w:r>
            <w:r w:rsidR="00430481" w:rsidRPr="00430481">
              <w:rPr>
                <w:rFonts w:ascii="Times New Roman" w:eastAsia="Times New Roman" w:hAnsi="Times New Roman" w:cs="Times New Roman"/>
                <w:color w:val="000000"/>
                <w:sz w:val="24"/>
                <w:szCs w:val="24"/>
              </w:rPr>
              <w:t>second dropbox</w:t>
            </w:r>
          </w:p>
        </w:tc>
      </w:tr>
      <w:tr w:rsidR="00430481" w:rsidRPr="00430481" w14:paraId="292F9A7D" w14:textId="77777777" w:rsidTr="00430481">
        <w:trPr>
          <w:trHeight w:val="615"/>
        </w:trPr>
        <w:tc>
          <w:tcPr>
            <w:tcW w:w="2260" w:type="dxa"/>
            <w:tcBorders>
              <w:top w:val="nil"/>
              <w:left w:val="single" w:sz="4" w:space="0" w:color="auto"/>
              <w:bottom w:val="nil"/>
              <w:right w:val="single" w:sz="4" w:space="0" w:color="auto"/>
            </w:tcBorders>
            <w:shd w:val="clear" w:color="000000" w:fill="F2F2F2"/>
            <w:hideMark/>
          </w:tcPr>
          <w:p w14:paraId="3C9D048A"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FFFFF"/>
            <w:hideMark/>
          </w:tcPr>
          <w:p w14:paraId="6EC40004"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5.</w:t>
            </w:r>
          </w:p>
        </w:tc>
        <w:tc>
          <w:tcPr>
            <w:tcW w:w="1620" w:type="dxa"/>
            <w:tcBorders>
              <w:top w:val="nil"/>
              <w:left w:val="nil"/>
              <w:bottom w:val="single" w:sz="4" w:space="0" w:color="auto"/>
              <w:right w:val="single" w:sz="4" w:space="0" w:color="auto"/>
            </w:tcBorders>
            <w:shd w:val="clear" w:color="000000" w:fill="FFFFFF"/>
            <w:hideMark/>
          </w:tcPr>
          <w:p w14:paraId="70418A25"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System</w:t>
            </w:r>
          </w:p>
        </w:tc>
        <w:tc>
          <w:tcPr>
            <w:tcW w:w="3080" w:type="dxa"/>
            <w:tcBorders>
              <w:top w:val="nil"/>
              <w:left w:val="nil"/>
              <w:bottom w:val="single" w:sz="4" w:space="0" w:color="auto"/>
              <w:right w:val="single" w:sz="4" w:space="0" w:color="auto"/>
            </w:tcBorders>
            <w:shd w:val="clear" w:color="000000" w:fill="FFFFFF"/>
            <w:hideMark/>
          </w:tcPr>
          <w:p w14:paraId="1D5D8E7A"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showcases hardcoded case study values</w:t>
            </w:r>
          </w:p>
        </w:tc>
      </w:tr>
      <w:tr w:rsidR="00430481" w:rsidRPr="00430481" w14:paraId="20761003" w14:textId="77777777" w:rsidTr="00430481">
        <w:trPr>
          <w:trHeight w:val="308"/>
        </w:trPr>
        <w:tc>
          <w:tcPr>
            <w:tcW w:w="2260" w:type="dxa"/>
            <w:tcBorders>
              <w:top w:val="nil"/>
              <w:left w:val="single" w:sz="4" w:space="0" w:color="auto"/>
              <w:bottom w:val="nil"/>
              <w:right w:val="single" w:sz="4" w:space="0" w:color="auto"/>
            </w:tcBorders>
            <w:shd w:val="clear" w:color="000000" w:fill="F2F2F2"/>
            <w:hideMark/>
          </w:tcPr>
          <w:p w14:paraId="224681C8"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2F2F2"/>
            <w:hideMark/>
          </w:tcPr>
          <w:p w14:paraId="05ED9D5E"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6.</w:t>
            </w:r>
          </w:p>
        </w:tc>
        <w:tc>
          <w:tcPr>
            <w:tcW w:w="1620" w:type="dxa"/>
            <w:tcBorders>
              <w:top w:val="nil"/>
              <w:left w:val="nil"/>
              <w:bottom w:val="single" w:sz="4" w:space="0" w:color="auto"/>
              <w:right w:val="single" w:sz="4" w:space="0" w:color="auto"/>
            </w:tcBorders>
            <w:shd w:val="clear" w:color="000000" w:fill="F2F2F2"/>
            <w:hideMark/>
          </w:tcPr>
          <w:p w14:paraId="07BACC1C"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Lecturer</w:t>
            </w:r>
          </w:p>
        </w:tc>
        <w:tc>
          <w:tcPr>
            <w:tcW w:w="3080" w:type="dxa"/>
            <w:tcBorders>
              <w:top w:val="nil"/>
              <w:left w:val="nil"/>
              <w:bottom w:val="single" w:sz="4" w:space="0" w:color="auto"/>
              <w:right w:val="single" w:sz="4" w:space="0" w:color="auto"/>
            </w:tcBorders>
            <w:shd w:val="clear" w:color="000000" w:fill="F2F2F2"/>
            <w:hideMark/>
          </w:tcPr>
          <w:p w14:paraId="2435010D" w14:textId="329CCDEE" w:rsidR="00430481" w:rsidRPr="00430481" w:rsidRDefault="00EE0EE7" w:rsidP="004304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430481" w:rsidRPr="00430481">
              <w:rPr>
                <w:rFonts w:ascii="Times New Roman" w:eastAsia="Times New Roman" w:hAnsi="Times New Roman" w:cs="Times New Roman"/>
                <w:color w:val="000000"/>
                <w:sz w:val="24"/>
                <w:szCs w:val="24"/>
              </w:rPr>
              <w:t>licks on desired case study</w:t>
            </w:r>
          </w:p>
        </w:tc>
      </w:tr>
      <w:tr w:rsidR="00430481" w:rsidRPr="00430481" w14:paraId="10F1F018" w14:textId="77777777" w:rsidTr="00430481">
        <w:trPr>
          <w:trHeight w:val="615"/>
        </w:trPr>
        <w:tc>
          <w:tcPr>
            <w:tcW w:w="2260" w:type="dxa"/>
            <w:tcBorders>
              <w:top w:val="nil"/>
              <w:left w:val="single" w:sz="4" w:space="0" w:color="auto"/>
              <w:bottom w:val="nil"/>
              <w:right w:val="single" w:sz="4" w:space="0" w:color="auto"/>
            </w:tcBorders>
            <w:shd w:val="clear" w:color="000000" w:fill="F2F2F2"/>
            <w:hideMark/>
          </w:tcPr>
          <w:p w14:paraId="6C511715"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FFFFF"/>
            <w:hideMark/>
          </w:tcPr>
          <w:p w14:paraId="7DEF7237"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7.</w:t>
            </w:r>
          </w:p>
        </w:tc>
        <w:tc>
          <w:tcPr>
            <w:tcW w:w="1620" w:type="dxa"/>
            <w:tcBorders>
              <w:top w:val="nil"/>
              <w:left w:val="nil"/>
              <w:bottom w:val="single" w:sz="4" w:space="0" w:color="auto"/>
              <w:right w:val="single" w:sz="4" w:space="0" w:color="auto"/>
            </w:tcBorders>
            <w:shd w:val="clear" w:color="000000" w:fill="FFFFFF"/>
            <w:hideMark/>
          </w:tcPr>
          <w:p w14:paraId="65FDB644"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Lecturer</w:t>
            </w:r>
          </w:p>
        </w:tc>
        <w:tc>
          <w:tcPr>
            <w:tcW w:w="3080" w:type="dxa"/>
            <w:tcBorders>
              <w:top w:val="nil"/>
              <w:left w:val="nil"/>
              <w:bottom w:val="single" w:sz="4" w:space="0" w:color="auto"/>
              <w:right w:val="single" w:sz="4" w:space="0" w:color="auto"/>
            </w:tcBorders>
            <w:shd w:val="clear" w:color="000000" w:fill="FFFFFF"/>
            <w:hideMark/>
          </w:tcPr>
          <w:p w14:paraId="51464C82" w14:textId="06E0C87D" w:rsidR="00430481" w:rsidRPr="00430481" w:rsidRDefault="00EE0EE7" w:rsidP="004304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430481" w:rsidRPr="00430481">
              <w:rPr>
                <w:rFonts w:ascii="Times New Roman" w:eastAsia="Times New Roman" w:hAnsi="Times New Roman" w:cs="Times New Roman"/>
                <w:color w:val="000000"/>
                <w:sz w:val="24"/>
                <w:szCs w:val="24"/>
              </w:rPr>
              <w:t xml:space="preserve">licks on </w:t>
            </w:r>
            <w:r w:rsidR="001E334A">
              <w:rPr>
                <w:rFonts w:ascii="Times New Roman" w:eastAsia="Times New Roman" w:hAnsi="Times New Roman" w:cs="Times New Roman"/>
                <w:color w:val="000000"/>
                <w:sz w:val="24"/>
                <w:szCs w:val="24"/>
              </w:rPr>
              <w:t xml:space="preserve">the </w:t>
            </w:r>
            <w:r w:rsidR="00430481" w:rsidRPr="00430481">
              <w:rPr>
                <w:rFonts w:ascii="Times New Roman" w:eastAsia="Times New Roman" w:hAnsi="Times New Roman" w:cs="Times New Roman"/>
                <w:color w:val="000000"/>
                <w:sz w:val="24"/>
                <w:szCs w:val="24"/>
              </w:rPr>
              <w:t xml:space="preserve">arrow button to go to </w:t>
            </w:r>
            <w:r w:rsidR="001E334A">
              <w:rPr>
                <w:rFonts w:ascii="Times New Roman" w:eastAsia="Times New Roman" w:hAnsi="Times New Roman" w:cs="Times New Roman"/>
                <w:color w:val="000000"/>
                <w:sz w:val="24"/>
                <w:szCs w:val="24"/>
              </w:rPr>
              <w:t xml:space="preserve">the </w:t>
            </w:r>
            <w:r w:rsidR="00430481" w:rsidRPr="00430481">
              <w:rPr>
                <w:rFonts w:ascii="Times New Roman" w:eastAsia="Times New Roman" w:hAnsi="Times New Roman" w:cs="Times New Roman"/>
                <w:color w:val="000000"/>
                <w:sz w:val="24"/>
                <w:szCs w:val="24"/>
              </w:rPr>
              <w:t>next page</w:t>
            </w:r>
          </w:p>
        </w:tc>
      </w:tr>
      <w:tr w:rsidR="00430481" w:rsidRPr="00430481" w14:paraId="37BD37F6" w14:textId="77777777" w:rsidTr="00430481">
        <w:trPr>
          <w:trHeight w:val="923"/>
        </w:trPr>
        <w:tc>
          <w:tcPr>
            <w:tcW w:w="2260" w:type="dxa"/>
            <w:tcBorders>
              <w:top w:val="nil"/>
              <w:left w:val="single" w:sz="4" w:space="0" w:color="auto"/>
              <w:bottom w:val="single" w:sz="4" w:space="0" w:color="auto"/>
              <w:right w:val="single" w:sz="4" w:space="0" w:color="auto"/>
            </w:tcBorders>
            <w:shd w:val="clear" w:color="000000" w:fill="F2F2F2"/>
            <w:hideMark/>
          </w:tcPr>
          <w:p w14:paraId="2C948C88" w14:textId="77777777" w:rsidR="00430481" w:rsidRPr="00430481" w:rsidRDefault="00430481" w:rsidP="00430481">
            <w:pPr>
              <w:spacing w:after="0" w:line="240" w:lineRule="auto"/>
              <w:rPr>
                <w:rFonts w:ascii="Times New Roman" w:eastAsia="Times New Roman" w:hAnsi="Times New Roman" w:cs="Times New Roman"/>
                <w:color w:val="000000"/>
                <w:sz w:val="24"/>
                <w:szCs w:val="24"/>
              </w:rPr>
            </w:pPr>
            <w:r w:rsidRPr="00430481">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2F2F2"/>
            <w:hideMark/>
          </w:tcPr>
          <w:p w14:paraId="59DFFFA4" w14:textId="77777777" w:rsidR="00430481" w:rsidRPr="00430481" w:rsidRDefault="00430481" w:rsidP="00430481">
            <w:pPr>
              <w:spacing w:after="0" w:line="240" w:lineRule="auto"/>
              <w:jc w:val="center"/>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7.</w:t>
            </w:r>
          </w:p>
        </w:tc>
        <w:tc>
          <w:tcPr>
            <w:tcW w:w="1620" w:type="dxa"/>
            <w:tcBorders>
              <w:top w:val="nil"/>
              <w:left w:val="nil"/>
              <w:bottom w:val="single" w:sz="4" w:space="0" w:color="auto"/>
              <w:right w:val="single" w:sz="4" w:space="0" w:color="auto"/>
            </w:tcBorders>
            <w:shd w:val="clear" w:color="000000" w:fill="F2F2F2"/>
            <w:hideMark/>
          </w:tcPr>
          <w:p w14:paraId="015F264D" w14:textId="77777777" w:rsidR="00430481" w:rsidRPr="00430481" w:rsidRDefault="00430481" w:rsidP="00430481">
            <w:pPr>
              <w:spacing w:after="0" w:line="240" w:lineRule="auto"/>
              <w:rPr>
                <w:rFonts w:ascii="Times New Roman" w:eastAsia="Times New Roman" w:hAnsi="Times New Roman" w:cs="Times New Roman"/>
                <w:color w:val="000000"/>
                <w:sz w:val="24"/>
                <w:szCs w:val="24"/>
                <w:lang w:val="de-DE"/>
              </w:rPr>
            </w:pPr>
            <w:r w:rsidRPr="00430481">
              <w:rPr>
                <w:rFonts w:ascii="Times New Roman" w:eastAsia="Times New Roman" w:hAnsi="Times New Roman" w:cs="Times New Roman"/>
                <w:color w:val="000000"/>
                <w:sz w:val="24"/>
                <w:szCs w:val="24"/>
                <w:lang w:val="de-DE"/>
              </w:rPr>
              <w:t>System</w:t>
            </w:r>
          </w:p>
        </w:tc>
        <w:tc>
          <w:tcPr>
            <w:tcW w:w="3080" w:type="dxa"/>
            <w:tcBorders>
              <w:top w:val="nil"/>
              <w:left w:val="nil"/>
              <w:bottom w:val="single" w:sz="4" w:space="0" w:color="auto"/>
              <w:right w:val="single" w:sz="4" w:space="0" w:color="auto"/>
            </w:tcBorders>
            <w:shd w:val="clear" w:color="000000" w:fill="F2F2F2"/>
            <w:hideMark/>
          </w:tcPr>
          <w:p w14:paraId="7A000F9C" w14:textId="1E85297E" w:rsidR="00087C92" w:rsidRDefault="00EE0EE7" w:rsidP="004304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w:t>
            </w:r>
            <w:r w:rsidR="00430481" w:rsidRPr="00430481">
              <w:rPr>
                <w:rFonts w:ascii="Times New Roman" w:eastAsia="Times New Roman" w:hAnsi="Times New Roman" w:cs="Times New Roman"/>
                <w:color w:val="000000"/>
                <w:sz w:val="24"/>
                <w:szCs w:val="24"/>
              </w:rPr>
              <w:t xml:space="preserve">hecks entry values: </w:t>
            </w:r>
          </w:p>
          <w:p w14:paraId="1408973C" w14:textId="32F7BFD7" w:rsidR="00087C92" w:rsidRDefault="00087C92" w:rsidP="00430481">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b/>
                <w:bCs/>
                <w:color w:val="000000"/>
                <w:sz w:val="24"/>
                <w:szCs w:val="24"/>
              </w:rPr>
              <w:t>I</w:t>
            </w:r>
            <w:r w:rsidR="00430481" w:rsidRPr="00430481">
              <w:rPr>
                <w:rFonts w:ascii="Times New Roman" w:eastAsia="Times New Roman" w:hAnsi="Times New Roman" w:cs="Times New Roman"/>
                <w:b/>
                <w:bCs/>
                <w:color w:val="000000"/>
                <w:sz w:val="24"/>
                <w:szCs w:val="24"/>
              </w:rPr>
              <w:t>f</w:t>
            </w:r>
            <w:r w:rsidR="00430481" w:rsidRPr="00430481">
              <w:rPr>
                <w:rFonts w:ascii="Times New Roman" w:eastAsia="Times New Roman" w:hAnsi="Times New Roman" w:cs="Times New Roman"/>
                <w:color w:val="000000"/>
                <w:sz w:val="24"/>
                <w:szCs w:val="24"/>
              </w:rPr>
              <w:t xml:space="preserve"> </w:t>
            </w:r>
            <w:r w:rsidR="00430481" w:rsidRPr="00430481">
              <w:rPr>
                <w:rFonts w:ascii="Times New Roman" w:eastAsia="Times New Roman" w:hAnsi="Times New Roman" w:cs="Times New Roman"/>
                <w:b/>
                <w:bCs/>
                <w:color w:val="000000"/>
                <w:sz w:val="24"/>
                <w:szCs w:val="24"/>
                <w:u w:val="single"/>
              </w:rPr>
              <w:t>true</w:t>
            </w:r>
            <w:r w:rsidR="00430481" w:rsidRPr="00430481">
              <w:rPr>
                <w:rFonts w:ascii="Times New Roman" w:eastAsia="Times New Roman" w:hAnsi="Times New Roman" w:cs="Times New Roman"/>
                <w:color w:val="000000"/>
                <w:sz w:val="24"/>
                <w:szCs w:val="24"/>
              </w:rPr>
              <w:t xml:space="preserve"> redirect to</w:t>
            </w:r>
            <w:r>
              <w:rPr>
                <w:rFonts w:ascii="Times New Roman" w:eastAsia="Times New Roman" w:hAnsi="Times New Roman" w:cs="Times New Roman"/>
                <w:color w:val="000000"/>
                <w:sz w:val="24"/>
                <w:szCs w:val="24"/>
              </w:rPr>
              <w:t xml:space="preserve"> the</w:t>
            </w:r>
            <w:r w:rsidR="00430481" w:rsidRPr="00430481">
              <w:rPr>
                <w:rFonts w:ascii="Times New Roman" w:eastAsia="Times New Roman" w:hAnsi="Times New Roman" w:cs="Times New Roman"/>
                <w:color w:val="000000"/>
                <w:sz w:val="24"/>
                <w:szCs w:val="24"/>
              </w:rPr>
              <w:t xml:space="preserve"> next page; </w:t>
            </w:r>
          </w:p>
          <w:p w14:paraId="3A4D04C8" w14:textId="65875D1E" w:rsidR="00430481" w:rsidRPr="00430481" w:rsidRDefault="00087C92" w:rsidP="00430481">
            <w:pPr>
              <w:spacing w:after="0" w:line="240" w:lineRule="auto"/>
              <w:rPr>
                <w:rFonts w:ascii="Times New Roman" w:eastAsia="Times New Roman" w:hAnsi="Times New Roman" w:cs="Times New Roman"/>
                <w:color w:val="000000"/>
                <w:sz w:val="24"/>
                <w:szCs w:val="24"/>
              </w:rPr>
            </w:pPr>
            <w:r w:rsidRPr="00087C92">
              <w:rPr>
                <w:rFonts w:ascii="Times New Roman" w:eastAsia="Times New Roman" w:hAnsi="Times New Roman" w:cs="Times New Roman"/>
                <w:b/>
                <w:bCs/>
                <w:color w:val="000000"/>
                <w:sz w:val="24"/>
                <w:szCs w:val="24"/>
              </w:rPr>
              <w:t>Else</w:t>
            </w:r>
            <w:r>
              <w:rPr>
                <w:rFonts w:ascii="Times New Roman" w:eastAsia="Times New Roman" w:hAnsi="Times New Roman" w:cs="Times New Roman"/>
                <w:color w:val="000000"/>
                <w:sz w:val="24"/>
                <w:szCs w:val="24"/>
              </w:rPr>
              <w:t xml:space="preserve"> </w:t>
            </w:r>
            <w:r w:rsidR="00430481" w:rsidRPr="00430481">
              <w:rPr>
                <w:rFonts w:ascii="Times New Roman" w:eastAsia="Times New Roman" w:hAnsi="Times New Roman" w:cs="Times New Roman"/>
                <w:color w:val="000000"/>
                <w:sz w:val="24"/>
                <w:szCs w:val="24"/>
              </w:rPr>
              <w:t xml:space="preserve">give out </w:t>
            </w:r>
            <w:r w:rsidR="001E334A">
              <w:rPr>
                <w:rFonts w:ascii="Times New Roman" w:eastAsia="Times New Roman" w:hAnsi="Times New Roman" w:cs="Times New Roman"/>
                <w:color w:val="000000"/>
                <w:sz w:val="24"/>
                <w:szCs w:val="24"/>
              </w:rPr>
              <w:t xml:space="preserve">an </w:t>
            </w:r>
            <w:r w:rsidR="00430481" w:rsidRPr="00430481">
              <w:rPr>
                <w:rFonts w:ascii="Times New Roman" w:eastAsia="Times New Roman" w:hAnsi="Times New Roman" w:cs="Times New Roman"/>
                <w:color w:val="000000"/>
                <w:sz w:val="24"/>
                <w:szCs w:val="24"/>
              </w:rPr>
              <w:t>error message</w:t>
            </w:r>
          </w:p>
        </w:tc>
      </w:tr>
    </w:tbl>
    <w:p w14:paraId="4C37177D" w14:textId="30F89923" w:rsidR="00F205F1" w:rsidRDefault="00F6079C" w:rsidP="00F6079C">
      <w:pPr>
        <w:pStyle w:val="Beschriftung"/>
        <w:rPr>
          <w:b w:val="0"/>
          <w:color w:val="000000"/>
        </w:rPr>
      </w:pPr>
      <w:bookmarkStart w:id="45" w:name="_Toc84706532"/>
      <w:r>
        <w:t xml:space="preserve">Table </w:t>
      </w:r>
      <w:fldSimple w:instr=" SEQ Table \* ARABIC ">
        <w:r w:rsidR="009F7BC5">
          <w:rPr>
            <w:noProof/>
          </w:rPr>
          <w:t>5</w:t>
        </w:r>
      </w:fldSimple>
      <w:r w:rsidR="00F205F1">
        <w:rPr>
          <w:color w:val="000000"/>
        </w:rPr>
        <w:t>: Use Case Admin 1</w:t>
      </w:r>
      <w:bookmarkEnd w:id="45"/>
    </w:p>
    <w:p w14:paraId="1AB27B76" w14:textId="617F16FF" w:rsidR="00F205F1" w:rsidRPr="00F205F1" w:rsidRDefault="00F205F1" w:rsidP="00F205F1">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678479FB" w14:textId="1103920F" w:rsidR="00AB112F" w:rsidRDefault="00AB112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ditionally, the use case UC_A2 for SoAA03 ha</w:t>
      </w:r>
      <w:r w:rsidR="009C69D7">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 xml:space="preserve"> been generated</w:t>
      </w:r>
      <w:r w:rsidR="00F205F1">
        <w:rPr>
          <w:rFonts w:ascii="Times New Roman" w:eastAsia="Times New Roman" w:hAnsi="Times New Roman" w:cs="Times New Roman"/>
          <w:color w:val="000000"/>
          <w:sz w:val="24"/>
          <w:szCs w:val="24"/>
        </w:rPr>
        <w:t xml:space="preserve"> in </w:t>
      </w:r>
      <w:r w:rsidR="00F6079C">
        <w:rPr>
          <w:rFonts w:ascii="Times New Roman" w:eastAsia="Times New Roman" w:hAnsi="Times New Roman" w:cs="Times New Roman"/>
          <w:color w:val="000000"/>
          <w:sz w:val="24"/>
          <w:szCs w:val="24"/>
        </w:rPr>
        <w:t>table 6</w:t>
      </w:r>
      <w:r w:rsidR="009C69D7">
        <w:rPr>
          <w:rFonts w:ascii="Times New Roman" w:eastAsia="Times New Roman" w:hAnsi="Times New Roman" w:cs="Times New Roman"/>
          <w:color w:val="000000"/>
          <w:sz w:val="24"/>
          <w:szCs w:val="24"/>
        </w:rPr>
        <w:t xml:space="preserve">, which is basically analog to the UC_D2. </w:t>
      </w:r>
    </w:p>
    <w:tbl>
      <w:tblPr>
        <w:tblW w:w="7620" w:type="dxa"/>
        <w:tblCellMar>
          <w:left w:w="70" w:type="dxa"/>
          <w:right w:w="70" w:type="dxa"/>
        </w:tblCellMar>
        <w:tblLook w:val="04A0" w:firstRow="1" w:lastRow="0" w:firstColumn="1" w:lastColumn="0" w:noHBand="0" w:noVBand="1"/>
      </w:tblPr>
      <w:tblGrid>
        <w:gridCol w:w="2260"/>
        <w:gridCol w:w="660"/>
        <w:gridCol w:w="1620"/>
        <w:gridCol w:w="3080"/>
      </w:tblGrid>
      <w:tr w:rsidR="00AB112F" w:rsidRPr="00AB112F" w14:paraId="68BF0B7D" w14:textId="77777777" w:rsidTr="00AB112F">
        <w:trPr>
          <w:trHeight w:val="308"/>
        </w:trPr>
        <w:tc>
          <w:tcPr>
            <w:tcW w:w="2260" w:type="dxa"/>
            <w:tcBorders>
              <w:top w:val="single" w:sz="4" w:space="0" w:color="auto"/>
              <w:left w:val="single" w:sz="4" w:space="0" w:color="auto"/>
              <w:bottom w:val="single" w:sz="4" w:space="0" w:color="auto"/>
              <w:right w:val="single" w:sz="4" w:space="0" w:color="auto"/>
            </w:tcBorders>
            <w:shd w:val="clear" w:color="000000" w:fill="F2F2F2"/>
            <w:hideMark/>
          </w:tcPr>
          <w:p w14:paraId="792B256D"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 xml:space="preserve">Use Case </w:t>
            </w:r>
          </w:p>
        </w:tc>
        <w:tc>
          <w:tcPr>
            <w:tcW w:w="5360" w:type="dxa"/>
            <w:gridSpan w:val="3"/>
            <w:tcBorders>
              <w:top w:val="single" w:sz="4" w:space="0" w:color="auto"/>
              <w:left w:val="nil"/>
              <w:bottom w:val="single" w:sz="4" w:space="0" w:color="auto"/>
              <w:right w:val="single" w:sz="4" w:space="0" w:color="auto"/>
            </w:tcBorders>
            <w:shd w:val="clear" w:color="000000" w:fill="F2F2F2"/>
            <w:hideMark/>
          </w:tcPr>
          <w:p w14:paraId="0747CE39" w14:textId="77777777"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Lecturer visualized the data (UC_A2)</w:t>
            </w:r>
          </w:p>
        </w:tc>
      </w:tr>
      <w:tr w:rsidR="00AB112F" w:rsidRPr="00AB112F" w14:paraId="01D60100" w14:textId="77777777" w:rsidTr="00AB112F">
        <w:trPr>
          <w:trHeight w:val="615"/>
        </w:trPr>
        <w:tc>
          <w:tcPr>
            <w:tcW w:w="2260" w:type="dxa"/>
            <w:tcBorders>
              <w:top w:val="nil"/>
              <w:left w:val="single" w:sz="4" w:space="0" w:color="auto"/>
              <w:bottom w:val="single" w:sz="4" w:space="0" w:color="auto"/>
              <w:right w:val="single" w:sz="4" w:space="0" w:color="auto"/>
            </w:tcBorders>
            <w:shd w:val="clear" w:color="000000" w:fill="F2F2F2"/>
            <w:hideMark/>
          </w:tcPr>
          <w:p w14:paraId="0428AFC0"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Goal</w:t>
            </w:r>
          </w:p>
        </w:tc>
        <w:tc>
          <w:tcPr>
            <w:tcW w:w="5360" w:type="dxa"/>
            <w:gridSpan w:val="3"/>
            <w:tcBorders>
              <w:top w:val="single" w:sz="4" w:space="0" w:color="auto"/>
              <w:left w:val="nil"/>
              <w:bottom w:val="single" w:sz="4" w:space="0" w:color="auto"/>
              <w:right w:val="single" w:sz="4" w:space="0" w:color="auto"/>
            </w:tcBorders>
            <w:shd w:val="clear" w:color="auto" w:fill="auto"/>
            <w:hideMark/>
          </w:tcPr>
          <w:p w14:paraId="27EB1D76" w14:textId="77777777"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The Lecturer wants to see the data of the selected student and case study (which he selected in UC_A1)</w:t>
            </w:r>
          </w:p>
        </w:tc>
      </w:tr>
      <w:tr w:rsidR="00AB112F" w:rsidRPr="00AB112F" w14:paraId="51E635E9" w14:textId="77777777" w:rsidTr="00AB112F">
        <w:trPr>
          <w:trHeight w:val="615"/>
        </w:trPr>
        <w:tc>
          <w:tcPr>
            <w:tcW w:w="2260" w:type="dxa"/>
            <w:tcBorders>
              <w:top w:val="nil"/>
              <w:left w:val="single" w:sz="4" w:space="0" w:color="auto"/>
              <w:bottom w:val="nil"/>
              <w:right w:val="single" w:sz="4" w:space="0" w:color="auto"/>
            </w:tcBorders>
            <w:shd w:val="clear" w:color="000000" w:fill="F2F2F2"/>
            <w:hideMark/>
          </w:tcPr>
          <w:p w14:paraId="09F11B45"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Preconditions</w:t>
            </w:r>
          </w:p>
        </w:tc>
        <w:tc>
          <w:tcPr>
            <w:tcW w:w="5360" w:type="dxa"/>
            <w:gridSpan w:val="3"/>
            <w:tcBorders>
              <w:top w:val="single" w:sz="4" w:space="0" w:color="auto"/>
              <w:left w:val="nil"/>
              <w:bottom w:val="single" w:sz="4" w:space="0" w:color="auto"/>
              <w:right w:val="single" w:sz="4" w:space="0" w:color="000000"/>
            </w:tcBorders>
            <w:shd w:val="clear" w:color="000000" w:fill="F2F2F2"/>
            <w:hideMark/>
          </w:tcPr>
          <w:p w14:paraId="01AFD760" w14:textId="14B7A6E5"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 xml:space="preserve">The Lecturer has done the actions of UC_A1, and the if case was identified as true by the system! </w:t>
            </w:r>
          </w:p>
        </w:tc>
      </w:tr>
      <w:tr w:rsidR="00AB112F" w:rsidRPr="00AB112F" w14:paraId="27A0E8FC" w14:textId="77777777" w:rsidTr="00AB112F">
        <w:trPr>
          <w:trHeight w:val="308"/>
        </w:trPr>
        <w:tc>
          <w:tcPr>
            <w:tcW w:w="2260" w:type="dxa"/>
            <w:tcBorders>
              <w:top w:val="single" w:sz="4" w:space="0" w:color="auto"/>
              <w:left w:val="single" w:sz="4" w:space="0" w:color="auto"/>
              <w:bottom w:val="nil"/>
              <w:right w:val="single" w:sz="4" w:space="0" w:color="auto"/>
            </w:tcBorders>
            <w:shd w:val="clear" w:color="000000" w:fill="F2F2F2"/>
            <w:hideMark/>
          </w:tcPr>
          <w:p w14:paraId="07AF1780"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Actor(s)</w:t>
            </w:r>
          </w:p>
        </w:tc>
        <w:tc>
          <w:tcPr>
            <w:tcW w:w="5360" w:type="dxa"/>
            <w:gridSpan w:val="3"/>
            <w:tcBorders>
              <w:top w:val="single" w:sz="4" w:space="0" w:color="auto"/>
              <w:left w:val="nil"/>
              <w:bottom w:val="single" w:sz="4" w:space="0" w:color="auto"/>
              <w:right w:val="single" w:sz="4" w:space="0" w:color="auto"/>
            </w:tcBorders>
            <w:shd w:val="clear" w:color="000000" w:fill="FFFFFF"/>
            <w:hideMark/>
          </w:tcPr>
          <w:p w14:paraId="632543A4"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Lecturer</w:t>
            </w:r>
          </w:p>
        </w:tc>
      </w:tr>
      <w:tr w:rsidR="00AB112F" w:rsidRPr="00AB112F" w14:paraId="4C19EA68" w14:textId="77777777" w:rsidTr="00AB112F">
        <w:trPr>
          <w:trHeight w:val="615"/>
        </w:trPr>
        <w:tc>
          <w:tcPr>
            <w:tcW w:w="2260" w:type="dxa"/>
            <w:tcBorders>
              <w:top w:val="single" w:sz="4" w:space="0" w:color="auto"/>
              <w:left w:val="single" w:sz="4" w:space="0" w:color="auto"/>
              <w:right w:val="single" w:sz="4" w:space="0" w:color="auto"/>
            </w:tcBorders>
            <w:shd w:val="clear" w:color="000000" w:fill="F2F2F2"/>
            <w:hideMark/>
          </w:tcPr>
          <w:p w14:paraId="6316CF6E"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Main Success Scenario</w:t>
            </w:r>
          </w:p>
        </w:tc>
        <w:tc>
          <w:tcPr>
            <w:tcW w:w="660" w:type="dxa"/>
            <w:tcBorders>
              <w:top w:val="nil"/>
              <w:left w:val="nil"/>
              <w:bottom w:val="single" w:sz="4" w:space="0" w:color="auto"/>
              <w:right w:val="single" w:sz="4" w:space="0" w:color="auto"/>
            </w:tcBorders>
            <w:shd w:val="clear" w:color="000000" w:fill="F2F2F2"/>
            <w:hideMark/>
          </w:tcPr>
          <w:p w14:paraId="7D209E87" w14:textId="77777777" w:rsidR="00AB112F" w:rsidRPr="00AB112F" w:rsidRDefault="00AB112F" w:rsidP="00AB112F">
            <w:pPr>
              <w:spacing w:after="0" w:line="240" w:lineRule="auto"/>
              <w:jc w:val="center"/>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1.</w:t>
            </w:r>
          </w:p>
        </w:tc>
        <w:tc>
          <w:tcPr>
            <w:tcW w:w="1620" w:type="dxa"/>
            <w:tcBorders>
              <w:top w:val="nil"/>
              <w:left w:val="nil"/>
              <w:bottom w:val="single" w:sz="4" w:space="0" w:color="auto"/>
              <w:right w:val="single" w:sz="4" w:space="0" w:color="auto"/>
            </w:tcBorders>
            <w:shd w:val="clear" w:color="000000" w:fill="F2F2F2"/>
            <w:hideMark/>
          </w:tcPr>
          <w:p w14:paraId="676E8CA3"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System</w:t>
            </w:r>
          </w:p>
        </w:tc>
        <w:tc>
          <w:tcPr>
            <w:tcW w:w="3080" w:type="dxa"/>
            <w:tcBorders>
              <w:top w:val="nil"/>
              <w:left w:val="nil"/>
              <w:bottom w:val="single" w:sz="4" w:space="0" w:color="auto"/>
              <w:right w:val="single" w:sz="4" w:space="0" w:color="auto"/>
            </w:tcBorders>
            <w:shd w:val="clear" w:color="000000" w:fill="F2F2F2"/>
            <w:hideMark/>
          </w:tcPr>
          <w:p w14:paraId="17164320" w14:textId="6BAA9903" w:rsidR="00AB112F" w:rsidRPr="00AB112F" w:rsidRDefault="00EE0EE7" w:rsidP="00AB112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w:t>
            </w:r>
            <w:r w:rsidR="00AB112F" w:rsidRPr="00AB112F">
              <w:rPr>
                <w:rFonts w:ascii="Times New Roman" w:eastAsia="Times New Roman" w:hAnsi="Times New Roman" w:cs="Times New Roman"/>
                <w:color w:val="000000"/>
                <w:sz w:val="24"/>
                <w:szCs w:val="24"/>
              </w:rPr>
              <w:t>oads data from backend from specific student and case study</w:t>
            </w:r>
          </w:p>
        </w:tc>
      </w:tr>
      <w:tr w:rsidR="00AB112F" w:rsidRPr="00AB112F" w14:paraId="0E6F16B9" w14:textId="77777777" w:rsidTr="00AB112F">
        <w:trPr>
          <w:trHeight w:val="615"/>
        </w:trPr>
        <w:tc>
          <w:tcPr>
            <w:tcW w:w="2260" w:type="dxa"/>
            <w:tcBorders>
              <w:top w:val="nil"/>
              <w:left w:val="single" w:sz="4" w:space="0" w:color="auto"/>
              <w:bottom w:val="single" w:sz="4" w:space="0" w:color="auto"/>
              <w:right w:val="single" w:sz="4" w:space="0" w:color="auto"/>
            </w:tcBorders>
            <w:shd w:val="clear" w:color="000000" w:fill="F2F2F2"/>
            <w:hideMark/>
          </w:tcPr>
          <w:p w14:paraId="19427213" w14:textId="77777777"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FFFFF"/>
            <w:hideMark/>
          </w:tcPr>
          <w:p w14:paraId="251EF1A9" w14:textId="77777777" w:rsidR="00AB112F" w:rsidRPr="00AB112F" w:rsidRDefault="00AB112F" w:rsidP="00AB112F">
            <w:pPr>
              <w:spacing w:after="0" w:line="240" w:lineRule="auto"/>
              <w:jc w:val="center"/>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2</w:t>
            </w:r>
          </w:p>
        </w:tc>
        <w:tc>
          <w:tcPr>
            <w:tcW w:w="1620" w:type="dxa"/>
            <w:tcBorders>
              <w:top w:val="nil"/>
              <w:left w:val="nil"/>
              <w:bottom w:val="single" w:sz="4" w:space="0" w:color="auto"/>
              <w:right w:val="single" w:sz="4" w:space="0" w:color="auto"/>
            </w:tcBorders>
            <w:shd w:val="clear" w:color="000000" w:fill="FFFFFF"/>
            <w:hideMark/>
          </w:tcPr>
          <w:p w14:paraId="2F29A10F" w14:textId="77777777" w:rsidR="00AB112F" w:rsidRPr="00AB112F" w:rsidRDefault="00AB112F" w:rsidP="00AB112F">
            <w:pPr>
              <w:spacing w:after="0" w:line="240" w:lineRule="auto"/>
              <w:rPr>
                <w:rFonts w:ascii="Times New Roman" w:eastAsia="Times New Roman" w:hAnsi="Times New Roman" w:cs="Times New Roman"/>
                <w:color w:val="000000"/>
                <w:sz w:val="24"/>
                <w:szCs w:val="24"/>
                <w:lang w:val="de-DE"/>
              </w:rPr>
            </w:pPr>
            <w:r w:rsidRPr="00AB112F">
              <w:rPr>
                <w:rFonts w:ascii="Times New Roman" w:eastAsia="Times New Roman" w:hAnsi="Times New Roman" w:cs="Times New Roman"/>
                <w:color w:val="000000"/>
                <w:sz w:val="24"/>
                <w:szCs w:val="24"/>
                <w:lang w:val="de-DE"/>
              </w:rPr>
              <w:t>Lecturer</w:t>
            </w:r>
          </w:p>
        </w:tc>
        <w:tc>
          <w:tcPr>
            <w:tcW w:w="3080" w:type="dxa"/>
            <w:tcBorders>
              <w:top w:val="nil"/>
              <w:left w:val="nil"/>
              <w:bottom w:val="single" w:sz="4" w:space="0" w:color="auto"/>
              <w:right w:val="single" w:sz="4" w:space="0" w:color="auto"/>
            </w:tcBorders>
            <w:shd w:val="clear" w:color="000000" w:fill="FFFFFF"/>
            <w:hideMark/>
          </w:tcPr>
          <w:p w14:paraId="6B148CEB" w14:textId="0ABCEAED" w:rsidR="00AB112F" w:rsidRPr="00AB112F" w:rsidRDefault="00AB112F" w:rsidP="00AB112F">
            <w:pPr>
              <w:spacing w:after="0" w:line="240" w:lineRule="auto"/>
              <w:rPr>
                <w:rFonts w:ascii="Times New Roman" w:eastAsia="Times New Roman" w:hAnsi="Times New Roman" w:cs="Times New Roman"/>
                <w:color w:val="000000"/>
                <w:sz w:val="24"/>
                <w:szCs w:val="24"/>
              </w:rPr>
            </w:pPr>
            <w:r w:rsidRPr="00AB112F">
              <w:rPr>
                <w:rFonts w:ascii="Times New Roman" w:eastAsia="Times New Roman" w:hAnsi="Times New Roman" w:cs="Times New Roman"/>
                <w:color w:val="000000"/>
                <w:sz w:val="24"/>
                <w:szCs w:val="24"/>
              </w:rPr>
              <w:t>scrolls through the data and monitor</w:t>
            </w:r>
            <w:r>
              <w:rPr>
                <w:rFonts w:ascii="Times New Roman" w:eastAsia="Times New Roman" w:hAnsi="Times New Roman" w:cs="Times New Roman"/>
                <w:color w:val="000000"/>
                <w:sz w:val="24"/>
                <w:szCs w:val="24"/>
              </w:rPr>
              <w:t>s</w:t>
            </w:r>
            <w:r w:rsidRPr="00AB112F">
              <w:rPr>
                <w:rFonts w:ascii="Times New Roman" w:eastAsia="Times New Roman" w:hAnsi="Times New Roman" w:cs="Times New Roman"/>
                <w:color w:val="000000"/>
                <w:sz w:val="24"/>
                <w:szCs w:val="24"/>
              </w:rPr>
              <w:t xml:space="preserve"> the results</w:t>
            </w:r>
          </w:p>
        </w:tc>
      </w:tr>
    </w:tbl>
    <w:p w14:paraId="429061D5" w14:textId="2FFCD9FE" w:rsidR="00F205F1" w:rsidRDefault="00F6079C" w:rsidP="00F6079C">
      <w:pPr>
        <w:pStyle w:val="Beschriftung"/>
        <w:rPr>
          <w:b w:val="0"/>
          <w:color w:val="000000"/>
        </w:rPr>
      </w:pPr>
      <w:bookmarkStart w:id="46" w:name="_Toc84706533"/>
      <w:r>
        <w:t xml:space="preserve">Table </w:t>
      </w:r>
      <w:fldSimple w:instr=" SEQ Table \* ARABIC ">
        <w:r w:rsidR="009F7BC5">
          <w:rPr>
            <w:noProof/>
          </w:rPr>
          <w:t>6</w:t>
        </w:r>
      </w:fldSimple>
      <w:r w:rsidR="00F205F1">
        <w:rPr>
          <w:color w:val="000000"/>
        </w:rPr>
        <w:t>: Use Case Admin 2</w:t>
      </w:r>
      <w:bookmarkEnd w:id="46"/>
    </w:p>
    <w:p w14:paraId="59BD6D44" w14:textId="0923B7DF" w:rsidR="00AB112F" w:rsidRPr="00EE0EE7" w:rsidRDefault="00F205F1" w:rsidP="00EE0EE7">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5FF6BB2B" w14:textId="1991EF06" w:rsidR="002E7F5E" w:rsidRDefault="00AD326F">
      <w:pPr>
        <w:pStyle w:val="berschrift3"/>
      </w:pPr>
      <w:bookmarkStart w:id="47" w:name="_Toc84274707"/>
      <w:bookmarkStart w:id="48" w:name="_Toc84706449"/>
      <w:r>
        <w:lastRenderedPageBreak/>
        <w:t>Requirements for the Comment Section</w:t>
      </w:r>
      <w:bookmarkEnd w:id="47"/>
      <w:bookmarkEnd w:id="48"/>
      <w:r>
        <w:t xml:space="preserve"> </w:t>
      </w:r>
    </w:p>
    <w:p w14:paraId="1543ED54" w14:textId="3369F508" w:rsidR="004A0CCA" w:rsidRDefault="002632E5" w:rsidP="004A0CCA">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yen</w:t>
      </w:r>
      <w:r w:rsidR="009C6178">
        <w:rPr>
          <w:rFonts w:ascii="Times New Roman" w:eastAsia="Times New Roman" w:hAnsi="Times New Roman" w:cs="Times New Roman"/>
          <w:color w:val="000000"/>
          <w:sz w:val="24"/>
          <w:szCs w:val="24"/>
        </w:rPr>
        <w:t xml:space="preserve"> </w:t>
      </w:r>
      <w:r w:rsidR="009C6178">
        <w:rPr>
          <w:rFonts w:ascii="Times New Roman" w:eastAsia="Times New Roman" w:hAnsi="Times New Roman" w:cs="Times New Roman"/>
          <w:color w:val="000000"/>
          <w:sz w:val="24"/>
          <w:szCs w:val="24"/>
        </w:rPr>
        <w:fldChar w:fldCharType="begin"/>
      </w:r>
      <w:r w:rsidR="009C6178">
        <w:rPr>
          <w:rFonts w:ascii="Times New Roman" w:eastAsia="Times New Roman" w:hAnsi="Times New Roman" w:cs="Times New Roman"/>
          <w:color w:val="000000"/>
          <w:sz w:val="24"/>
          <w:szCs w:val="24"/>
        </w:rPr>
        <w:instrText xml:space="preserve"> ADDIN EN.CITE &lt;EndNote&gt;&lt;Cite ExcludeAuth="1"&gt;&lt;Author&gt;Meyen&lt;/Author&gt;&lt;Year&gt;2002&lt;/Year&gt;&lt;RecNum&gt;22&lt;/RecNum&gt;&lt;DisplayText&gt;(2002)&lt;/DisplayText&gt;&lt;record&gt;&lt;rec-number&gt;22&lt;/rec-number&gt;&lt;foreign-keys&gt;&lt;key app="EN" db-id="rt9ev2zxe50fxpesrtnvzwrk5zsdpaweetzw" timestamp="1627220969"&gt;22&lt;/key&gt;&lt;/foreign-keys&gt;&lt;ref-type name="Journal Article"&gt;17&lt;/ref-type&gt;&lt;contributors&gt;&lt;authors&gt;&lt;author&gt;Meyen, Edward L&lt;/author&gt;&lt;author&gt;Aust, Ronald J&lt;/author&gt;&lt;author&gt;Bui, Yvonne N&lt;/author&gt;&lt;author&gt;Isaacson, Robert&lt;/author&gt;&lt;/authors&gt;&lt;/contributors&gt;&lt;titles&gt;&lt;title&gt;Assessing and monitoring student progress in an e-learning personnel preparation environment&lt;/title&gt;&lt;secondary-title&gt;Teacher education and special education&lt;/secondary-title&gt;&lt;/titles&gt;&lt;periodical&gt;&lt;full-title&gt;Teacher education and special education&lt;/full-title&gt;&lt;/periodical&gt;&lt;pages&gt;187-198&lt;/pages&gt;&lt;volume&gt;25&lt;/volume&gt;&lt;number&gt;2&lt;/number&gt;&lt;dates&gt;&lt;year&gt;2002&lt;/year&gt;&lt;/dates&gt;&lt;isbn&gt;0888-4064&lt;/isbn&gt;&lt;urls&gt;&lt;/urls&gt;&lt;/record&gt;&lt;/Cite&gt;&lt;/EndNote&gt;</w:instrText>
      </w:r>
      <w:r w:rsidR="009C6178">
        <w:rPr>
          <w:rFonts w:ascii="Times New Roman" w:eastAsia="Times New Roman" w:hAnsi="Times New Roman" w:cs="Times New Roman"/>
          <w:color w:val="000000"/>
          <w:sz w:val="24"/>
          <w:szCs w:val="24"/>
        </w:rPr>
        <w:fldChar w:fldCharType="separate"/>
      </w:r>
      <w:r w:rsidR="009C6178">
        <w:rPr>
          <w:rFonts w:ascii="Times New Roman" w:eastAsia="Times New Roman" w:hAnsi="Times New Roman" w:cs="Times New Roman"/>
          <w:noProof/>
          <w:color w:val="000000"/>
          <w:sz w:val="24"/>
          <w:szCs w:val="24"/>
        </w:rPr>
        <w:t>(2002)</w:t>
      </w:r>
      <w:r w:rsidR="009C6178">
        <w:rPr>
          <w:rFonts w:ascii="Times New Roman" w:eastAsia="Times New Roman" w:hAnsi="Times New Roman" w:cs="Times New Roman"/>
          <w:color w:val="000000"/>
          <w:sz w:val="24"/>
          <w:szCs w:val="24"/>
        </w:rPr>
        <w:fldChar w:fldCharType="end"/>
      </w:r>
      <w:r w:rsidR="009C6178">
        <w:rPr>
          <w:rFonts w:ascii="Times New Roman" w:eastAsia="Times New Roman" w:hAnsi="Times New Roman" w:cs="Times New Roman"/>
          <w:color w:val="000000"/>
          <w:sz w:val="24"/>
          <w:szCs w:val="24"/>
        </w:rPr>
        <w:t xml:space="preserve"> stated that</w:t>
      </w:r>
      <w:r>
        <w:rPr>
          <w:rFonts w:ascii="Times New Roman" w:eastAsia="Times New Roman" w:hAnsi="Times New Roman" w:cs="Times New Roman"/>
          <w:color w:val="000000"/>
          <w:sz w:val="24"/>
          <w:szCs w:val="24"/>
        </w:rPr>
        <w:t xml:space="preserve"> it is important to transform from the perspective of periodic exams and graded activities</w:t>
      </w:r>
      <w:r w:rsidR="005E573D">
        <w:rPr>
          <w:rFonts w:ascii="Times New Roman" w:eastAsia="Times New Roman" w:hAnsi="Times New Roman" w:cs="Times New Roman"/>
          <w:color w:val="000000"/>
          <w:sz w:val="24"/>
          <w:szCs w:val="24"/>
        </w:rPr>
        <w:t>, where the overall discussion of the activity will be or will not be discussed in the course</w:t>
      </w:r>
      <w:r>
        <w:rPr>
          <w:rFonts w:ascii="Times New Roman" w:eastAsia="Times New Roman" w:hAnsi="Times New Roman" w:cs="Times New Roman"/>
          <w:color w:val="000000"/>
          <w:sz w:val="24"/>
          <w:szCs w:val="24"/>
        </w:rPr>
        <w:t>,</w:t>
      </w:r>
      <w:r w:rsidR="005E573D">
        <w:rPr>
          <w:rFonts w:ascii="Times New Roman" w:eastAsia="Times New Roman" w:hAnsi="Times New Roman" w:cs="Times New Roman"/>
          <w:color w:val="000000"/>
          <w:sz w:val="24"/>
          <w:szCs w:val="24"/>
        </w:rPr>
        <w:t xml:space="preserve"> to consider it in </w:t>
      </w:r>
      <w:r>
        <w:rPr>
          <w:rFonts w:ascii="Times New Roman" w:eastAsia="Times New Roman" w:hAnsi="Times New Roman" w:cs="Times New Roman"/>
          <w:color w:val="000000"/>
          <w:sz w:val="24"/>
          <w:szCs w:val="24"/>
        </w:rPr>
        <w:t>the context of e-learning where students can view their relationship with the instructor in asynchronous or synchronous communication</w:t>
      </w:r>
      <w:r w:rsidR="005E573D">
        <w:rPr>
          <w:rFonts w:ascii="Times New Roman" w:eastAsia="Times New Roman" w:hAnsi="Times New Roman" w:cs="Times New Roman"/>
          <w:color w:val="000000"/>
          <w:sz w:val="24"/>
          <w:szCs w:val="24"/>
        </w:rPr>
        <w:t xml:space="preserve">. This will lead the assessment of graded activities to moreover a continuous process </w:t>
      </w:r>
      <w:r w:rsidR="005E573D">
        <w:rPr>
          <w:rFonts w:ascii="Times New Roman" w:eastAsia="Times New Roman" w:hAnsi="Times New Roman" w:cs="Times New Roman"/>
          <w:color w:val="000000"/>
          <w:sz w:val="24"/>
          <w:szCs w:val="24"/>
        </w:rPr>
        <w:fldChar w:fldCharType="begin"/>
      </w:r>
      <w:r w:rsidR="005E573D">
        <w:rPr>
          <w:rFonts w:ascii="Times New Roman" w:eastAsia="Times New Roman" w:hAnsi="Times New Roman" w:cs="Times New Roman"/>
          <w:color w:val="000000"/>
          <w:sz w:val="24"/>
          <w:szCs w:val="24"/>
        </w:rPr>
        <w:instrText xml:space="preserve"> ADDIN EN.CITE &lt;EndNote&gt;&lt;Cite ExcludeAuth="1"&gt;&lt;Author&gt;Meyen&lt;/Author&gt;&lt;Year&gt;2002&lt;/Year&gt;&lt;RecNum&gt;22&lt;/RecNum&gt;&lt;DisplayText&gt;(2002)&lt;/DisplayText&gt;&lt;record&gt;&lt;rec-number&gt;22&lt;/rec-number&gt;&lt;foreign-keys&gt;&lt;key app="EN" db-id="rt9ev2zxe50fxpesrtnvzwrk5zsdpaweetzw" timestamp="1627220969"&gt;22&lt;/key&gt;&lt;/foreign-keys&gt;&lt;ref-type name="Journal Article"&gt;17&lt;/ref-type&gt;&lt;contributors&gt;&lt;authors&gt;&lt;author&gt;Meyen, Edward L&lt;/author&gt;&lt;author&gt;Aust, Ronald J&lt;/author&gt;&lt;author&gt;Bui, Yvonne N&lt;/author&gt;&lt;author&gt;Isaacson, Robert&lt;/author&gt;&lt;/authors&gt;&lt;/contributors&gt;&lt;titles&gt;&lt;title&gt;Assessing and monitoring student progress in an e-learning personnel preparation environment&lt;/title&gt;&lt;secondary-title&gt;Teacher education and special education&lt;/secondary-title&gt;&lt;/titles&gt;&lt;periodical&gt;&lt;full-title&gt;Teacher education and special education&lt;/full-title&gt;&lt;/periodical&gt;&lt;pages&gt;187-198&lt;/pages&gt;&lt;volume&gt;25&lt;/volume&gt;&lt;number&gt;2&lt;/number&gt;&lt;dates&gt;&lt;year&gt;2002&lt;/year&gt;&lt;/dates&gt;&lt;isbn&gt;0888-4064&lt;/isbn&gt;&lt;urls&gt;&lt;/urls&gt;&lt;/record&gt;&lt;/Cite&gt;&lt;/EndNote&gt;</w:instrText>
      </w:r>
      <w:r w:rsidR="005E573D">
        <w:rPr>
          <w:rFonts w:ascii="Times New Roman" w:eastAsia="Times New Roman" w:hAnsi="Times New Roman" w:cs="Times New Roman"/>
          <w:color w:val="000000"/>
          <w:sz w:val="24"/>
          <w:szCs w:val="24"/>
        </w:rPr>
        <w:fldChar w:fldCharType="separate"/>
      </w:r>
      <w:r w:rsidR="005E573D">
        <w:rPr>
          <w:rFonts w:ascii="Times New Roman" w:eastAsia="Times New Roman" w:hAnsi="Times New Roman" w:cs="Times New Roman"/>
          <w:noProof/>
          <w:color w:val="000000"/>
          <w:sz w:val="24"/>
          <w:szCs w:val="24"/>
        </w:rPr>
        <w:t>(2002)</w:t>
      </w:r>
      <w:r w:rsidR="005E573D">
        <w:rPr>
          <w:rFonts w:ascii="Times New Roman" w:eastAsia="Times New Roman" w:hAnsi="Times New Roman" w:cs="Times New Roman"/>
          <w:color w:val="000000"/>
          <w:sz w:val="24"/>
          <w:szCs w:val="24"/>
        </w:rPr>
        <w:fldChar w:fldCharType="end"/>
      </w:r>
      <w:r w:rsidR="005E573D">
        <w:rPr>
          <w:rFonts w:ascii="Times New Roman" w:eastAsia="Times New Roman" w:hAnsi="Times New Roman" w:cs="Times New Roman"/>
          <w:color w:val="000000"/>
          <w:sz w:val="24"/>
          <w:szCs w:val="24"/>
        </w:rPr>
        <w:t xml:space="preserve">. This shows why the communication between student and instructor becomes important in e-learning environments and can not be overseen. </w:t>
      </w:r>
      <w:r w:rsidR="0058121B">
        <w:rPr>
          <w:rFonts w:ascii="Times New Roman" w:eastAsia="Times New Roman" w:hAnsi="Times New Roman" w:cs="Times New Roman"/>
          <w:color w:val="000000"/>
          <w:sz w:val="24"/>
          <w:szCs w:val="24"/>
        </w:rPr>
        <w:t xml:space="preserve">Meyen et. Al has citated </w:t>
      </w:r>
      <w:r w:rsidR="005E573D">
        <w:rPr>
          <w:rFonts w:ascii="Times New Roman" w:eastAsia="Times New Roman" w:hAnsi="Times New Roman" w:cs="Times New Roman"/>
          <w:color w:val="000000"/>
          <w:sz w:val="24"/>
          <w:szCs w:val="24"/>
        </w:rPr>
        <w:t>Morgan and O’Reilly</w:t>
      </w:r>
      <w:r w:rsidR="0058121B">
        <w:rPr>
          <w:rFonts w:ascii="Times New Roman" w:eastAsia="Times New Roman" w:hAnsi="Times New Roman" w:cs="Times New Roman"/>
          <w:color w:val="000000"/>
          <w:sz w:val="24"/>
          <w:szCs w:val="24"/>
        </w:rPr>
        <w:t xml:space="preserve">, who </w:t>
      </w:r>
      <w:r w:rsidR="005E573D">
        <w:rPr>
          <w:rFonts w:ascii="Times New Roman" w:eastAsia="Times New Roman" w:hAnsi="Times New Roman" w:cs="Times New Roman"/>
          <w:color w:val="000000"/>
          <w:sz w:val="24"/>
          <w:szCs w:val="24"/>
        </w:rPr>
        <w:t>describe the assessment options within five different categories</w:t>
      </w:r>
      <w:r w:rsidR="005A20CC">
        <w:rPr>
          <w:rFonts w:ascii="Times New Roman" w:eastAsia="Times New Roman" w:hAnsi="Times New Roman" w:cs="Times New Roman"/>
          <w:color w:val="000000"/>
          <w:sz w:val="24"/>
          <w:szCs w:val="24"/>
        </w:rPr>
        <w:t xml:space="preserve"> (also see Figure </w:t>
      </w:r>
      <w:r w:rsidR="004716CD">
        <w:rPr>
          <w:rFonts w:ascii="Times New Roman" w:eastAsia="Times New Roman" w:hAnsi="Times New Roman" w:cs="Times New Roman"/>
          <w:color w:val="000000"/>
          <w:sz w:val="24"/>
          <w:szCs w:val="24"/>
        </w:rPr>
        <w:t>1</w:t>
      </w:r>
      <w:r w:rsidR="00EE0EE7">
        <w:rPr>
          <w:rFonts w:ascii="Times New Roman" w:eastAsia="Times New Roman" w:hAnsi="Times New Roman" w:cs="Times New Roman"/>
          <w:color w:val="000000"/>
          <w:sz w:val="24"/>
          <w:szCs w:val="24"/>
        </w:rPr>
        <w:t>1</w:t>
      </w:r>
      <w:r w:rsidR="005A20CC">
        <w:rPr>
          <w:rFonts w:ascii="Times New Roman" w:eastAsia="Times New Roman" w:hAnsi="Times New Roman" w:cs="Times New Roman"/>
          <w:color w:val="000000"/>
          <w:sz w:val="24"/>
          <w:szCs w:val="24"/>
        </w:rPr>
        <w:t>)</w:t>
      </w:r>
      <w:r w:rsidR="005E573D">
        <w:rPr>
          <w:rFonts w:ascii="Times New Roman" w:eastAsia="Times New Roman" w:hAnsi="Times New Roman" w:cs="Times New Roman"/>
          <w:color w:val="000000"/>
          <w:sz w:val="24"/>
          <w:szCs w:val="24"/>
        </w:rPr>
        <w:t xml:space="preserve">. </w:t>
      </w:r>
      <w:r w:rsidR="004A0CCA" w:rsidRPr="004A0CCA">
        <w:rPr>
          <w:rFonts w:ascii="Times New Roman" w:eastAsia="Times New Roman" w:hAnsi="Times New Roman" w:cs="Times New Roman"/>
          <w:color w:val="000000"/>
          <w:sz w:val="24"/>
          <w:szCs w:val="24"/>
        </w:rPr>
        <w:t>“</w:t>
      </w:r>
      <w:r w:rsidR="005E573D" w:rsidRPr="004A0CCA">
        <w:rPr>
          <w:rFonts w:ascii="Times New Roman" w:eastAsia="Times New Roman" w:hAnsi="Times New Roman" w:cs="Times New Roman"/>
          <w:color w:val="000000"/>
          <w:sz w:val="24"/>
          <w:szCs w:val="24"/>
        </w:rPr>
        <w:t>Ungraded activities and feedback built into study materials</w:t>
      </w:r>
      <w:r w:rsidR="004A0CCA">
        <w:rPr>
          <w:rFonts w:ascii="Times New Roman" w:eastAsia="Times New Roman" w:hAnsi="Times New Roman" w:cs="Times New Roman"/>
          <w:color w:val="000000"/>
          <w:sz w:val="24"/>
          <w:szCs w:val="24"/>
        </w:rPr>
        <w:t xml:space="preserve">; </w:t>
      </w:r>
      <w:r w:rsidR="005E573D" w:rsidRPr="004A0CCA">
        <w:rPr>
          <w:rFonts w:ascii="Times New Roman" w:eastAsia="Times New Roman" w:hAnsi="Times New Roman" w:cs="Times New Roman"/>
          <w:color w:val="000000"/>
          <w:sz w:val="24"/>
          <w:szCs w:val="24"/>
        </w:rPr>
        <w:t xml:space="preserve">Self-assessment quizzes and tests that allow students to check their </w:t>
      </w:r>
      <w:r w:rsidR="004A0CCA" w:rsidRPr="004A0CCA">
        <w:rPr>
          <w:rFonts w:ascii="Times New Roman" w:eastAsia="Times New Roman" w:hAnsi="Times New Roman" w:cs="Times New Roman"/>
          <w:color w:val="000000"/>
          <w:sz w:val="24"/>
          <w:szCs w:val="24"/>
        </w:rPr>
        <w:t>own learning</w:t>
      </w:r>
      <w:r w:rsidR="004A0CCA">
        <w:rPr>
          <w:rFonts w:ascii="Times New Roman" w:eastAsia="Times New Roman" w:hAnsi="Times New Roman" w:cs="Times New Roman"/>
          <w:color w:val="000000"/>
          <w:sz w:val="24"/>
          <w:szCs w:val="24"/>
        </w:rPr>
        <w:t xml:space="preserve">; </w:t>
      </w:r>
      <w:r w:rsidR="005E573D" w:rsidRPr="004A0CCA">
        <w:rPr>
          <w:rFonts w:ascii="Times New Roman" w:eastAsia="Times New Roman" w:hAnsi="Times New Roman" w:cs="Times New Roman"/>
          <w:color w:val="000000"/>
          <w:sz w:val="24"/>
          <w:szCs w:val="24"/>
        </w:rPr>
        <w:t>Formal feedback on assignments from instructors</w:t>
      </w:r>
      <w:r w:rsidR="004A0CCA" w:rsidRPr="004A0CCA">
        <w:rPr>
          <w:rFonts w:ascii="Times New Roman" w:eastAsia="Times New Roman" w:hAnsi="Times New Roman" w:cs="Times New Roman"/>
          <w:color w:val="000000"/>
          <w:sz w:val="24"/>
          <w:szCs w:val="24"/>
        </w:rPr>
        <w:t>, peers or work</w:t>
      </w:r>
      <w:r w:rsidR="005A20CC">
        <w:rPr>
          <w:rFonts w:ascii="Times New Roman" w:eastAsia="Times New Roman" w:hAnsi="Times New Roman" w:cs="Times New Roman"/>
          <w:color w:val="000000"/>
          <w:sz w:val="24"/>
          <w:szCs w:val="24"/>
        </w:rPr>
        <w:t xml:space="preserve"> </w:t>
      </w:r>
      <w:r w:rsidR="004A0CCA" w:rsidRPr="004A0CCA">
        <w:rPr>
          <w:rFonts w:ascii="Times New Roman" w:eastAsia="Times New Roman" w:hAnsi="Times New Roman" w:cs="Times New Roman"/>
          <w:color w:val="000000"/>
          <w:sz w:val="24"/>
          <w:szCs w:val="24"/>
        </w:rPr>
        <w:t>place colleagues or mentors</w:t>
      </w:r>
      <w:r w:rsidR="004A0CCA">
        <w:rPr>
          <w:rFonts w:ascii="Times New Roman" w:eastAsia="Times New Roman" w:hAnsi="Times New Roman" w:cs="Times New Roman"/>
          <w:color w:val="000000"/>
          <w:sz w:val="24"/>
          <w:szCs w:val="24"/>
        </w:rPr>
        <w:t>; I</w:t>
      </w:r>
      <w:r w:rsidR="005E573D" w:rsidRPr="004A0CCA">
        <w:rPr>
          <w:rFonts w:ascii="Times New Roman" w:eastAsia="Times New Roman" w:hAnsi="Times New Roman" w:cs="Times New Roman"/>
          <w:color w:val="000000"/>
          <w:sz w:val="24"/>
          <w:szCs w:val="24"/>
        </w:rPr>
        <w:t>nformal dialogue w</w:t>
      </w:r>
      <w:r w:rsidR="004A0CCA" w:rsidRPr="004A0CCA">
        <w:rPr>
          <w:rFonts w:ascii="Times New Roman" w:eastAsia="Times New Roman" w:hAnsi="Times New Roman" w:cs="Times New Roman"/>
          <w:color w:val="000000"/>
          <w:sz w:val="24"/>
          <w:szCs w:val="24"/>
        </w:rPr>
        <w:t>ith instructors, peers or others</w:t>
      </w:r>
      <w:r w:rsidR="004A0CCA">
        <w:rPr>
          <w:rFonts w:ascii="Times New Roman" w:eastAsia="Times New Roman" w:hAnsi="Times New Roman" w:cs="Times New Roman"/>
          <w:color w:val="000000"/>
          <w:sz w:val="24"/>
          <w:szCs w:val="24"/>
        </w:rPr>
        <w:t xml:space="preserve">; </w:t>
      </w:r>
      <w:r w:rsidR="004A0CCA" w:rsidRPr="004A0CCA">
        <w:rPr>
          <w:rFonts w:ascii="Times New Roman" w:eastAsia="Times New Roman" w:hAnsi="Times New Roman" w:cs="Times New Roman"/>
          <w:color w:val="000000"/>
          <w:sz w:val="24"/>
          <w:szCs w:val="24"/>
        </w:rPr>
        <w:t xml:space="preserve">Ungraded tests that prepare learners for formal grade assessments” </w:t>
      </w:r>
      <w:r w:rsidR="004A0CCA" w:rsidRPr="004A0CCA">
        <w:rPr>
          <w:rFonts w:ascii="Times New Roman" w:eastAsia="Times New Roman" w:hAnsi="Times New Roman" w:cs="Times New Roman"/>
          <w:color w:val="000000"/>
          <w:sz w:val="24"/>
          <w:szCs w:val="24"/>
        </w:rPr>
        <w:fldChar w:fldCharType="begin"/>
      </w:r>
      <w:r w:rsidR="004A0CCA" w:rsidRPr="004A0CCA">
        <w:rPr>
          <w:rFonts w:ascii="Times New Roman" w:eastAsia="Times New Roman" w:hAnsi="Times New Roman" w:cs="Times New Roman"/>
          <w:color w:val="000000"/>
          <w:sz w:val="24"/>
          <w:szCs w:val="24"/>
        </w:rPr>
        <w:instrText xml:space="preserve"> ADDIN EN.CITE &lt;EndNote&gt;&lt;Cite ExcludeAuth="1"&gt;&lt;Author&gt;Meyen&lt;/Author&gt;&lt;Year&gt;2002&lt;/Year&gt;&lt;RecNum&gt;22&lt;/RecNum&gt;&lt;DisplayText&gt;(2002)&lt;/DisplayText&gt;&lt;record&gt;&lt;rec-number&gt;22&lt;/rec-number&gt;&lt;foreign-keys&gt;&lt;key app="EN" db-id="rt9ev2zxe50fxpesrtnvzwrk5zsdpaweetzw" timestamp="1627220969"&gt;22&lt;/key&gt;&lt;/foreign-keys&gt;&lt;ref-type name="Journal Article"&gt;17&lt;/ref-type&gt;&lt;contributors&gt;&lt;authors&gt;&lt;author&gt;Meyen, Edward L&lt;/author&gt;&lt;author&gt;Aust, Ronald J&lt;/author&gt;&lt;author&gt;Bui, Yvonne N&lt;/author&gt;&lt;author&gt;Isaacson, Robert&lt;/author&gt;&lt;/authors&gt;&lt;/contributors&gt;&lt;titles&gt;&lt;title&gt;Assessing and monitoring student progress in an e-learning personnel preparation environment&lt;/title&gt;&lt;secondary-title&gt;Teacher education and special education&lt;/secondary-title&gt;&lt;/titles&gt;&lt;periodical&gt;&lt;full-title&gt;Teacher education and special education&lt;/full-title&gt;&lt;/periodical&gt;&lt;pages&gt;187-198&lt;/pages&gt;&lt;volume&gt;25&lt;/volume&gt;&lt;number&gt;2&lt;/number&gt;&lt;dates&gt;&lt;year&gt;2002&lt;/year&gt;&lt;/dates&gt;&lt;isbn&gt;0888-4064&lt;/isbn&gt;&lt;urls&gt;&lt;/urls&gt;&lt;/record&gt;&lt;/Cite&gt;&lt;/EndNote&gt;</w:instrText>
      </w:r>
      <w:r w:rsidR="004A0CCA" w:rsidRPr="004A0CCA">
        <w:rPr>
          <w:rFonts w:ascii="Times New Roman" w:eastAsia="Times New Roman" w:hAnsi="Times New Roman" w:cs="Times New Roman"/>
          <w:color w:val="000000"/>
          <w:sz w:val="24"/>
          <w:szCs w:val="24"/>
        </w:rPr>
        <w:fldChar w:fldCharType="separate"/>
      </w:r>
      <w:r w:rsidR="004A0CCA" w:rsidRPr="004A0CCA">
        <w:rPr>
          <w:rFonts w:ascii="Times New Roman" w:eastAsia="Times New Roman" w:hAnsi="Times New Roman" w:cs="Times New Roman"/>
          <w:noProof/>
          <w:color w:val="000000"/>
          <w:sz w:val="24"/>
          <w:szCs w:val="24"/>
        </w:rPr>
        <w:t>(2002)</w:t>
      </w:r>
      <w:r w:rsidR="004A0CCA" w:rsidRPr="004A0CCA">
        <w:rPr>
          <w:rFonts w:ascii="Times New Roman" w:eastAsia="Times New Roman" w:hAnsi="Times New Roman" w:cs="Times New Roman"/>
          <w:color w:val="000000"/>
          <w:sz w:val="24"/>
          <w:szCs w:val="24"/>
        </w:rPr>
        <w:fldChar w:fldCharType="end"/>
      </w:r>
      <w:r w:rsidR="004A0CCA">
        <w:rPr>
          <w:rFonts w:ascii="Times New Roman" w:eastAsia="Times New Roman" w:hAnsi="Times New Roman" w:cs="Times New Roman"/>
          <w:color w:val="000000"/>
          <w:sz w:val="24"/>
          <w:szCs w:val="24"/>
        </w:rPr>
        <w:t>. The comment section hereby falls into the category of the informal dialogue, because the comment sections are supposed to interact in a non-formal – but still intellectually stimulating – with the lecturer or vice versa. That’s why the prototype has the requirement for the benefit of the lecturer that “</w:t>
      </w:r>
      <w:r w:rsidR="004A0CCA">
        <w:rPr>
          <w:rFonts w:ascii="Times New Roman" w:eastAsia="Times New Roman" w:hAnsi="Times New Roman" w:cs="Times New Roman"/>
          <w:sz w:val="24"/>
          <w:szCs w:val="24"/>
        </w:rPr>
        <w:t>The admin should be able to comment inside a comment section on the student's solution (asynchronous interaction)</w:t>
      </w:r>
      <w:r w:rsidR="004A0CCA">
        <w:rPr>
          <w:rFonts w:ascii="Times New Roman" w:eastAsia="Times New Roman" w:hAnsi="Times New Roman" w:cs="Times New Roman"/>
          <w:color w:val="000000"/>
          <w:sz w:val="24"/>
          <w:szCs w:val="24"/>
        </w:rPr>
        <w:t>”. Additionally</w:t>
      </w:r>
      <w:r w:rsidR="005A20CC">
        <w:rPr>
          <w:rFonts w:ascii="Times New Roman" w:eastAsia="Times New Roman" w:hAnsi="Times New Roman" w:cs="Times New Roman"/>
          <w:color w:val="000000"/>
          <w:sz w:val="24"/>
          <w:szCs w:val="24"/>
        </w:rPr>
        <w:t>,</w:t>
      </w:r>
      <w:r w:rsidR="004A0CCA">
        <w:rPr>
          <w:rFonts w:ascii="Times New Roman" w:eastAsia="Times New Roman" w:hAnsi="Times New Roman" w:cs="Times New Roman"/>
          <w:color w:val="000000"/>
          <w:sz w:val="24"/>
          <w:szCs w:val="24"/>
        </w:rPr>
        <w:t xml:space="preserve"> the student should be able to write a new comment to </w:t>
      </w:r>
      <w:r w:rsidR="005A20CC">
        <w:rPr>
          <w:rFonts w:ascii="Times New Roman" w:eastAsia="Times New Roman" w:hAnsi="Times New Roman" w:cs="Times New Roman"/>
          <w:color w:val="000000"/>
          <w:sz w:val="24"/>
          <w:szCs w:val="24"/>
        </w:rPr>
        <w:t xml:space="preserve">the </w:t>
      </w:r>
      <w:r w:rsidR="004A0CCA">
        <w:rPr>
          <w:rFonts w:ascii="Times New Roman" w:eastAsia="Times New Roman" w:hAnsi="Times New Roman" w:cs="Times New Roman"/>
          <w:color w:val="000000"/>
          <w:sz w:val="24"/>
          <w:szCs w:val="24"/>
        </w:rPr>
        <w:t>lecturer or respon</w:t>
      </w:r>
      <w:r w:rsidR="005A20CC">
        <w:rPr>
          <w:rFonts w:ascii="Times New Roman" w:eastAsia="Times New Roman" w:hAnsi="Times New Roman" w:cs="Times New Roman"/>
          <w:color w:val="000000"/>
          <w:sz w:val="24"/>
          <w:szCs w:val="24"/>
        </w:rPr>
        <w:t>d</w:t>
      </w:r>
      <w:r w:rsidR="004A0CCA">
        <w:rPr>
          <w:rFonts w:ascii="Times New Roman" w:eastAsia="Times New Roman" w:hAnsi="Times New Roman" w:cs="Times New Roman"/>
          <w:color w:val="000000"/>
          <w:sz w:val="24"/>
          <w:szCs w:val="24"/>
        </w:rPr>
        <w:t xml:space="preserve"> to the comment of the lecturer </w:t>
      </w:r>
      <w:r w:rsidR="004A0CCA" w:rsidRPr="005A20CC">
        <w:rPr>
          <w:rFonts w:ascii="Times New Roman" w:eastAsia="Times New Roman" w:hAnsi="Times New Roman" w:cs="Times New Roman"/>
          <w:i/>
          <w:iCs/>
          <w:color w:val="000000"/>
          <w:sz w:val="24"/>
          <w:szCs w:val="24"/>
        </w:rPr>
        <w:t>“</w:t>
      </w:r>
      <w:r w:rsidR="004A0CCA" w:rsidRPr="005A20CC">
        <w:rPr>
          <w:rFonts w:ascii="Times New Roman" w:eastAsia="Times New Roman" w:hAnsi="Times New Roman" w:cs="Times New Roman"/>
          <w:i/>
          <w:iCs/>
          <w:sz w:val="24"/>
          <w:szCs w:val="24"/>
        </w:rPr>
        <w:t xml:space="preserve">The default user should be able to respond to the comment of the admin </w:t>
      </w:r>
      <w:r w:rsidR="005A20CC" w:rsidRPr="005A20CC">
        <w:rPr>
          <w:rFonts w:ascii="Times New Roman" w:eastAsia="Times New Roman" w:hAnsi="Times New Roman" w:cs="Times New Roman"/>
          <w:i/>
          <w:iCs/>
          <w:sz w:val="24"/>
          <w:szCs w:val="24"/>
        </w:rPr>
        <w:t xml:space="preserve">or write a new comment to the admin </w:t>
      </w:r>
      <w:r w:rsidR="004A0CCA" w:rsidRPr="005A20CC">
        <w:rPr>
          <w:rFonts w:ascii="Times New Roman" w:eastAsia="Times New Roman" w:hAnsi="Times New Roman" w:cs="Times New Roman"/>
          <w:i/>
          <w:iCs/>
          <w:sz w:val="24"/>
          <w:szCs w:val="24"/>
        </w:rPr>
        <w:t>(asynchronous interaction)</w:t>
      </w:r>
      <w:r w:rsidR="004A0CCA" w:rsidRPr="005A20CC">
        <w:rPr>
          <w:rFonts w:ascii="Times New Roman" w:eastAsia="Times New Roman" w:hAnsi="Times New Roman" w:cs="Times New Roman"/>
          <w:i/>
          <w:iCs/>
          <w:color w:val="000000"/>
          <w:sz w:val="24"/>
          <w:szCs w:val="24"/>
        </w:rPr>
        <w:t>”</w:t>
      </w:r>
      <w:r w:rsidR="004A0CCA">
        <w:rPr>
          <w:rFonts w:ascii="Times New Roman" w:eastAsia="Times New Roman" w:hAnsi="Times New Roman" w:cs="Times New Roman"/>
          <w:color w:val="000000"/>
          <w:sz w:val="24"/>
          <w:szCs w:val="24"/>
        </w:rPr>
        <w:t>.</w:t>
      </w:r>
      <w:r w:rsidR="005A20CC">
        <w:rPr>
          <w:rFonts w:ascii="Times New Roman" w:eastAsia="Times New Roman" w:hAnsi="Times New Roman" w:cs="Times New Roman"/>
          <w:color w:val="000000"/>
          <w:sz w:val="24"/>
          <w:szCs w:val="24"/>
        </w:rPr>
        <w:t xml:space="preserve"> An important factor hereby is the visibility of the interaction between student and lecturer, which should be discrete and only for the concerned parties, wherefore the requirement “</w:t>
      </w:r>
      <w:r w:rsidR="005A20CC" w:rsidRPr="005A20CC">
        <w:rPr>
          <w:rFonts w:ascii="Times New Roman" w:eastAsia="Times New Roman" w:hAnsi="Times New Roman" w:cs="Times New Roman"/>
          <w:i/>
          <w:iCs/>
          <w:sz w:val="24"/>
          <w:szCs w:val="24"/>
        </w:rPr>
        <w:t>The Comments inside the comment section are only visible for concerned users</w:t>
      </w:r>
      <w:r w:rsidR="005A20CC" w:rsidRPr="005A20CC">
        <w:rPr>
          <w:rFonts w:ascii="Times New Roman" w:eastAsia="Times New Roman" w:hAnsi="Times New Roman" w:cs="Times New Roman"/>
          <w:i/>
          <w:iCs/>
          <w:color w:val="000000"/>
          <w:sz w:val="24"/>
          <w:szCs w:val="24"/>
        </w:rPr>
        <w:t>”</w:t>
      </w:r>
      <w:r w:rsidR="005A20CC">
        <w:rPr>
          <w:rFonts w:ascii="Times New Roman" w:eastAsia="Times New Roman" w:hAnsi="Times New Roman" w:cs="Times New Roman"/>
          <w:color w:val="000000"/>
          <w:sz w:val="24"/>
          <w:szCs w:val="24"/>
        </w:rPr>
        <w:t xml:space="preserve"> is created. </w:t>
      </w:r>
    </w:p>
    <w:p w14:paraId="02A3DBFE" w14:textId="09F0696C" w:rsidR="00EE0EE7" w:rsidRDefault="00EE0EE7" w:rsidP="004A0CCA">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Use case UC_CA1 is generated for better understanding</w:t>
      </w:r>
      <w:r w:rsidR="000D301A">
        <w:rPr>
          <w:rFonts w:ascii="Times New Roman" w:eastAsia="Times New Roman" w:hAnsi="Times New Roman" w:cs="Times New Roman"/>
          <w:color w:val="000000"/>
          <w:sz w:val="24"/>
          <w:szCs w:val="24"/>
        </w:rPr>
        <w:t xml:space="preserve">. Here the lecturer can write a comment of different patterns of the specific student in a specific case study. These are the task performance, the activity behavior, and the learning progress. After the lecturer has decided on what to comment for the student, he clicks on the specific comment field and types the comment. After clicking on the button the comment is saved into the database with the specific receiver id and on the pattern id.  </w:t>
      </w:r>
    </w:p>
    <w:tbl>
      <w:tblPr>
        <w:tblW w:w="7780" w:type="dxa"/>
        <w:tblCellMar>
          <w:left w:w="70" w:type="dxa"/>
          <w:right w:w="70" w:type="dxa"/>
        </w:tblCellMar>
        <w:tblLook w:val="04A0" w:firstRow="1" w:lastRow="0" w:firstColumn="1" w:lastColumn="0" w:noHBand="0" w:noVBand="1"/>
      </w:tblPr>
      <w:tblGrid>
        <w:gridCol w:w="2260"/>
        <w:gridCol w:w="660"/>
        <w:gridCol w:w="1780"/>
        <w:gridCol w:w="3080"/>
      </w:tblGrid>
      <w:tr w:rsidR="00EE0EE7" w:rsidRPr="00EE0EE7" w14:paraId="5FF6690D" w14:textId="77777777" w:rsidTr="00EE0EE7">
        <w:trPr>
          <w:trHeight w:val="308"/>
        </w:trPr>
        <w:tc>
          <w:tcPr>
            <w:tcW w:w="2260" w:type="dxa"/>
            <w:tcBorders>
              <w:top w:val="single" w:sz="4" w:space="0" w:color="auto"/>
              <w:left w:val="single" w:sz="4" w:space="0" w:color="auto"/>
              <w:bottom w:val="single" w:sz="4" w:space="0" w:color="auto"/>
              <w:right w:val="single" w:sz="4" w:space="0" w:color="auto"/>
            </w:tcBorders>
            <w:shd w:val="clear" w:color="000000" w:fill="F2F2F2"/>
            <w:hideMark/>
          </w:tcPr>
          <w:p w14:paraId="1819CCC3"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 xml:space="preserve">Use Case </w:t>
            </w:r>
          </w:p>
        </w:tc>
        <w:tc>
          <w:tcPr>
            <w:tcW w:w="5520" w:type="dxa"/>
            <w:gridSpan w:val="3"/>
            <w:tcBorders>
              <w:top w:val="single" w:sz="4" w:space="0" w:color="auto"/>
              <w:left w:val="nil"/>
              <w:bottom w:val="single" w:sz="4" w:space="0" w:color="auto"/>
              <w:right w:val="single" w:sz="4" w:space="0" w:color="auto"/>
            </w:tcBorders>
            <w:shd w:val="clear" w:color="000000" w:fill="F2F2F2"/>
            <w:hideMark/>
          </w:tcPr>
          <w:p w14:paraId="30D113EE" w14:textId="0AEB956C"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 xml:space="preserve">Comment functionality for </w:t>
            </w:r>
            <w:r>
              <w:rPr>
                <w:rFonts w:ascii="Times New Roman" w:eastAsia="Times New Roman" w:hAnsi="Times New Roman" w:cs="Times New Roman"/>
                <w:color w:val="000000"/>
                <w:sz w:val="24"/>
                <w:szCs w:val="24"/>
              </w:rPr>
              <w:t xml:space="preserve">the </w:t>
            </w:r>
            <w:r w:rsidRPr="00EE0EE7">
              <w:rPr>
                <w:rFonts w:ascii="Times New Roman" w:eastAsia="Times New Roman" w:hAnsi="Times New Roman" w:cs="Times New Roman"/>
                <w:color w:val="000000"/>
                <w:sz w:val="24"/>
                <w:szCs w:val="24"/>
              </w:rPr>
              <w:t>lecturer (UC_C</w:t>
            </w:r>
            <w:r>
              <w:rPr>
                <w:rFonts w:ascii="Times New Roman" w:eastAsia="Times New Roman" w:hAnsi="Times New Roman" w:cs="Times New Roman"/>
                <w:color w:val="000000"/>
                <w:sz w:val="24"/>
                <w:szCs w:val="24"/>
              </w:rPr>
              <w:t>A</w:t>
            </w:r>
            <w:r w:rsidRPr="00EE0EE7">
              <w:rPr>
                <w:rFonts w:ascii="Times New Roman" w:eastAsia="Times New Roman" w:hAnsi="Times New Roman" w:cs="Times New Roman"/>
                <w:color w:val="000000"/>
                <w:sz w:val="24"/>
                <w:szCs w:val="24"/>
              </w:rPr>
              <w:t>1)</w:t>
            </w:r>
          </w:p>
        </w:tc>
      </w:tr>
      <w:tr w:rsidR="00EE0EE7" w:rsidRPr="00EE0EE7" w14:paraId="63571605" w14:textId="77777777" w:rsidTr="00EE0EE7">
        <w:trPr>
          <w:trHeight w:val="615"/>
        </w:trPr>
        <w:tc>
          <w:tcPr>
            <w:tcW w:w="2260" w:type="dxa"/>
            <w:tcBorders>
              <w:top w:val="nil"/>
              <w:left w:val="single" w:sz="4" w:space="0" w:color="auto"/>
              <w:bottom w:val="single" w:sz="4" w:space="0" w:color="auto"/>
              <w:right w:val="single" w:sz="4" w:space="0" w:color="auto"/>
            </w:tcBorders>
            <w:shd w:val="clear" w:color="000000" w:fill="F2F2F2"/>
            <w:hideMark/>
          </w:tcPr>
          <w:p w14:paraId="0B28FE87"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Goal</w:t>
            </w:r>
          </w:p>
        </w:tc>
        <w:tc>
          <w:tcPr>
            <w:tcW w:w="5520" w:type="dxa"/>
            <w:gridSpan w:val="3"/>
            <w:tcBorders>
              <w:top w:val="single" w:sz="4" w:space="0" w:color="auto"/>
              <w:left w:val="nil"/>
              <w:bottom w:val="single" w:sz="4" w:space="0" w:color="auto"/>
              <w:right w:val="single" w:sz="4" w:space="0" w:color="auto"/>
            </w:tcBorders>
            <w:shd w:val="clear" w:color="auto" w:fill="auto"/>
            <w:hideMark/>
          </w:tcPr>
          <w:p w14:paraId="3EB93C9D" w14:textId="6E3BD0AD"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 xml:space="preserve">The Lecturer wants to write a comment for the student within a case study, which were selected in  UC_A1 </w:t>
            </w:r>
          </w:p>
        </w:tc>
      </w:tr>
      <w:tr w:rsidR="00EE0EE7" w:rsidRPr="00EE0EE7" w14:paraId="70A48E21" w14:textId="77777777" w:rsidTr="00EE0EE7">
        <w:trPr>
          <w:trHeight w:val="615"/>
        </w:trPr>
        <w:tc>
          <w:tcPr>
            <w:tcW w:w="2260" w:type="dxa"/>
            <w:tcBorders>
              <w:top w:val="nil"/>
              <w:left w:val="single" w:sz="4" w:space="0" w:color="auto"/>
              <w:bottom w:val="nil"/>
              <w:right w:val="single" w:sz="4" w:space="0" w:color="auto"/>
            </w:tcBorders>
            <w:shd w:val="clear" w:color="000000" w:fill="F2F2F2"/>
            <w:hideMark/>
          </w:tcPr>
          <w:p w14:paraId="1EF4A67E"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Preconditions</w:t>
            </w:r>
          </w:p>
        </w:tc>
        <w:tc>
          <w:tcPr>
            <w:tcW w:w="5520" w:type="dxa"/>
            <w:gridSpan w:val="3"/>
            <w:tcBorders>
              <w:top w:val="single" w:sz="4" w:space="0" w:color="auto"/>
              <w:left w:val="nil"/>
              <w:bottom w:val="single" w:sz="4" w:space="0" w:color="auto"/>
              <w:right w:val="single" w:sz="4" w:space="0" w:color="000000"/>
            </w:tcBorders>
            <w:shd w:val="clear" w:color="000000" w:fill="F2F2F2"/>
            <w:hideMark/>
          </w:tcPr>
          <w:p w14:paraId="2AA40019" w14:textId="77777777"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 xml:space="preserve">The Lecturer has already done UC_A1 </w:t>
            </w:r>
          </w:p>
        </w:tc>
      </w:tr>
      <w:tr w:rsidR="00EE0EE7" w:rsidRPr="00EE0EE7" w14:paraId="60793AD3" w14:textId="77777777" w:rsidTr="00EE0EE7">
        <w:trPr>
          <w:trHeight w:val="308"/>
        </w:trPr>
        <w:tc>
          <w:tcPr>
            <w:tcW w:w="2260" w:type="dxa"/>
            <w:tcBorders>
              <w:top w:val="single" w:sz="4" w:space="0" w:color="auto"/>
              <w:left w:val="single" w:sz="4" w:space="0" w:color="auto"/>
              <w:bottom w:val="nil"/>
              <w:right w:val="single" w:sz="4" w:space="0" w:color="auto"/>
            </w:tcBorders>
            <w:shd w:val="clear" w:color="000000" w:fill="F2F2F2"/>
            <w:hideMark/>
          </w:tcPr>
          <w:p w14:paraId="73ED7A07"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Actor(s)</w:t>
            </w:r>
          </w:p>
        </w:tc>
        <w:tc>
          <w:tcPr>
            <w:tcW w:w="5520" w:type="dxa"/>
            <w:gridSpan w:val="3"/>
            <w:tcBorders>
              <w:top w:val="single" w:sz="4" w:space="0" w:color="auto"/>
              <w:left w:val="nil"/>
              <w:bottom w:val="single" w:sz="4" w:space="0" w:color="auto"/>
              <w:right w:val="single" w:sz="4" w:space="0" w:color="auto"/>
            </w:tcBorders>
            <w:shd w:val="clear" w:color="000000" w:fill="FFFFFF"/>
            <w:hideMark/>
          </w:tcPr>
          <w:p w14:paraId="786F4A10"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Lecturer</w:t>
            </w:r>
          </w:p>
        </w:tc>
      </w:tr>
      <w:tr w:rsidR="00EE0EE7" w:rsidRPr="00EE0EE7" w14:paraId="7591688A" w14:textId="77777777" w:rsidTr="00EE0EE7">
        <w:trPr>
          <w:trHeight w:val="1564"/>
        </w:trPr>
        <w:tc>
          <w:tcPr>
            <w:tcW w:w="2260" w:type="dxa"/>
            <w:tcBorders>
              <w:top w:val="single" w:sz="4" w:space="0" w:color="auto"/>
              <w:left w:val="single" w:sz="4" w:space="0" w:color="auto"/>
              <w:bottom w:val="nil"/>
              <w:right w:val="single" w:sz="4" w:space="0" w:color="auto"/>
            </w:tcBorders>
            <w:shd w:val="clear" w:color="000000" w:fill="F2F2F2"/>
            <w:hideMark/>
          </w:tcPr>
          <w:p w14:paraId="25D2A9F7"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Main Success Scenario</w:t>
            </w:r>
          </w:p>
        </w:tc>
        <w:tc>
          <w:tcPr>
            <w:tcW w:w="660" w:type="dxa"/>
            <w:tcBorders>
              <w:top w:val="nil"/>
              <w:left w:val="nil"/>
              <w:bottom w:val="single" w:sz="4" w:space="0" w:color="auto"/>
              <w:right w:val="single" w:sz="4" w:space="0" w:color="auto"/>
            </w:tcBorders>
            <w:shd w:val="clear" w:color="000000" w:fill="F2F2F2"/>
            <w:hideMark/>
          </w:tcPr>
          <w:p w14:paraId="1DCF1F21" w14:textId="77777777" w:rsidR="00EE0EE7" w:rsidRPr="00EE0EE7" w:rsidRDefault="00EE0EE7" w:rsidP="00EE0EE7">
            <w:pPr>
              <w:spacing w:after="0" w:line="240" w:lineRule="auto"/>
              <w:jc w:val="center"/>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1.</w:t>
            </w:r>
          </w:p>
        </w:tc>
        <w:tc>
          <w:tcPr>
            <w:tcW w:w="1780" w:type="dxa"/>
            <w:tcBorders>
              <w:top w:val="nil"/>
              <w:left w:val="nil"/>
              <w:bottom w:val="single" w:sz="4" w:space="0" w:color="auto"/>
              <w:right w:val="single" w:sz="4" w:space="0" w:color="auto"/>
            </w:tcBorders>
            <w:shd w:val="clear" w:color="000000" w:fill="F2F2F2"/>
            <w:hideMark/>
          </w:tcPr>
          <w:p w14:paraId="2DEA09E2"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Lecturer</w:t>
            </w:r>
          </w:p>
        </w:tc>
        <w:tc>
          <w:tcPr>
            <w:tcW w:w="3080" w:type="dxa"/>
            <w:tcBorders>
              <w:top w:val="nil"/>
              <w:left w:val="nil"/>
              <w:bottom w:val="single" w:sz="4" w:space="0" w:color="auto"/>
              <w:right w:val="single" w:sz="4" w:space="0" w:color="auto"/>
            </w:tcBorders>
            <w:shd w:val="clear" w:color="000000" w:fill="F2F2F2"/>
            <w:hideMark/>
          </w:tcPr>
          <w:p w14:paraId="0689F53A" w14:textId="31C3CEE9"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can write a comment on the student</w:t>
            </w:r>
            <w:r>
              <w:rPr>
                <w:rFonts w:ascii="Times New Roman" w:eastAsia="Times New Roman" w:hAnsi="Times New Roman" w:cs="Times New Roman"/>
                <w:color w:val="000000"/>
                <w:sz w:val="24"/>
                <w:szCs w:val="24"/>
              </w:rPr>
              <w:t>'</w:t>
            </w:r>
            <w:r w:rsidRPr="00EE0EE7">
              <w:rPr>
                <w:rFonts w:ascii="Times New Roman" w:eastAsia="Times New Roman" w:hAnsi="Times New Roman" w:cs="Times New Roman"/>
                <w:color w:val="000000"/>
                <w:sz w:val="24"/>
                <w:szCs w:val="24"/>
              </w:rPr>
              <w:t>s task performance, or ac</w:t>
            </w:r>
            <w:r>
              <w:rPr>
                <w:rFonts w:ascii="Times New Roman" w:eastAsia="Times New Roman" w:hAnsi="Times New Roman" w:cs="Times New Roman"/>
                <w:color w:val="000000"/>
                <w:sz w:val="24"/>
                <w:szCs w:val="24"/>
              </w:rPr>
              <w:t>tivi</w:t>
            </w:r>
            <w:r w:rsidRPr="00EE0EE7">
              <w:rPr>
                <w:rFonts w:ascii="Times New Roman" w:eastAsia="Times New Roman" w:hAnsi="Times New Roman" w:cs="Times New Roman"/>
                <w:color w:val="000000"/>
                <w:sz w:val="24"/>
                <w:szCs w:val="24"/>
              </w:rPr>
              <w:t>ty behavior, or learning prog</w:t>
            </w:r>
            <w:r>
              <w:rPr>
                <w:rFonts w:ascii="Times New Roman" w:eastAsia="Times New Roman" w:hAnsi="Times New Roman" w:cs="Times New Roman"/>
                <w:color w:val="000000"/>
                <w:sz w:val="24"/>
                <w:szCs w:val="24"/>
              </w:rPr>
              <w:t>r</w:t>
            </w:r>
            <w:r w:rsidRPr="00EE0EE7">
              <w:rPr>
                <w:rFonts w:ascii="Times New Roman" w:eastAsia="Times New Roman" w:hAnsi="Times New Roman" w:cs="Times New Roman"/>
                <w:color w:val="000000"/>
                <w:sz w:val="24"/>
                <w:szCs w:val="24"/>
              </w:rPr>
              <w:t xml:space="preserve">ess for the selected case study and student </w:t>
            </w:r>
          </w:p>
        </w:tc>
      </w:tr>
      <w:tr w:rsidR="00EE0EE7" w:rsidRPr="00EE0EE7" w14:paraId="6344DC5A" w14:textId="77777777" w:rsidTr="00EE0EE7">
        <w:trPr>
          <w:trHeight w:val="615"/>
        </w:trPr>
        <w:tc>
          <w:tcPr>
            <w:tcW w:w="2260" w:type="dxa"/>
            <w:tcBorders>
              <w:top w:val="nil"/>
              <w:left w:val="single" w:sz="4" w:space="0" w:color="auto"/>
              <w:bottom w:val="nil"/>
              <w:right w:val="single" w:sz="4" w:space="0" w:color="auto"/>
            </w:tcBorders>
            <w:shd w:val="clear" w:color="000000" w:fill="F2F2F2"/>
            <w:hideMark/>
          </w:tcPr>
          <w:p w14:paraId="6664785B" w14:textId="77777777"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 </w:t>
            </w:r>
          </w:p>
        </w:tc>
        <w:tc>
          <w:tcPr>
            <w:tcW w:w="660" w:type="dxa"/>
            <w:tcBorders>
              <w:top w:val="single" w:sz="4" w:space="0" w:color="auto"/>
              <w:left w:val="nil"/>
              <w:bottom w:val="single" w:sz="4" w:space="0" w:color="auto"/>
              <w:right w:val="single" w:sz="4" w:space="0" w:color="auto"/>
            </w:tcBorders>
            <w:shd w:val="clear" w:color="auto" w:fill="auto"/>
            <w:hideMark/>
          </w:tcPr>
          <w:p w14:paraId="376A2F93" w14:textId="77777777" w:rsidR="00EE0EE7" w:rsidRPr="00EE0EE7" w:rsidRDefault="00EE0EE7" w:rsidP="00EE0EE7">
            <w:pPr>
              <w:spacing w:after="0" w:line="240" w:lineRule="auto"/>
              <w:jc w:val="center"/>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2.</w:t>
            </w:r>
          </w:p>
        </w:tc>
        <w:tc>
          <w:tcPr>
            <w:tcW w:w="1780" w:type="dxa"/>
            <w:tcBorders>
              <w:top w:val="single" w:sz="4" w:space="0" w:color="auto"/>
              <w:left w:val="single" w:sz="4" w:space="0" w:color="auto"/>
              <w:bottom w:val="single" w:sz="4" w:space="0" w:color="auto"/>
              <w:right w:val="single" w:sz="4" w:space="0" w:color="auto"/>
            </w:tcBorders>
            <w:shd w:val="clear" w:color="auto" w:fill="auto"/>
            <w:hideMark/>
          </w:tcPr>
          <w:p w14:paraId="7FAFDF2F"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Lecturer</w:t>
            </w:r>
          </w:p>
        </w:tc>
        <w:tc>
          <w:tcPr>
            <w:tcW w:w="3080" w:type="dxa"/>
            <w:tcBorders>
              <w:top w:val="single" w:sz="4" w:space="0" w:color="auto"/>
              <w:left w:val="single" w:sz="4" w:space="0" w:color="auto"/>
              <w:bottom w:val="single" w:sz="4" w:space="0" w:color="auto"/>
              <w:right w:val="single" w:sz="4" w:space="0" w:color="auto"/>
            </w:tcBorders>
            <w:shd w:val="clear" w:color="auto" w:fill="auto"/>
            <w:hideMark/>
          </w:tcPr>
          <w:p w14:paraId="1912048A" w14:textId="77777777"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clicks on the comment section field and types in the comment</w:t>
            </w:r>
          </w:p>
        </w:tc>
      </w:tr>
      <w:tr w:rsidR="000D301A" w:rsidRPr="00EE0EE7" w14:paraId="542442C3" w14:textId="77777777" w:rsidTr="000D301A">
        <w:trPr>
          <w:trHeight w:val="615"/>
        </w:trPr>
        <w:tc>
          <w:tcPr>
            <w:tcW w:w="2260" w:type="dxa"/>
            <w:tcBorders>
              <w:top w:val="nil"/>
              <w:left w:val="single" w:sz="4" w:space="0" w:color="auto"/>
              <w:bottom w:val="nil"/>
              <w:right w:val="single" w:sz="4" w:space="0" w:color="auto"/>
            </w:tcBorders>
            <w:shd w:val="clear" w:color="000000" w:fill="F2F2F2"/>
          </w:tcPr>
          <w:p w14:paraId="75DA2740" w14:textId="77777777" w:rsidR="000D301A" w:rsidRPr="00EE0EE7" w:rsidRDefault="000D301A" w:rsidP="00EE0EE7">
            <w:pPr>
              <w:spacing w:after="0" w:line="240" w:lineRule="auto"/>
              <w:rPr>
                <w:rFonts w:ascii="Times New Roman" w:eastAsia="Times New Roman" w:hAnsi="Times New Roman" w:cs="Times New Roman"/>
                <w:color w:val="000000"/>
                <w:sz w:val="24"/>
                <w:szCs w:val="24"/>
              </w:rPr>
            </w:pPr>
          </w:p>
        </w:tc>
        <w:tc>
          <w:tcPr>
            <w:tcW w:w="660" w:type="dxa"/>
            <w:tcBorders>
              <w:top w:val="single" w:sz="4" w:space="0" w:color="auto"/>
              <w:left w:val="nil"/>
              <w:bottom w:val="single" w:sz="4" w:space="0" w:color="auto"/>
              <w:right w:val="single" w:sz="4" w:space="0" w:color="auto"/>
            </w:tcBorders>
            <w:shd w:val="clear" w:color="auto" w:fill="F2F2F2" w:themeFill="background1" w:themeFillShade="F2"/>
          </w:tcPr>
          <w:p w14:paraId="4D20C66C" w14:textId="4C0DD838" w:rsidR="000D301A" w:rsidRPr="00EE0EE7" w:rsidRDefault="000D301A" w:rsidP="00EE0EE7">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3.</w:t>
            </w:r>
          </w:p>
        </w:tc>
        <w:tc>
          <w:tcPr>
            <w:tcW w:w="17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7D6906F4" w14:textId="603E0232" w:rsidR="000D301A" w:rsidRPr="00EE0EE7" w:rsidRDefault="000D301A" w:rsidP="00EE0EE7">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Lecturer</w:t>
            </w:r>
          </w:p>
        </w:tc>
        <w:tc>
          <w:tcPr>
            <w:tcW w:w="3080" w:type="dxa"/>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13CCA28" w14:textId="4544D113" w:rsidR="000D301A" w:rsidRPr="00EE0EE7" w:rsidRDefault="000D301A" w:rsidP="00EE0EE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cks on the send button</w:t>
            </w:r>
          </w:p>
        </w:tc>
      </w:tr>
      <w:tr w:rsidR="00EE0EE7" w:rsidRPr="00EE0EE7" w14:paraId="10EFCC02" w14:textId="77777777" w:rsidTr="00C44E58">
        <w:trPr>
          <w:trHeight w:val="1062"/>
        </w:trPr>
        <w:tc>
          <w:tcPr>
            <w:tcW w:w="2260" w:type="dxa"/>
            <w:tcBorders>
              <w:top w:val="nil"/>
              <w:left w:val="single" w:sz="4" w:space="0" w:color="auto"/>
              <w:bottom w:val="single" w:sz="4" w:space="0" w:color="auto"/>
              <w:right w:val="single" w:sz="4" w:space="0" w:color="auto"/>
            </w:tcBorders>
            <w:shd w:val="clear" w:color="000000" w:fill="F2F2F2"/>
            <w:hideMark/>
          </w:tcPr>
          <w:p w14:paraId="63C647B4" w14:textId="77777777"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lastRenderedPageBreak/>
              <w:t> </w:t>
            </w:r>
          </w:p>
        </w:tc>
        <w:tc>
          <w:tcPr>
            <w:tcW w:w="660" w:type="dxa"/>
            <w:tcBorders>
              <w:top w:val="single" w:sz="4" w:space="0" w:color="auto"/>
              <w:left w:val="nil"/>
              <w:bottom w:val="single" w:sz="4" w:space="0" w:color="auto"/>
              <w:right w:val="single" w:sz="4" w:space="0" w:color="auto"/>
            </w:tcBorders>
            <w:shd w:val="clear" w:color="auto" w:fill="FFFFFF" w:themeFill="background1"/>
            <w:hideMark/>
          </w:tcPr>
          <w:p w14:paraId="48B9AA85" w14:textId="656744A4" w:rsidR="00EE0EE7" w:rsidRPr="00EE0EE7" w:rsidRDefault="000D301A" w:rsidP="00EE0EE7">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4</w:t>
            </w:r>
            <w:r w:rsidR="00EE0EE7" w:rsidRPr="00EE0EE7">
              <w:rPr>
                <w:rFonts w:ascii="Times New Roman" w:eastAsia="Times New Roman" w:hAnsi="Times New Roman" w:cs="Times New Roman"/>
                <w:color w:val="000000"/>
                <w:sz w:val="24"/>
                <w:szCs w:val="24"/>
                <w:lang w:val="de-DE"/>
              </w:rPr>
              <w:t>.</w:t>
            </w:r>
          </w:p>
        </w:tc>
        <w:tc>
          <w:tcPr>
            <w:tcW w:w="1780" w:type="dxa"/>
            <w:tcBorders>
              <w:top w:val="single" w:sz="4" w:space="0" w:color="auto"/>
              <w:left w:val="nil"/>
              <w:bottom w:val="single" w:sz="4" w:space="0" w:color="auto"/>
              <w:right w:val="single" w:sz="4" w:space="0" w:color="auto"/>
            </w:tcBorders>
            <w:shd w:val="clear" w:color="auto" w:fill="FFFFFF" w:themeFill="background1"/>
            <w:hideMark/>
          </w:tcPr>
          <w:p w14:paraId="15CF79E6"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System</w:t>
            </w:r>
          </w:p>
        </w:tc>
        <w:tc>
          <w:tcPr>
            <w:tcW w:w="3080" w:type="dxa"/>
            <w:tcBorders>
              <w:top w:val="single" w:sz="4" w:space="0" w:color="auto"/>
              <w:left w:val="nil"/>
              <w:bottom w:val="single" w:sz="4" w:space="0" w:color="auto"/>
              <w:right w:val="single" w:sz="4" w:space="0" w:color="auto"/>
            </w:tcBorders>
            <w:shd w:val="clear" w:color="auto" w:fill="FFFFFF" w:themeFill="background1"/>
            <w:hideMark/>
          </w:tcPr>
          <w:p w14:paraId="53842E44" w14:textId="511F7E02"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saves the typed</w:t>
            </w:r>
            <w:r>
              <w:rPr>
                <w:rFonts w:ascii="Times New Roman" w:eastAsia="Times New Roman" w:hAnsi="Times New Roman" w:cs="Times New Roman"/>
                <w:color w:val="000000"/>
                <w:sz w:val="24"/>
                <w:szCs w:val="24"/>
              </w:rPr>
              <w:t>-</w:t>
            </w:r>
            <w:r w:rsidRPr="00EE0EE7">
              <w:rPr>
                <w:rFonts w:ascii="Times New Roman" w:eastAsia="Times New Roman" w:hAnsi="Times New Roman" w:cs="Times New Roman"/>
                <w:color w:val="000000"/>
                <w:sz w:val="24"/>
                <w:szCs w:val="24"/>
              </w:rPr>
              <w:t xml:space="preserve">in comment into the database, with the specific user id and case study id. </w:t>
            </w:r>
          </w:p>
        </w:tc>
      </w:tr>
      <w:tr w:rsidR="00EE0EE7" w:rsidRPr="00EE0EE7" w14:paraId="0B4F4661" w14:textId="77777777" w:rsidTr="000D301A">
        <w:trPr>
          <w:trHeight w:val="1230"/>
        </w:trPr>
        <w:tc>
          <w:tcPr>
            <w:tcW w:w="2260" w:type="dxa"/>
            <w:tcBorders>
              <w:top w:val="single" w:sz="4" w:space="0" w:color="auto"/>
              <w:left w:val="single" w:sz="4" w:space="0" w:color="auto"/>
              <w:bottom w:val="single" w:sz="4" w:space="0" w:color="auto"/>
              <w:right w:val="single" w:sz="4" w:space="0" w:color="auto"/>
            </w:tcBorders>
            <w:shd w:val="clear" w:color="000000" w:fill="F2F2F2"/>
            <w:hideMark/>
          </w:tcPr>
          <w:p w14:paraId="5A723261" w14:textId="77777777"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auto" w:fill="F2F2F2" w:themeFill="background1" w:themeFillShade="F2"/>
            <w:hideMark/>
          </w:tcPr>
          <w:p w14:paraId="6A03A248" w14:textId="1FDDB882" w:rsidR="00EE0EE7" w:rsidRPr="00EE0EE7" w:rsidRDefault="000D301A" w:rsidP="00EE0EE7">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5</w:t>
            </w:r>
            <w:r w:rsidR="00EE0EE7" w:rsidRPr="00EE0EE7">
              <w:rPr>
                <w:rFonts w:ascii="Times New Roman" w:eastAsia="Times New Roman" w:hAnsi="Times New Roman" w:cs="Times New Roman"/>
                <w:color w:val="000000"/>
                <w:sz w:val="24"/>
                <w:szCs w:val="24"/>
                <w:lang w:val="de-DE"/>
              </w:rPr>
              <w:t>.</w:t>
            </w:r>
          </w:p>
        </w:tc>
        <w:tc>
          <w:tcPr>
            <w:tcW w:w="1780" w:type="dxa"/>
            <w:tcBorders>
              <w:top w:val="nil"/>
              <w:left w:val="nil"/>
              <w:bottom w:val="single" w:sz="4" w:space="0" w:color="auto"/>
              <w:right w:val="single" w:sz="4" w:space="0" w:color="auto"/>
            </w:tcBorders>
            <w:shd w:val="clear" w:color="auto" w:fill="F2F2F2" w:themeFill="background1" w:themeFillShade="F2"/>
            <w:hideMark/>
          </w:tcPr>
          <w:p w14:paraId="28758557" w14:textId="77777777" w:rsidR="00EE0EE7" w:rsidRPr="00EE0EE7" w:rsidRDefault="00EE0EE7" w:rsidP="00EE0EE7">
            <w:pPr>
              <w:spacing w:after="0" w:line="240" w:lineRule="auto"/>
              <w:rPr>
                <w:rFonts w:ascii="Times New Roman" w:eastAsia="Times New Roman" w:hAnsi="Times New Roman" w:cs="Times New Roman"/>
                <w:color w:val="000000"/>
                <w:sz w:val="24"/>
                <w:szCs w:val="24"/>
                <w:lang w:val="de-DE"/>
              </w:rPr>
            </w:pPr>
            <w:r w:rsidRPr="00EE0EE7">
              <w:rPr>
                <w:rFonts w:ascii="Times New Roman" w:eastAsia="Times New Roman" w:hAnsi="Times New Roman" w:cs="Times New Roman"/>
                <w:color w:val="000000"/>
                <w:sz w:val="24"/>
                <w:szCs w:val="24"/>
                <w:lang w:val="de-DE"/>
              </w:rPr>
              <w:t>System</w:t>
            </w:r>
          </w:p>
        </w:tc>
        <w:tc>
          <w:tcPr>
            <w:tcW w:w="3080" w:type="dxa"/>
            <w:tcBorders>
              <w:top w:val="nil"/>
              <w:left w:val="nil"/>
              <w:bottom w:val="single" w:sz="4" w:space="0" w:color="auto"/>
              <w:right w:val="single" w:sz="4" w:space="0" w:color="auto"/>
            </w:tcBorders>
            <w:shd w:val="clear" w:color="auto" w:fill="F2F2F2" w:themeFill="background1" w:themeFillShade="F2"/>
            <w:hideMark/>
          </w:tcPr>
          <w:p w14:paraId="49FBF45F" w14:textId="3BCAAB5B" w:rsid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b/>
                <w:bCs/>
                <w:color w:val="000000"/>
                <w:sz w:val="24"/>
                <w:szCs w:val="24"/>
              </w:rPr>
              <w:t>If</w:t>
            </w:r>
            <w:r w:rsidRPr="00EE0EE7">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 </w:t>
            </w:r>
            <w:r w:rsidRPr="00EE0EE7">
              <w:rPr>
                <w:rFonts w:ascii="Times New Roman" w:eastAsia="Times New Roman" w:hAnsi="Times New Roman" w:cs="Times New Roman"/>
                <w:color w:val="000000"/>
                <w:sz w:val="24"/>
                <w:szCs w:val="24"/>
              </w:rPr>
              <w:t>error occu</w:t>
            </w:r>
            <w:r>
              <w:rPr>
                <w:rFonts w:ascii="Times New Roman" w:eastAsia="Times New Roman" w:hAnsi="Times New Roman" w:cs="Times New Roman"/>
                <w:color w:val="000000"/>
                <w:sz w:val="24"/>
                <w:szCs w:val="24"/>
              </w:rPr>
              <w:t>r</w:t>
            </w:r>
            <w:r w:rsidRPr="00EE0EE7">
              <w:rPr>
                <w:rFonts w:ascii="Times New Roman" w:eastAsia="Times New Roman" w:hAnsi="Times New Roman" w:cs="Times New Roman"/>
                <w:color w:val="000000"/>
                <w:sz w:val="24"/>
                <w:szCs w:val="24"/>
              </w:rPr>
              <w:t xml:space="preserve">red during step </w:t>
            </w:r>
            <w:r w:rsidR="000D301A">
              <w:rPr>
                <w:rFonts w:ascii="Times New Roman" w:eastAsia="Times New Roman" w:hAnsi="Times New Roman" w:cs="Times New Roman"/>
                <w:color w:val="000000"/>
                <w:sz w:val="24"/>
                <w:szCs w:val="24"/>
              </w:rPr>
              <w:t>4</w:t>
            </w:r>
            <w:r w:rsidRPr="00EE0EE7">
              <w:rPr>
                <w:rFonts w:ascii="Times New Roman" w:eastAsia="Times New Roman" w:hAnsi="Times New Roman" w:cs="Times New Roman"/>
                <w:color w:val="000000"/>
                <w:sz w:val="24"/>
                <w:szCs w:val="24"/>
              </w:rPr>
              <w:t xml:space="preserve">, then </w:t>
            </w:r>
            <w:r>
              <w:rPr>
                <w:rFonts w:ascii="Times New Roman" w:eastAsia="Times New Roman" w:hAnsi="Times New Roman" w:cs="Times New Roman"/>
                <w:color w:val="000000"/>
                <w:sz w:val="24"/>
                <w:szCs w:val="24"/>
              </w:rPr>
              <w:t xml:space="preserve">the </w:t>
            </w:r>
            <w:r w:rsidRPr="00EE0EE7">
              <w:rPr>
                <w:rFonts w:ascii="Times New Roman" w:eastAsia="Times New Roman" w:hAnsi="Times New Roman" w:cs="Times New Roman"/>
                <w:color w:val="000000"/>
                <w:sz w:val="24"/>
                <w:szCs w:val="24"/>
              </w:rPr>
              <w:t>error message</w:t>
            </w:r>
            <w:r>
              <w:rPr>
                <w:rFonts w:ascii="Times New Roman" w:eastAsia="Times New Roman" w:hAnsi="Times New Roman" w:cs="Times New Roman"/>
                <w:color w:val="000000"/>
                <w:sz w:val="24"/>
                <w:szCs w:val="24"/>
              </w:rPr>
              <w:t xml:space="preserve"> </w:t>
            </w:r>
            <w:r w:rsidRPr="00EE0EE7">
              <w:rPr>
                <w:rFonts w:ascii="Times New Roman" w:eastAsia="Times New Roman" w:hAnsi="Times New Roman" w:cs="Times New Roman"/>
                <w:color w:val="000000"/>
                <w:sz w:val="24"/>
                <w:szCs w:val="24"/>
              </w:rPr>
              <w:t xml:space="preserve">box is visualized; </w:t>
            </w:r>
          </w:p>
          <w:p w14:paraId="3F8924A3" w14:textId="7398DA4F" w:rsidR="00EE0EE7" w:rsidRPr="00EE0EE7" w:rsidRDefault="00EE0EE7" w:rsidP="00EE0EE7">
            <w:pPr>
              <w:spacing w:after="0" w:line="240" w:lineRule="auto"/>
              <w:rPr>
                <w:rFonts w:ascii="Times New Roman" w:eastAsia="Times New Roman" w:hAnsi="Times New Roman" w:cs="Times New Roman"/>
                <w:color w:val="000000"/>
                <w:sz w:val="24"/>
                <w:szCs w:val="24"/>
              </w:rPr>
            </w:pPr>
            <w:r w:rsidRPr="00EE0EE7">
              <w:rPr>
                <w:rFonts w:ascii="Times New Roman" w:eastAsia="Times New Roman" w:hAnsi="Times New Roman" w:cs="Times New Roman"/>
                <w:b/>
                <w:bCs/>
                <w:color w:val="000000"/>
                <w:sz w:val="24"/>
                <w:szCs w:val="24"/>
              </w:rPr>
              <w:t>Else</w:t>
            </w:r>
            <w:r w:rsidRPr="00EE0EE7">
              <w:rPr>
                <w:rFonts w:ascii="Times New Roman" w:eastAsia="Times New Roman" w:hAnsi="Times New Roman" w:cs="Times New Roman"/>
                <w:color w:val="000000"/>
                <w:sz w:val="24"/>
                <w:szCs w:val="24"/>
              </w:rPr>
              <w:t xml:space="preserve"> success message</w:t>
            </w:r>
            <w:r>
              <w:rPr>
                <w:rFonts w:ascii="Times New Roman" w:eastAsia="Times New Roman" w:hAnsi="Times New Roman" w:cs="Times New Roman"/>
                <w:color w:val="000000"/>
                <w:sz w:val="24"/>
                <w:szCs w:val="24"/>
              </w:rPr>
              <w:t xml:space="preserve"> </w:t>
            </w:r>
            <w:r w:rsidRPr="00EE0EE7">
              <w:rPr>
                <w:rFonts w:ascii="Times New Roman" w:eastAsia="Times New Roman" w:hAnsi="Times New Roman" w:cs="Times New Roman"/>
                <w:color w:val="000000"/>
                <w:sz w:val="24"/>
                <w:szCs w:val="24"/>
              </w:rPr>
              <w:t xml:space="preserve">box is visualized </w:t>
            </w:r>
          </w:p>
        </w:tc>
      </w:tr>
    </w:tbl>
    <w:p w14:paraId="65BA94B7" w14:textId="15DF0CAB" w:rsidR="00F6079C" w:rsidRDefault="00F6079C" w:rsidP="00F6079C">
      <w:pPr>
        <w:pStyle w:val="Beschriftung"/>
        <w:rPr>
          <w:b w:val="0"/>
          <w:color w:val="000000"/>
        </w:rPr>
      </w:pPr>
      <w:bookmarkStart w:id="49" w:name="_Toc84706534"/>
      <w:r>
        <w:t xml:space="preserve">Table </w:t>
      </w:r>
      <w:fldSimple w:instr=" SEQ Table \* ARABIC ">
        <w:r w:rsidR="009F7BC5">
          <w:rPr>
            <w:noProof/>
          </w:rPr>
          <w:t>7</w:t>
        </w:r>
      </w:fldSimple>
      <w:r>
        <w:rPr>
          <w:color w:val="000000"/>
        </w:rPr>
        <w:t xml:space="preserve">: Use Case Admin </w:t>
      </w:r>
      <w:r w:rsidR="00324B01">
        <w:rPr>
          <w:color w:val="000000"/>
        </w:rPr>
        <w:t>3</w:t>
      </w:r>
      <w:bookmarkEnd w:id="49"/>
    </w:p>
    <w:p w14:paraId="23E6BBAD" w14:textId="542E339E" w:rsidR="00F6079C" w:rsidRPr="00F6079C" w:rsidRDefault="00F6079C" w:rsidP="00F6079C">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64249F9F" w14:textId="78565ACF" w:rsidR="00EE0EE7" w:rsidRDefault="00EE0EE7" w:rsidP="004A0CCA">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next use case is analogous to UC_C1, except that the actor is the student (instead of the lecturer) which has the consequence that the student does not have the opportunity to decide on what specific topic the comment falls in. The comment is more directed to the overall case study, without any specialization. </w:t>
      </w:r>
    </w:p>
    <w:tbl>
      <w:tblPr>
        <w:tblW w:w="7780" w:type="dxa"/>
        <w:tblCellMar>
          <w:left w:w="70" w:type="dxa"/>
          <w:right w:w="70" w:type="dxa"/>
        </w:tblCellMar>
        <w:tblLook w:val="04A0" w:firstRow="1" w:lastRow="0" w:firstColumn="1" w:lastColumn="0" w:noHBand="0" w:noVBand="1"/>
      </w:tblPr>
      <w:tblGrid>
        <w:gridCol w:w="2260"/>
        <w:gridCol w:w="660"/>
        <w:gridCol w:w="1780"/>
        <w:gridCol w:w="3080"/>
      </w:tblGrid>
      <w:tr w:rsidR="0008570A" w:rsidRPr="0008570A" w14:paraId="006BC74A" w14:textId="77777777" w:rsidTr="0008570A">
        <w:trPr>
          <w:trHeight w:val="308"/>
        </w:trPr>
        <w:tc>
          <w:tcPr>
            <w:tcW w:w="2260" w:type="dxa"/>
            <w:tcBorders>
              <w:top w:val="single" w:sz="4" w:space="0" w:color="auto"/>
              <w:left w:val="single" w:sz="4" w:space="0" w:color="auto"/>
              <w:bottom w:val="single" w:sz="4" w:space="0" w:color="auto"/>
              <w:right w:val="single" w:sz="4" w:space="0" w:color="auto"/>
            </w:tcBorders>
            <w:shd w:val="clear" w:color="000000" w:fill="F2F2F2"/>
            <w:hideMark/>
          </w:tcPr>
          <w:p w14:paraId="34742175" w14:textId="77777777" w:rsidR="0008570A" w:rsidRPr="0008570A" w:rsidRDefault="0008570A" w:rsidP="0008570A">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 xml:space="preserve">Use Case </w:t>
            </w:r>
          </w:p>
        </w:tc>
        <w:tc>
          <w:tcPr>
            <w:tcW w:w="5520" w:type="dxa"/>
            <w:gridSpan w:val="3"/>
            <w:tcBorders>
              <w:top w:val="single" w:sz="4" w:space="0" w:color="auto"/>
              <w:left w:val="nil"/>
              <w:bottom w:val="single" w:sz="4" w:space="0" w:color="auto"/>
              <w:right w:val="single" w:sz="4" w:space="0" w:color="auto"/>
            </w:tcBorders>
            <w:shd w:val="clear" w:color="000000" w:fill="F2F2F2"/>
            <w:hideMark/>
          </w:tcPr>
          <w:p w14:paraId="66345347" w14:textId="77777777" w:rsidR="0008570A" w:rsidRPr="0008570A" w:rsidRDefault="0008570A" w:rsidP="0008570A">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color w:val="000000"/>
                <w:sz w:val="24"/>
                <w:szCs w:val="24"/>
              </w:rPr>
              <w:t>Comment functionality for the student (UC_CD1)</w:t>
            </w:r>
          </w:p>
        </w:tc>
      </w:tr>
      <w:tr w:rsidR="0008570A" w:rsidRPr="0008570A" w14:paraId="38A7BF10" w14:textId="77777777" w:rsidTr="0008570A">
        <w:trPr>
          <w:trHeight w:val="615"/>
        </w:trPr>
        <w:tc>
          <w:tcPr>
            <w:tcW w:w="2260" w:type="dxa"/>
            <w:tcBorders>
              <w:top w:val="nil"/>
              <w:left w:val="single" w:sz="4" w:space="0" w:color="auto"/>
              <w:bottom w:val="single" w:sz="4" w:space="0" w:color="auto"/>
              <w:right w:val="single" w:sz="4" w:space="0" w:color="auto"/>
            </w:tcBorders>
            <w:shd w:val="clear" w:color="000000" w:fill="F2F2F2"/>
            <w:hideMark/>
          </w:tcPr>
          <w:p w14:paraId="41C920AC" w14:textId="77777777" w:rsidR="0008570A" w:rsidRPr="0008570A" w:rsidRDefault="0008570A" w:rsidP="0008570A">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Goal</w:t>
            </w:r>
          </w:p>
        </w:tc>
        <w:tc>
          <w:tcPr>
            <w:tcW w:w="5520" w:type="dxa"/>
            <w:gridSpan w:val="3"/>
            <w:tcBorders>
              <w:top w:val="single" w:sz="4" w:space="0" w:color="auto"/>
              <w:left w:val="nil"/>
              <w:bottom w:val="single" w:sz="4" w:space="0" w:color="auto"/>
              <w:right w:val="single" w:sz="4" w:space="0" w:color="auto"/>
            </w:tcBorders>
            <w:shd w:val="clear" w:color="auto" w:fill="auto"/>
            <w:hideMark/>
          </w:tcPr>
          <w:p w14:paraId="5BF74891" w14:textId="08728AB1" w:rsidR="0008570A" w:rsidRPr="0008570A" w:rsidRDefault="0008570A" w:rsidP="0008570A">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color w:val="000000"/>
                <w:sz w:val="24"/>
                <w:szCs w:val="24"/>
              </w:rPr>
              <w:t xml:space="preserve">The Student wants to write a comment for the lecturer within a case study, which were selected in  UC_D1 </w:t>
            </w:r>
          </w:p>
        </w:tc>
      </w:tr>
      <w:tr w:rsidR="0008570A" w:rsidRPr="0008570A" w14:paraId="7DA9B112" w14:textId="77777777" w:rsidTr="0008570A">
        <w:trPr>
          <w:trHeight w:val="615"/>
        </w:trPr>
        <w:tc>
          <w:tcPr>
            <w:tcW w:w="2260" w:type="dxa"/>
            <w:tcBorders>
              <w:top w:val="nil"/>
              <w:left w:val="single" w:sz="4" w:space="0" w:color="auto"/>
              <w:bottom w:val="nil"/>
              <w:right w:val="single" w:sz="4" w:space="0" w:color="auto"/>
            </w:tcBorders>
            <w:shd w:val="clear" w:color="000000" w:fill="F2F2F2"/>
            <w:hideMark/>
          </w:tcPr>
          <w:p w14:paraId="1659A13B" w14:textId="77777777" w:rsidR="0008570A" w:rsidRPr="0008570A" w:rsidRDefault="0008570A" w:rsidP="0008570A">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Preconditions</w:t>
            </w:r>
          </w:p>
        </w:tc>
        <w:tc>
          <w:tcPr>
            <w:tcW w:w="5520" w:type="dxa"/>
            <w:gridSpan w:val="3"/>
            <w:tcBorders>
              <w:top w:val="single" w:sz="4" w:space="0" w:color="auto"/>
              <w:left w:val="nil"/>
              <w:bottom w:val="single" w:sz="4" w:space="0" w:color="auto"/>
              <w:right w:val="single" w:sz="4" w:space="0" w:color="000000"/>
            </w:tcBorders>
            <w:shd w:val="clear" w:color="000000" w:fill="F2F2F2"/>
            <w:hideMark/>
          </w:tcPr>
          <w:p w14:paraId="078B14CD" w14:textId="77777777" w:rsidR="0008570A" w:rsidRPr="0008570A" w:rsidRDefault="0008570A" w:rsidP="0008570A">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color w:val="000000"/>
                <w:sz w:val="24"/>
                <w:szCs w:val="24"/>
              </w:rPr>
              <w:t xml:space="preserve">The Student has already done UC_D1 </w:t>
            </w:r>
          </w:p>
        </w:tc>
      </w:tr>
      <w:tr w:rsidR="0008570A" w:rsidRPr="0008570A" w14:paraId="76B81655" w14:textId="77777777" w:rsidTr="0008570A">
        <w:trPr>
          <w:trHeight w:val="308"/>
        </w:trPr>
        <w:tc>
          <w:tcPr>
            <w:tcW w:w="2260" w:type="dxa"/>
            <w:tcBorders>
              <w:top w:val="single" w:sz="4" w:space="0" w:color="auto"/>
              <w:left w:val="single" w:sz="4" w:space="0" w:color="auto"/>
              <w:bottom w:val="nil"/>
              <w:right w:val="single" w:sz="4" w:space="0" w:color="auto"/>
            </w:tcBorders>
            <w:shd w:val="clear" w:color="000000" w:fill="F2F2F2"/>
            <w:hideMark/>
          </w:tcPr>
          <w:p w14:paraId="71FAED02" w14:textId="77777777" w:rsidR="0008570A" w:rsidRPr="0008570A" w:rsidRDefault="0008570A" w:rsidP="0008570A">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Actor(s)</w:t>
            </w:r>
          </w:p>
        </w:tc>
        <w:tc>
          <w:tcPr>
            <w:tcW w:w="5520" w:type="dxa"/>
            <w:gridSpan w:val="3"/>
            <w:tcBorders>
              <w:top w:val="single" w:sz="4" w:space="0" w:color="auto"/>
              <w:left w:val="nil"/>
              <w:bottom w:val="single" w:sz="4" w:space="0" w:color="auto"/>
              <w:right w:val="single" w:sz="4" w:space="0" w:color="auto"/>
            </w:tcBorders>
            <w:shd w:val="clear" w:color="000000" w:fill="FFFFFF"/>
            <w:hideMark/>
          </w:tcPr>
          <w:p w14:paraId="42634E1A" w14:textId="77777777" w:rsidR="0008570A" w:rsidRPr="0008570A" w:rsidRDefault="0008570A" w:rsidP="0008570A">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Student</w:t>
            </w:r>
          </w:p>
        </w:tc>
      </w:tr>
      <w:tr w:rsidR="0008570A" w:rsidRPr="0008570A" w14:paraId="6B9EEE46" w14:textId="77777777" w:rsidTr="0008570A">
        <w:trPr>
          <w:trHeight w:val="615"/>
        </w:trPr>
        <w:tc>
          <w:tcPr>
            <w:tcW w:w="2260" w:type="dxa"/>
            <w:tcBorders>
              <w:top w:val="single" w:sz="4" w:space="0" w:color="auto"/>
              <w:left w:val="single" w:sz="4" w:space="0" w:color="auto"/>
              <w:bottom w:val="nil"/>
              <w:right w:val="single" w:sz="4" w:space="0" w:color="auto"/>
            </w:tcBorders>
            <w:shd w:val="clear" w:color="000000" w:fill="F2F2F2"/>
            <w:hideMark/>
          </w:tcPr>
          <w:p w14:paraId="0F3DA162" w14:textId="77777777" w:rsidR="0008570A" w:rsidRPr="0008570A" w:rsidRDefault="0008570A" w:rsidP="0008570A">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Main Success Scenario</w:t>
            </w:r>
          </w:p>
        </w:tc>
        <w:tc>
          <w:tcPr>
            <w:tcW w:w="660" w:type="dxa"/>
            <w:tcBorders>
              <w:top w:val="single" w:sz="4" w:space="0" w:color="auto"/>
              <w:left w:val="nil"/>
              <w:bottom w:val="single" w:sz="4" w:space="0" w:color="auto"/>
              <w:right w:val="single" w:sz="4" w:space="0" w:color="auto"/>
            </w:tcBorders>
            <w:shd w:val="clear" w:color="auto" w:fill="auto"/>
            <w:hideMark/>
          </w:tcPr>
          <w:p w14:paraId="4A64F2A9" w14:textId="77777777" w:rsidR="0008570A" w:rsidRPr="0008570A" w:rsidRDefault="0008570A" w:rsidP="0008570A">
            <w:pPr>
              <w:spacing w:after="0" w:line="240" w:lineRule="auto"/>
              <w:jc w:val="center"/>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1.</w:t>
            </w:r>
          </w:p>
        </w:tc>
        <w:tc>
          <w:tcPr>
            <w:tcW w:w="1780" w:type="dxa"/>
            <w:tcBorders>
              <w:top w:val="single" w:sz="4" w:space="0" w:color="auto"/>
              <w:left w:val="single" w:sz="4" w:space="0" w:color="auto"/>
              <w:bottom w:val="single" w:sz="4" w:space="0" w:color="auto"/>
              <w:right w:val="single" w:sz="4" w:space="0" w:color="auto"/>
            </w:tcBorders>
            <w:shd w:val="clear" w:color="auto" w:fill="auto"/>
            <w:hideMark/>
          </w:tcPr>
          <w:p w14:paraId="1DBE10DE" w14:textId="77777777" w:rsidR="0008570A" w:rsidRPr="0008570A" w:rsidRDefault="0008570A" w:rsidP="0008570A">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Student</w:t>
            </w:r>
          </w:p>
        </w:tc>
        <w:tc>
          <w:tcPr>
            <w:tcW w:w="3080" w:type="dxa"/>
            <w:tcBorders>
              <w:top w:val="single" w:sz="4" w:space="0" w:color="auto"/>
              <w:left w:val="single" w:sz="4" w:space="0" w:color="auto"/>
              <w:bottom w:val="single" w:sz="4" w:space="0" w:color="auto"/>
              <w:right w:val="single" w:sz="4" w:space="0" w:color="auto"/>
            </w:tcBorders>
            <w:shd w:val="clear" w:color="auto" w:fill="auto"/>
            <w:hideMark/>
          </w:tcPr>
          <w:p w14:paraId="1F99D577" w14:textId="77777777" w:rsidR="0008570A" w:rsidRPr="0008570A" w:rsidRDefault="0008570A" w:rsidP="0008570A">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color w:val="000000"/>
                <w:sz w:val="24"/>
                <w:szCs w:val="24"/>
              </w:rPr>
              <w:t>clicks on the comment section field and types in the comment</w:t>
            </w:r>
          </w:p>
        </w:tc>
      </w:tr>
      <w:tr w:rsidR="0008570A" w:rsidRPr="0008570A" w14:paraId="44CB7F24" w14:textId="77777777" w:rsidTr="00C44E58">
        <w:trPr>
          <w:trHeight w:val="302"/>
        </w:trPr>
        <w:tc>
          <w:tcPr>
            <w:tcW w:w="2260" w:type="dxa"/>
            <w:tcBorders>
              <w:top w:val="nil"/>
              <w:left w:val="single" w:sz="4" w:space="0" w:color="auto"/>
              <w:bottom w:val="nil"/>
              <w:right w:val="single" w:sz="4" w:space="0" w:color="auto"/>
            </w:tcBorders>
            <w:shd w:val="clear" w:color="000000" w:fill="F2F2F2"/>
            <w:hideMark/>
          </w:tcPr>
          <w:p w14:paraId="4B27EE89" w14:textId="77777777" w:rsidR="0008570A" w:rsidRPr="0008570A" w:rsidRDefault="0008570A" w:rsidP="0008570A">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color w:val="000000"/>
                <w:sz w:val="24"/>
                <w:szCs w:val="24"/>
              </w:rPr>
              <w:t> </w:t>
            </w:r>
          </w:p>
        </w:tc>
        <w:tc>
          <w:tcPr>
            <w:tcW w:w="660" w:type="dxa"/>
            <w:tcBorders>
              <w:top w:val="single" w:sz="4" w:space="0" w:color="auto"/>
              <w:left w:val="nil"/>
              <w:bottom w:val="single" w:sz="4" w:space="0" w:color="auto"/>
              <w:right w:val="single" w:sz="4" w:space="0" w:color="auto"/>
            </w:tcBorders>
            <w:shd w:val="clear" w:color="000000" w:fill="F2F2F2"/>
            <w:hideMark/>
          </w:tcPr>
          <w:p w14:paraId="55F6E864" w14:textId="77777777" w:rsidR="0008570A" w:rsidRPr="0008570A" w:rsidRDefault="0008570A" w:rsidP="0008570A">
            <w:pPr>
              <w:spacing w:after="0" w:line="240" w:lineRule="auto"/>
              <w:jc w:val="center"/>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2.</w:t>
            </w:r>
          </w:p>
        </w:tc>
        <w:tc>
          <w:tcPr>
            <w:tcW w:w="1780" w:type="dxa"/>
            <w:tcBorders>
              <w:top w:val="single" w:sz="4" w:space="0" w:color="auto"/>
              <w:left w:val="nil"/>
              <w:bottom w:val="single" w:sz="4" w:space="0" w:color="auto"/>
              <w:right w:val="single" w:sz="4" w:space="0" w:color="auto"/>
            </w:tcBorders>
            <w:shd w:val="clear" w:color="000000" w:fill="F2F2F2"/>
            <w:hideMark/>
          </w:tcPr>
          <w:p w14:paraId="7C3E305F" w14:textId="76DBAF52" w:rsidR="0008570A" w:rsidRPr="0008570A" w:rsidRDefault="00577716" w:rsidP="0008570A">
            <w:pPr>
              <w:spacing w:after="0" w:line="240" w:lineRule="auto"/>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Student</w:t>
            </w:r>
          </w:p>
        </w:tc>
        <w:tc>
          <w:tcPr>
            <w:tcW w:w="3080" w:type="dxa"/>
            <w:tcBorders>
              <w:top w:val="single" w:sz="4" w:space="0" w:color="auto"/>
              <w:left w:val="nil"/>
              <w:bottom w:val="single" w:sz="4" w:space="0" w:color="auto"/>
              <w:right w:val="single" w:sz="4" w:space="0" w:color="auto"/>
            </w:tcBorders>
            <w:shd w:val="clear" w:color="000000" w:fill="F2F2F2"/>
            <w:hideMark/>
          </w:tcPr>
          <w:p w14:paraId="78D2A9DD" w14:textId="4997A9DF" w:rsidR="0008570A" w:rsidRPr="0008570A" w:rsidRDefault="00577716" w:rsidP="0008570A">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cks on the send button.</w:t>
            </w:r>
          </w:p>
        </w:tc>
      </w:tr>
      <w:tr w:rsidR="00577716" w:rsidRPr="0008570A" w14:paraId="11178509" w14:textId="77777777" w:rsidTr="0008570A">
        <w:trPr>
          <w:trHeight w:val="923"/>
        </w:trPr>
        <w:tc>
          <w:tcPr>
            <w:tcW w:w="2260" w:type="dxa"/>
            <w:tcBorders>
              <w:top w:val="nil"/>
              <w:left w:val="single" w:sz="4" w:space="0" w:color="auto"/>
              <w:bottom w:val="nil"/>
              <w:right w:val="single" w:sz="4" w:space="0" w:color="auto"/>
            </w:tcBorders>
            <w:shd w:val="clear" w:color="000000" w:fill="F2F2F2"/>
          </w:tcPr>
          <w:p w14:paraId="0A062025" w14:textId="77777777" w:rsidR="00577716" w:rsidRPr="0008570A" w:rsidRDefault="00577716" w:rsidP="00577716">
            <w:pPr>
              <w:spacing w:after="0" w:line="240" w:lineRule="auto"/>
              <w:rPr>
                <w:rFonts w:ascii="Times New Roman" w:eastAsia="Times New Roman" w:hAnsi="Times New Roman" w:cs="Times New Roman"/>
                <w:color w:val="000000"/>
                <w:sz w:val="24"/>
                <w:szCs w:val="24"/>
              </w:rPr>
            </w:pPr>
          </w:p>
        </w:tc>
        <w:tc>
          <w:tcPr>
            <w:tcW w:w="660" w:type="dxa"/>
            <w:tcBorders>
              <w:top w:val="single" w:sz="4" w:space="0" w:color="auto"/>
              <w:left w:val="nil"/>
              <w:bottom w:val="single" w:sz="4" w:space="0" w:color="auto"/>
              <w:right w:val="single" w:sz="4" w:space="0" w:color="auto"/>
            </w:tcBorders>
            <w:shd w:val="clear" w:color="000000" w:fill="F2F2F2"/>
          </w:tcPr>
          <w:p w14:paraId="280BE164" w14:textId="1F7AF4E3" w:rsidR="00577716" w:rsidRPr="0008570A" w:rsidRDefault="00577716" w:rsidP="00577716">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3.</w:t>
            </w:r>
          </w:p>
        </w:tc>
        <w:tc>
          <w:tcPr>
            <w:tcW w:w="1780" w:type="dxa"/>
            <w:tcBorders>
              <w:top w:val="single" w:sz="4" w:space="0" w:color="auto"/>
              <w:left w:val="nil"/>
              <w:bottom w:val="single" w:sz="4" w:space="0" w:color="auto"/>
              <w:right w:val="single" w:sz="4" w:space="0" w:color="auto"/>
            </w:tcBorders>
            <w:shd w:val="clear" w:color="000000" w:fill="F2F2F2"/>
          </w:tcPr>
          <w:p w14:paraId="6AD28AC6" w14:textId="2800EF09" w:rsidR="00577716" w:rsidRPr="0008570A" w:rsidRDefault="00577716" w:rsidP="00577716">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System</w:t>
            </w:r>
          </w:p>
        </w:tc>
        <w:tc>
          <w:tcPr>
            <w:tcW w:w="3080" w:type="dxa"/>
            <w:tcBorders>
              <w:top w:val="single" w:sz="4" w:space="0" w:color="auto"/>
              <w:left w:val="nil"/>
              <w:bottom w:val="single" w:sz="4" w:space="0" w:color="auto"/>
              <w:right w:val="single" w:sz="4" w:space="0" w:color="auto"/>
            </w:tcBorders>
            <w:shd w:val="clear" w:color="000000" w:fill="F2F2F2"/>
          </w:tcPr>
          <w:p w14:paraId="2A22B8C7" w14:textId="46DEF660" w:rsidR="00577716" w:rsidRPr="0008570A" w:rsidRDefault="00577716" w:rsidP="00577716">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color w:val="000000"/>
                <w:sz w:val="24"/>
                <w:szCs w:val="24"/>
              </w:rPr>
              <w:t>saves the typed</w:t>
            </w:r>
            <w:r>
              <w:rPr>
                <w:rFonts w:ascii="Times New Roman" w:eastAsia="Times New Roman" w:hAnsi="Times New Roman" w:cs="Times New Roman"/>
                <w:color w:val="000000"/>
                <w:sz w:val="24"/>
                <w:szCs w:val="24"/>
              </w:rPr>
              <w:t>-</w:t>
            </w:r>
            <w:r w:rsidRPr="0008570A">
              <w:rPr>
                <w:rFonts w:ascii="Times New Roman" w:eastAsia="Times New Roman" w:hAnsi="Times New Roman" w:cs="Times New Roman"/>
                <w:color w:val="000000"/>
                <w:sz w:val="24"/>
                <w:szCs w:val="24"/>
              </w:rPr>
              <w:t xml:space="preserve">in comment into the database, with the specific case study id. </w:t>
            </w:r>
          </w:p>
        </w:tc>
      </w:tr>
      <w:tr w:rsidR="00577716" w:rsidRPr="0008570A" w14:paraId="3DC02A86" w14:textId="77777777" w:rsidTr="0008570A">
        <w:trPr>
          <w:trHeight w:val="1230"/>
        </w:trPr>
        <w:tc>
          <w:tcPr>
            <w:tcW w:w="2260" w:type="dxa"/>
            <w:tcBorders>
              <w:top w:val="nil"/>
              <w:left w:val="single" w:sz="4" w:space="0" w:color="auto"/>
              <w:bottom w:val="single" w:sz="4" w:space="0" w:color="auto"/>
              <w:right w:val="single" w:sz="4" w:space="0" w:color="auto"/>
            </w:tcBorders>
            <w:shd w:val="clear" w:color="000000" w:fill="F2F2F2"/>
            <w:hideMark/>
          </w:tcPr>
          <w:p w14:paraId="4DD96BA8" w14:textId="77777777" w:rsidR="00577716" w:rsidRPr="0008570A" w:rsidRDefault="00577716" w:rsidP="00577716">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color w:val="000000"/>
                <w:sz w:val="24"/>
                <w:szCs w:val="24"/>
              </w:rPr>
              <w:t> </w:t>
            </w:r>
          </w:p>
        </w:tc>
        <w:tc>
          <w:tcPr>
            <w:tcW w:w="660" w:type="dxa"/>
            <w:tcBorders>
              <w:top w:val="nil"/>
              <w:left w:val="nil"/>
              <w:bottom w:val="single" w:sz="4" w:space="0" w:color="auto"/>
              <w:right w:val="single" w:sz="4" w:space="0" w:color="auto"/>
            </w:tcBorders>
            <w:shd w:val="clear" w:color="000000" w:fill="FFFFFF"/>
            <w:hideMark/>
          </w:tcPr>
          <w:p w14:paraId="2903F53B" w14:textId="649E76D9" w:rsidR="00577716" w:rsidRPr="0008570A" w:rsidRDefault="00577716" w:rsidP="00577716">
            <w:pPr>
              <w:spacing w:after="0" w:line="240" w:lineRule="auto"/>
              <w:jc w:val="center"/>
              <w:rPr>
                <w:rFonts w:ascii="Times New Roman" w:eastAsia="Times New Roman" w:hAnsi="Times New Roman" w:cs="Times New Roman"/>
                <w:color w:val="000000"/>
                <w:sz w:val="24"/>
                <w:szCs w:val="24"/>
                <w:lang w:val="de-DE"/>
              </w:rPr>
            </w:pPr>
            <w:r>
              <w:rPr>
                <w:rFonts w:ascii="Times New Roman" w:eastAsia="Times New Roman" w:hAnsi="Times New Roman" w:cs="Times New Roman"/>
                <w:color w:val="000000"/>
                <w:sz w:val="24"/>
                <w:szCs w:val="24"/>
                <w:lang w:val="de-DE"/>
              </w:rPr>
              <w:t>4</w:t>
            </w:r>
            <w:r w:rsidRPr="0008570A">
              <w:rPr>
                <w:rFonts w:ascii="Times New Roman" w:eastAsia="Times New Roman" w:hAnsi="Times New Roman" w:cs="Times New Roman"/>
                <w:color w:val="000000"/>
                <w:sz w:val="24"/>
                <w:szCs w:val="24"/>
                <w:lang w:val="de-DE"/>
              </w:rPr>
              <w:t>.</w:t>
            </w:r>
          </w:p>
        </w:tc>
        <w:tc>
          <w:tcPr>
            <w:tcW w:w="1780" w:type="dxa"/>
            <w:tcBorders>
              <w:top w:val="nil"/>
              <w:left w:val="nil"/>
              <w:bottom w:val="single" w:sz="4" w:space="0" w:color="auto"/>
              <w:right w:val="single" w:sz="4" w:space="0" w:color="auto"/>
            </w:tcBorders>
            <w:shd w:val="clear" w:color="000000" w:fill="FFFFFF"/>
            <w:hideMark/>
          </w:tcPr>
          <w:p w14:paraId="17E3B32D" w14:textId="77777777" w:rsidR="00577716" w:rsidRPr="0008570A" w:rsidRDefault="00577716" w:rsidP="00577716">
            <w:pPr>
              <w:spacing w:after="0" w:line="240" w:lineRule="auto"/>
              <w:rPr>
                <w:rFonts w:ascii="Times New Roman" w:eastAsia="Times New Roman" w:hAnsi="Times New Roman" w:cs="Times New Roman"/>
                <w:color w:val="000000"/>
                <w:sz w:val="24"/>
                <w:szCs w:val="24"/>
                <w:lang w:val="de-DE"/>
              </w:rPr>
            </w:pPr>
            <w:r w:rsidRPr="0008570A">
              <w:rPr>
                <w:rFonts w:ascii="Times New Roman" w:eastAsia="Times New Roman" w:hAnsi="Times New Roman" w:cs="Times New Roman"/>
                <w:color w:val="000000"/>
                <w:sz w:val="24"/>
                <w:szCs w:val="24"/>
                <w:lang w:val="de-DE"/>
              </w:rPr>
              <w:t>System</w:t>
            </w:r>
          </w:p>
        </w:tc>
        <w:tc>
          <w:tcPr>
            <w:tcW w:w="3080" w:type="dxa"/>
            <w:tcBorders>
              <w:top w:val="nil"/>
              <w:left w:val="nil"/>
              <w:bottom w:val="single" w:sz="4" w:space="0" w:color="auto"/>
              <w:right w:val="single" w:sz="4" w:space="0" w:color="auto"/>
            </w:tcBorders>
            <w:shd w:val="clear" w:color="000000" w:fill="FFFFFF"/>
            <w:hideMark/>
          </w:tcPr>
          <w:p w14:paraId="155D778D" w14:textId="3322FCE2" w:rsidR="00577716" w:rsidRPr="0008570A" w:rsidRDefault="00577716" w:rsidP="00577716">
            <w:pPr>
              <w:spacing w:after="0" w:line="240" w:lineRule="auto"/>
              <w:rPr>
                <w:rFonts w:ascii="Times New Roman" w:eastAsia="Times New Roman" w:hAnsi="Times New Roman" w:cs="Times New Roman"/>
                <w:color w:val="000000"/>
                <w:sz w:val="24"/>
                <w:szCs w:val="24"/>
              </w:rPr>
            </w:pPr>
            <w:r w:rsidRPr="0008570A">
              <w:rPr>
                <w:rFonts w:ascii="Times New Roman" w:eastAsia="Times New Roman" w:hAnsi="Times New Roman" w:cs="Times New Roman"/>
                <w:b/>
                <w:bCs/>
                <w:color w:val="000000"/>
                <w:sz w:val="24"/>
                <w:szCs w:val="24"/>
              </w:rPr>
              <w:t>If</w:t>
            </w:r>
            <w:r w:rsidRPr="0008570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 </w:t>
            </w:r>
            <w:r w:rsidRPr="0008570A">
              <w:rPr>
                <w:rFonts w:ascii="Times New Roman" w:eastAsia="Times New Roman" w:hAnsi="Times New Roman" w:cs="Times New Roman"/>
                <w:color w:val="000000"/>
                <w:sz w:val="24"/>
                <w:szCs w:val="24"/>
              </w:rPr>
              <w:t>error occu</w:t>
            </w:r>
            <w:r>
              <w:rPr>
                <w:rFonts w:ascii="Times New Roman" w:eastAsia="Times New Roman" w:hAnsi="Times New Roman" w:cs="Times New Roman"/>
                <w:color w:val="000000"/>
                <w:sz w:val="24"/>
                <w:szCs w:val="24"/>
              </w:rPr>
              <w:t>r</w:t>
            </w:r>
            <w:r w:rsidRPr="0008570A">
              <w:rPr>
                <w:rFonts w:ascii="Times New Roman" w:eastAsia="Times New Roman" w:hAnsi="Times New Roman" w:cs="Times New Roman"/>
                <w:color w:val="000000"/>
                <w:sz w:val="24"/>
                <w:szCs w:val="24"/>
              </w:rPr>
              <w:t xml:space="preserve">red during step </w:t>
            </w:r>
            <w:r>
              <w:rPr>
                <w:rFonts w:ascii="Times New Roman" w:eastAsia="Times New Roman" w:hAnsi="Times New Roman" w:cs="Times New Roman"/>
                <w:color w:val="000000"/>
                <w:sz w:val="24"/>
                <w:szCs w:val="24"/>
              </w:rPr>
              <w:t>3</w:t>
            </w:r>
            <w:r w:rsidRPr="0008570A">
              <w:rPr>
                <w:rFonts w:ascii="Times New Roman" w:eastAsia="Times New Roman" w:hAnsi="Times New Roman" w:cs="Times New Roman"/>
                <w:color w:val="000000"/>
                <w:sz w:val="24"/>
                <w:szCs w:val="24"/>
              </w:rPr>
              <w:t xml:space="preserve">, then </w:t>
            </w:r>
            <w:r>
              <w:rPr>
                <w:rFonts w:ascii="Times New Roman" w:eastAsia="Times New Roman" w:hAnsi="Times New Roman" w:cs="Times New Roman"/>
                <w:color w:val="000000"/>
                <w:sz w:val="24"/>
                <w:szCs w:val="24"/>
              </w:rPr>
              <w:t xml:space="preserve">the </w:t>
            </w:r>
            <w:r w:rsidRPr="0008570A">
              <w:rPr>
                <w:rFonts w:ascii="Times New Roman" w:eastAsia="Times New Roman" w:hAnsi="Times New Roman" w:cs="Times New Roman"/>
                <w:color w:val="000000"/>
                <w:sz w:val="24"/>
                <w:szCs w:val="24"/>
              </w:rPr>
              <w:t>error message</w:t>
            </w:r>
            <w:r>
              <w:rPr>
                <w:rFonts w:ascii="Times New Roman" w:eastAsia="Times New Roman" w:hAnsi="Times New Roman" w:cs="Times New Roman"/>
                <w:color w:val="000000"/>
                <w:sz w:val="24"/>
                <w:szCs w:val="24"/>
              </w:rPr>
              <w:t xml:space="preserve"> </w:t>
            </w:r>
            <w:r w:rsidRPr="0008570A">
              <w:rPr>
                <w:rFonts w:ascii="Times New Roman" w:eastAsia="Times New Roman" w:hAnsi="Times New Roman" w:cs="Times New Roman"/>
                <w:color w:val="000000"/>
                <w:sz w:val="24"/>
                <w:szCs w:val="24"/>
              </w:rPr>
              <w:t xml:space="preserve">box is visualized; </w:t>
            </w:r>
            <w:r w:rsidRPr="0008570A">
              <w:rPr>
                <w:rFonts w:ascii="Times New Roman" w:eastAsia="Times New Roman" w:hAnsi="Times New Roman" w:cs="Times New Roman"/>
                <w:b/>
                <w:bCs/>
                <w:color w:val="000000"/>
                <w:sz w:val="24"/>
                <w:szCs w:val="24"/>
              </w:rPr>
              <w:t>Else</w:t>
            </w:r>
            <w:r w:rsidRPr="0008570A">
              <w:rPr>
                <w:rFonts w:ascii="Times New Roman" w:eastAsia="Times New Roman" w:hAnsi="Times New Roman" w:cs="Times New Roman"/>
                <w:color w:val="000000"/>
                <w:sz w:val="24"/>
                <w:szCs w:val="24"/>
              </w:rPr>
              <w:t xml:space="preserve"> success message</w:t>
            </w:r>
            <w:r>
              <w:rPr>
                <w:rFonts w:ascii="Times New Roman" w:eastAsia="Times New Roman" w:hAnsi="Times New Roman" w:cs="Times New Roman"/>
                <w:color w:val="000000"/>
                <w:sz w:val="24"/>
                <w:szCs w:val="24"/>
              </w:rPr>
              <w:t xml:space="preserve"> </w:t>
            </w:r>
            <w:r w:rsidRPr="0008570A">
              <w:rPr>
                <w:rFonts w:ascii="Times New Roman" w:eastAsia="Times New Roman" w:hAnsi="Times New Roman" w:cs="Times New Roman"/>
                <w:color w:val="000000"/>
                <w:sz w:val="24"/>
                <w:szCs w:val="24"/>
              </w:rPr>
              <w:t xml:space="preserve">box is visualized </w:t>
            </w:r>
          </w:p>
        </w:tc>
      </w:tr>
    </w:tbl>
    <w:p w14:paraId="0B7F0B78" w14:textId="1472EA86" w:rsidR="00F6079C" w:rsidRDefault="00F6079C" w:rsidP="00F6079C">
      <w:pPr>
        <w:pStyle w:val="Beschriftung"/>
        <w:rPr>
          <w:b w:val="0"/>
          <w:color w:val="000000"/>
        </w:rPr>
      </w:pPr>
      <w:bookmarkStart w:id="50" w:name="_Toc84706535"/>
      <w:r>
        <w:t xml:space="preserve">Table </w:t>
      </w:r>
      <w:fldSimple w:instr=" SEQ Table \* ARABIC ">
        <w:r w:rsidR="009F7BC5">
          <w:rPr>
            <w:noProof/>
          </w:rPr>
          <w:t>8</w:t>
        </w:r>
      </w:fldSimple>
      <w:r>
        <w:rPr>
          <w:color w:val="000000"/>
        </w:rPr>
        <w:t xml:space="preserve">: Use Case Admin </w:t>
      </w:r>
      <w:r w:rsidR="00324B01">
        <w:rPr>
          <w:color w:val="000000"/>
        </w:rPr>
        <w:t>4</w:t>
      </w:r>
      <w:bookmarkEnd w:id="50"/>
    </w:p>
    <w:p w14:paraId="23E7B09E" w14:textId="77777777" w:rsidR="00F6079C" w:rsidRPr="00EE0EE7" w:rsidRDefault="00F6079C" w:rsidP="00F6079C">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7B1E124C" w14:textId="77777777" w:rsidR="0008570A" w:rsidRPr="004A0CCA" w:rsidRDefault="0008570A" w:rsidP="004A0CCA">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p>
    <w:p w14:paraId="574F0CE7" w14:textId="1E329BCA" w:rsidR="002E7F5E" w:rsidRDefault="00AD326F">
      <w:pPr>
        <w:pStyle w:val="berschrift3"/>
      </w:pPr>
      <w:bookmarkStart w:id="51" w:name="_Toc84274708"/>
      <w:bookmarkStart w:id="52" w:name="_Toc84706450"/>
      <w:r>
        <w:t>Requirements for the Feedback</w:t>
      </w:r>
      <w:bookmarkEnd w:id="51"/>
      <w:bookmarkEnd w:id="52"/>
      <w:r>
        <w:t xml:space="preserve"> </w:t>
      </w:r>
    </w:p>
    <w:p w14:paraId="06DA6C8B" w14:textId="3150CE21" w:rsidR="005A20CC" w:rsidRDefault="005A20CC" w:rsidP="005A20CC">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eedback is defined as “[…] </w:t>
      </w:r>
      <w:r w:rsidRPr="005A20CC">
        <w:rPr>
          <w:rFonts w:ascii="Times New Roman" w:eastAsia="Times New Roman" w:hAnsi="Times New Roman" w:cs="Times New Roman"/>
          <w:color w:val="000000"/>
          <w:sz w:val="24"/>
          <w:szCs w:val="24"/>
        </w:rPr>
        <w:t>providing a person information on how he or she performed in light of</w:t>
      </w:r>
      <w:r>
        <w:rPr>
          <w:rFonts w:ascii="Times New Roman" w:eastAsia="Times New Roman" w:hAnsi="Times New Roman" w:cs="Times New Roman"/>
          <w:color w:val="000000"/>
          <w:sz w:val="24"/>
          <w:szCs w:val="24"/>
        </w:rPr>
        <w:t xml:space="preserve"> </w:t>
      </w:r>
      <w:r w:rsidRPr="005A20CC">
        <w:rPr>
          <w:rFonts w:ascii="Times New Roman" w:eastAsia="Times New Roman" w:hAnsi="Times New Roman" w:cs="Times New Roman"/>
          <w:color w:val="000000"/>
          <w:sz w:val="24"/>
          <w:szCs w:val="24"/>
        </w:rPr>
        <w:t>what he or she attempted.</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Meyen&lt;/Author&gt;&lt;Year&gt;2002&lt;/Year&gt;&lt;RecNum&gt;22&lt;/RecNum&gt;&lt;DisplayText&gt;(Meyen et al., 2002)&lt;/DisplayText&gt;&lt;record&gt;&lt;rec-number&gt;22&lt;/rec-number&gt;&lt;foreign-keys&gt;&lt;key app="EN" db-id="rt9ev2zxe50fxpesrtnvzwrk5zsdpaweetzw" timestamp="1627220969"&gt;22&lt;/key&gt;&lt;/foreign-keys&gt;&lt;ref-type name="Journal Article"&gt;17&lt;/ref-type&gt;&lt;contributors&gt;&lt;authors&gt;&lt;author&gt;Meyen, Edward L&lt;/author&gt;&lt;author&gt;Aust, Ronald J&lt;/author&gt;&lt;author&gt;Bui, Yvonne N&lt;/author&gt;&lt;author&gt;Isaacson, Robert&lt;/author&gt;&lt;/authors&gt;&lt;/contributors&gt;&lt;titles&gt;&lt;title&gt;Assessing and monitoring student progress in an e-learning personnel preparation environment&lt;/title&gt;&lt;secondary-title&gt;Teacher education and special education&lt;/secondary-title&gt;&lt;/titles&gt;&lt;periodical&gt;&lt;full-title&gt;Teacher education and special education&lt;/full-title&gt;&lt;/periodical&gt;&lt;pages&gt;187-198&lt;/pages&gt;&lt;volume&gt;25&lt;/volume&gt;&lt;number&gt;2&lt;/number&gt;&lt;dates&gt;&lt;year&gt;2002&lt;/year&gt;&lt;/dates&gt;&lt;isbn&gt;0888-4064&lt;/isbn&gt;&lt;urls&gt;&lt;/urls&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Meyen et al., 200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Additionally, as seen in the previous sequence (3.3.4. Requirements for the comment Section) Morgan and O’Reilly created 5 different categories (also see Figure </w:t>
      </w:r>
      <w:r w:rsidR="009216D7">
        <w:rPr>
          <w:rFonts w:ascii="Times New Roman" w:eastAsia="Times New Roman" w:hAnsi="Times New Roman" w:cs="Times New Roman"/>
          <w:color w:val="000000"/>
          <w:sz w:val="24"/>
          <w:szCs w:val="24"/>
        </w:rPr>
        <w:t>6</w:t>
      </w:r>
      <w:r>
        <w:rPr>
          <w:rFonts w:ascii="Times New Roman" w:eastAsia="Times New Roman" w:hAnsi="Times New Roman" w:cs="Times New Roman"/>
          <w:color w:val="000000"/>
          <w:sz w:val="24"/>
          <w:szCs w:val="24"/>
        </w:rPr>
        <w:t xml:space="preserve">), whereas the feedback falls into the category of “Formal feedback on assignments from instructors”, which also adds value to the continuousness of the assessment process. </w:t>
      </w:r>
      <w:r w:rsidR="009C6178">
        <w:rPr>
          <w:rFonts w:ascii="Times New Roman" w:eastAsia="Times New Roman" w:hAnsi="Times New Roman" w:cs="Times New Roman"/>
          <w:color w:val="000000"/>
          <w:sz w:val="24"/>
          <w:szCs w:val="24"/>
        </w:rPr>
        <w:t xml:space="preserve">Because of these reasons the prototype has a bidirectional feedback opportunity which consists between lecturer and student. Therefore the requirements </w:t>
      </w:r>
      <w:r w:rsidR="009C6178" w:rsidRPr="009C6178">
        <w:rPr>
          <w:rFonts w:ascii="Times New Roman" w:eastAsia="Times New Roman" w:hAnsi="Times New Roman" w:cs="Times New Roman"/>
          <w:i/>
          <w:iCs/>
          <w:color w:val="000000"/>
          <w:sz w:val="24"/>
          <w:szCs w:val="24"/>
        </w:rPr>
        <w:t>“</w:t>
      </w:r>
      <w:r w:rsidR="009C6178" w:rsidRPr="009C6178">
        <w:rPr>
          <w:rFonts w:ascii="Times New Roman" w:eastAsia="Times New Roman" w:hAnsi="Times New Roman" w:cs="Times New Roman"/>
          <w:i/>
          <w:iCs/>
          <w:sz w:val="24"/>
          <w:szCs w:val="24"/>
        </w:rPr>
        <w:t xml:space="preserve">the </w:t>
      </w:r>
      <w:r w:rsidR="009C6178" w:rsidRPr="009C6178">
        <w:rPr>
          <w:rFonts w:ascii="Times New Roman" w:eastAsia="Times New Roman" w:hAnsi="Times New Roman" w:cs="Times New Roman"/>
          <w:i/>
          <w:iCs/>
          <w:sz w:val="24"/>
          <w:szCs w:val="24"/>
        </w:rPr>
        <w:lastRenderedPageBreak/>
        <w:t>admin should be able to give a total grade/points for the selected default user within the whole case study. This feedback should be only visible to the concerned user. Therefore the points/grade has to be saved with the default users id</w:t>
      </w:r>
      <w:r w:rsidR="009C6178" w:rsidRPr="009C6178">
        <w:rPr>
          <w:rFonts w:ascii="Times New Roman" w:eastAsia="Times New Roman" w:hAnsi="Times New Roman" w:cs="Times New Roman"/>
          <w:i/>
          <w:iCs/>
          <w:color w:val="000000"/>
          <w:sz w:val="24"/>
          <w:szCs w:val="24"/>
        </w:rPr>
        <w:t xml:space="preserve">” </w:t>
      </w:r>
      <w:r w:rsidR="009C6178">
        <w:rPr>
          <w:rFonts w:ascii="Times New Roman" w:eastAsia="Times New Roman" w:hAnsi="Times New Roman" w:cs="Times New Roman"/>
          <w:color w:val="000000"/>
          <w:sz w:val="24"/>
          <w:szCs w:val="24"/>
        </w:rPr>
        <w:t xml:space="preserve">and </w:t>
      </w:r>
      <w:r w:rsidR="009C6178" w:rsidRPr="009C6178">
        <w:rPr>
          <w:rFonts w:ascii="Times New Roman" w:eastAsia="Times New Roman" w:hAnsi="Times New Roman" w:cs="Times New Roman"/>
          <w:i/>
          <w:iCs/>
          <w:color w:val="000000"/>
          <w:sz w:val="24"/>
          <w:szCs w:val="24"/>
        </w:rPr>
        <w:t>“</w:t>
      </w:r>
      <w:r w:rsidR="009C6178" w:rsidRPr="009C6178">
        <w:rPr>
          <w:rFonts w:ascii="Times New Roman" w:eastAsia="Times New Roman" w:hAnsi="Times New Roman" w:cs="Times New Roman"/>
          <w:i/>
          <w:iCs/>
          <w:sz w:val="24"/>
          <w:szCs w:val="24"/>
        </w:rPr>
        <w:t xml:space="preserve">The default user should have once permission to give feedback to the admin for a specific case study. This feedback should be sent </w:t>
      </w:r>
      <w:r w:rsidR="009D4215">
        <w:rPr>
          <w:rFonts w:ascii="Times New Roman" w:eastAsia="Times New Roman" w:hAnsi="Times New Roman" w:cs="Times New Roman"/>
          <w:i/>
          <w:iCs/>
          <w:sz w:val="24"/>
          <w:szCs w:val="24"/>
        </w:rPr>
        <w:t>(</w:t>
      </w:r>
      <w:r w:rsidR="009C6178" w:rsidRPr="009C6178">
        <w:rPr>
          <w:rFonts w:ascii="Times New Roman" w:eastAsia="Times New Roman" w:hAnsi="Times New Roman" w:cs="Times New Roman"/>
          <w:i/>
          <w:iCs/>
          <w:sz w:val="24"/>
          <w:szCs w:val="24"/>
        </w:rPr>
        <w:t>and saved</w:t>
      </w:r>
      <w:r w:rsidR="009D4215">
        <w:rPr>
          <w:rFonts w:ascii="Times New Roman" w:eastAsia="Times New Roman" w:hAnsi="Times New Roman" w:cs="Times New Roman"/>
          <w:i/>
          <w:iCs/>
          <w:sz w:val="24"/>
          <w:szCs w:val="24"/>
        </w:rPr>
        <w:t xml:space="preserve"> in the database)</w:t>
      </w:r>
      <w:r w:rsidR="009C6178" w:rsidRPr="009C6178">
        <w:rPr>
          <w:rFonts w:ascii="Times New Roman" w:eastAsia="Times New Roman" w:hAnsi="Times New Roman" w:cs="Times New Roman"/>
          <w:i/>
          <w:iCs/>
          <w:sz w:val="24"/>
          <w:szCs w:val="24"/>
        </w:rPr>
        <w:t xml:space="preserve"> </w:t>
      </w:r>
      <w:r w:rsidR="009D4215">
        <w:rPr>
          <w:rFonts w:ascii="Times New Roman" w:eastAsia="Times New Roman" w:hAnsi="Times New Roman" w:cs="Times New Roman"/>
          <w:i/>
          <w:iCs/>
          <w:sz w:val="24"/>
          <w:szCs w:val="24"/>
        </w:rPr>
        <w:t>to</w:t>
      </w:r>
      <w:r w:rsidR="009C6178" w:rsidRPr="009C6178">
        <w:rPr>
          <w:rFonts w:ascii="Times New Roman" w:eastAsia="Times New Roman" w:hAnsi="Times New Roman" w:cs="Times New Roman"/>
          <w:i/>
          <w:iCs/>
          <w:sz w:val="24"/>
          <w:szCs w:val="24"/>
        </w:rPr>
        <w:t xml:space="preserve"> the admin's feedback page</w:t>
      </w:r>
      <w:r w:rsidR="009C6178" w:rsidRPr="009C6178">
        <w:rPr>
          <w:rFonts w:ascii="Times New Roman" w:eastAsia="Times New Roman" w:hAnsi="Times New Roman" w:cs="Times New Roman"/>
          <w:i/>
          <w:iCs/>
          <w:color w:val="000000"/>
          <w:sz w:val="24"/>
          <w:szCs w:val="24"/>
        </w:rPr>
        <w:t>”</w:t>
      </w:r>
      <w:r w:rsidR="009C6178">
        <w:rPr>
          <w:rFonts w:ascii="Times New Roman" w:eastAsia="Times New Roman" w:hAnsi="Times New Roman" w:cs="Times New Roman"/>
          <w:color w:val="000000"/>
          <w:sz w:val="24"/>
          <w:szCs w:val="24"/>
        </w:rPr>
        <w:t xml:space="preserve"> are created. </w:t>
      </w:r>
    </w:p>
    <w:p w14:paraId="0482D044" w14:textId="22F67F39" w:rsidR="005A20CC" w:rsidRDefault="007D49B7" w:rsidP="009216D7">
      <w:pPr>
        <w:pStyle w:val="Beschriftung"/>
        <w:rPr>
          <w:b w:val="0"/>
          <w:color w:val="000000"/>
        </w:rPr>
      </w:pPr>
      <w:bookmarkStart w:id="53" w:name="_Toc84706483"/>
      <w:r>
        <w:rPr>
          <w:noProof/>
          <w:color w:val="000000"/>
          <w:sz w:val="24"/>
          <w:szCs w:val="24"/>
        </w:rPr>
        <w:drawing>
          <wp:anchor distT="0" distB="0" distL="114300" distR="114300" simplePos="0" relativeHeight="251666432" behindDoc="0" locked="0" layoutInCell="1" allowOverlap="1" wp14:anchorId="4D24A873" wp14:editId="16776363">
            <wp:simplePos x="0" y="0"/>
            <wp:positionH relativeFrom="margin">
              <wp:align>right</wp:align>
            </wp:positionH>
            <wp:positionV relativeFrom="paragraph">
              <wp:posOffset>143510</wp:posOffset>
            </wp:positionV>
            <wp:extent cx="5760720" cy="3035935"/>
            <wp:effectExtent l="0" t="0" r="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035935"/>
                    </a:xfrm>
                    <a:prstGeom prst="rect">
                      <a:avLst/>
                    </a:prstGeom>
                  </pic:spPr>
                </pic:pic>
              </a:graphicData>
            </a:graphic>
          </wp:anchor>
        </w:drawing>
      </w:r>
      <w:r w:rsidR="009216D7">
        <w:t xml:space="preserve">Figure </w:t>
      </w:r>
      <w:fldSimple w:instr=" SEQ Figure \* ARABIC ">
        <w:r w:rsidR="009F7BC5">
          <w:rPr>
            <w:noProof/>
          </w:rPr>
          <w:t>6</w:t>
        </w:r>
      </w:fldSimple>
      <w:r w:rsidR="005A20CC">
        <w:rPr>
          <w:color w:val="000000"/>
        </w:rPr>
        <w:t>: Assessment categories</w:t>
      </w:r>
      <w:bookmarkEnd w:id="53"/>
    </w:p>
    <w:p w14:paraId="4D997CB3" w14:textId="15014028" w:rsidR="001E334A" w:rsidRDefault="005A20CC" w:rsidP="001E334A">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w:t>
      </w:r>
      <w:r w:rsidR="00D2421B">
        <w:rPr>
          <w:rFonts w:ascii="Times New Roman" w:eastAsia="Times New Roman" w:hAnsi="Times New Roman" w:cs="Times New Roman"/>
          <w:i/>
          <w:color w:val="000000"/>
          <w:sz w:val="20"/>
          <w:szCs w:val="20"/>
        </w:rPr>
        <w:t>s</w:t>
      </w:r>
    </w:p>
    <w:p w14:paraId="682EBAE8" w14:textId="4B567381" w:rsidR="002E7F5E" w:rsidRPr="001E334A" w:rsidRDefault="001E334A" w:rsidP="001E334A">
      <w:pPr>
        <w:pStyle w:val="berschrift3"/>
        <w:rPr>
          <w:rFonts w:eastAsia="Times New Roman" w:cs="Times New Roman"/>
          <w:i/>
          <w:color w:val="000000"/>
          <w:sz w:val="20"/>
          <w:szCs w:val="20"/>
        </w:rPr>
      </w:pPr>
      <w:bookmarkStart w:id="54" w:name="_Toc84274709"/>
      <w:bookmarkStart w:id="55" w:name="_Toc84706451"/>
      <w:r>
        <w:t>Non-functional requirements</w:t>
      </w:r>
      <w:bookmarkEnd w:id="54"/>
      <w:bookmarkEnd w:id="55"/>
    </w:p>
    <w:p w14:paraId="0196E7F7" w14:textId="00FFAF4E" w:rsidR="001E334A" w:rsidRPr="00F66771" w:rsidRDefault="001E334A" w:rsidP="001E334A">
      <w:pPr>
        <w:rPr>
          <w:rStyle w:val="TEXTZchn"/>
          <w:rFonts w:ascii="Arial" w:hAnsi="Arial" w:cs="Arial"/>
          <w:color w:val="auto"/>
          <w:sz w:val="20"/>
          <w:szCs w:val="20"/>
        </w:rPr>
      </w:pPr>
      <w:r>
        <w:rPr>
          <w:rFonts w:ascii="Times New Roman" w:eastAsia="Times New Roman" w:hAnsi="Times New Roman" w:cs="Times New Roman"/>
          <w:sz w:val="24"/>
          <w:szCs w:val="24"/>
        </w:rPr>
        <w:t xml:space="preserve">Usability has a major impact on the creation of a user-friendly tool. Therefore the developer should take the human-computer interaction (HCI) </w:t>
      </w:r>
      <w:r w:rsidRPr="00477A1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usability engineering perspective, in order to generate the usability requirement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Röder&lt;/Author&gt;&lt;Year&gt;2012&lt;/Year&gt;&lt;RecNum&gt;31&lt;/RecNum&gt;&lt;DisplayText&gt;(Röder, 2012)&lt;/DisplayText&gt;&lt;record&gt;&lt;rec-number&gt;31&lt;/rec-number&gt;&lt;foreign-keys&gt;&lt;key app="EN" db-id="rt9ev2zxe50fxpesrtnvzwrk5zsdpaweetzw" timestamp="1631372091"&gt;31&lt;/key&gt;&lt;/foreign-keys&gt;&lt;ref-type name="Conference Proceedings"&gt;10&lt;/ref-type&gt;&lt;contributors&gt;&lt;authors&gt;&lt;author&gt;Röder, Holger&lt;/author&gt;&lt;/authors&gt;&lt;/contributors&gt;&lt;titles&gt;&lt;title&gt;Specifying usability features with patterns and templates&lt;/title&gt;&lt;secondary-title&gt;2012 First International Workshop on Usability and Accessibility Focused Requirements Engineering (UsARE)&lt;/secondary-title&gt;&lt;/titles&gt;&lt;pages&gt;6-11&lt;/pages&gt;&lt;dates&gt;&lt;year&gt;2012&lt;/year&gt;&lt;/dates&gt;&lt;publisher&gt;IEEE&lt;/publisher&gt;&lt;isbn&gt;1467318469&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Röder,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ccording to Röder, </w:t>
      </w:r>
      <w:r w:rsidRPr="00477A1D">
        <w:rPr>
          <w:rStyle w:val="TEXTZchn"/>
        </w:rPr>
        <w:t>“Software engineer</w:t>
      </w:r>
      <w:r>
        <w:rPr>
          <w:rStyle w:val="TEXTZchn"/>
        </w:rPr>
        <w:t>s</w:t>
      </w:r>
      <w:r w:rsidRPr="00477A1D">
        <w:rPr>
          <w:rStyle w:val="TEXTZchn"/>
        </w:rPr>
        <w:t xml:space="preserve"> often do not take usability features into account systematically,</w:t>
      </w:r>
      <w:r>
        <w:rPr>
          <w:rStyle w:val="TEXTZchn"/>
        </w:rPr>
        <w:t xml:space="preserve"> </w:t>
      </w:r>
      <w:r w:rsidRPr="00477A1D">
        <w:rPr>
          <w:rStyle w:val="TEXTZchn"/>
        </w:rPr>
        <w:t>and, in</w:t>
      </w:r>
      <w:r>
        <w:rPr>
          <w:rStyle w:val="TEXTZchn"/>
        </w:rPr>
        <w:t xml:space="preserve"> </w:t>
      </w:r>
      <w:r w:rsidRPr="00477A1D">
        <w:rPr>
          <w:rStyle w:val="TEXTZchn"/>
        </w:rPr>
        <w:t>particular, do not consider them</w:t>
      </w:r>
      <w:r>
        <w:rPr>
          <w:rStyle w:val="TEXTZchn"/>
        </w:rPr>
        <w:t xml:space="preserve"> </w:t>
      </w:r>
      <w:r w:rsidRPr="00477A1D">
        <w:rPr>
          <w:rStyle w:val="TEXTZchn"/>
        </w:rPr>
        <w:t>“first-class citizens” during requirements-related activities”</w:t>
      </w:r>
      <w:r>
        <w:rPr>
          <w:rStyle w:val="TEXTZchn"/>
        </w:rPr>
        <w:t xml:space="preserve"> </w:t>
      </w:r>
      <w:r>
        <w:rPr>
          <w:rStyle w:val="TEXTZchn"/>
        </w:rPr>
        <w:fldChar w:fldCharType="begin"/>
      </w:r>
      <w:r>
        <w:rPr>
          <w:rStyle w:val="TEXTZchn"/>
        </w:rPr>
        <w:instrText xml:space="preserve"> ADDIN EN.CITE &lt;EndNote&gt;&lt;Cite ExcludeAuth="1"&gt;&lt;Author&gt;Röder&lt;/Author&gt;&lt;Year&gt;2012&lt;/Year&gt;&lt;RecNum&gt;31&lt;/RecNum&gt;&lt;DisplayText&gt;(2012)&lt;/DisplayText&gt;&lt;record&gt;&lt;rec-number&gt;31&lt;/rec-number&gt;&lt;foreign-keys&gt;&lt;key app="EN" db-id="rt9ev2zxe50fxpesrtnvzwrk5zsdpaweetzw" timestamp="1631372091"&gt;31&lt;/key&gt;&lt;/foreign-keys&gt;&lt;ref-type name="Conference Proceedings"&gt;10&lt;/ref-type&gt;&lt;contributors&gt;&lt;authors&gt;&lt;author&gt;Röder, Holger&lt;/author&gt;&lt;/authors&gt;&lt;/contributors&gt;&lt;titles&gt;&lt;title&gt;Specifying usability features with patterns and templates&lt;/title&gt;&lt;secondary-title&gt;2012 First International Workshop on Usability and Accessibility Focused Requirements Engineering (UsARE)&lt;/secondary-title&gt;&lt;/titles&gt;&lt;pages&gt;6-11&lt;/pages&gt;&lt;dates&gt;&lt;year&gt;2012&lt;/year&gt;&lt;/dates&gt;&lt;publisher&gt;IEEE&lt;/publisher&gt;&lt;isbn&gt;1467318469&lt;/isbn&gt;&lt;urls&gt;&lt;/urls&gt;&lt;/record&gt;&lt;/Cite&gt;&lt;/EndNote&gt;</w:instrText>
      </w:r>
      <w:r>
        <w:rPr>
          <w:rStyle w:val="TEXTZchn"/>
        </w:rPr>
        <w:fldChar w:fldCharType="separate"/>
      </w:r>
      <w:r>
        <w:rPr>
          <w:rStyle w:val="TEXTZchn"/>
          <w:noProof/>
        </w:rPr>
        <w:t>(2012)</w:t>
      </w:r>
      <w:r>
        <w:rPr>
          <w:rStyle w:val="TEXTZchn"/>
        </w:rPr>
        <w:fldChar w:fldCharType="end"/>
      </w:r>
      <w:r>
        <w:rPr>
          <w:rStyle w:val="TEXTZchn"/>
        </w:rPr>
        <w:t xml:space="preserve">. Therefore Röder defines a usability pattern, in order to systematically generate a user-friendly tool – see Figure </w:t>
      </w:r>
      <w:r w:rsidR="002C01B7">
        <w:rPr>
          <w:rStyle w:val="TEXTZchn"/>
        </w:rPr>
        <w:t>7</w:t>
      </w:r>
      <w:r>
        <w:rPr>
          <w:rStyle w:val="TEXTZchn"/>
        </w:rPr>
        <w:t xml:space="preserve">. The Undo pattern allows users to revert and delete specific actions. Furthermore, the auto-save, where changes are saved automatically without any user action. Next is the run in background pattern, </w:t>
      </w:r>
      <w:r w:rsidRPr="00F66771">
        <w:rPr>
          <w:rStyle w:val="TEXTZchn"/>
        </w:rPr>
        <w:t xml:space="preserve">which “allows users to have the system perform long-running tasks in the </w:t>
      </w:r>
      <w:r>
        <w:rPr>
          <w:rStyle w:val="TEXTZchn"/>
        </w:rPr>
        <w:t>‘</w:t>
      </w:r>
      <w:r w:rsidRPr="00F66771">
        <w:rPr>
          <w:rStyle w:val="TEXTZchn"/>
        </w:rPr>
        <w:t>background</w:t>
      </w:r>
      <w:r>
        <w:rPr>
          <w:rStyle w:val="TEXTZchn"/>
        </w:rPr>
        <w:t>’</w:t>
      </w:r>
      <w:r w:rsidRPr="00F66771">
        <w:rPr>
          <w:rStyle w:val="TEXTZchn"/>
        </w:rPr>
        <w:t xml:space="preserve">, and to meanwhile continue working with the system”. The Live validation validates user input while the user is typing and give direct feedback. The progress display informs users about the progress of long-loading tasks and algorithms. Next </w:t>
      </w:r>
      <w:r>
        <w:rPr>
          <w:rStyle w:val="TEXTZchn"/>
        </w:rPr>
        <w:t xml:space="preserve">is </w:t>
      </w:r>
      <w:r w:rsidRPr="00F66771">
        <w:rPr>
          <w:rStyle w:val="TEXTZchn"/>
        </w:rPr>
        <w:t>the recycle bin, which allows users to move data to a virtual recycle bin instead of deleting the data directly and permanently, in order to restore the data if needed</w:t>
      </w:r>
      <w:r>
        <w:rPr>
          <w:rStyle w:val="TEXTZchn"/>
        </w:rPr>
        <w:t xml:space="preserve"> </w:t>
      </w:r>
      <w:r>
        <w:rPr>
          <w:rStyle w:val="TEXTZchn"/>
        </w:rPr>
        <w:fldChar w:fldCharType="begin"/>
      </w:r>
      <w:r>
        <w:rPr>
          <w:rStyle w:val="TEXTZchn"/>
        </w:rPr>
        <w:instrText xml:space="preserve"> ADDIN EN.CITE &lt;EndNote&gt;&lt;Cite&gt;&lt;Author&gt;Röder&lt;/Author&gt;&lt;Year&gt;2012&lt;/Year&gt;&lt;RecNum&gt;31&lt;/RecNum&gt;&lt;DisplayText&gt;(Röder, 2012)&lt;/DisplayText&gt;&lt;record&gt;&lt;rec-number&gt;31&lt;/rec-number&gt;&lt;foreign-keys&gt;&lt;key app="EN" db-id="rt9ev2zxe50fxpesrtnvzwrk5zsdpaweetzw" timestamp="1631372091"&gt;31&lt;/key&gt;&lt;/foreign-keys&gt;&lt;ref-type name="Conference Proceedings"&gt;10&lt;/ref-type&gt;&lt;contributors&gt;&lt;authors&gt;&lt;author&gt;Röder, Holger&lt;/author&gt;&lt;/authors&gt;&lt;/contributors&gt;&lt;titles&gt;&lt;title&gt;Specifying usability features with patterns and templates&lt;/title&gt;&lt;secondary-title&gt;2012 First International Workshop on Usability and Accessibility Focused Requirements Engineering (UsARE)&lt;/secondary-title&gt;&lt;/titles&gt;&lt;pages&gt;6-11&lt;/pages&gt;&lt;dates&gt;&lt;year&gt;2012&lt;/year&gt;&lt;/dates&gt;&lt;publisher&gt;IEEE&lt;/publisher&gt;&lt;isbn&gt;1467318469&lt;/isbn&gt;&lt;urls&gt;&lt;/urls&gt;&lt;/record&gt;&lt;/Cite&gt;&lt;/EndNote&gt;</w:instrText>
      </w:r>
      <w:r>
        <w:rPr>
          <w:rStyle w:val="TEXTZchn"/>
        </w:rPr>
        <w:fldChar w:fldCharType="separate"/>
      </w:r>
      <w:r>
        <w:rPr>
          <w:rStyle w:val="TEXTZchn"/>
          <w:noProof/>
        </w:rPr>
        <w:t>(Röder, 2012)</w:t>
      </w:r>
      <w:r>
        <w:rPr>
          <w:rStyle w:val="TEXTZchn"/>
        </w:rPr>
        <w:fldChar w:fldCharType="end"/>
      </w:r>
      <w:r w:rsidRPr="00F66771">
        <w:rPr>
          <w:rStyle w:val="TEXTZchn"/>
        </w:rPr>
        <w:t>.</w:t>
      </w:r>
      <w:r>
        <w:rPr>
          <w:rFonts w:ascii="Arial" w:hAnsi="Arial" w:cs="Arial"/>
          <w:sz w:val="20"/>
          <w:szCs w:val="20"/>
        </w:rPr>
        <w:t xml:space="preserve"> </w:t>
      </w:r>
    </w:p>
    <w:p w14:paraId="154D976B" w14:textId="15FAFA24" w:rsidR="001E334A" w:rsidRDefault="007D49B7" w:rsidP="001E334A">
      <w:pPr>
        <w:pStyle w:val="Beschriftung"/>
        <w:rPr>
          <w:b w:val="0"/>
          <w:color w:val="000000"/>
        </w:rPr>
      </w:pPr>
      <w:bookmarkStart w:id="56" w:name="_Toc84706484"/>
      <w:r>
        <w:rPr>
          <w:noProof/>
          <w:sz w:val="24"/>
          <w:szCs w:val="24"/>
        </w:rPr>
        <w:lastRenderedPageBreak/>
        <w:drawing>
          <wp:anchor distT="0" distB="0" distL="114300" distR="114300" simplePos="0" relativeHeight="251671552" behindDoc="0" locked="0" layoutInCell="1" allowOverlap="1" wp14:anchorId="677984BB" wp14:editId="303D2A6C">
            <wp:simplePos x="0" y="0"/>
            <wp:positionH relativeFrom="margin">
              <wp:align>center</wp:align>
            </wp:positionH>
            <wp:positionV relativeFrom="paragraph">
              <wp:posOffset>318</wp:posOffset>
            </wp:positionV>
            <wp:extent cx="4338320" cy="2362200"/>
            <wp:effectExtent l="0" t="0" r="5080" b="0"/>
            <wp:wrapTopAndBottom/>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0">
                      <a:extLst>
                        <a:ext uri="{28A0092B-C50C-407E-A947-70E740481C1C}">
                          <a14:useLocalDpi xmlns:a14="http://schemas.microsoft.com/office/drawing/2010/main" val="0"/>
                        </a:ext>
                      </a:extLst>
                    </a:blip>
                    <a:srcRect r="7230" b="2362"/>
                    <a:stretch/>
                  </pic:blipFill>
                  <pic:spPr bwMode="auto">
                    <a:xfrm>
                      <a:off x="0" y="0"/>
                      <a:ext cx="4338320" cy="2362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334A">
        <w:t xml:space="preserve">Figure </w:t>
      </w:r>
      <w:fldSimple w:instr=" SEQ Figure \* ARABIC ">
        <w:r w:rsidR="009F7BC5">
          <w:rPr>
            <w:noProof/>
          </w:rPr>
          <w:t>7</w:t>
        </w:r>
      </w:fldSimple>
      <w:r w:rsidR="001E334A">
        <w:rPr>
          <w:color w:val="000000"/>
        </w:rPr>
        <w:t>: Usability Pattern</w:t>
      </w:r>
      <w:bookmarkEnd w:id="56"/>
    </w:p>
    <w:p w14:paraId="77D355FE" w14:textId="271201D2" w:rsidR="001E334A" w:rsidRPr="001E334A" w:rsidRDefault="001E334A" w:rsidP="001E334A">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Source: own analysis</w:t>
      </w:r>
    </w:p>
    <w:p w14:paraId="67A0D1BE" w14:textId="760CFD38" w:rsidR="001E334A" w:rsidRDefault="001E334A">
      <w:pPr>
        <w:pStyle w:val="berschrift3"/>
      </w:pPr>
      <w:bookmarkStart w:id="57" w:name="_Toc84274710"/>
      <w:bookmarkStart w:id="58" w:name="_Toc84706452"/>
      <w:r>
        <w:t>Preliminary Results</w:t>
      </w:r>
      <w:bookmarkEnd w:id="57"/>
      <w:bookmarkEnd w:id="58"/>
    </w:p>
    <w:p w14:paraId="63C55369" w14:textId="30DE0D87" w:rsidR="002E7F5E" w:rsidRDefault="00AD326F">
      <w:p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very discussed requirement in the previous sequences is visualized and gathered in Table </w:t>
      </w:r>
      <w:r w:rsidR="002C01B7">
        <w:rPr>
          <w:rFonts w:ascii="Times New Roman" w:eastAsia="Times New Roman" w:hAnsi="Times New Roman" w:cs="Times New Roman"/>
          <w:color w:val="000000"/>
          <w:sz w:val="24"/>
          <w:szCs w:val="24"/>
        </w:rPr>
        <w:t>9</w:t>
      </w:r>
      <w:r>
        <w:rPr>
          <w:rFonts w:ascii="Times New Roman" w:eastAsia="Times New Roman" w:hAnsi="Times New Roman" w:cs="Times New Roman"/>
          <w:color w:val="000000"/>
          <w:sz w:val="24"/>
          <w:szCs w:val="24"/>
        </w:rPr>
        <w:t xml:space="preserve">. Therefore the requirements are grouped into their different categorizations and assigned a unique requirement identifier, in order to sustain readability and simplicity. The requirement identifier is created within one unique key value – whereas the letterals stand for the associated categorization, and the numerals for the </w:t>
      </w:r>
      <w:r>
        <w:rPr>
          <w:rFonts w:ascii="Times New Roman" w:eastAsia="Times New Roman" w:hAnsi="Times New Roman" w:cs="Times New Roman"/>
          <w:sz w:val="24"/>
          <w:szCs w:val="24"/>
        </w:rPr>
        <w:t xml:space="preserve">counter, which starts from 01 </w:t>
      </w:r>
      <w:r>
        <w:rPr>
          <w:rFonts w:ascii="Times New Roman" w:eastAsia="Times New Roman" w:hAnsi="Times New Roman" w:cs="Times New Roman"/>
          <w:color w:val="000000"/>
          <w:sz w:val="24"/>
          <w:szCs w:val="24"/>
        </w:rPr>
        <w:t xml:space="preserve">–, and a short title. </w:t>
      </w:r>
    </w:p>
    <w:tbl>
      <w:tblPr>
        <w:tblStyle w:val="a0"/>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2E7F5E" w14:paraId="0593F3B6" w14:textId="77777777">
        <w:trPr>
          <w:trHeight w:val="599"/>
        </w:trPr>
        <w:tc>
          <w:tcPr>
            <w:tcW w:w="4531" w:type="dxa"/>
            <w:shd w:val="clear" w:color="auto" w:fill="D9D9D9"/>
          </w:tcPr>
          <w:p w14:paraId="241DCA06" w14:textId="77777777" w:rsidR="002E7F5E" w:rsidRDefault="00AD326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quirement Identifier</w:t>
            </w:r>
          </w:p>
        </w:tc>
        <w:tc>
          <w:tcPr>
            <w:tcW w:w="4531" w:type="dxa"/>
            <w:shd w:val="clear" w:color="auto" w:fill="D9D9D9"/>
          </w:tcPr>
          <w:p w14:paraId="25DC0AB8" w14:textId="77777777" w:rsidR="002E7F5E" w:rsidRDefault="00AD326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quirement Description</w:t>
            </w:r>
          </w:p>
        </w:tc>
      </w:tr>
      <w:tr w:rsidR="002E7F5E" w14:paraId="48767406" w14:textId="77777777">
        <w:tc>
          <w:tcPr>
            <w:tcW w:w="4531" w:type="dxa"/>
          </w:tcPr>
          <w:p w14:paraId="17F94FCE"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OR01/ Access control</w:t>
            </w:r>
          </w:p>
        </w:tc>
        <w:tc>
          <w:tcPr>
            <w:tcW w:w="4531" w:type="dxa"/>
          </w:tcPr>
          <w:p w14:paraId="52775EA3" w14:textId="765356D9"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 should differentiate between Admin and Default user, who has different levels of restrictions and adapt the UI accordingly</w:t>
            </w:r>
          </w:p>
        </w:tc>
      </w:tr>
      <w:tr w:rsidR="002E7F5E" w14:paraId="02F36FBD" w14:textId="77777777">
        <w:tc>
          <w:tcPr>
            <w:tcW w:w="4531" w:type="dxa"/>
            <w:shd w:val="clear" w:color="auto" w:fill="E7E6E6"/>
          </w:tcPr>
          <w:p w14:paraId="034DD7BC" w14:textId="77777777" w:rsidR="002E7F5E" w:rsidRDefault="002E7F5E">
            <w:pPr>
              <w:rPr>
                <w:rFonts w:ascii="Times New Roman" w:eastAsia="Times New Roman" w:hAnsi="Times New Roman" w:cs="Times New Roman"/>
                <w:sz w:val="24"/>
                <w:szCs w:val="24"/>
              </w:rPr>
            </w:pPr>
          </w:p>
        </w:tc>
        <w:tc>
          <w:tcPr>
            <w:tcW w:w="4531" w:type="dxa"/>
            <w:shd w:val="clear" w:color="auto" w:fill="E7E6E6"/>
          </w:tcPr>
          <w:p w14:paraId="5C59FAB2" w14:textId="77777777" w:rsidR="002E7F5E" w:rsidRDefault="002E7F5E">
            <w:pPr>
              <w:rPr>
                <w:rFonts w:ascii="Times New Roman" w:eastAsia="Times New Roman" w:hAnsi="Times New Roman" w:cs="Times New Roman"/>
                <w:sz w:val="24"/>
                <w:szCs w:val="24"/>
              </w:rPr>
            </w:pPr>
          </w:p>
        </w:tc>
      </w:tr>
      <w:tr w:rsidR="002E7F5E" w14:paraId="3D3FF06A" w14:textId="77777777">
        <w:tc>
          <w:tcPr>
            <w:tcW w:w="4531" w:type="dxa"/>
          </w:tcPr>
          <w:p w14:paraId="50124D72"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AA01/ Fetching data of individual default user  </w:t>
            </w:r>
          </w:p>
        </w:tc>
        <w:tc>
          <w:tcPr>
            <w:tcW w:w="4531" w:type="dxa"/>
          </w:tcPr>
          <w:p w14:paraId="6931F990" w14:textId="49234D6F"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 should be able to fetch students data from the database with a </w:t>
            </w:r>
            <w:r w:rsidR="002A2F05">
              <w:rPr>
                <w:rFonts w:ascii="Times New Roman" w:eastAsia="Times New Roman" w:hAnsi="Times New Roman" w:cs="Times New Roman"/>
                <w:sz w:val="24"/>
                <w:szCs w:val="24"/>
              </w:rPr>
              <w:t xml:space="preserve">dialog </w:t>
            </w:r>
            <w:r>
              <w:rPr>
                <w:rFonts w:ascii="Times New Roman" w:eastAsia="Times New Roman" w:hAnsi="Times New Roman" w:cs="Times New Roman"/>
                <w:sz w:val="24"/>
                <w:szCs w:val="24"/>
              </w:rPr>
              <w:t>(calling students id)</w:t>
            </w:r>
          </w:p>
        </w:tc>
      </w:tr>
      <w:tr w:rsidR="002E7F5E" w14:paraId="46CB9740" w14:textId="77777777">
        <w:tc>
          <w:tcPr>
            <w:tcW w:w="4531" w:type="dxa"/>
          </w:tcPr>
          <w:p w14:paraId="58F6E9F3"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SoAA02/ Fetching data of case study</w:t>
            </w:r>
          </w:p>
        </w:tc>
        <w:tc>
          <w:tcPr>
            <w:tcW w:w="4531" w:type="dxa"/>
          </w:tcPr>
          <w:p w14:paraId="1379E825" w14:textId="3946C44E"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 should be able to fetch data of selected case study from a drop-down menu </w:t>
            </w:r>
          </w:p>
        </w:tc>
      </w:tr>
      <w:tr w:rsidR="002E7F5E" w14:paraId="403BC265" w14:textId="77777777">
        <w:tc>
          <w:tcPr>
            <w:tcW w:w="4531" w:type="dxa"/>
          </w:tcPr>
          <w:p w14:paraId="0B765ADA"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SoAA03/ Visibility of data</w:t>
            </w:r>
          </w:p>
        </w:tc>
        <w:tc>
          <w:tcPr>
            <w:tcW w:w="4531" w:type="dxa"/>
          </w:tcPr>
          <w:p w14:paraId="5688268D" w14:textId="6DA8B469"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 should be able to confirm and graphically see the data by pressing a button </w:t>
            </w:r>
          </w:p>
        </w:tc>
      </w:tr>
      <w:tr w:rsidR="002E7F5E" w14:paraId="1F14C6DE" w14:textId="77777777">
        <w:tc>
          <w:tcPr>
            <w:tcW w:w="4531" w:type="dxa"/>
          </w:tcPr>
          <w:p w14:paraId="4F9D67FE"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SoAA04/ Deletion of Selection</w:t>
            </w:r>
          </w:p>
        </w:tc>
        <w:tc>
          <w:tcPr>
            <w:tcW w:w="4531" w:type="dxa"/>
          </w:tcPr>
          <w:p w14:paraId="64AB6A2A" w14:textId="0FC81C5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Admin can delete the entries (UI based) from SoAA01 and SoAA02</w:t>
            </w:r>
          </w:p>
        </w:tc>
      </w:tr>
      <w:tr w:rsidR="002E7F5E" w14:paraId="701FDD22" w14:textId="77777777">
        <w:tc>
          <w:tcPr>
            <w:tcW w:w="4531" w:type="dxa"/>
          </w:tcPr>
          <w:p w14:paraId="7B1E04EB"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SoAA05/ Activity Control</w:t>
            </w:r>
          </w:p>
        </w:tc>
        <w:tc>
          <w:tcPr>
            <w:tcW w:w="4531" w:type="dxa"/>
          </w:tcPr>
          <w:p w14:paraId="49AF9625" w14:textId="6EA623A2"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 can monitor the activity of the student. Therefore every SoAD needs to have a unique identifier, which needs to be saved in the database. </w:t>
            </w:r>
          </w:p>
        </w:tc>
      </w:tr>
      <w:tr w:rsidR="002E7F5E" w14:paraId="16433B62" w14:textId="77777777">
        <w:tc>
          <w:tcPr>
            <w:tcW w:w="4531" w:type="dxa"/>
            <w:shd w:val="clear" w:color="auto" w:fill="E7E6E6"/>
          </w:tcPr>
          <w:p w14:paraId="11735D70" w14:textId="77777777" w:rsidR="002E7F5E" w:rsidRDefault="002E7F5E">
            <w:pPr>
              <w:rPr>
                <w:rFonts w:ascii="Times New Roman" w:eastAsia="Times New Roman" w:hAnsi="Times New Roman" w:cs="Times New Roman"/>
                <w:sz w:val="24"/>
                <w:szCs w:val="24"/>
              </w:rPr>
            </w:pPr>
          </w:p>
        </w:tc>
        <w:tc>
          <w:tcPr>
            <w:tcW w:w="4531" w:type="dxa"/>
            <w:shd w:val="clear" w:color="auto" w:fill="E7E6E6"/>
          </w:tcPr>
          <w:p w14:paraId="11D43D60" w14:textId="77777777" w:rsidR="002E7F5E" w:rsidRDefault="002E7F5E">
            <w:pPr>
              <w:rPr>
                <w:rFonts w:ascii="Times New Roman" w:eastAsia="Times New Roman" w:hAnsi="Times New Roman" w:cs="Times New Roman"/>
                <w:sz w:val="24"/>
                <w:szCs w:val="24"/>
              </w:rPr>
            </w:pPr>
          </w:p>
        </w:tc>
      </w:tr>
      <w:tr w:rsidR="002E7F5E" w14:paraId="0F5D2D9D" w14:textId="77777777">
        <w:tc>
          <w:tcPr>
            <w:tcW w:w="4531" w:type="dxa"/>
          </w:tcPr>
          <w:p w14:paraId="2C49D839"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S01/ Admin Comment </w:t>
            </w:r>
          </w:p>
        </w:tc>
        <w:tc>
          <w:tcPr>
            <w:tcW w:w="4531" w:type="dxa"/>
          </w:tcPr>
          <w:p w14:paraId="27F8D056" w14:textId="132EB967" w:rsidR="002E7F5E" w:rsidRDefault="00AD326F">
            <w:pPr>
              <w:rPr>
                <w:rFonts w:ascii="Times New Roman" w:eastAsia="Times New Roman" w:hAnsi="Times New Roman" w:cs="Times New Roman"/>
                <w:i/>
                <w:sz w:val="24"/>
                <w:szCs w:val="24"/>
              </w:rPr>
            </w:pPr>
            <w:r>
              <w:rPr>
                <w:rFonts w:ascii="Times New Roman" w:eastAsia="Times New Roman" w:hAnsi="Times New Roman" w:cs="Times New Roman"/>
                <w:sz w:val="24"/>
                <w:szCs w:val="24"/>
              </w:rPr>
              <w:t>The admin should be able to comment inside a comment section on the student's solution (asynchronous interaction).</w:t>
            </w:r>
          </w:p>
        </w:tc>
      </w:tr>
      <w:tr w:rsidR="002E7F5E" w14:paraId="22538FDA" w14:textId="77777777">
        <w:tc>
          <w:tcPr>
            <w:tcW w:w="4531" w:type="dxa"/>
          </w:tcPr>
          <w:p w14:paraId="04ABA69F"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S02/ Default User Comment</w:t>
            </w:r>
          </w:p>
        </w:tc>
        <w:tc>
          <w:tcPr>
            <w:tcW w:w="4531" w:type="dxa"/>
          </w:tcPr>
          <w:p w14:paraId="4823D949" w14:textId="3333A819"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default user should be able to respond to the comment of the admin</w:t>
            </w:r>
            <w:r w:rsidR="005A20CC">
              <w:rPr>
                <w:rFonts w:ascii="Times New Roman" w:eastAsia="Times New Roman" w:hAnsi="Times New Roman" w:cs="Times New Roman"/>
                <w:sz w:val="24"/>
                <w:szCs w:val="24"/>
              </w:rPr>
              <w:t xml:space="preserve"> or write a new comment to the admin</w:t>
            </w:r>
            <w:r>
              <w:rPr>
                <w:rFonts w:ascii="Times New Roman" w:eastAsia="Times New Roman" w:hAnsi="Times New Roman" w:cs="Times New Roman"/>
                <w:sz w:val="24"/>
                <w:szCs w:val="24"/>
              </w:rPr>
              <w:t xml:space="preserve"> (asynchronous interaction).</w:t>
            </w:r>
          </w:p>
        </w:tc>
      </w:tr>
      <w:tr w:rsidR="002E7F5E" w14:paraId="292F072B" w14:textId="77777777">
        <w:tc>
          <w:tcPr>
            <w:tcW w:w="4531" w:type="dxa"/>
          </w:tcPr>
          <w:p w14:paraId="7AC258DC"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S03/ Visibility </w:t>
            </w:r>
          </w:p>
        </w:tc>
        <w:tc>
          <w:tcPr>
            <w:tcW w:w="4531" w:type="dxa"/>
          </w:tcPr>
          <w:p w14:paraId="546E5E93" w14:textId="4003CC33"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Comments inside the comment section are only visible for concerned users</w:t>
            </w:r>
          </w:p>
        </w:tc>
      </w:tr>
      <w:tr w:rsidR="002E7F5E" w14:paraId="3E8E7F9C" w14:textId="77777777">
        <w:tc>
          <w:tcPr>
            <w:tcW w:w="4531" w:type="dxa"/>
            <w:shd w:val="clear" w:color="auto" w:fill="E7E6E6"/>
          </w:tcPr>
          <w:p w14:paraId="0C32C754" w14:textId="77777777" w:rsidR="002E7F5E" w:rsidRDefault="002E7F5E">
            <w:pPr>
              <w:rPr>
                <w:rFonts w:ascii="Times New Roman" w:eastAsia="Times New Roman" w:hAnsi="Times New Roman" w:cs="Times New Roman"/>
                <w:sz w:val="24"/>
                <w:szCs w:val="24"/>
              </w:rPr>
            </w:pPr>
          </w:p>
        </w:tc>
        <w:tc>
          <w:tcPr>
            <w:tcW w:w="4531" w:type="dxa"/>
            <w:shd w:val="clear" w:color="auto" w:fill="E7E6E6"/>
          </w:tcPr>
          <w:p w14:paraId="131598AA" w14:textId="77777777" w:rsidR="002E7F5E" w:rsidRDefault="002E7F5E">
            <w:pPr>
              <w:rPr>
                <w:rFonts w:ascii="Times New Roman" w:eastAsia="Times New Roman" w:hAnsi="Times New Roman" w:cs="Times New Roman"/>
                <w:sz w:val="24"/>
                <w:szCs w:val="24"/>
              </w:rPr>
            </w:pPr>
          </w:p>
        </w:tc>
      </w:tr>
      <w:tr w:rsidR="002E7F5E" w14:paraId="176E5D39" w14:textId="77777777">
        <w:tc>
          <w:tcPr>
            <w:tcW w:w="4531" w:type="dxa"/>
          </w:tcPr>
          <w:p w14:paraId="7BC252F1"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SoAD01/ Selecting Case Studies</w:t>
            </w:r>
          </w:p>
        </w:tc>
        <w:tc>
          <w:tcPr>
            <w:tcW w:w="4531" w:type="dxa"/>
          </w:tcPr>
          <w:p w14:paraId="68F4EE7F" w14:textId="39D1A8E2"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default user should be able to select a specific case study from a drop-down menu.</w:t>
            </w:r>
          </w:p>
        </w:tc>
      </w:tr>
      <w:tr w:rsidR="002E7F5E" w14:paraId="21FC31C1" w14:textId="77777777">
        <w:tc>
          <w:tcPr>
            <w:tcW w:w="4531" w:type="dxa"/>
          </w:tcPr>
          <w:p w14:paraId="7FFB1A70"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AD02/ Visibility of Selection </w:t>
            </w:r>
          </w:p>
        </w:tc>
        <w:tc>
          <w:tcPr>
            <w:tcW w:w="4531" w:type="dxa"/>
          </w:tcPr>
          <w:p w14:paraId="5F322682" w14:textId="2A289324"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default user should be able to confirm and graphically see his/her results by pressing a button.</w:t>
            </w:r>
          </w:p>
        </w:tc>
      </w:tr>
      <w:tr w:rsidR="002E7F5E" w14:paraId="34EF9AAD" w14:textId="77777777">
        <w:tc>
          <w:tcPr>
            <w:tcW w:w="4531" w:type="dxa"/>
          </w:tcPr>
          <w:p w14:paraId="630D7B7F" w14:textId="4D06CE49"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SoAD0</w:t>
            </w:r>
            <w:r w:rsidR="001E334A">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Delete selection </w:t>
            </w:r>
          </w:p>
        </w:tc>
        <w:tc>
          <w:tcPr>
            <w:tcW w:w="4531" w:type="dxa"/>
          </w:tcPr>
          <w:p w14:paraId="1747B4CB" w14:textId="386DB8A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default user should be able to delete (UI</w:t>
            </w:r>
            <w:r w:rsidR="008F6DBB">
              <w:rPr>
                <w:rFonts w:ascii="Times New Roman" w:eastAsia="Times New Roman" w:hAnsi="Times New Roman" w:cs="Times New Roman"/>
                <w:sz w:val="24"/>
                <w:szCs w:val="24"/>
              </w:rPr>
              <w:t>-</w:t>
            </w:r>
            <w:r>
              <w:rPr>
                <w:rFonts w:ascii="Times New Roman" w:eastAsia="Times New Roman" w:hAnsi="Times New Roman" w:cs="Times New Roman"/>
                <w:sz w:val="24"/>
                <w:szCs w:val="24"/>
              </w:rPr>
              <w:t>based) the selection of SoAD01.</w:t>
            </w:r>
          </w:p>
        </w:tc>
      </w:tr>
      <w:tr w:rsidR="002E7F5E" w14:paraId="59A8632E" w14:textId="77777777">
        <w:tc>
          <w:tcPr>
            <w:tcW w:w="4531" w:type="dxa"/>
          </w:tcPr>
          <w:p w14:paraId="670DAAE6" w14:textId="2E005165"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SoAD0</w:t>
            </w:r>
            <w:r w:rsidR="001E334A">
              <w:rPr>
                <w:rFonts w:ascii="Times New Roman" w:eastAsia="Times New Roman" w:hAnsi="Times New Roman" w:cs="Times New Roman"/>
                <w:sz w:val="24"/>
                <w:szCs w:val="24"/>
              </w:rPr>
              <w:t>4</w:t>
            </w:r>
            <w:r>
              <w:rPr>
                <w:rFonts w:ascii="Times New Roman" w:eastAsia="Times New Roman" w:hAnsi="Times New Roman" w:cs="Times New Roman"/>
                <w:sz w:val="24"/>
                <w:szCs w:val="24"/>
              </w:rPr>
              <w:t>/ Overall Success rate</w:t>
            </w:r>
          </w:p>
        </w:tc>
        <w:tc>
          <w:tcPr>
            <w:tcW w:w="4531" w:type="dxa"/>
          </w:tcPr>
          <w:p w14:paraId="12622169" w14:textId="335BAF3C"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default user should be able to see the overall success/failure rate by clicking on a button.</w:t>
            </w:r>
          </w:p>
        </w:tc>
      </w:tr>
      <w:tr w:rsidR="002E7F5E" w14:paraId="06D11929" w14:textId="77777777">
        <w:tc>
          <w:tcPr>
            <w:tcW w:w="4531" w:type="dxa"/>
            <w:shd w:val="clear" w:color="auto" w:fill="E7E6E6"/>
          </w:tcPr>
          <w:p w14:paraId="2BF1B1BB" w14:textId="77777777" w:rsidR="002E7F5E" w:rsidRDefault="002E7F5E">
            <w:pPr>
              <w:rPr>
                <w:rFonts w:ascii="Times New Roman" w:eastAsia="Times New Roman" w:hAnsi="Times New Roman" w:cs="Times New Roman"/>
                <w:sz w:val="24"/>
                <w:szCs w:val="24"/>
              </w:rPr>
            </w:pPr>
          </w:p>
        </w:tc>
        <w:tc>
          <w:tcPr>
            <w:tcW w:w="4531" w:type="dxa"/>
            <w:shd w:val="clear" w:color="auto" w:fill="E7E6E6"/>
          </w:tcPr>
          <w:p w14:paraId="723C1A7D" w14:textId="77777777" w:rsidR="002E7F5E" w:rsidRDefault="002E7F5E">
            <w:pPr>
              <w:rPr>
                <w:rFonts w:ascii="Times New Roman" w:eastAsia="Times New Roman" w:hAnsi="Times New Roman" w:cs="Times New Roman"/>
                <w:sz w:val="24"/>
                <w:szCs w:val="24"/>
              </w:rPr>
            </w:pPr>
          </w:p>
        </w:tc>
      </w:tr>
      <w:tr w:rsidR="002E7F5E" w14:paraId="30781418" w14:textId="77777777">
        <w:tc>
          <w:tcPr>
            <w:tcW w:w="4531" w:type="dxa"/>
            <w:shd w:val="clear" w:color="auto" w:fill="FFFFFF"/>
          </w:tcPr>
          <w:p w14:paraId="1EBEF52A"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FB01/ Admin feedback</w:t>
            </w:r>
          </w:p>
        </w:tc>
        <w:tc>
          <w:tcPr>
            <w:tcW w:w="4531" w:type="dxa"/>
            <w:shd w:val="clear" w:color="auto" w:fill="FFFFFF"/>
          </w:tcPr>
          <w:p w14:paraId="1ED019BC" w14:textId="4C005F58"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 should be able to give a total grade/points for the selected default user within the whole case study. This feedback should be only visible to the concerned user. Therefore the points/grade has to be saved with the default users id </w:t>
            </w:r>
          </w:p>
        </w:tc>
      </w:tr>
      <w:tr w:rsidR="002E7F5E" w14:paraId="698CA839" w14:textId="77777777">
        <w:tc>
          <w:tcPr>
            <w:tcW w:w="4531" w:type="dxa"/>
            <w:shd w:val="clear" w:color="auto" w:fill="FFFFFF"/>
          </w:tcPr>
          <w:p w14:paraId="09A7AB8C"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FB02/ Default User feedback</w:t>
            </w:r>
          </w:p>
        </w:tc>
        <w:tc>
          <w:tcPr>
            <w:tcW w:w="4531" w:type="dxa"/>
            <w:shd w:val="clear" w:color="auto" w:fill="FFFFFF"/>
          </w:tcPr>
          <w:p w14:paraId="006CD0A3" w14:textId="2A7F6AF9"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fault user should have once permission to give feedback to the admin for a specific case study. This feedback should be sent </w:t>
            </w:r>
            <w:r w:rsidR="009D4215">
              <w:rPr>
                <w:rFonts w:ascii="Times New Roman" w:eastAsia="Times New Roman" w:hAnsi="Times New Roman" w:cs="Times New Roman"/>
                <w:sz w:val="24"/>
                <w:szCs w:val="24"/>
              </w:rPr>
              <w:t>(</w:t>
            </w:r>
            <w:r>
              <w:rPr>
                <w:rFonts w:ascii="Times New Roman" w:eastAsia="Times New Roman" w:hAnsi="Times New Roman" w:cs="Times New Roman"/>
                <w:sz w:val="24"/>
                <w:szCs w:val="24"/>
              </w:rPr>
              <w:t>and saved</w:t>
            </w:r>
            <w:r w:rsidR="009D4215">
              <w:rPr>
                <w:rFonts w:ascii="Times New Roman" w:eastAsia="Times New Roman" w:hAnsi="Times New Roman" w:cs="Times New Roman"/>
                <w:sz w:val="24"/>
                <w:szCs w:val="24"/>
              </w:rPr>
              <w:t xml:space="preserve"> in the database)</w:t>
            </w:r>
            <w:r>
              <w:rPr>
                <w:rFonts w:ascii="Times New Roman" w:eastAsia="Times New Roman" w:hAnsi="Times New Roman" w:cs="Times New Roman"/>
                <w:sz w:val="24"/>
                <w:szCs w:val="24"/>
              </w:rPr>
              <w:t xml:space="preserve"> </w:t>
            </w:r>
            <w:r w:rsidR="009D4215">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the admin's feedback page </w:t>
            </w:r>
          </w:p>
        </w:tc>
      </w:tr>
      <w:tr w:rsidR="002E7F5E" w14:paraId="4AE25C5B" w14:textId="77777777">
        <w:tc>
          <w:tcPr>
            <w:tcW w:w="4531" w:type="dxa"/>
            <w:shd w:val="clear" w:color="auto" w:fill="FFFFFF"/>
          </w:tcPr>
          <w:p w14:paraId="541E7696"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FB03/ Visibility feedback page (Admin)</w:t>
            </w:r>
          </w:p>
        </w:tc>
        <w:tc>
          <w:tcPr>
            <w:tcW w:w="4531" w:type="dxa"/>
            <w:shd w:val="clear" w:color="auto" w:fill="FFFFFF"/>
          </w:tcPr>
          <w:p w14:paraId="2FB842AB" w14:textId="455684B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min should be able to see all the feedback gathered on the feedback page (send by FB02). </w:t>
            </w:r>
          </w:p>
        </w:tc>
      </w:tr>
      <w:tr w:rsidR="002E7F5E" w14:paraId="440CFF89" w14:textId="77777777">
        <w:tc>
          <w:tcPr>
            <w:tcW w:w="4531" w:type="dxa"/>
            <w:shd w:val="clear" w:color="auto" w:fill="FFFFFF"/>
          </w:tcPr>
          <w:p w14:paraId="68FDFEC6"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FB04/ Visibility feedback page (Default user)</w:t>
            </w:r>
          </w:p>
        </w:tc>
        <w:tc>
          <w:tcPr>
            <w:tcW w:w="4531" w:type="dxa"/>
            <w:shd w:val="clear" w:color="auto" w:fill="FFFFFF"/>
          </w:tcPr>
          <w:p w14:paraId="7323EB76" w14:textId="232E40D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default user just should see one feedback for each case study on his/her feedback page (from FB01). </w:t>
            </w:r>
          </w:p>
        </w:tc>
      </w:tr>
      <w:tr w:rsidR="001E334A" w14:paraId="2274F4C1" w14:textId="77777777" w:rsidTr="001E334A">
        <w:tc>
          <w:tcPr>
            <w:tcW w:w="4531" w:type="dxa"/>
            <w:shd w:val="clear" w:color="auto" w:fill="F2F2F2" w:themeFill="background1" w:themeFillShade="F2"/>
          </w:tcPr>
          <w:p w14:paraId="6743B3E6" w14:textId="77777777" w:rsidR="001E334A" w:rsidRDefault="001E334A">
            <w:pPr>
              <w:rPr>
                <w:rFonts w:ascii="Times New Roman" w:eastAsia="Times New Roman" w:hAnsi="Times New Roman" w:cs="Times New Roman"/>
                <w:sz w:val="24"/>
                <w:szCs w:val="24"/>
              </w:rPr>
            </w:pPr>
          </w:p>
        </w:tc>
        <w:tc>
          <w:tcPr>
            <w:tcW w:w="4531" w:type="dxa"/>
            <w:shd w:val="clear" w:color="auto" w:fill="F2F2F2" w:themeFill="background1" w:themeFillShade="F2"/>
          </w:tcPr>
          <w:p w14:paraId="2B59789D" w14:textId="77777777" w:rsidR="001E334A" w:rsidRDefault="001E334A">
            <w:pPr>
              <w:rPr>
                <w:rFonts w:ascii="Times New Roman" w:eastAsia="Times New Roman" w:hAnsi="Times New Roman" w:cs="Times New Roman"/>
                <w:sz w:val="24"/>
                <w:szCs w:val="24"/>
              </w:rPr>
            </w:pPr>
          </w:p>
        </w:tc>
      </w:tr>
      <w:tr w:rsidR="001E334A" w14:paraId="7A6B444E" w14:textId="77777777" w:rsidTr="001E334A">
        <w:tc>
          <w:tcPr>
            <w:tcW w:w="4531" w:type="dxa"/>
            <w:shd w:val="clear" w:color="auto" w:fill="FFFFFF" w:themeFill="background1"/>
          </w:tcPr>
          <w:p w14:paraId="1C5533C6" w14:textId="6D1D5B45" w:rsidR="001E334A" w:rsidRDefault="001E334A" w:rsidP="001E334A">
            <w:pPr>
              <w:rPr>
                <w:rFonts w:ascii="Times New Roman" w:eastAsia="Times New Roman" w:hAnsi="Times New Roman" w:cs="Times New Roman"/>
                <w:sz w:val="24"/>
                <w:szCs w:val="24"/>
              </w:rPr>
            </w:pPr>
            <w:r>
              <w:rPr>
                <w:rFonts w:ascii="Times New Roman" w:eastAsia="Times New Roman" w:hAnsi="Times New Roman" w:cs="Times New Roman"/>
                <w:sz w:val="24"/>
                <w:szCs w:val="24"/>
              </w:rPr>
              <w:t>/NF07/ Usability</w:t>
            </w:r>
          </w:p>
        </w:tc>
        <w:tc>
          <w:tcPr>
            <w:tcW w:w="4531" w:type="dxa"/>
            <w:shd w:val="clear" w:color="auto" w:fill="FFFFFF" w:themeFill="background1"/>
          </w:tcPr>
          <w:p w14:paraId="0BB002E2" w14:textId="1A4351D1" w:rsidR="001E334A" w:rsidRDefault="001E334A" w:rsidP="001E334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user should be able to navigate throughout the tool within 3 steps </w:t>
            </w:r>
          </w:p>
        </w:tc>
      </w:tr>
    </w:tbl>
    <w:p w14:paraId="41B3F360" w14:textId="4ADDAC36" w:rsidR="002E7F5E" w:rsidRDefault="00DC1C6D" w:rsidP="00DC1C6D">
      <w:pPr>
        <w:pStyle w:val="Beschriftung"/>
        <w:rPr>
          <w:b w:val="0"/>
          <w:color w:val="000000"/>
        </w:rPr>
      </w:pPr>
      <w:bookmarkStart w:id="59" w:name="_heading=h.1pxezwc" w:colFirst="0" w:colLast="0"/>
      <w:bookmarkStart w:id="60" w:name="_Toc84706536"/>
      <w:bookmarkEnd w:id="59"/>
      <w:r>
        <w:t xml:space="preserve">Table </w:t>
      </w:r>
      <w:fldSimple w:instr=" SEQ Table \* ARABIC ">
        <w:r w:rsidR="009F7BC5">
          <w:rPr>
            <w:noProof/>
          </w:rPr>
          <w:t>9</w:t>
        </w:r>
      </w:fldSimple>
      <w:r w:rsidR="00AD326F">
        <w:rPr>
          <w:color w:val="000000"/>
        </w:rPr>
        <w:t>: Requirements from Literature Review</w:t>
      </w:r>
      <w:bookmarkEnd w:id="60"/>
    </w:p>
    <w:p w14:paraId="3CB43482" w14:textId="51B9CA23" w:rsidR="002E7F5E" w:rsidRDefault="00AD326F" w:rsidP="00621130">
      <w:pPr>
        <w:keepLines/>
        <w:spacing w:after="240" w:line="240" w:lineRule="auto"/>
        <w:ind w:left="851" w:right="851"/>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Source: own creation </w:t>
      </w:r>
    </w:p>
    <w:p w14:paraId="5F8C6F3D" w14:textId="77777777" w:rsidR="002C01B7" w:rsidRPr="00621130" w:rsidRDefault="002C01B7" w:rsidP="002C01B7">
      <w:pPr>
        <w:keepLines/>
        <w:spacing w:after="240" w:line="240" w:lineRule="auto"/>
        <w:ind w:right="851"/>
        <w:rPr>
          <w:rFonts w:ascii="Times New Roman" w:eastAsia="Times New Roman" w:hAnsi="Times New Roman" w:cs="Times New Roman"/>
          <w:i/>
          <w:sz w:val="20"/>
          <w:szCs w:val="20"/>
        </w:rPr>
      </w:pPr>
    </w:p>
    <w:p w14:paraId="684F2402" w14:textId="022831C1" w:rsidR="002E7F5E" w:rsidRDefault="00AD326F">
      <w:pPr>
        <w:pStyle w:val="berschrift2"/>
        <w:jc w:val="both"/>
        <w:rPr>
          <w:color w:val="0D0D0D"/>
        </w:rPr>
      </w:pPr>
      <w:bookmarkStart w:id="61" w:name="_Toc84274711"/>
      <w:bookmarkStart w:id="62" w:name="_Toc84706453"/>
      <w:r>
        <w:rPr>
          <w:color w:val="0D0D0D"/>
        </w:rPr>
        <w:t>Eliciting Requirements from Existing Solutions</w:t>
      </w:r>
      <w:bookmarkEnd w:id="61"/>
      <w:bookmarkEnd w:id="62"/>
      <w:r>
        <w:rPr>
          <w:color w:val="0D0D0D"/>
        </w:rPr>
        <w:t xml:space="preserve"> </w:t>
      </w:r>
    </w:p>
    <w:p w14:paraId="3F255730" w14:textId="03B5BC52" w:rsidR="002E7F5E" w:rsidRDefault="00AD326F">
      <w:pPr>
        <w:spacing w:before="240" w:after="240" w:line="240" w:lineRule="auto"/>
        <w:jc w:val="both"/>
      </w:pPr>
      <w:r>
        <w:rPr>
          <w:rFonts w:ascii="Times New Roman" w:eastAsia="Times New Roman" w:hAnsi="Times New Roman" w:cs="Times New Roman"/>
          <w:sz w:val="24"/>
          <w:szCs w:val="24"/>
        </w:rPr>
        <w:t xml:space="preserve">In this chapter, the requirements gathered from existing solutions like Moodle, Artemis, and Campus Tum will be analyzed. </w:t>
      </w:r>
      <w:r w:rsidR="001E334A">
        <w:rPr>
          <w:rFonts w:ascii="Times New Roman" w:eastAsia="Times New Roman" w:hAnsi="Times New Roman" w:cs="Times New Roman"/>
          <w:sz w:val="24"/>
          <w:szCs w:val="24"/>
        </w:rPr>
        <w:t xml:space="preserve">It is important to note that the requirements from the literature review can also occur inside some existing solutions, which will be shortly mentioned if this case happens. Additionally, requirements like accessibility, an event of failure, response time, </w:t>
      </w:r>
      <w:r w:rsidR="001E334A">
        <w:rPr>
          <w:rFonts w:ascii="Times New Roman" w:eastAsia="Times New Roman" w:hAnsi="Times New Roman" w:cs="Times New Roman"/>
          <w:sz w:val="24"/>
          <w:szCs w:val="24"/>
        </w:rPr>
        <w:lastRenderedPageBreak/>
        <w:t xml:space="preserve">and language are seen in all of the mentioned solutions. </w:t>
      </w:r>
      <w:r>
        <w:rPr>
          <w:rFonts w:ascii="Times New Roman" w:eastAsia="Times New Roman" w:hAnsi="Times New Roman" w:cs="Times New Roman"/>
          <w:sz w:val="24"/>
          <w:szCs w:val="24"/>
        </w:rPr>
        <w:t xml:space="preserve">The only one created category hereby </w:t>
      </w:r>
      <w:r w:rsidR="001E334A">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the non-functional requirements. </w:t>
      </w:r>
    </w:p>
    <w:p w14:paraId="168EACF3" w14:textId="1143227C" w:rsidR="002E7F5E" w:rsidRDefault="001E334A">
      <w:pPr>
        <w:pStyle w:val="berschrift3"/>
        <w:rPr>
          <w:rFonts w:eastAsia="Times New Roman" w:cs="Times New Roman"/>
        </w:rPr>
      </w:pPr>
      <w:bookmarkStart w:id="63" w:name="_heading=h.aao7rvlyk5hr" w:colFirst="0" w:colLast="0"/>
      <w:bookmarkStart w:id="64" w:name="_Toc84274712"/>
      <w:bookmarkStart w:id="65" w:name="_Toc84706454"/>
      <w:bookmarkEnd w:id="63"/>
      <w:r>
        <w:t>The Sap UCC Global Bike Application</w:t>
      </w:r>
      <w:bookmarkEnd w:id="64"/>
      <w:bookmarkEnd w:id="65"/>
    </w:p>
    <w:p w14:paraId="3B5306FA" w14:textId="2CB141C2" w:rsidR="00E83F86" w:rsidRDefault="007D49B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7456" behindDoc="0" locked="0" layoutInCell="1" allowOverlap="1" wp14:anchorId="20F5B701" wp14:editId="40E5C6D4">
            <wp:simplePos x="0" y="0"/>
            <wp:positionH relativeFrom="margin">
              <wp:align>center</wp:align>
            </wp:positionH>
            <wp:positionV relativeFrom="paragraph">
              <wp:posOffset>1550670</wp:posOffset>
            </wp:positionV>
            <wp:extent cx="4385945" cy="2609850"/>
            <wp:effectExtent l="0" t="0" r="0"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21">
                      <a:extLst>
                        <a:ext uri="{28A0092B-C50C-407E-A947-70E740481C1C}">
                          <a14:useLocalDpi xmlns:a14="http://schemas.microsoft.com/office/drawing/2010/main" val="0"/>
                        </a:ext>
                      </a:extLst>
                    </a:blip>
                    <a:srcRect t="-1" r="24519" b="21560"/>
                    <a:stretch/>
                  </pic:blipFill>
                  <pic:spPr bwMode="auto">
                    <a:xfrm>
                      <a:off x="0" y="0"/>
                      <a:ext cx="4385945" cy="26098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2CBC">
        <w:rPr>
          <w:rFonts w:ascii="Times New Roman" w:eastAsia="Times New Roman" w:hAnsi="Times New Roman" w:cs="Times New Roman"/>
          <w:sz w:val="24"/>
          <w:szCs w:val="24"/>
        </w:rPr>
        <w:t>The overall tool should be based on the SAP Fiori design guidelines, which are role-based, adaptive, coherent, simple, and delightful</w:t>
      </w:r>
      <w:r w:rsidR="0018319B">
        <w:rPr>
          <w:rFonts w:ascii="Times New Roman" w:eastAsia="Times New Roman" w:hAnsi="Times New Roman" w:cs="Times New Roman"/>
          <w:sz w:val="24"/>
          <w:szCs w:val="24"/>
        </w:rPr>
        <w:t xml:space="preserve"> (SAP)</w:t>
      </w:r>
      <w:r w:rsidR="00522CBC">
        <w:rPr>
          <w:rFonts w:ascii="Times New Roman" w:eastAsia="Times New Roman" w:hAnsi="Times New Roman" w:cs="Times New Roman"/>
          <w:sz w:val="24"/>
          <w:szCs w:val="24"/>
        </w:rPr>
        <w:t xml:space="preserve">. </w:t>
      </w:r>
      <w:r w:rsidR="0018319B">
        <w:rPr>
          <w:rFonts w:ascii="Times New Roman" w:eastAsia="Times New Roman" w:hAnsi="Times New Roman" w:cs="Times New Roman"/>
          <w:sz w:val="24"/>
          <w:szCs w:val="24"/>
        </w:rPr>
        <w:t>These guidelines affect the experience as a developer and a user, which basically means that the guidelines reflect from the developer to the user</w:t>
      </w:r>
      <w:r w:rsidR="00E83F86">
        <w:rPr>
          <w:rFonts w:ascii="Times New Roman" w:eastAsia="Times New Roman" w:hAnsi="Times New Roman" w:cs="Times New Roman"/>
          <w:sz w:val="24"/>
          <w:szCs w:val="24"/>
        </w:rPr>
        <w:t xml:space="preserve"> </w:t>
      </w:r>
      <w:r w:rsidR="00E83F86" w:rsidRPr="00E83F86">
        <w:rPr>
          <w:rFonts w:ascii="Times New Roman" w:eastAsia="Times New Roman" w:hAnsi="Times New Roman" w:cs="Times New Roman"/>
          <w:i/>
          <w:iCs/>
          <w:sz w:val="24"/>
          <w:szCs w:val="24"/>
        </w:rPr>
        <w:t>“The tool should maintain the overall design concept of SAP FIORI”</w:t>
      </w:r>
      <w:r w:rsidR="0018319B">
        <w:rPr>
          <w:rFonts w:ascii="Times New Roman" w:eastAsia="Times New Roman" w:hAnsi="Times New Roman" w:cs="Times New Roman"/>
          <w:sz w:val="24"/>
          <w:szCs w:val="24"/>
        </w:rPr>
        <w:t xml:space="preserve">. </w:t>
      </w:r>
      <w:r w:rsidR="00E83F86">
        <w:rPr>
          <w:rFonts w:ascii="Times New Roman" w:eastAsia="Times New Roman" w:hAnsi="Times New Roman" w:cs="Times New Roman"/>
          <w:sz w:val="24"/>
          <w:szCs w:val="24"/>
        </w:rPr>
        <w:t xml:space="preserve">The overall UI concept is also visualized in figure </w:t>
      </w:r>
      <w:r w:rsidR="002C01B7">
        <w:rPr>
          <w:rFonts w:ascii="Times New Roman" w:eastAsia="Times New Roman" w:hAnsi="Times New Roman" w:cs="Times New Roman"/>
          <w:sz w:val="24"/>
          <w:szCs w:val="24"/>
        </w:rPr>
        <w:t>8</w:t>
      </w:r>
      <w:r w:rsidR="00E83F86">
        <w:rPr>
          <w:rFonts w:ascii="Times New Roman" w:eastAsia="Times New Roman" w:hAnsi="Times New Roman" w:cs="Times New Roman"/>
          <w:sz w:val="24"/>
          <w:szCs w:val="24"/>
        </w:rPr>
        <w:t xml:space="preserve"> based on a sample SAP Fiori application, and marked with general UI SAP Fiori aspects. </w:t>
      </w:r>
      <w:r w:rsidR="001E334A">
        <w:rPr>
          <w:rFonts w:ascii="Times New Roman" w:eastAsia="Times New Roman" w:hAnsi="Times New Roman" w:cs="Times New Roman"/>
          <w:sz w:val="24"/>
          <w:szCs w:val="24"/>
        </w:rPr>
        <w:t>This overall UI design is also implemented in the application of the SAP UCC, which also contributes to this UI design factor.</w:t>
      </w:r>
    </w:p>
    <w:p w14:paraId="73AB711D" w14:textId="5D04083E" w:rsidR="006D3960" w:rsidRDefault="001E334A" w:rsidP="001E334A">
      <w:pPr>
        <w:pStyle w:val="Beschriftung"/>
        <w:rPr>
          <w:b w:val="0"/>
          <w:color w:val="000000"/>
        </w:rPr>
      </w:pPr>
      <w:bookmarkStart w:id="66" w:name="_Toc84706485"/>
      <w:r>
        <w:t xml:space="preserve">Figure </w:t>
      </w:r>
      <w:fldSimple w:instr=" SEQ Figure \* ARABIC ">
        <w:r w:rsidR="009F7BC5">
          <w:rPr>
            <w:noProof/>
          </w:rPr>
          <w:t>8</w:t>
        </w:r>
      </w:fldSimple>
      <w:r w:rsidR="006D3960">
        <w:rPr>
          <w:color w:val="000000"/>
        </w:rPr>
        <w:t>: Basic Fiori UI Sample</w:t>
      </w:r>
      <w:bookmarkEnd w:id="66"/>
    </w:p>
    <w:p w14:paraId="0E6156E3" w14:textId="18EBD035" w:rsidR="006D3960" w:rsidRPr="001E334A" w:rsidRDefault="006D3960" w:rsidP="001E334A">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Source: adapted from quanto-solutions </w:t>
      </w:r>
      <w:r w:rsidR="00477A1D">
        <w:rPr>
          <w:rFonts w:ascii="Times New Roman" w:eastAsia="Times New Roman" w:hAnsi="Times New Roman" w:cs="Times New Roman"/>
          <w:i/>
          <w:color w:val="000000"/>
          <w:sz w:val="20"/>
          <w:szCs w:val="20"/>
        </w:rPr>
        <w:fldChar w:fldCharType="begin"/>
      </w:r>
      <w:r w:rsidR="00477A1D">
        <w:rPr>
          <w:rFonts w:ascii="Times New Roman" w:eastAsia="Times New Roman" w:hAnsi="Times New Roman" w:cs="Times New Roman"/>
          <w:i/>
          <w:color w:val="000000"/>
          <w:sz w:val="20"/>
          <w:szCs w:val="20"/>
        </w:rPr>
        <w:instrText xml:space="preserve"> ADDIN EN.CITE &lt;EndNote&gt;&lt;Cite&gt;&lt;Author&gt;quanto-solutions&lt;/Author&gt;&lt;Year&gt;2021&lt;/Year&gt;&lt;RecNum&gt;0&lt;/RecNum&gt;&lt;IDText&gt;SAP Fiori und Micro Frontends&lt;/IDText&gt;&lt;DisplayText&gt;(quanto-solutions, 2021)&lt;/DisplayText&gt;&lt;record&gt;&lt;ref-type name="Online Multimedia"&gt;48&lt;/ref-type&gt;&lt;contributors&gt;&lt;authors&gt;&lt;author&gt;quanto-solutions&lt;/author&gt;&lt;/authors&gt;&lt;/contributors&gt;&lt;titles&gt;&lt;title&gt;SAP Fiori und Micro Frontends&lt;/title&gt;&lt;/titles&gt;&lt;dates&gt;&lt;year&gt;2021&lt;/year&gt;&lt;/dates&gt;&lt;urls&gt;&lt;related-urls&gt;&lt;url&gt;https://quanto-solutions.de/sap-fiori-und-micro-frontends/&lt;/url&gt;&lt;/related-urls&gt;&lt;/urls&gt;&lt;/record&gt;&lt;/Cite&gt;&lt;/EndNote&gt;</w:instrText>
      </w:r>
      <w:r w:rsidR="00477A1D">
        <w:rPr>
          <w:rFonts w:ascii="Times New Roman" w:eastAsia="Times New Roman" w:hAnsi="Times New Roman" w:cs="Times New Roman"/>
          <w:i/>
          <w:color w:val="000000"/>
          <w:sz w:val="20"/>
          <w:szCs w:val="20"/>
        </w:rPr>
        <w:fldChar w:fldCharType="separate"/>
      </w:r>
      <w:r w:rsidR="00477A1D">
        <w:rPr>
          <w:rFonts w:ascii="Times New Roman" w:eastAsia="Times New Roman" w:hAnsi="Times New Roman" w:cs="Times New Roman"/>
          <w:i/>
          <w:noProof/>
          <w:color w:val="000000"/>
          <w:sz w:val="20"/>
          <w:szCs w:val="20"/>
        </w:rPr>
        <w:t>(quanto-solutions, 2021)</w:t>
      </w:r>
      <w:r w:rsidR="00477A1D">
        <w:rPr>
          <w:rFonts w:ascii="Times New Roman" w:eastAsia="Times New Roman" w:hAnsi="Times New Roman" w:cs="Times New Roman"/>
          <w:i/>
          <w:color w:val="000000"/>
          <w:sz w:val="20"/>
          <w:szCs w:val="20"/>
        </w:rPr>
        <w:fldChar w:fldCharType="end"/>
      </w:r>
    </w:p>
    <w:p w14:paraId="7A8D97F4" w14:textId="4309CE57" w:rsidR="002E7F5E" w:rsidRDefault="0018319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daptiveness of the tool means that it can adapt itself to different use cases and devices. One use case would be the accessibility for the tool </w:t>
      </w:r>
      <w:r w:rsidRPr="0018319B">
        <w:rPr>
          <w:rFonts w:ascii="Times New Roman" w:eastAsia="Times New Roman" w:hAnsi="Times New Roman" w:cs="Times New Roman"/>
          <w:i/>
          <w:iCs/>
          <w:sz w:val="24"/>
          <w:szCs w:val="24"/>
        </w:rPr>
        <w:t>“The tool should be accessible with web browsers (Firefox, Chrome, etc.)”</w:t>
      </w:r>
      <w:r>
        <w:rPr>
          <w:rFonts w:ascii="Times New Roman" w:eastAsia="Times New Roman" w:hAnsi="Times New Roman" w:cs="Times New Roman"/>
          <w:sz w:val="24"/>
          <w:szCs w:val="24"/>
        </w:rPr>
        <w:t>.</w:t>
      </w:r>
      <w:r w:rsidR="00E83F86">
        <w:rPr>
          <w:rFonts w:ascii="Times New Roman" w:eastAsia="Times New Roman" w:hAnsi="Times New Roman" w:cs="Times New Roman"/>
          <w:sz w:val="24"/>
          <w:szCs w:val="24"/>
        </w:rPr>
        <w:t xml:space="preserve"> This also increases the simplicity of the tool, because of simple access without downloading or updating any extern program – ex</w:t>
      </w:r>
      <w:r w:rsidR="00A615D4">
        <w:rPr>
          <w:rFonts w:ascii="Times New Roman" w:eastAsia="Times New Roman" w:hAnsi="Times New Roman" w:cs="Times New Roman"/>
          <w:sz w:val="24"/>
          <w:szCs w:val="24"/>
        </w:rPr>
        <w:t>cep</w:t>
      </w:r>
      <w:r w:rsidR="00E83F86">
        <w:rPr>
          <w:rFonts w:ascii="Times New Roman" w:eastAsia="Times New Roman" w:hAnsi="Times New Roman" w:cs="Times New Roman"/>
          <w:sz w:val="24"/>
          <w:szCs w:val="24"/>
        </w:rPr>
        <w:t xml:space="preserve">t for an actual web browser, which is normally given </w:t>
      </w:r>
      <w:r w:rsidR="00A615D4">
        <w:rPr>
          <w:rFonts w:ascii="Times New Roman" w:eastAsia="Times New Roman" w:hAnsi="Times New Roman" w:cs="Times New Roman"/>
          <w:sz w:val="24"/>
          <w:szCs w:val="24"/>
        </w:rPr>
        <w:t>o</w:t>
      </w:r>
      <w:r w:rsidR="00E83F86">
        <w:rPr>
          <w:rFonts w:ascii="Times New Roman" w:eastAsia="Times New Roman" w:hAnsi="Times New Roman" w:cs="Times New Roman"/>
          <w:sz w:val="24"/>
          <w:szCs w:val="24"/>
        </w:rPr>
        <w:t xml:space="preserve">n every device. </w:t>
      </w:r>
      <w:r w:rsidR="001E334A">
        <w:rPr>
          <w:rFonts w:ascii="Times New Roman" w:eastAsia="Times New Roman" w:hAnsi="Times New Roman" w:cs="Times New Roman"/>
          <w:sz w:val="24"/>
          <w:szCs w:val="24"/>
        </w:rPr>
        <w:t xml:space="preserve">As in the UI design logic, the adaptiveness is also covered from the SAP UCC application, which is accessible via an actual internet browser. </w:t>
      </w:r>
    </w:p>
    <w:p w14:paraId="6453C775" w14:textId="177D1AC8" w:rsidR="00A615D4" w:rsidRDefault="00A615D4" w:rsidP="00A615D4">
      <w:pPr>
        <w:rPr>
          <w:rStyle w:val="TEXTZchn"/>
        </w:rPr>
      </w:pPr>
      <w:r>
        <w:rPr>
          <w:rStyle w:val="TEXTZchn"/>
        </w:rPr>
        <w:t xml:space="preserve">Additionally, in order to generate a user-friendly tool, it is also important to define the click-flow of the User. </w:t>
      </w:r>
      <w:bookmarkStart w:id="67" w:name="_heading=h.9l10m6linxw2" w:colFirst="0" w:colLast="0"/>
      <w:bookmarkEnd w:id="67"/>
      <w:r>
        <w:rPr>
          <w:rStyle w:val="TEXTZchn"/>
        </w:rPr>
        <w:t xml:space="preserve">Therefore different use cases </w:t>
      </w:r>
      <w:r w:rsidR="001E334A">
        <w:rPr>
          <w:rStyle w:val="TEXTZchn"/>
        </w:rPr>
        <w:t xml:space="preserve">in the previous chapters have been </w:t>
      </w:r>
      <w:r>
        <w:rPr>
          <w:rStyle w:val="TEXTZchn"/>
        </w:rPr>
        <w:t xml:space="preserve">generated, in order to </w:t>
      </w:r>
      <w:r w:rsidR="00430481">
        <w:rPr>
          <w:rStyle w:val="TEXTZchn"/>
        </w:rPr>
        <w:t>illustrate</w:t>
      </w:r>
      <w:r>
        <w:rPr>
          <w:rStyle w:val="TEXTZchn"/>
        </w:rPr>
        <w:t xml:space="preserve"> the click-flow with</w:t>
      </w:r>
      <w:r w:rsidR="00430481">
        <w:rPr>
          <w:rStyle w:val="TEXTZchn"/>
        </w:rPr>
        <w:t>in the use case</w:t>
      </w:r>
      <w:r>
        <w:rPr>
          <w:rStyle w:val="TEXTZchn"/>
        </w:rPr>
        <w:t>.</w:t>
      </w:r>
    </w:p>
    <w:p w14:paraId="0B075FED" w14:textId="5D89322C" w:rsidR="001E334A" w:rsidRPr="001E334A" w:rsidRDefault="001E334A" w:rsidP="001E334A">
      <w:pPr>
        <w:pStyle w:val="berschrift3"/>
        <w:rPr>
          <w:rFonts w:eastAsia="Times New Roman" w:cs="Times New Roman"/>
        </w:rPr>
      </w:pPr>
      <w:bookmarkStart w:id="68" w:name="_Toc84274713"/>
      <w:bookmarkStart w:id="69" w:name="_Toc84706455"/>
      <w:r>
        <w:t>Moodle</w:t>
      </w:r>
      <w:bookmarkEnd w:id="68"/>
      <w:bookmarkEnd w:id="69"/>
    </w:p>
    <w:p w14:paraId="5A98C7CE" w14:textId="7DFF33B3" w:rsidR="001E334A" w:rsidRPr="001E334A" w:rsidRDefault="001E334A" w:rsidP="001E334A">
      <w:pPr>
        <w:pStyle w:val="TEXT"/>
      </w:pPr>
      <w:r>
        <w:t xml:space="preserve">Moodle is a well-known LMS within students and universities. It can be used to give access to lecture material, evaluations, and also quizzes. Hereby Moodle also tries to implement the functionality of interaction between the users, with specific forums and discussions. Nevertheless, this functionality does not support, a one-to-one conversation between students </w:t>
      </w:r>
      <w:r>
        <w:lastRenderedPageBreak/>
        <w:t xml:space="preserve">or student-lecturer, instead it only has a forum with all participants. So the overall idea of having an interaction is also seen in Moodle, as in the monitoring prototype. Furthermore, it is important to note that Moodle also differentiates between the student, and lecturer, which underlines the importance of the OR01 requirement. </w:t>
      </w:r>
      <w:r w:rsidR="00D35861">
        <w:t>The average response time of Moodle has been tested and set as less than 5 seconds, and the overall availability of the tool is 99%</w:t>
      </w:r>
      <w:r w:rsidR="00AB112F">
        <w:t xml:space="preserve"> of the time. </w:t>
      </w:r>
    </w:p>
    <w:p w14:paraId="421DF830" w14:textId="4DA7124C" w:rsidR="001E334A" w:rsidRDefault="001E334A" w:rsidP="001E334A">
      <w:pPr>
        <w:pStyle w:val="berschrift3"/>
        <w:rPr>
          <w:rFonts w:eastAsia="Times New Roman" w:cs="Times New Roman"/>
        </w:rPr>
      </w:pPr>
      <w:bookmarkStart w:id="70" w:name="_Toc84274714"/>
      <w:bookmarkStart w:id="71" w:name="_Toc84706456"/>
      <w:r>
        <w:t>Artemis</w:t>
      </w:r>
      <w:bookmarkEnd w:id="70"/>
      <w:bookmarkEnd w:id="71"/>
      <w:r>
        <w:t xml:space="preserve">  </w:t>
      </w:r>
    </w:p>
    <w:p w14:paraId="4885C6F0" w14:textId="438F1B7A" w:rsidR="001E334A" w:rsidRPr="00430481" w:rsidRDefault="001E334A" w:rsidP="00A615D4">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rtemis is a tool, which is also popular among students at the TUM. It is mostly used for exams, graded and non-graded homework, or activities. The Tool of course separates between student and lecturer login and can identify what current user is logged in, what supports the importance of the OR01 requirement. Additionally, it has </w:t>
      </w:r>
      <w:r w:rsidR="00A124D9">
        <w:rPr>
          <w:rFonts w:ascii="Times New Roman" w:hAnsi="Times New Roman" w:cs="Times New Roman"/>
          <w:color w:val="000000"/>
          <w:sz w:val="24"/>
          <w:szCs w:val="24"/>
        </w:rPr>
        <w:t xml:space="preserve">an assessment functionality, which underlines the requirements for the lecturer SoAA01 &amp; SoAA02, and also for the student SoAD01. </w:t>
      </w:r>
      <w:r w:rsidR="00D35861">
        <w:rPr>
          <w:rFonts w:ascii="Times New Roman" w:hAnsi="Times New Roman" w:cs="Times New Roman"/>
          <w:color w:val="000000"/>
          <w:sz w:val="24"/>
          <w:szCs w:val="24"/>
        </w:rPr>
        <w:t xml:space="preserve">The average response time of Artemis has been identified and set as less than 5 seconds, and additionally, the overall availability of the tool is 99%. </w:t>
      </w:r>
    </w:p>
    <w:p w14:paraId="250B55E4" w14:textId="37C11124" w:rsidR="002E7F5E" w:rsidRDefault="00AD326F">
      <w:pPr>
        <w:pStyle w:val="berschrift3"/>
        <w:rPr>
          <w:rFonts w:eastAsia="Times New Roman" w:cs="Times New Roman"/>
        </w:rPr>
      </w:pPr>
      <w:bookmarkStart w:id="72" w:name="_Toc84274715"/>
      <w:bookmarkStart w:id="73" w:name="_Toc84706457"/>
      <w:r>
        <w:t>Preliminary Results</w:t>
      </w:r>
      <w:bookmarkEnd w:id="72"/>
      <w:bookmarkEnd w:id="73"/>
    </w:p>
    <w:p w14:paraId="3EEAD52F" w14:textId="7D11EB97" w:rsidR="002E7F5E" w:rsidRDefault="00AD326F">
      <w:pPr>
        <w:spacing w:before="240" w:after="240" w:line="240" w:lineRule="auto"/>
        <w:jc w:val="both"/>
      </w:pPr>
      <w:r>
        <w:rPr>
          <w:rFonts w:ascii="Times New Roman" w:eastAsia="Times New Roman" w:hAnsi="Times New Roman" w:cs="Times New Roman"/>
          <w:sz w:val="24"/>
          <w:szCs w:val="24"/>
        </w:rPr>
        <w:t xml:space="preserve">The additional requirements - gathered from existing solutions - which are discussed in the previous sequence are visualized and gathered in the following Table </w:t>
      </w:r>
      <w:r w:rsidR="002C01B7">
        <w:rPr>
          <w:rFonts w:ascii="Times New Roman" w:eastAsia="Times New Roman" w:hAnsi="Times New Roman" w:cs="Times New Roman"/>
          <w:sz w:val="24"/>
          <w:szCs w:val="24"/>
        </w:rPr>
        <w:t>10</w:t>
      </w:r>
      <w:r>
        <w:rPr>
          <w:rFonts w:ascii="Times New Roman" w:eastAsia="Times New Roman" w:hAnsi="Times New Roman" w:cs="Times New Roman"/>
          <w:sz w:val="24"/>
          <w:szCs w:val="24"/>
        </w:rPr>
        <w:t xml:space="preserve">. Therefore the requirements are grouped and identified as in Table </w:t>
      </w:r>
      <w:r w:rsidR="002C01B7">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p>
    <w:tbl>
      <w:tblPr>
        <w:tblStyle w:val="a1"/>
        <w:tblW w:w="9062"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531"/>
        <w:gridCol w:w="4531"/>
      </w:tblGrid>
      <w:tr w:rsidR="002E7F5E" w14:paraId="0E8D6356" w14:textId="77777777">
        <w:trPr>
          <w:trHeight w:val="680"/>
        </w:trPr>
        <w:tc>
          <w:tcPr>
            <w:tcW w:w="4531" w:type="dxa"/>
            <w:shd w:val="clear" w:color="auto" w:fill="E7E6E6"/>
          </w:tcPr>
          <w:p w14:paraId="52013F3E" w14:textId="5FCB9F3E" w:rsidR="002E7F5E" w:rsidRDefault="00AD326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quirement Identifier</w:t>
            </w:r>
          </w:p>
        </w:tc>
        <w:tc>
          <w:tcPr>
            <w:tcW w:w="4531" w:type="dxa"/>
            <w:shd w:val="clear" w:color="auto" w:fill="E7E6E6"/>
          </w:tcPr>
          <w:p w14:paraId="14E41F31" w14:textId="77777777" w:rsidR="002E7F5E" w:rsidRDefault="00AD326F">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quirement Description</w:t>
            </w:r>
          </w:p>
        </w:tc>
      </w:tr>
      <w:tr w:rsidR="002E7F5E" w14:paraId="7B6043F6" w14:textId="77777777">
        <w:tc>
          <w:tcPr>
            <w:tcW w:w="4531" w:type="dxa"/>
          </w:tcPr>
          <w:p w14:paraId="6128871F" w14:textId="5A053131" w:rsidR="002E7F5E" w:rsidRDefault="00AD326F">
            <w:pPr>
              <w:tabs>
                <w:tab w:val="left" w:pos="2535"/>
              </w:tabs>
              <w:rPr>
                <w:rFonts w:ascii="Times New Roman" w:eastAsia="Times New Roman" w:hAnsi="Times New Roman" w:cs="Times New Roman"/>
                <w:sz w:val="24"/>
                <w:szCs w:val="24"/>
              </w:rPr>
            </w:pPr>
            <w:r>
              <w:rPr>
                <w:rFonts w:ascii="Times New Roman" w:eastAsia="Times New Roman" w:hAnsi="Times New Roman" w:cs="Times New Roman"/>
                <w:sz w:val="24"/>
                <w:szCs w:val="24"/>
              </w:rPr>
              <w:t>/NF01/ Accessibility</w:t>
            </w:r>
          </w:p>
        </w:tc>
        <w:tc>
          <w:tcPr>
            <w:tcW w:w="4531" w:type="dxa"/>
          </w:tcPr>
          <w:p w14:paraId="6AD4A8E5"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ool should be accessible with web browsers (Firefox, Chrome, etc.) </w:t>
            </w:r>
          </w:p>
        </w:tc>
      </w:tr>
      <w:tr w:rsidR="002E7F5E" w14:paraId="2E2C9258" w14:textId="77777777">
        <w:tc>
          <w:tcPr>
            <w:tcW w:w="4531" w:type="dxa"/>
          </w:tcPr>
          <w:p w14:paraId="371C2E6D" w14:textId="25FCE2A8"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NF02/ Response Time</w:t>
            </w:r>
          </w:p>
        </w:tc>
        <w:tc>
          <w:tcPr>
            <w:tcW w:w="4531" w:type="dxa"/>
          </w:tcPr>
          <w:p w14:paraId="4F2DE164"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verage response time should be less than 5 seconds </w:t>
            </w:r>
          </w:p>
        </w:tc>
      </w:tr>
      <w:tr w:rsidR="002E7F5E" w14:paraId="3C2F415C" w14:textId="77777777">
        <w:tc>
          <w:tcPr>
            <w:tcW w:w="4531" w:type="dxa"/>
          </w:tcPr>
          <w:p w14:paraId="7EF70BB6"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NF03/ Availability</w:t>
            </w:r>
          </w:p>
        </w:tc>
        <w:tc>
          <w:tcPr>
            <w:tcW w:w="4531" w:type="dxa"/>
          </w:tcPr>
          <w:p w14:paraId="66894BD6"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ool should be available 99% times </w:t>
            </w:r>
          </w:p>
        </w:tc>
      </w:tr>
      <w:tr w:rsidR="002E7F5E" w14:paraId="5BCBB63A" w14:textId="77777777">
        <w:tc>
          <w:tcPr>
            <w:tcW w:w="4531" w:type="dxa"/>
          </w:tcPr>
          <w:p w14:paraId="7BEB407B"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NF04/ Language</w:t>
            </w:r>
          </w:p>
        </w:tc>
        <w:tc>
          <w:tcPr>
            <w:tcW w:w="4531" w:type="dxa"/>
          </w:tcPr>
          <w:p w14:paraId="0B15BBA1" w14:textId="77777777"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ool should be in German and English </w:t>
            </w:r>
          </w:p>
        </w:tc>
      </w:tr>
      <w:tr w:rsidR="002E7F5E" w14:paraId="6660BFF4" w14:textId="77777777">
        <w:tc>
          <w:tcPr>
            <w:tcW w:w="4531" w:type="dxa"/>
          </w:tcPr>
          <w:p w14:paraId="311AA564" w14:textId="3C2911D6"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NF05/ Event of Failure</w:t>
            </w:r>
          </w:p>
        </w:tc>
        <w:tc>
          <w:tcPr>
            <w:tcW w:w="4531" w:type="dxa"/>
          </w:tcPr>
          <w:p w14:paraId="6647AA65" w14:textId="217B28BC"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n the tool crashes, it should be able to back up to its previous state </w:t>
            </w:r>
          </w:p>
        </w:tc>
      </w:tr>
      <w:tr w:rsidR="002E7F5E" w14:paraId="13AD281D" w14:textId="77777777">
        <w:tc>
          <w:tcPr>
            <w:tcW w:w="4531" w:type="dxa"/>
          </w:tcPr>
          <w:p w14:paraId="28B0D69F" w14:textId="70D2AA2F"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NF06/ Design</w:t>
            </w:r>
          </w:p>
        </w:tc>
        <w:tc>
          <w:tcPr>
            <w:tcW w:w="4531" w:type="dxa"/>
          </w:tcPr>
          <w:p w14:paraId="23266994" w14:textId="09A0CFBE" w:rsidR="002E7F5E" w:rsidRDefault="00AD32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ool should maintain the overall design concept of SAP FIORI  </w:t>
            </w:r>
          </w:p>
        </w:tc>
      </w:tr>
    </w:tbl>
    <w:p w14:paraId="38D87BF9" w14:textId="3C87EF56" w:rsidR="002E7F5E" w:rsidRDefault="00DC1C6D" w:rsidP="00DC1C6D">
      <w:pPr>
        <w:pStyle w:val="Beschriftung"/>
        <w:rPr>
          <w:b w:val="0"/>
          <w:color w:val="000000"/>
        </w:rPr>
      </w:pPr>
      <w:bookmarkStart w:id="74" w:name="_heading=h.2p2csry" w:colFirst="0" w:colLast="0"/>
      <w:bookmarkStart w:id="75" w:name="_Toc84706537"/>
      <w:bookmarkEnd w:id="74"/>
      <w:r>
        <w:t xml:space="preserve">Table </w:t>
      </w:r>
      <w:fldSimple w:instr=" SEQ Table \* ARABIC ">
        <w:r w:rsidR="009F7BC5">
          <w:rPr>
            <w:noProof/>
          </w:rPr>
          <w:t>10</w:t>
        </w:r>
      </w:fldSimple>
      <w:r w:rsidR="00AD326F">
        <w:rPr>
          <w:color w:val="000000"/>
        </w:rPr>
        <w:t>: Requirements from Existing Solutions</w:t>
      </w:r>
      <w:bookmarkEnd w:id="75"/>
    </w:p>
    <w:p w14:paraId="26F09A52" w14:textId="757F4F7C" w:rsidR="002E7F5E" w:rsidRPr="00430481" w:rsidRDefault="00AD326F" w:rsidP="00430481">
      <w:pPr>
        <w:keepLines/>
        <w:spacing w:after="240" w:line="240" w:lineRule="auto"/>
        <w:ind w:left="851" w:right="851"/>
        <w:rPr>
          <w:rFonts w:ascii="Times New Roman" w:eastAsia="Times New Roman" w:hAnsi="Times New Roman" w:cs="Times New Roman"/>
          <w:i/>
          <w:sz w:val="20"/>
          <w:szCs w:val="20"/>
        </w:rPr>
      </w:pPr>
      <w:r>
        <w:rPr>
          <w:rFonts w:ascii="Times New Roman" w:eastAsia="Times New Roman" w:hAnsi="Times New Roman" w:cs="Times New Roman"/>
          <w:i/>
          <w:sz w:val="20"/>
          <w:szCs w:val="20"/>
        </w:rPr>
        <w:t xml:space="preserve">Source: own creation </w:t>
      </w:r>
    </w:p>
    <w:p w14:paraId="775CFB1A" w14:textId="1D525BC4" w:rsidR="002E7F5E" w:rsidRDefault="00AD326F">
      <w:pPr>
        <w:pStyle w:val="berschrift2"/>
        <w:jc w:val="both"/>
        <w:rPr>
          <w:color w:val="0D0D0D"/>
        </w:rPr>
      </w:pPr>
      <w:bookmarkStart w:id="76" w:name="_Toc84274716"/>
      <w:bookmarkStart w:id="77" w:name="_Toc84706458"/>
      <w:r>
        <w:rPr>
          <w:color w:val="0D0D0D"/>
        </w:rPr>
        <w:t>Results Evaluation</w:t>
      </w:r>
      <w:bookmarkEnd w:id="76"/>
      <w:bookmarkEnd w:id="77"/>
      <w:r>
        <w:rPr>
          <w:color w:val="0D0D0D"/>
        </w:rPr>
        <w:t xml:space="preserve"> </w:t>
      </w:r>
    </w:p>
    <w:p w14:paraId="4CD33EB2" w14:textId="62DED059" w:rsidR="001E334A" w:rsidRPr="001E334A" w:rsidRDefault="001E334A" w:rsidP="001E334A">
      <w:pPr>
        <w:pStyle w:val="TEXT"/>
      </w:pPr>
      <w:r>
        <w:t xml:space="preserve">In the previous chapters, requirements elicitation and synthesis have been conducted. Therefore a total of six categories and 24 requirements have been created, which are the non-functional requirements, requirements for the comment section, requirements for the feedback, set of actions default user, set of actions admin user, and lastly organizational requirements. In the following Figure, all requirements and categories are visualized. </w:t>
      </w:r>
    </w:p>
    <w:p w14:paraId="552339AB" w14:textId="3D94381A" w:rsidR="001E334A" w:rsidRDefault="001E334A" w:rsidP="001E334A">
      <w:pPr>
        <w:pStyle w:val="Beschriftung"/>
        <w:rPr>
          <w:b w:val="0"/>
          <w:color w:val="000000"/>
        </w:rPr>
      </w:pPr>
      <w:bookmarkStart w:id="78" w:name="_Toc84706486"/>
      <w:r>
        <w:rPr>
          <w:noProof/>
        </w:rPr>
        <w:lastRenderedPageBreak/>
        <w:drawing>
          <wp:anchor distT="0" distB="0" distL="114300" distR="114300" simplePos="0" relativeHeight="251669504" behindDoc="0" locked="0" layoutInCell="1" allowOverlap="1" wp14:anchorId="0FEBCA06" wp14:editId="4BA654CA">
            <wp:simplePos x="0" y="0"/>
            <wp:positionH relativeFrom="margin">
              <wp:align>center</wp:align>
            </wp:positionH>
            <wp:positionV relativeFrom="paragraph">
              <wp:posOffset>0</wp:posOffset>
            </wp:positionV>
            <wp:extent cx="5949950" cy="6224270"/>
            <wp:effectExtent l="0" t="0" r="0" b="508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2">
                      <a:extLst>
                        <a:ext uri="{28A0092B-C50C-407E-A947-70E740481C1C}">
                          <a14:useLocalDpi xmlns:a14="http://schemas.microsoft.com/office/drawing/2010/main" val="0"/>
                        </a:ext>
                      </a:extLst>
                    </a:blip>
                    <a:stretch>
                      <a:fillRect/>
                    </a:stretch>
                  </pic:blipFill>
                  <pic:spPr>
                    <a:xfrm>
                      <a:off x="0" y="0"/>
                      <a:ext cx="5949950" cy="6224270"/>
                    </a:xfrm>
                    <a:prstGeom prst="rect">
                      <a:avLst/>
                    </a:prstGeom>
                  </pic:spPr>
                </pic:pic>
              </a:graphicData>
            </a:graphic>
            <wp14:sizeRelH relativeFrom="margin">
              <wp14:pctWidth>0</wp14:pctWidth>
            </wp14:sizeRelH>
            <wp14:sizeRelV relativeFrom="margin">
              <wp14:pctHeight>0</wp14:pctHeight>
            </wp14:sizeRelV>
          </wp:anchor>
        </w:drawing>
      </w:r>
      <w:r>
        <w:t xml:space="preserve">Figure </w:t>
      </w:r>
      <w:fldSimple w:instr=" SEQ Figure \* ARABIC ">
        <w:r w:rsidR="009F7BC5">
          <w:rPr>
            <w:noProof/>
          </w:rPr>
          <w:t>9</w:t>
        </w:r>
      </w:fldSimple>
      <w:r>
        <w:rPr>
          <w:color w:val="000000"/>
        </w:rPr>
        <w:t xml:space="preserve">: </w:t>
      </w:r>
      <w:r w:rsidR="00E41539">
        <w:rPr>
          <w:color w:val="000000"/>
        </w:rPr>
        <w:t>Requirement Results</w:t>
      </w:r>
      <w:bookmarkEnd w:id="78"/>
    </w:p>
    <w:p w14:paraId="4368327B" w14:textId="77777777" w:rsidR="001E334A" w:rsidRPr="00A615D4" w:rsidRDefault="001E334A" w:rsidP="001E334A">
      <w:pPr>
        <w:keepLines/>
        <w:pBdr>
          <w:top w:val="nil"/>
          <w:left w:val="nil"/>
          <w:bottom w:val="nil"/>
          <w:right w:val="nil"/>
          <w:between w:val="nil"/>
        </w:pBdr>
        <w:spacing w:after="240" w:line="240" w:lineRule="auto"/>
        <w:ind w:left="851" w:right="851"/>
        <w:rPr>
          <w:rStyle w:val="TEXTZchn"/>
          <w:rFonts w:eastAsia="Times New Roman"/>
          <w:i/>
          <w:sz w:val="20"/>
          <w:szCs w:val="20"/>
        </w:rPr>
      </w:pPr>
      <w:r>
        <w:rPr>
          <w:rFonts w:ascii="Times New Roman" w:eastAsia="Times New Roman" w:hAnsi="Times New Roman" w:cs="Times New Roman"/>
          <w:i/>
          <w:color w:val="000000"/>
          <w:sz w:val="20"/>
          <w:szCs w:val="20"/>
        </w:rPr>
        <w:t>Source: own analysis</w:t>
      </w:r>
    </w:p>
    <w:p w14:paraId="26A27921" w14:textId="0F657EF7" w:rsidR="001E334A" w:rsidRPr="001E334A" w:rsidRDefault="001E334A" w:rsidP="001E334A">
      <w:pPr>
        <w:pStyle w:val="TEXT"/>
      </w:pPr>
    </w:p>
    <w:p w14:paraId="1E9695F8" w14:textId="59E96DFD" w:rsidR="00507D23" w:rsidRDefault="00507D23" w:rsidP="00507D23">
      <w:pPr>
        <w:pStyle w:val="berschrift1"/>
      </w:pPr>
      <w:bookmarkStart w:id="79" w:name="_Toc84274717"/>
      <w:bookmarkStart w:id="80" w:name="_Toc84706459"/>
      <w:r>
        <w:lastRenderedPageBreak/>
        <w:t xml:space="preserve">Implementation of </w:t>
      </w:r>
      <w:r w:rsidR="00D63477">
        <w:t>a Student Performance Monitoring Tool</w:t>
      </w:r>
      <w:bookmarkEnd w:id="79"/>
      <w:bookmarkEnd w:id="80"/>
    </w:p>
    <w:p w14:paraId="01FD7CE8" w14:textId="5A6F44E9" w:rsidR="00507D23" w:rsidRDefault="00507D23" w:rsidP="00507D23">
      <w:pPr>
        <w:pStyle w:val="TEXT"/>
      </w:pPr>
      <w:r>
        <w:t xml:space="preserve">In this chapter, the elicited requirements from chapter 3, will be described and implemented into the prototype. </w:t>
      </w:r>
      <w:r w:rsidR="00D23EC2">
        <w:t xml:space="preserve">Therefore the overall structure of the following chapters is identical to the previous sequences. </w:t>
      </w:r>
      <w:r>
        <w:t>More specific</w:t>
      </w:r>
      <w:r w:rsidR="00A442D7">
        <w:t>ally</w:t>
      </w:r>
      <w:r>
        <w:t>, the development process will be explained in detail in order</w:t>
      </w:r>
      <w:r w:rsidR="00D23EC2">
        <w:t>,</w:t>
      </w:r>
      <w:r>
        <w:t xml:space="preserve"> to comprehend the process.</w:t>
      </w:r>
      <w:r w:rsidR="00D23EC2">
        <w:t xml:space="preserve"> </w:t>
      </w:r>
    </w:p>
    <w:p w14:paraId="232E32B4" w14:textId="1088163B" w:rsidR="00E34EB0" w:rsidRDefault="00E34EB0" w:rsidP="00E34EB0">
      <w:pPr>
        <w:pStyle w:val="berschrift2"/>
        <w:jc w:val="both"/>
        <w:rPr>
          <w:color w:val="0D0D0D"/>
        </w:rPr>
      </w:pPr>
      <w:bookmarkStart w:id="81" w:name="_Toc84274718"/>
      <w:bookmarkStart w:id="82" w:name="_Toc84706460"/>
      <w:r>
        <w:rPr>
          <w:color w:val="0D0D0D"/>
        </w:rPr>
        <w:t>Methodology</w:t>
      </w:r>
      <w:bookmarkEnd w:id="81"/>
      <w:bookmarkEnd w:id="82"/>
      <w:r>
        <w:rPr>
          <w:color w:val="0D0D0D"/>
        </w:rPr>
        <w:t xml:space="preserve"> </w:t>
      </w:r>
    </w:p>
    <w:p w14:paraId="7965B97F" w14:textId="6073B98F" w:rsidR="00F17322" w:rsidRDefault="00D23EC2" w:rsidP="00D23EC2">
      <w:pPr>
        <w:pStyle w:val="TEXT"/>
      </w:pPr>
      <w:r>
        <w:t xml:space="preserve">There are many methods for the development process of </w:t>
      </w:r>
      <w:r w:rsidR="00F17322">
        <w:t>s</w:t>
      </w:r>
      <w:r>
        <w:t xml:space="preserve">oftware, </w:t>
      </w:r>
      <w:r w:rsidR="00F17322">
        <w:t>W</w:t>
      </w:r>
      <w:r>
        <w:t>aterfall,</w:t>
      </w:r>
      <w:r w:rsidR="00F17322">
        <w:t xml:space="preserve"> Extreme Programming</w:t>
      </w:r>
      <w:r>
        <w:t>, and SCRUM. Nevertheless</w:t>
      </w:r>
      <w:r w:rsidR="00A442D7">
        <w:t>,</w:t>
      </w:r>
      <w:r>
        <w:t xml:space="preserve"> an important factor in modern software development is to be agile.</w:t>
      </w:r>
      <w:r w:rsidR="00F17322">
        <w:t xml:space="preserve"> This allows </w:t>
      </w:r>
      <w:r w:rsidR="00A442D7">
        <w:t>being</w:t>
      </w:r>
      <w:r w:rsidR="00F17322">
        <w:t xml:space="preserve"> able to deliver fast, acknowledge change requests, change quickly, and change often</w:t>
      </w:r>
      <w:r w:rsidR="00FA1B31">
        <w:t xml:space="preserve"> </w:t>
      </w:r>
      <w:r w:rsidR="00FA1B31">
        <w:fldChar w:fldCharType="begin"/>
      </w:r>
      <w:r w:rsidR="00FA1B31">
        <w:instrText xml:space="preserve"> ADDIN EN.CITE &lt;EndNote&gt;&lt;Cite&gt;&lt;Author&gt;Cohen&lt;/Author&gt;&lt;Year&gt;2003&lt;/Year&gt;&lt;RecNum&gt;32&lt;/RecNum&gt;&lt;DisplayText&gt;(Cohen, Lindvall, &amp;amp; Costa, 2003)&lt;/DisplayText&gt;&lt;record&gt;&lt;rec-number&gt;32&lt;/rec-number&gt;&lt;foreign-keys&gt;&lt;key app="EN" db-id="rt9ev2zxe50fxpesrtnvzwrk5zsdpaweetzw" timestamp="1631627056"&gt;32&lt;/key&gt;&lt;/foreign-keys&gt;&lt;ref-type name="Journal Article"&gt;17&lt;/ref-type&gt;&lt;contributors&gt;&lt;authors&gt;&lt;author&gt;Cohen, David&lt;/author&gt;&lt;author&gt;Lindvall, Mikael&lt;/author&gt;&lt;author&gt;Costa, Patricia&lt;/author&gt;&lt;/authors&gt;&lt;/contributors&gt;&lt;titles&gt;&lt;title&gt;Agile software development&lt;/title&gt;&lt;secondary-title&gt;DACS SOAR Report&lt;/secondary-title&gt;&lt;/titles&gt;&lt;periodical&gt;&lt;full-title&gt;DACS SOAR Report&lt;/full-title&gt;&lt;/periodical&gt;&lt;pages&gt;2003&lt;/pages&gt;&lt;volume&gt;11&lt;/volume&gt;&lt;dates&gt;&lt;year&gt;2003&lt;/year&gt;&lt;/dates&gt;&lt;urls&gt;&lt;/urls&gt;&lt;/record&gt;&lt;/Cite&gt;&lt;/EndNote&gt;</w:instrText>
      </w:r>
      <w:r w:rsidR="00FA1B31">
        <w:fldChar w:fldCharType="separate"/>
      </w:r>
      <w:r w:rsidR="00FA1B31">
        <w:rPr>
          <w:noProof/>
        </w:rPr>
        <w:t>(Cohen, Lindvall, &amp; Costa, 2003)</w:t>
      </w:r>
      <w:r w:rsidR="00FA1B31">
        <w:fldChar w:fldCharType="end"/>
      </w:r>
      <w:r w:rsidR="00F17322">
        <w:t xml:space="preserve">. </w:t>
      </w:r>
      <w:r w:rsidR="00FA1B31">
        <w:t xml:space="preserve">Additionally, Beck et al. defined </w:t>
      </w:r>
      <w:r w:rsidR="0074313A">
        <w:t xml:space="preserve">a total of 12 </w:t>
      </w:r>
      <w:r w:rsidR="00FA1B31">
        <w:t xml:space="preserve">principles for agile software development, which </w:t>
      </w:r>
      <w:r w:rsidR="0074313A">
        <w:t xml:space="preserve">also </w:t>
      </w:r>
      <w:r w:rsidR="00FA1B31">
        <w:t xml:space="preserve">supports </w:t>
      </w:r>
      <w:r w:rsidR="0074313A">
        <w:t>some</w:t>
      </w:r>
      <w:r w:rsidR="00FA1B31">
        <w:t xml:space="preserve"> values from Cohen.</w:t>
      </w:r>
      <w:r w:rsidR="0074313A">
        <w:t xml:space="preserve"> </w:t>
      </w:r>
      <w:r w:rsidR="00FA1B31">
        <w:t xml:space="preserve">The change requests are defined at Beck et al. as “Welcome changing requirements, even late in development. Agile processes harness change for customer’s competitive advantage” </w:t>
      </w:r>
      <w:r w:rsidR="00FA1B31">
        <w:fldChar w:fldCharType="begin"/>
      </w:r>
      <w:r w:rsidR="00FA1B31">
        <w:instrText xml:space="preserve"> ADDIN EN.CITE &lt;EndNote&gt;&lt;Cite&gt;&lt;Author&gt;Beck&lt;/Author&gt;&lt;Year&gt;2001&lt;/Year&gt;&lt;RecNum&gt;33&lt;/RecNum&gt;&lt;DisplayText&gt;(Beck et al., 2001)&lt;/DisplayText&gt;&lt;record&gt;&lt;rec-number&gt;33&lt;/rec-number&gt;&lt;foreign-keys&gt;&lt;key app="EN" db-id="rt9ev2zxe50fxpesrtnvzwrk5zsdpaweetzw" timestamp="1631627091"&gt;33&lt;/key&gt;&lt;/foreign-keys&gt;&lt;ref-type name="Journal Article"&gt;17&lt;/ref-type&gt;&lt;contributors&gt;&lt;authors&gt;&lt;author&gt;Beck, Kent&lt;/author&gt;&lt;author&gt;Beedle, Mike&lt;/author&gt;&lt;author&gt;Van Bennekum, Arie&lt;/author&gt;&lt;author&gt;Cockburn, Alistair&lt;/author&gt;&lt;author&gt;Cunningham, Ward&lt;/author&gt;&lt;author&gt;Fowler, Martin&lt;/author&gt;&lt;author&gt;Grenning, James&lt;/author&gt;&lt;author&gt;Highsmith, Jim&lt;/author&gt;&lt;author&gt;Hunt, Andrew&lt;/author&gt;&lt;author&gt;Jeffries, Ron&lt;/author&gt;&lt;/authors&gt;&lt;/contributors&gt;&lt;titles&gt;&lt;title&gt;Manifesto for agile software development&lt;/title&gt;&lt;/titles&gt;&lt;dates&gt;&lt;year&gt;2001&lt;/year&gt;&lt;/dates&gt;&lt;urls&gt;&lt;/urls&gt;&lt;/record&gt;&lt;/Cite&gt;&lt;/EndNote&gt;</w:instrText>
      </w:r>
      <w:r w:rsidR="00FA1B31">
        <w:fldChar w:fldCharType="separate"/>
      </w:r>
      <w:r w:rsidR="00FA1B31">
        <w:rPr>
          <w:noProof/>
        </w:rPr>
        <w:t>(Beck et al., 2001)</w:t>
      </w:r>
      <w:r w:rsidR="00FA1B31">
        <w:fldChar w:fldCharType="end"/>
      </w:r>
      <w:r w:rsidR="00FA1B31">
        <w:t xml:space="preserve">. </w:t>
      </w:r>
      <w:r w:rsidR="0074313A">
        <w:t xml:space="preserve">Next to the principles, it is important to accept the term, which is formulated by Schwaber “[…] the development process is unpredictable” </w:t>
      </w:r>
      <w:r w:rsidR="0074313A">
        <w:fldChar w:fldCharType="begin"/>
      </w:r>
      <w:r w:rsidR="0074313A">
        <w:instrText xml:space="preserve"> ADDIN EN.CITE &lt;EndNote&gt;&lt;Cite ExcludeAuth="1"&gt;&lt;Author&gt;Cohen&lt;/Author&gt;&lt;Year&gt;2003&lt;/Year&gt;&lt;RecNum&gt;32&lt;/RecNum&gt;&lt;DisplayText&gt;(2003)&lt;/DisplayText&gt;&lt;record&gt;&lt;rec-number&gt;32&lt;/rec-number&gt;&lt;foreign-keys&gt;&lt;key app="EN" db-id="rt9ev2zxe50fxpesrtnvzwrk5zsdpaweetzw" timestamp="1631627056"&gt;32&lt;/key&gt;&lt;/foreign-keys&gt;&lt;ref-type name="Journal Article"&gt;17&lt;/ref-type&gt;&lt;contributors&gt;&lt;authors&gt;&lt;author&gt;Cohen, David&lt;/author&gt;&lt;author&gt;Lindvall, Mikael&lt;/author&gt;&lt;author&gt;Costa, Patricia&lt;/author&gt;&lt;/authors&gt;&lt;/contributors&gt;&lt;titles&gt;&lt;title&gt;Agile software development&lt;/title&gt;&lt;secondary-title&gt;DACS SOAR Report&lt;/secondary-title&gt;&lt;/titles&gt;&lt;periodical&gt;&lt;full-title&gt;DACS SOAR Report&lt;/full-title&gt;&lt;/periodical&gt;&lt;pages&gt;2003&lt;/pages&gt;&lt;volume&gt;11&lt;/volume&gt;&lt;dates&gt;&lt;year&gt;2003&lt;/year&gt;&lt;/dates&gt;&lt;urls&gt;&lt;/urls&gt;&lt;/record&gt;&lt;/Cite&gt;&lt;/EndNote&gt;</w:instrText>
      </w:r>
      <w:r w:rsidR="0074313A">
        <w:fldChar w:fldCharType="separate"/>
      </w:r>
      <w:r w:rsidR="0074313A">
        <w:rPr>
          <w:noProof/>
        </w:rPr>
        <w:t>(2003)</w:t>
      </w:r>
      <w:r w:rsidR="0074313A">
        <w:fldChar w:fldCharType="end"/>
      </w:r>
      <w:r w:rsidR="0074313A">
        <w:t xml:space="preserve">. </w:t>
      </w:r>
      <w:r w:rsidR="00316E46">
        <w:t xml:space="preserve">The key principles of Scrum are small working teams that maximize communication and minimize overhead. </w:t>
      </w:r>
      <w:r w:rsidR="005828BB">
        <w:t>Furthermore</w:t>
      </w:r>
      <w:r w:rsidR="00A442D7">
        <w:t>,</w:t>
      </w:r>
      <w:r w:rsidR="005828BB">
        <w:t xml:space="preserve"> t</w:t>
      </w:r>
      <w:r w:rsidR="00316E46">
        <w:t xml:space="preserve">he adaptability to technical or market changes to ensure the best possible product. The construction of executables, that can be “inspected, adjusted, tested, documented, and build on” </w:t>
      </w:r>
      <w:r w:rsidR="00316E46">
        <w:fldChar w:fldCharType="begin"/>
      </w:r>
      <w:r w:rsidR="00316E46">
        <w:instrText xml:space="preserve"> ADDIN EN.CITE &lt;EndNote&gt;&lt;Cite&gt;&lt;Author&gt;Cohen&lt;/Author&gt;&lt;Year&gt;2003&lt;/Year&gt;&lt;RecNum&gt;32&lt;/RecNum&gt;&lt;DisplayText&gt;(Cohen et al., 2003)&lt;/DisplayText&gt;&lt;record&gt;&lt;rec-number&gt;32&lt;/rec-number&gt;&lt;foreign-keys&gt;&lt;key app="EN" db-id="rt9ev2zxe50fxpesrtnvzwrk5zsdpaweetzw" timestamp="1631627056"&gt;32&lt;/key&gt;&lt;/foreign-keys&gt;&lt;ref-type name="Journal Article"&gt;17&lt;/ref-type&gt;&lt;contributors&gt;&lt;authors&gt;&lt;author&gt;Cohen, David&lt;/author&gt;&lt;author&gt;Lindvall, Mikael&lt;/author&gt;&lt;author&gt;Costa, Patricia&lt;/author&gt;&lt;/authors&gt;&lt;/contributors&gt;&lt;titles&gt;&lt;title&gt;Agile software development&lt;/title&gt;&lt;secondary-title&gt;DACS SOAR Report&lt;/secondary-title&gt;&lt;/titles&gt;&lt;periodical&gt;&lt;full-title&gt;DACS SOAR Report&lt;/full-title&gt;&lt;/periodical&gt;&lt;pages&gt;2003&lt;/pages&gt;&lt;volume&gt;11&lt;/volume&gt;&lt;dates&gt;&lt;year&gt;2003&lt;/year&gt;&lt;/dates&gt;&lt;urls&gt;&lt;/urls&gt;&lt;/record&gt;&lt;/Cite&gt;&lt;/EndNote&gt;</w:instrText>
      </w:r>
      <w:r w:rsidR="00316E46">
        <w:fldChar w:fldCharType="separate"/>
      </w:r>
      <w:r w:rsidR="00316E46">
        <w:rPr>
          <w:noProof/>
        </w:rPr>
        <w:t>(Cohen et al., 2003)</w:t>
      </w:r>
      <w:r w:rsidR="00316E46">
        <w:fldChar w:fldCharType="end"/>
      </w:r>
      <w:r w:rsidR="00316E46">
        <w:t xml:space="preserve">. </w:t>
      </w:r>
      <w:r w:rsidR="005828BB">
        <w:t xml:space="preserve">Additionally, the teamwork, and portioning of the work, into low coupled packets. The constant testing and documentation of the product, while the implementation process. Lastly, the ability to declare a product to done when required </w:t>
      </w:r>
      <w:r w:rsidR="005828BB">
        <w:fldChar w:fldCharType="begin"/>
      </w:r>
      <w:r w:rsidR="005828BB">
        <w:instrText xml:space="preserve"> ADDIN EN.CITE &lt;EndNote&gt;&lt;Cite&gt;&lt;Author&gt;Cohen&lt;/Author&gt;&lt;Year&gt;2003&lt;/Year&gt;&lt;RecNum&gt;32&lt;/RecNum&gt;&lt;DisplayText&gt;(Cohen et al., 2003)&lt;/DisplayText&gt;&lt;record&gt;&lt;rec-number&gt;32&lt;/rec-number&gt;&lt;foreign-keys&gt;&lt;key app="EN" db-id="rt9ev2zxe50fxpesrtnvzwrk5zsdpaweetzw" timestamp="1631627056"&gt;32&lt;/key&gt;&lt;/foreign-keys&gt;&lt;ref-type name="Journal Article"&gt;17&lt;/ref-type&gt;&lt;contributors&gt;&lt;authors&gt;&lt;author&gt;Cohen, David&lt;/author&gt;&lt;author&gt;Lindvall, Mikael&lt;/author&gt;&lt;author&gt;Costa, Patricia&lt;/author&gt;&lt;/authors&gt;&lt;/contributors&gt;&lt;titles&gt;&lt;title&gt;Agile software development&lt;/title&gt;&lt;secondary-title&gt;DACS SOAR Report&lt;/secondary-title&gt;&lt;/titles&gt;&lt;periodical&gt;&lt;full-title&gt;DACS SOAR Report&lt;/full-title&gt;&lt;/periodical&gt;&lt;pages&gt;2003&lt;/pages&gt;&lt;volume&gt;11&lt;/volume&gt;&lt;dates&gt;&lt;year&gt;2003&lt;/year&gt;&lt;/dates&gt;&lt;urls&gt;&lt;/urls&gt;&lt;/record&gt;&lt;/Cite&gt;&lt;/EndNote&gt;</w:instrText>
      </w:r>
      <w:r w:rsidR="005828BB">
        <w:fldChar w:fldCharType="separate"/>
      </w:r>
      <w:r w:rsidR="005828BB">
        <w:rPr>
          <w:noProof/>
        </w:rPr>
        <w:t>(Cohen et al., 2003)</w:t>
      </w:r>
      <w:r w:rsidR="005828BB">
        <w:fldChar w:fldCharType="end"/>
      </w:r>
      <w:r w:rsidR="005828BB">
        <w:t xml:space="preserve">.  </w:t>
      </w:r>
    </w:p>
    <w:p w14:paraId="7EB58D0F" w14:textId="54F60E69" w:rsidR="000476FD" w:rsidRDefault="00F17322" w:rsidP="00D23EC2">
      <w:pPr>
        <w:pStyle w:val="TEXT"/>
      </w:pPr>
      <w:r>
        <w:t xml:space="preserve">As Scrum is more of </w:t>
      </w:r>
      <w:r w:rsidR="00A442D7">
        <w:t>a</w:t>
      </w:r>
      <w:r>
        <w:t xml:space="preserve"> widely used method, the implementation</w:t>
      </w:r>
      <w:r w:rsidR="00FA1B31">
        <w:t xml:space="preserve"> process</w:t>
      </w:r>
      <w:r>
        <w:t xml:space="preserve"> of the monitoring tool will also </w:t>
      </w:r>
      <w:r w:rsidR="00FA1B31">
        <w:t>be done</w:t>
      </w:r>
      <w:r>
        <w:t xml:space="preserve"> </w:t>
      </w:r>
      <w:r w:rsidR="00FA1B31">
        <w:t xml:space="preserve">with the Scrum methodology. </w:t>
      </w:r>
      <w:r w:rsidR="0074313A" w:rsidRPr="0074313A">
        <w:t>In order</w:t>
      </w:r>
      <w:r w:rsidR="000476FD">
        <w:t xml:space="preserve"> </w:t>
      </w:r>
      <w:r w:rsidR="0074313A" w:rsidRPr="0074313A">
        <w:t xml:space="preserve">to get </w:t>
      </w:r>
      <w:r w:rsidR="0074313A">
        <w:t>a better understanding of the scrum method</w:t>
      </w:r>
      <w:r w:rsidR="0074313A" w:rsidRPr="0074313A">
        <w:t xml:space="preserve">, </w:t>
      </w:r>
      <w:r w:rsidR="0074313A">
        <w:t>the Scrum lifecycle is visualized in Figure</w:t>
      </w:r>
      <w:r w:rsidR="000476FD">
        <w:t xml:space="preserve"> </w:t>
      </w:r>
      <w:r w:rsidR="0074313A">
        <w:t>1</w:t>
      </w:r>
      <w:r w:rsidR="002C01B7">
        <w:t>0</w:t>
      </w:r>
      <w:r w:rsidR="0074313A">
        <w:t xml:space="preserve"> and will</w:t>
      </w:r>
      <w:r w:rsidR="000476FD">
        <w:t xml:space="preserve"> explain more in detail in the following sequence</w:t>
      </w:r>
      <w:r w:rsidR="00A442D7">
        <w:t>s</w:t>
      </w:r>
      <w:r w:rsidR="0074313A">
        <w:t xml:space="preserve">. </w:t>
      </w:r>
    </w:p>
    <w:p w14:paraId="6B782923" w14:textId="432471C6" w:rsidR="00D23EC2" w:rsidRDefault="0074313A" w:rsidP="00D23EC2">
      <w:pPr>
        <w:pStyle w:val="TEXT"/>
      </w:pPr>
      <w:r>
        <w:t>The scrum lifecycle model starts with th</w:t>
      </w:r>
      <w:r w:rsidR="008E6D9D">
        <w:t>e pre-sprint planning, where the functionalities and features are depicted from the product backlog, with the important factor</w:t>
      </w:r>
      <w:r w:rsidR="00C26896">
        <w:t xml:space="preserve"> that the depicted features are collected inside the sprint backlog, which is a set of prioritized functionalities, that need to be implemented in the following sprint</w:t>
      </w:r>
      <w:r w:rsidR="008E6D9D">
        <w:t>. The Product Backlog</w:t>
      </w:r>
      <w:r w:rsidR="00C26896">
        <w:t xml:space="preserve">, where the features are depicted, </w:t>
      </w:r>
      <w:r w:rsidR="008E6D9D">
        <w:t xml:space="preserve">is basically </w:t>
      </w:r>
      <w:r w:rsidR="00C26896">
        <w:t xml:space="preserve">a </w:t>
      </w:r>
      <w:r w:rsidR="008E6D9D">
        <w:t xml:space="preserve">whole </w:t>
      </w:r>
      <w:r w:rsidR="00C26896">
        <w:t xml:space="preserve">set of </w:t>
      </w:r>
      <w:r w:rsidR="008E6D9D">
        <w:t>functionalit</w:t>
      </w:r>
      <w:r w:rsidR="00C26896">
        <w:t xml:space="preserve">ies that are requested from the </w:t>
      </w:r>
      <w:r w:rsidR="008E6D9D">
        <w:t>software</w:t>
      </w:r>
      <w:r w:rsidR="00C26896">
        <w:t xml:space="preserve"> </w:t>
      </w:r>
      <w:r w:rsidR="00C26896">
        <w:fldChar w:fldCharType="begin"/>
      </w:r>
      <w:r w:rsidR="00C26896">
        <w:instrText xml:space="preserve"> ADDIN EN.CITE &lt;EndNote&gt;&lt;Cite&gt;&lt;Author&gt;Cohen&lt;/Author&gt;&lt;Year&gt;2003&lt;/Year&gt;&lt;RecNum&gt;32&lt;/RecNum&gt;&lt;DisplayText&gt;(Cohen et al., 2003)&lt;/DisplayText&gt;&lt;record&gt;&lt;rec-number&gt;32&lt;/rec-number&gt;&lt;foreign-keys&gt;&lt;key app="EN" db-id="rt9ev2zxe50fxpesrtnvzwrk5zsdpaweetzw" timestamp="1631627056"&gt;32&lt;/key&gt;&lt;/foreign-keys&gt;&lt;ref-type name="Journal Article"&gt;17&lt;/ref-type&gt;&lt;contributors&gt;&lt;authors&gt;&lt;author&gt;Cohen, David&lt;/author&gt;&lt;author&gt;Lindvall, Mikael&lt;/author&gt;&lt;author&gt;Costa, Patricia&lt;/author&gt;&lt;/authors&gt;&lt;/contributors&gt;&lt;titles&gt;&lt;title&gt;Agile software development&lt;/title&gt;&lt;secondary-title&gt;DACS SOAR Report&lt;/secondary-title&gt;&lt;/titles&gt;&lt;periodical&gt;&lt;full-title&gt;DACS SOAR Report&lt;/full-title&gt;&lt;/periodical&gt;&lt;pages&gt;2003&lt;/pages&gt;&lt;volume&gt;11&lt;/volume&gt;&lt;dates&gt;&lt;year&gt;2003&lt;/year&gt;&lt;/dates&gt;&lt;urls&gt;&lt;/urls&gt;&lt;/record&gt;&lt;/Cite&gt;&lt;/EndNote&gt;</w:instrText>
      </w:r>
      <w:r w:rsidR="00C26896">
        <w:fldChar w:fldCharType="separate"/>
      </w:r>
      <w:r w:rsidR="00C26896">
        <w:rPr>
          <w:noProof/>
        </w:rPr>
        <w:t>(Cohen et al., 2003)</w:t>
      </w:r>
      <w:r w:rsidR="00C26896">
        <w:fldChar w:fldCharType="end"/>
      </w:r>
      <w:r w:rsidR="00C26896">
        <w:t xml:space="preserve">. </w:t>
      </w:r>
    </w:p>
    <w:p w14:paraId="26743BF6" w14:textId="6E903D32" w:rsidR="00C26896" w:rsidRDefault="00C26896" w:rsidP="00C26896">
      <w:pPr>
        <w:pStyle w:val="TEXT"/>
      </w:pPr>
      <w:r>
        <w:t>The next step inside the process is the Sprint, which has a time span of 2 to 4 weeks – time span can vary. The Sprint realizes the implementation of the features gathered in the sprint backlog. It is important to note that the sprint backlog does not change during this process. It is not possible to add functionalities to the sprint backlog. The developers can select the features</w:t>
      </w:r>
      <w:r w:rsidR="00946F0E">
        <w:t xml:space="preserve"> from the sprint backlog,</w:t>
      </w:r>
      <w:r>
        <w:t xml:space="preserve"> that </w:t>
      </w:r>
      <w:r w:rsidR="00946F0E">
        <w:t>they want to implement. Additionally</w:t>
      </w:r>
      <w:r w:rsidR="00A442D7">
        <w:t>,</w:t>
      </w:r>
      <w:r w:rsidR="00946F0E">
        <w:t xml:space="preserve"> the Sprint has a Daily Scrum Meeting, which is essential for the overall success of the Sprint.</w:t>
      </w:r>
      <w:r w:rsidR="006D18CD">
        <w:t xml:space="preserve"> The daily meetings enhance the overall communication of the team members and customers, and additionally informs all participants, who are involved in the project, about the status of the project, identify problems encountered, and keep the participants active and motivated on the common goal</w:t>
      </w:r>
      <w:r w:rsidR="00A442D7">
        <w:t xml:space="preserve"> </w:t>
      </w:r>
      <w:r w:rsidR="00A442D7">
        <w:fldChar w:fldCharType="begin"/>
      </w:r>
      <w:r w:rsidR="00A442D7">
        <w:instrText xml:space="preserve"> ADDIN EN.CITE &lt;EndNote&gt;&lt;Cite&gt;&lt;Author&gt;Cohen&lt;/Author&gt;&lt;Year&gt;2003&lt;/Year&gt;&lt;RecNum&gt;32&lt;/RecNum&gt;&lt;DisplayText&gt;(Cohen et al., 2003)&lt;/DisplayText&gt;&lt;record&gt;&lt;rec-number&gt;32&lt;/rec-number&gt;&lt;foreign-keys&gt;&lt;key app="EN" db-id="rt9ev2zxe50fxpesrtnvzwrk5zsdpaweetzw" timestamp="1631627056"&gt;32&lt;/key&gt;&lt;/foreign-keys&gt;&lt;ref-type name="Journal Article"&gt;17&lt;/ref-type&gt;&lt;contributors&gt;&lt;authors&gt;&lt;author&gt;Cohen, David&lt;/author&gt;&lt;author&gt;Lindvall, Mikael&lt;/author&gt;&lt;author&gt;Costa, Patricia&lt;/author&gt;&lt;/authors&gt;&lt;/contributors&gt;&lt;titles&gt;&lt;title&gt;Agile software development&lt;/title&gt;&lt;secondary-title&gt;DACS SOAR Report&lt;/secondary-title&gt;&lt;/titles&gt;&lt;periodical&gt;&lt;full-title&gt;DACS SOAR Report&lt;/full-title&gt;&lt;/periodical&gt;&lt;pages&gt;2003&lt;/pages&gt;&lt;volume&gt;11&lt;/volume&gt;&lt;dates&gt;&lt;year&gt;2003&lt;/year&gt;&lt;/dates&gt;&lt;urls&gt;&lt;/urls&gt;&lt;/record&gt;&lt;/Cite&gt;&lt;/EndNote&gt;</w:instrText>
      </w:r>
      <w:r w:rsidR="00A442D7">
        <w:fldChar w:fldCharType="separate"/>
      </w:r>
      <w:r w:rsidR="00A442D7">
        <w:rPr>
          <w:noProof/>
        </w:rPr>
        <w:t>(Cohen et al., 2003)</w:t>
      </w:r>
      <w:r w:rsidR="00A442D7">
        <w:fldChar w:fldCharType="end"/>
      </w:r>
      <w:r w:rsidR="006D18CD">
        <w:t xml:space="preserve">. </w:t>
      </w:r>
    </w:p>
    <w:p w14:paraId="6636A54C" w14:textId="2E888A98" w:rsidR="00316E46" w:rsidRPr="00316E46" w:rsidRDefault="00316E46" w:rsidP="00316E46">
      <w:pPr>
        <w:pStyle w:val="TEXT"/>
      </w:pPr>
      <w:r>
        <w:lastRenderedPageBreak/>
        <w:t>Lastly</w:t>
      </w:r>
      <w:r w:rsidR="00A442D7">
        <w:t>,</w:t>
      </w:r>
      <w:r>
        <w:t xml:space="preserve"> the Post</w:t>
      </w:r>
      <w:r w:rsidRPr="00316E46">
        <w:t xml:space="preserve">-Sprint </w:t>
      </w:r>
      <w:r>
        <w:t>meeting, where after the sprint a meeting is held to analyze the project progress and visualize the current implemented software</w:t>
      </w:r>
      <w:r w:rsidR="00A442D7">
        <w:t xml:space="preserve"> </w:t>
      </w:r>
      <w:r w:rsidR="00A442D7">
        <w:fldChar w:fldCharType="begin"/>
      </w:r>
      <w:r w:rsidR="00A442D7">
        <w:instrText xml:space="preserve"> ADDIN EN.CITE &lt;EndNote&gt;&lt;Cite&gt;&lt;Author&gt;Cohen&lt;/Author&gt;&lt;Year&gt;2003&lt;/Year&gt;&lt;RecNum&gt;32&lt;/RecNum&gt;&lt;DisplayText&gt;(Cohen et al., 2003)&lt;/DisplayText&gt;&lt;record&gt;&lt;rec-number&gt;32&lt;/rec-number&gt;&lt;foreign-keys&gt;&lt;key app="EN" db-id="rt9ev2zxe50fxpesrtnvzwrk5zsdpaweetzw" timestamp="1631627056"&gt;32&lt;/key&gt;&lt;/foreign-keys&gt;&lt;ref-type name="Journal Article"&gt;17&lt;/ref-type&gt;&lt;contributors&gt;&lt;authors&gt;&lt;author&gt;Cohen, David&lt;/author&gt;&lt;author&gt;Lindvall, Mikael&lt;/author&gt;&lt;author&gt;Costa, Patricia&lt;/author&gt;&lt;/authors&gt;&lt;/contributors&gt;&lt;titles&gt;&lt;title&gt;Agile software development&lt;/title&gt;&lt;secondary-title&gt;DACS SOAR Report&lt;/secondary-title&gt;&lt;/titles&gt;&lt;periodical&gt;&lt;full-title&gt;DACS SOAR Report&lt;/full-title&gt;&lt;/periodical&gt;&lt;pages&gt;2003&lt;/pages&gt;&lt;volume&gt;11&lt;/volume&gt;&lt;dates&gt;&lt;year&gt;2003&lt;/year&gt;&lt;/dates&gt;&lt;urls&gt;&lt;/urls&gt;&lt;/record&gt;&lt;/Cite&gt;&lt;/EndNote&gt;</w:instrText>
      </w:r>
      <w:r w:rsidR="00A442D7">
        <w:fldChar w:fldCharType="separate"/>
      </w:r>
      <w:r w:rsidR="00A442D7">
        <w:rPr>
          <w:noProof/>
        </w:rPr>
        <w:t>(Cohen et al., 2003)</w:t>
      </w:r>
      <w:r w:rsidR="00A442D7">
        <w:fldChar w:fldCharType="end"/>
      </w:r>
      <w:r>
        <w:t xml:space="preserve">. </w:t>
      </w:r>
    </w:p>
    <w:p w14:paraId="322B9851" w14:textId="51CC2141" w:rsidR="00316E46" w:rsidRPr="00316E46" w:rsidRDefault="00316E46" w:rsidP="00316E46">
      <w:r>
        <w:rPr>
          <w:noProof/>
        </w:rPr>
        <w:drawing>
          <wp:anchor distT="0" distB="0" distL="114300" distR="114300" simplePos="0" relativeHeight="251673600" behindDoc="0" locked="0" layoutInCell="1" allowOverlap="1" wp14:anchorId="1E01566C" wp14:editId="33B31930">
            <wp:simplePos x="0" y="0"/>
            <wp:positionH relativeFrom="margin">
              <wp:posOffset>-28575</wp:posOffset>
            </wp:positionH>
            <wp:positionV relativeFrom="paragraph">
              <wp:posOffset>-317</wp:posOffset>
            </wp:positionV>
            <wp:extent cx="5760720" cy="2788920"/>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23">
                      <a:extLst>
                        <a:ext uri="{28A0092B-C50C-407E-A947-70E740481C1C}">
                          <a14:useLocalDpi xmlns:a14="http://schemas.microsoft.com/office/drawing/2010/main" val="0"/>
                        </a:ext>
                      </a:extLst>
                    </a:blip>
                    <a:stretch>
                      <a:fillRect/>
                    </a:stretch>
                  </pic:blipFill>
                  <pic:spPr>
                    <a:xfrm>
                      <a:off x="0" y="0"/>
                      <a:ext cx="5760720" cy="2788920"/>
                    </a:xfrm>
                    <a:prstGeom prst="rect">
                      <a:avLst/>
                    </a:prstGeom>
                  </pic:spPr>
                </pic:pic>
              </a:graphicData>
            </a:graphic>
          </wp:anchor>
        </w:drawing>
      </w:r>
    </w:p>
    <w:p w14:paraId="14D96910" w14:textId="0B461F87" w:rsidR="000476FD" w:rsidRDefault="000476FD" w:rsidP="000476FD">
      <w:pPr>
        <w:pStyle w:val="Beschriftung"/>
        <w:rPr>
          <w:b w:val="0"/>
          <w:color w:val="000000"/>
        </w:rPr>
      </w:pPr>
      <w:bookmarkStart w:id="83" w:name="_Toc84706487"/>
      <w:r>
        <w:t xml:space="preserve">Figure </w:t>
      </w:r>
      <w:fldSimple w:instr=" SEQ Figure \* ARABIC ">
        <w:r w:rsidR="009F7BC5">
          <w:rPr>
            <w:noProof/>
          </w:rPr>
          <w:t>10</w:t>
        </w:r>
      </w:fldSimple>
      <w:r>
        <w:rPr>
          <w:color w:val="000000"/>
        </w:rPr>
        <w:t>: Typical Scrum Lifecycle model</w:t>
      </w:r>
      <w:bookmarkEnd w:id="83"/>
      <w:r>
        <w:rPr>
          <w:color w:val="000000"/>
        </w:rPr>
        <w:t xml:space="preserve"> </w:t>
      </w:r>
    </w:p>
    <w:p w14:paraId="73A03751" w14:textId="09F60295" w:rsidR="000476FD" w:rsidRPr="001E334A" w:rsidRDefault="000476FD" w:rsidP="000476FD">
      <w:pPr>
        <w:keepLines/>
        <w:pBdr>
          <w:top w:val="nil"/>
          <w:left w:val="nil"/>
          <w:bottom w:val="nil"/>
          <w:right w:val="nil"/>
          <w:between w:val="nil"/>
        </w:pBdr>
        <w:spacing w:after="240" w:line="240" w:lineRule="auto"/>
        <w:ind w:left="851" w:right="851"/>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 xml:space="preserve">Source: adapted from mountain goat software </w:t>
      </w:r>
      <w:r w:rsidR="00C26896">
        <w:rPr>
          <w:rFonts w:ascii="Times New Roman" w:eastAsia="Times New Roman" w:hAnsi="Times New Roman" w:cs="Times New Roman"/>
          <w:i/>
          <w:color w:val="000000"/>
          <w:sz w:val="20"/>
          <w:szCs w:val="20"/>
        </w:rPr>
        <w:fldChar w:fldCharType="begin"/>
      </w:r>
      <w:r w:rsidR="00C26896">
        <w:rPr>
          <w:rFonts w:ascii="Times New Roman" w:eastAsia="Times New Roman" w:hAnsi="Times New Roman" w:cs="Times New Roman"/>
          <w:i/>
          <w:color w:val="000000"/>
          <w:sz w:val="20"/>
          <w:szCs w:val="20"/>
        </w:rPr>
        <w:instrText xml:space="preserve"> ADDIN EN.CITE &lt;EndNote&gt;&lt;Cite&gt;&lt;Author&gt;Software&lt;/Author&gt;&lt;Year&gt;2021&lt;/Year&gt;&lt;RecNum&gt;0&lt;/RecNum&gt;&lt;IDText&gt;Mountain Goat Software&lt;/IDText&gt;&lt;DisplayText&gt;(Software, 2021)&lt;/DisplayText&gt;&lt;record&gt;&lt;ref-type name="Online Multimedia"&gt;48&lt;/ref-type&gt;&lt;contributors&gt;&lt;authors&gt;&lt;author&gt;Software, Mountain Goat&lt;/author&gt;&lt;/authors&gt;&lt;/contributors&gt;&lt;titles&gt;&lt;title&gt;Mountain Goat Software&lt;/title&gt;&lt;secondary-title&gt;Mountain Goat Software&lt;/secondary-title&gt;&lt;/titles&gt;&lt;dates&gt;&lt;year&gt;2021&lt;/year&gt;&lt;/dates&gt;&lt;urls&gt;&lt;related-urls&gt;&lt;url&gt;https://www.mountaingoatsoftware.com/agile/scrum/resources/overview&lt;/url&gt;&lt;/related-urls&gt;&lt;/urls&gt;&lt;/record&gt;&lt;/Cite&gt;&lt;/EndNote&gt;</w:instrText>
      </w:r>
      <w:r w:rsidR="00C26896">
        <w:rPr>
          <w:rFonts w:ascii="Times New Roman" w:eastAsia="Times New Roman" w:hAnsi="Times New Roman" w:cs="Times New Roman"/>
          <w:i/>
          <w:color w:val="000000"/>
          <w:sz w:val="20"/>
          <w:szCs w:val="20"/>
        </w:rPr>
        <w:fldChar w:fldCharType="separate"/>
      </w:r>
      <w:r w:rsidR="00C26896">
        <w:rPr>
          <w:rFonts w:ascii="Times New Roman" w:eastAsia="Times New Roman" w:hAnsi="Times New Roman" w:cs="Times New Roman"/>
          <w:i/>
          <w:noProof/>
          <w:color w:val="000000"/>
          <w:sz w:val="20"/>
          <w:szCs w:val="20"/>
        </w:rPr>
        <w:t>(Software, 2021)</w:t>
      </w:r>
      <w:r w:rsidR="00C26896">
        <w:rPr>
          <w:rFonts w:ascii="Times New Roman" w:eastAsia="Times New Roman" w:hAnsi="Times New Roman" w:cs="Times New Roman"/>
          <w:i/>
          <w:color w:val="000000"/>
          <w:sz w:val="20"/>
          <w:szCs w:val="20"/>
        </w:rPr>
        <w:fldChar w:fldCharType="end"/>
      </w:r>
    </w:p>
    <w:p w14:paraId="424C41AB" w14:textId="7467A53C" w:rsidR="00152C6D" w:rsidRPr="00152C6D" w:rsidRDefault="00152C6D" w:rsidP="00152C6D">
      <w:pPr>
        <w:pStyle w:val="TEXT"/>
      </w:pPr>
      <w:r w:rsidRPr="00152C6D">
        <w:t>Next to the Scrum method, is the Kanban methodology, which is also an important factor within the development process. The Kanban has four principles, which are the start with what must be done now; changes are made gradually; respect current roles and responsibilities; encourage leadership at any hierarchical level</w:t>
      </w:r>
      <w:r w:rsidR="00F16039">
        <w:t xml:space="preserve"> </w:t>
      </w:r>
      <w:r w:rsidR="00E51ADD">
        <w:fldChar w:fldCharType="begin"/>
      </w:r>
      <w:r w:rsidR="00E51ADD">
        <w:instrText xml:space="preserve"> ADDIN EN.CITE &lt;EndNote&gt;&lt;Cite&gt;&lt;Author&gt;Mircea&lt;/Author&gt;&lt;Year&gt;2019&lt;/Year&gt;&lt;RecNum&gt;36&lt;/RecNum&gt;&lt;DisplayText&gt;(Mircea, 2019)&lt;/DisplayText&gt;&lt;record&gt;&lt;rec-number&gt;36&lt;/rec-number&gt;&lt;foreign-keys&gt;&lt;key app="EN" db-id="rt9ev2zxe50fxpesrtnvzwrk5zsdpaweetzw" timestamp="1631887707"&gt;36&lt;/key&gt;&lt;/foreign-keys&gt;&lt;ref-type name="Journal Article"&gt;17&lt;/ref-type&gt;&lt;contributors&gt;&lt;authors&gt;&lt;author&gt;Mircea, Elena&lt;/author&gt;&lt;/authors&gt;&lt;/contributors&gt;&lt;titles&gt;&lt;title&gt;Project management using Agile frameworks&lt;/title&gt;&lt;secondary-title&gt;Academy of Economic Studies. Economy Informatics&lt;/secondary-title&gt;&lt;/titles&gt;&lt;periodical&gt;&lt;full-title&gt;Academy of Economic Studies. Economy Informatics&lt;/full-title&gt;&lt;/periodical&gt;&lt;pages&gt;34-44&lt;/pages&gt;&lt;volume&gt;19&lt;/volume&gt;&lt;number&gt;1&lt;/number&gt;&lt;dates&gt;&lt;year&gt;2019&lt;/year&gt;&lt;/dates&gt;&lt;isbn&gt;1582-7941&lt;/isbn&gt;&lt;urls&gt;&lt;/urls&gt;&lt;/record&gt;&lt;/Cite&gt;&lt;/EndNote&gt;</w:instrText>
      </w:r>
      <w:r w:rsidR="00E51ADD">
        <w:fldChar w:fldCharType="separate"/>
      </w:r>
      <w:r w:rsidR="00E51ADD">
        <w:rPr>
          <w:noProof/>
        </w:rPr>
        <w:t>(Mircea, 2019)</w:t>
      </w:r>
      <w:r w:rsidR="00E51ADD">
        <w:fldChar w:fldCharType="end"/>
      </w:r>
      <w:r w:rsidRPr="00152C6D">
        <w:t>. Next to the principles, the best practices for implementing the Kanban Method into a team is the visualization of the work, where the team can see all steps of the project in different categories, or columns. Therefore the Kanban Board should be used</w:t>
      </w:r>
      <w:r w:rsidR="00E51ADD">
        <w:t xml:space="preserve">, and </w:t>
      </w:r>
      <w:r w:rsidRPr="00152C6D">
        <w:t>is structured as follows. The board has the columns Future, Next, Requirements Analyzation, Design, Development, Testing, Deploying, and Done. Inside the columns, except in the Future column,  all elements should be ordered based on values that are set by the team, which can be importance or difficulty</w:t>
      </w:r>
      <w:r w:rsidR="00E51ADD">
        <w:t xml:space="preserve"> </w:t>
      </w:r>
      <w:r w:rsidR="00E51ADD">
        <w:fldChar w:fldCharType="begin"/>
      </w:r>
      <w:r w:rsidR="00E51ADD">
        <w:instrText xml:space="preserve"> ADDIN EN.CITE &lt;EndNote&gt;&lt;Cite&gt;&lt;Author&gt;Mircea&lt;/Author&gt;&lt;Year&gt;2019&lt;/Year&gt;&lt;RecNum&gt;36&lt;/RecNum&gt;&lt;DisplayText&gt;(Mircea, 2019)&lt;/DisplayText&gt;&lt;record&gt;&lt;rec-number&gt;36&lt;/rec-number&gt;&lt;foreign-keys&gt;&lt;key app="EN" db-id="rt9ev2zxe50fxpesrtnvzwrk5zsdpaweetzw" timestamp="1631887707"&gt;36&lt;/key&gt;&lt;/foreign-keys&gt;&lt;ref-type name="Journal Article"&gt;17&lt;/ref-type&gt;&lt;contributors&gt;&lt;authors&gt;&lt;author&gt;Mircea, Elena&lt;/author&gt;&lt;/authors&gt;&lt;/contributors&gt;&lt;titles&gt;&lt;title&gt;Project management using Agile frameworks&lt;/title&gt;&lt;secondary-title&gt;Academy of Economic Studies. Economy Informatics&lt;/secondary-title&gt;&lt;/titles&gt;&lt;periodical&gt;&lt;full-title&gt;Academy of Economic Studies. Economy Informatics&lt;/full-title&gt;&lt;/periodical&gt;&lt;pages&gt;34-44&lt;/pages&gt;&lt;volume&gt;19&lt;/volume&gt;&lt;number&gt;1&lt;/number&gt;&lt;dates&gt;&lt;year&gt;2019&lt;/year&gt;&lt;/dates&gt;&lt;isbn&gt;1582-7941&lt;/isbn&gt;&lt;urls&gt;&lt;/urls&gt;&lt;/record&gt;&lt;/Cite&gt;&lt;/EndNote&gt;</w:instrText>
      </w:r>
      <w:r w:rsidR="00E51ADD">
        <w:fldChar w:fldCharType="separate"/>
      </w:r>
      <w:r w:rsidR="00E51ADD">
        <w:rPr>
          <w:noProof/>
        </w:rPr>
        <w:t>(Mircea, 2019)</w:t>
      </w:r>
      <w:r w:rsidR="00E51ADD">
        <w:fldChar w:fldCharType="end"/>
      </w:r>
      <w:r w:rsidRPr="00152C6D">
        <w:t>.  Another important practice is to make process policies explicit, so every team member has insight to all the processes, policies, and practices, which helps the overall communication and active collaboration of the team members</w:t>
      </w:r>
      <w:r w:rsidR="00E51ADD">
        <w:t xml:space="preserve"> </w:t>
      </w:r>
      <w:r w:rsidR="00E51ADD">
        <w:fldChar w:fldCharType="begin"/>
      </w:r>
      <w:r w:rsidR="00E51ADD">
        <w:instrText xml:space="preserve"> ADDIN EN.CITE &lt;EndNote&gt;&lt;Cite&gt;&lt;Author&gt;Mircea&lt;/Author&gt;&lt;Year&gt;2019&lt;/Year&gt;&lt;RecNum&gt;36&lt;/RecNum&gt;&lt;DisplayText&gt;(Mircea, 2019)&lt;/DisplayText&gt;&lt;record&gt;&lt;rec-number&gt;36&lt;/rec-number&gt;&lt;foreign-keys&gt;&lt;key app="EN" db-id="rt9ev2zxe50fxpesrtnvzwrk5zsdpaweetzw" timestamp="1631887707"&gt;36&lt;/key&gt;&lt;/foreign-keys&gt;&lt;ref-type name="Journal Article"&gt;17&lt;/ref-type&gt;&lt;contributors&gt;&lt;authors&gt;&lt;author&gt;Mircea, Elena&lt;/author&gt;&lt;/authors&gt;&lt;/contributors&gt;&lt;titles&gt;&lt;title&gt;Project management using Agile frameworks&lt;/title&gt;&lt;secondary-title&gt;Academy of Economic Studies. Economy Informatics&lt;/secondary-title&gt;&lt;/titles&gt;&lt;periodical&gt;&lt;full-title&gt;Academy of Economic Studies. Economy Informatics&lt;/full-title&gt;&lt;/periodical&gt;&lt;pages&gt;34-44&lt;/pages&gt;&lt;volume&gt;19&lt;/volume&gt;&lt;number&gt;1&lt;/number&gt;&lt;dates&gt;&lt;year&gt;2019&lt;/year&gt;&lt;/dates&gt;&lt;isbn&gt;1582-7941&lt;/isbn&gt;&lt;urls&gt;&lt;/urls&gt;&lt;/record&gt;&lt;/Cite&gt;&lt;/EndNote&gt;</w:instrText>
      </w:r>
      <w:r w:rsidR="00E51ADD">
        <w:fldChar w:fldCharType="separate"/>
      </w:r>
      <w:r w:rsidR="00E51ADD">
        <w:rPr>
          <w:noProof/>
        </w:rPr>
        <w:t>(Mircea, 2019)</w:t>
      </w:r>
      <w:r w:rsidR="00E51ADD">
        <w:fldChar w:fldCharType="end"/>
      </w:r>
      <w:r w:rsidRPr="00152C6D">
        <w:t>. </w:t>
      </w:r>
    </w:p>
    <w:p w14:paraId="02801DB5" w14:textId="2C53B621" w:rsidR="00152C6D" w:rsidRPr="00152C6D" w:rsidRDefault="00152C6D" w:rsidP="00152C6D">
      <w:pPr>
        <w:pStyle w:val="TEXT"/>
      </w:pPr>
      <w:r w:rsidRPr="00152C6D">
        <w:t>Because the overall implementation of the prototype will be done with Mr. Mustroph, the overall conclusion was to use a hybrid method, which has the sprint cycles of the SCRUM methodology combined with the Kanban Board of the Kanban methodology</w:t>
      </w:r>
      <w:r w:rsidR="00E51ADD">
        <w:t xml:space="preserve"> </w:t>
      </w:r>
      <w:r w:rsidR="00E51ADD">
        <w:fldChar w:fldCharType="begin"/>
      </w:r>
      <w:r w:rsidR="00E51ADD">
        <w:instrText xml:space="preserve"> ADDIN EN.CITE &lt;EndNote&gt;&lt;Cite&gt;&lt;Author&gt;Bass&lt;/Author&gt;&lt;Year&gt;2016&lt;/Year&gt;&lt;RecNum&gt;35&lt;/RecNum&gt;&lt;DisplayText&gt;(Bass, Pejcinovic, &amp;amp; Grant, 2016)&lt;/DisplayText&gt;&lt;record&gt;&lt;rec-number&gt;35&lt;/rec-number&gt;&lt;foreign-keys&gt;&lt;key app="EN" db-id="rt9ev2zxe50fxpesrtnvzwrk5zsdpaweetzw" timestamp="1631887384"&gt;35&lt;/key&gt;&lt;/foreign-keys&gt;&lt;ref-type name="Conference Proceedings"&gt;10&lt;/ref-type&gt;&lt;contributors&gt;&lt;authors&gt;&lt;author&gt;Bass, Robert B&lt;/author&gt;&lt;author&gt;Pejcinovic, Branimir&lt;/author&gt;&lt;author&gt;Grant, John&lt;/author&gt;&lt;/authors&gt;&lt;/contributors&gt;&lt;titles&gt;&lt;title&gt;Applying Scrum project management in ECE curriculum&lt;/title&gt;&lt;secondary-title&gt;2016 IEEE Frontiers in Education Conference (FIE)&lt;/secondary-title&gt;&lt;/titles&gt;&lt;pages&gt;1-5&lt;/pages&gt;&lt;dates&gt;&lt;year&gt;2016&lt;/year&gt;&lt;/dates&gt;&lt;publisher&gt;IEEE&lt;/publisher&gt;&lt;isbn&gt;1509017909&lt;/isbn&gt;&lt;urls&gt;&lt;/urls&gt;&lt;/record&gt;&lt;/Cite&gt;&lt;/EndNote&gt;</w:instrText>
      </w:r>
      <w:r w:rsidR="00E51ADD">
        <w:fldChar w:fldCharType="separate"/>
      </w:r>
      <w:r w:rsidR="00E51ADD">
        <w:rPr>
          <w:noProof/>
        </w:rPr>
        <w:t>(Bass, Pejcinovic, &amp; Grant, 2016)</w:t>
      </w:r>
      <w:r w:rsidR="00E51ADD">
        <w:fldChar w:fldCharType="end"/>
      </w:r>
      <w:r w:rsidR="00E51ADD">
        <w:t xml:space="preserve">. </w:t>
      </w:r>
      <w:r w:rsidRPr="00152C6D">
        <w:t xml:space="preserve">This hybrid method helps the overall management progress, and helps us to define explicitly tasks and responsibilities for each team member. According to </w:t>
      </w:r>
      <w:r w:rsidR="00DF1D01">
        <w:t>Bass et al.</w:t>
      </w:r>
      <w:r w:rsidRPr="00152C6D">
        <w:t>, if the Kanban Board is combined with additional meetings with the team, it can lead to positive pressure, which ensures the progress of the project</w:t>
      </w:r>
      <w:r w:rsidR="006776ED">
        <w:t xml:space="preserve"> </w:t>
      </w:r>
      <w:r w:rsidR="006776ED">
        <w:fldChar w:fldCharType="begin"/>
      </w:r>
      <w:r w:rsidR="006776ED">
        <w:instrText xml:space="preserve"> ADDIN EN.CITE &lt;EndNote&gt;&lt;Cite ExcludeAuth="1"&gt;&lt;Author&gt;Bass&lt;/Author&gt;&lt;Year&gt;2016&lt;/Year&gt;&lt;RecNum&gt;35&lt;/RecNum&gt;&lt;DisplayText&gt;(2016)&lt;/DisplayText&gt;&lt;record&gt;&lt;rec-number&gt;35&lt;/rec-number&gt;&lt;foreign-keys&gt;&lt;key app="EN" db-id="rt9ev2zxe50fxpesrtnvzwrk5zsdpaweetzw" timestamp="1631887384"&gt;35&lt;/key&gt;&lt;/foreign-keys&gt;&lt;ref-type name="Conference Proceedings"&gt;10&lt;/ref-type&gt;&lt;contributors&gt;&lt;authors&gt;&lt;author&gt;Bass, Robert B&lt;/author&gt;&lt;author&gt;Pejcinovic, Branimir&lt;/author&gt;&lt;author&gt;Grant, John&lt;/author&gt;&lt;/authors&gt;&lt;/contributors&gt;&lt;titles&gt;&lt;title&gt;Applying Scrum project management in ECE curriculum&lt;/title&gt;&lt;secondary-title&gt;2016 IEEE Frontiers in Education Conference (FIE)&lt;/secondary-title&gt;&lt;/titles&gt;&lt;pages&gt;1-5&lt;/pages&gt;&lt;dates&gt;&lt;year&gt;2016&lt;/year&gt;&lt;/dates&gt;&lt;publisher&gt;IEEE&lt;/publisher&gt;&lt;isbn&gt;1509017909&lt;/isbn&gt;&lt;urls&gt;&lt;/urls&gt;&lt;/record&gt;&lt;/Cite&gt;&lt;/EndNote&gt;</w:instrText>
      </w:r>
      <w:r w:rsidR="006776ED">
        <w:fldChar w:fldCharType="separate"/>
      </w:r>
      <w:r w:rsidR="006776ED">
        <w:rPr>
          <w:noProof/>
        </w:rPr>
        <w:t>(2016)</w:t>
      </w:r>
      <w:r w:rsidR="006776ED">
        <w:fldChar w:fldCharType="end"/>
      </w:r>
      <w:r w:rsidR="00E51ADD">
        <w:t>.</w:t>
      </w:r>
    </w:p>
    <w:p w14:paraId="08006167" w14:textId="0462C698" w:rsidR="00152C6D" w:rsidRPr="00152C6D" w:rsidRDefault="00152C6D" w:rsidP="00152C6D">
      <w:pPr>
        <w:pStyle w:val="TEXT"/>
      </w:pPr>
      <w:r w:rsidRPr="00152C6D">
        <w:t xml:space="preserve">For the visual representation of the Kanban Board we used the Atlassian software Trello. The other optional software were Jira, and Wrike. A traditional panel on the wall with sticky notes was not taken into consideration, because of the overall corona restrictions and lack of flexibility. Trello is a web-based project management application, which provides means for creating online Kanban boards, where a User can create a board and grant access to team </w:t>
      </w:r>
      <w:r w:rsidRPr="00152C6D">
        <w:lastRenderedPageBreak/>
        <w:t xml:space="preserve">members. For this project, a new workspace has been generated, with 3 different boards inside. The main board “Kanban Template SAP Monitoring”, the “organization” board, and the “Sprint example” board, see Figure </w:t>
      </w:r>
      <w:r>
        <w:t>1</w:t>
      </w:r>
      <w:r w:rsidR="002C01B7">
        <w:t>1</w:t>
      </w:r>
      <w:r w:rsidRPr="00152C6D">
        <w:t>.</w:t>
      </w:r>
    </w:p>
    <w:p w14:paraId="3F406C51" w14:textId="3049F6EB" w:rsidR="00152C6D" w:rsidRDefault="00152C6D" w:rsidP="00152C6D">
      <w:pPr>
        <w:pStyle w:val="Beschriftung"/>
        <w:rPr>
          <w:b w:val="0"/>
          <w:color w:val="000000"/>
        </w:rPr>
      </w:pPr>
      <w:bookmarkStart w:id="84" w:name="_Toc84706488"/>
      <w:r>
        <w:rPr>
          <w:noProof/>
          <w:color w:val="000000"/>
          <w:bdr w:val="none" w:sz="0" w:space="0" w:color="auto" w:frame="1"/>
        </w:rPr>
        <w:drawing>
          <wp:anchor distT="0" distB="0" distL="114300" distR="114300" simplePos="0" relativeHeight="251675648" behindDoc="0" locked="0" layoutInCell="1" allowOverlap="1" wp14:anchorId="3E777496" wp14:editId="533176D7">
            <wp:simplePos x="0" y="0"/>
            <wp:positionH relativeFrom="margin">
              <wp:align>right</wp:align>
            </wp:positionH>
            <wp:positionV relativeFrom="paragraph">
              <wp:posOffset>95250</wp:posOffset>
            </wp:positionV>
            <wp:extent cx="5760720" cy="2466340"/>
            <wp:effectExtent l="0" t="0"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2466340"/>
                    </a:xfrm>
                    <a:prstGeom prst="rect">
                      <a:avLst/>
                    </a:prstGeom>
                    <a:noFill/>
                    <a:ln>
                      <a:noFill/>
                    </a:ln>
                  </pic:spPr>
                </pic:pic>
              </a:graphicData>
            </a:graphic>
          </wp:anchor>
        </w:drawing>
      </w:r>
      <w:r>
        <w:t xml:space="preserve">Figure </w:t>
      </w:r>
      <w:fldSimple w:instr=" SEQ Figure \* ARABIC ">
        <w:r w:rsidR="009F7BC5">
          <w:rPr>
            <w:noProof/>
          </w:rPr>
          <w:t>11</w:t>
        </w:r>
      </w:fldSimple>
      <w:r>
        <w:rPr>
          <w:color w:val="000000"/>
        </w:rPr>
        <w:t>: Trello Workspace</w:t>
      </w:r>
      <w:bookmarkEnd w:id="84"/>
    </w:p>
    <w:p w14:paraId="11A56C30" w14:textId="2297F68E" w:rsidR="00152C6D" w:rsidRPr="00152C6D" w:rsidRDefault="00152C6D" w:rsidP="00152C6D">
      <w:pPr>
        <w:pStyle w:val="StandardWeb"/>
        <w:spacing w:before="0" w:beforeAutospacing="0" w:after="160" w:afterAutospacing="0"/>
        <w:ind w:left="131" w:firstLine="720"/>
        <w:jc w:val="both"/>
        <w:rPr>
          <w:lang w:val="en-US"/>
        </w:rPr>
      </w:pPr>
      <w:r w:rsidRPr="00152C6D">
        <w:rPr>
          <w:i/>
          <w:color w:val="000000"/>
          <w:sz w:val="20"/>
          <w:szCs w:val="20"/>
          <w:lang w:val="en-US"/>
        </w:rPr>
        <w:t xml:space="preserve">Source: </w:t>
      </w:r>
      <w:r>
        <w:rPr>
          <w:i/>
          <w:color w:val="000000"/>
          <w:sz w:val="20"/>
          <w:szCs w:val="20"/>
          <w:lang w:val="en-US"/>
        </w:rPr>
        <w:t>own creation</w:t>
      </w:r>
    </w:p>
    <w:p w14:paraId="123427A7" w14:textId="079074FF" w:rsidR="00152C6D" w:rsidRPr="00152C6D" w:rsidRDefault="00152C6D" w:rsidP="00152C6D">
      <w:pPr>
        <w:pStyle w:val="TEXT"/>
      </w:pPr>
      <w:r w:rsidRPr="00152C6D">
        <w:t xml:space="preserve">In the Sprint Example Board, the overall definition for specific values has been done, in order to understand the principles within the team. First the overall structure of the board has been defined. There has to be a sprint backlog, which shows the tasks that need to be implemented within the specific sprint timespan. Analogous to the sprint backlog, there should be an “In progress” column that separates the tasks of the actual sprint backlog into the tasks that are currently worked on. Lastly the Done column, where all tasks that are finished should fall in. For the tasks, labels are defined in order to structure the tasks into different categories. These labels are marking the tasks with a specific color that need to be defined with the team members. Tasks with a yellow label are all tasks that fall into the backend programming category, on the other hand the frontend tasks are defined for the category of frontend programming. Additionally the green label, that are optional tasks and red labels, which represent bugs. Furthermore in Trello you have the opportunity to set a deadline, and assign members to the task, as visualized in Figure </w:t>
      </w:r>
      <w:r>
        <w:t>1</w:t>
      </w:r>
      <w:r w:rsidR="002C01B7">
        <w:t>2</w:t>
      </w:r>
      <w:r w:rsidRPr="00152C6D">
        <w:t>.</w:t>
      </w:r>
    </w:p>
    <w:p w14:paraId="3CC1FE4F" w14:textId="3E5805FC" w:rsidR="00152C6D" w:rsidRDefault="00B93EF8" w:rsidP="00152C6D">
      <w:pPr>
        <w:pStyle w:val="Beschriftung"/>
        <w:rPr>
          <w:color w:val="000000"/>
        </w:rPr>
      </w:pPr>
      <w:bookmarkStart w:id="85" w:name="_Toc84706489"/>
      <w:r>
        <w:rPr>
          <w:noProof/>
          <w:bdr w:val="none" w:sz="0" w:space="0" w:color="auto" w:frame="1"/>
        </w:rPr>
        <w:lastRenderedPageBreak/>
        <w:drawing>
          <wp:anchor distT="0" distB="0" distL="114300" distR="114300" simplePos="0" relativeHeight="251674624" behindDoc="0" locked="0" layoutInCell="1" allowOverlap="1" wp14:anchorId="07C06CA5" wp14:editId="4FC3CB8E">
            <wp:simplePos x="0" y="0"/>
            <wp:positionH relativeFrom="margin">
              <wp:align>right</wp:align>
            </wp:positionH>
            <wp:positionV relativeFrom="paragraph">
              <wp:posOffset>318</wp:posOffset>
            </wp:positionV>
            <wp:extent cx="5760720" cy="2600325"/>
            <wp:effectExtent l="0" t="0" r="0" b="9525"/>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0720" cy="2600325"/>
                    </a:xfrm>
                    <a:prstGeom prst="rect">
                      <a:avLst/>
                    </a:prstGeom>
                    <a:noFill/>
                    <a:ln>
                      <a:noFill/>
                    </a:ln>
                  </pic:spPr>
                </pic:pic>
              </a:graphicData>
            </a:graphic>
            <wp14:sizeRelV relativeFrom="margin">
              <wp14:pctHeight>0</wp14:pctHeight>
            </wp14:sizeRelV>
          </wp:anchor>
        </w:drawing>
      </w:r>
      <w:r w:rsidR="00152C6D">
        <w:t xml:space="preserve">Figure </w:t>
      </w:r>
      <w:fldSimple w:instr=" SEQ Figure \* ARABIC ">
        <w:r w:rsidR="009F7BC5">
          <w:rPr>
            <w:noProof/>
          </w:rPr>
          <w:t>12</w:t>
        </w:r>
      </w:fldSimple>
      <w:r w:rsidR="00152C6D">
        <w:rPr>
          <w:color w:val="000000"/>
        </w:rPr>
        <w:t>: Trello Task description</w:t>
      </w:r>
      <w:bookmarkEnd w:id="85"/>
    </w:p>
    <w:p w14:paraId="18468CDC" w14:textId="4B13AB5B" w:rsidR="00152C6D" w:rsidRPr="00152C6D" w:rsidRDefault="00152C6D" w:rsidP="00152C6D">
      <w:pPr>
        <w:pStyle w:val="Beschriftung"/>
        <w:rPr>
          <w:b w:val="0"/>
          <w:bCs w:val="0"/>
          <w:color w:val="000000"/>
        </w:rPr>
      </w:pPr>
      <w:r w:rsidRPr="00152C6D">
        <w:rPr>
          <w:b w:val="0"/>
          <w:bCs w:val="0"/>
          <w:i/>
          <w:color w:val="000000"/>
        </w:rPr>
        <w:t xml:space="preserve">Source: </w:t>
      </w:r>
      <w:r>
        <w:rPr>
          <w:b w:val="0"/>
          <w:bCs w:val="0"/>
          <w:i/>
          <w:color w:val="000000"/>
        </w:rPr>
        <w:t>own creation</w:t>
      </w:r>
    </w:p>
    <w:p w14:paraId="75E1DB10" w14:textId="00B9D35D" w:rsidR="00152C6D" w:rsidRDefault="007D49B7" w:rsidP="00152C6D">
      <w:pPr>
        <w:pStyle w:val="TEXT"/>
      </w:pPr>
      <w:r>
        <w:rPr>
          <w:noProof/>
          <w:bdr w:val="none" w:sz="0" w:space="0" w:color="auto" w:frame="1"/>
        </w:rPr>
        <w:drawing>
          <wp:anchor distT="0" distB="0" distL="114300" distR="114300" simplePos="0" relativeHeight="251676672" behindDoc="0" locked="0" layoutInCell="1" allowOverlap="1" wp14:anchorId="7C14BAB9" wp14:editId="7B34E168">
            <wp:simplePos x="0" y="0"/>
            <wp:positionH relativeFrom="margin">
              <wp:align>right</wp:align>
            </wp:positionH>
            <wp:positionV relativeFrom="paragraph">
              <wp:posOffset>970915</wp:posOffset>
            </wp:positionV>
            <wp:extent cx="5760720" cy="2742565"/>
            <wp:effectExtent l="0" t="0" r="0" b="635"/>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60720" cy="2742565"/>
                    </a:xfrm>
                    <a:prstGeom prst="rect">
                      <a:avLst/>
                    </a:prstGeom>
                    <a:noFill/>
                    <a:ln>
                      <a:noFill/>
                    </a:ln>
                  </pic:spPr>
                </pic:pic>
              </a:graphicData>
            </a:graphic>
          </wp:anchor>
        </w:drawing>
      </w:r>
      <w:r w:rsidR="00152C6D" w:rsidRPr="00152C6D">
        <w:t xml:space="preserve">Next to the Sprint Example board, there is an Organization board, which visualizes organizational tasks, for example setting up the SAP GUI. The Organization board is structured similarly to the Sprint Example Board. It has the columns Tasks, in Progress, Done, Tutorials for Programming, SAP ACC. </w:t>
      </w:r>
      <w:r w:rsidR="00152C6D">
        <w:t>The Organization board is visualized in Figure 1</w:t>
      </w:r>
      <w:r w:rsidR="002C01B7">
        <w:t>3</w:t>
      </w:r>
      <w:r w:rsidR="00152C6D">
        <w:t>. </w:t>
      </w:r>
    </w:p>
    <w:p w14:paraId="2903A893" w14:textId="41EAA3AA" w:rsidR="00152C6D" w:rsidRDefault="00152C6D" w:rsidP="00152C6D">
      <w:pPr>
        <w:pStyle w:val="Beschriftung"/>
        <w:rPr>
          <w:color w:val="000000"/>
        </w:rPr>
      </w:pPr>
      <w:bookmarkStart w:id="86" w:name="_Toc84706490"/>
      <w:r>
        <w:t xml:space="preserve">Figure </w:t>
      </w:r>
      <w:fldSimple w:instr=" SEQ Figure \* ARABIC ">
        <w:r w:rsidR="009F7BC5">
          <w:rPr>
            <w:noProof/>
          </w:rPr>
          <w:t>13</w:t>
        </w:r>
      </w:fldSimple>
      <w:r>
        <w:rPr>
          <w:color w:val="000000"/>
        </w:rPr>
        <w:t>: Trello Organization Board</w:t>
      </w:r>
      <w:bookmarkEnd w:id="86"/>
    </w:p>
    <w:p w14:paraId="2B999D74" w14:textId="03C3A2B7" w:rsidR="00AE4A4F" w:rsidRPr="00AE4A4F" w:rsidRDefault="00152C6D" w:rsidP="00AE4A4F">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A9FD302" w14:textId="4050FC5D" w:rsidR="00AE4A4F" w:rsidRDefault="00AE4A4F" w:rsidP="007D49B7">
      <w:pPr>
        <w:pStyle w:val="TEXT"/>
      </w:pPr>
      <w:r w:rsidRPr="00AE4A4F">
        <w:t xml:space="preserve">Next is the </w:t>
      </w:r>
      <w:r w:rsidR="004D4F53" w:rsidRPr="00AE4A4F">
        <w:t xml:space="preserve">main </w:t>
      </w:r>
      <w:r w:rsidR="004D4F53">
        <w:t xml:space="preserve">Kanban </w:t>
      </w:r>
      <w:r w:rsidR="004D4F53" w:rsidRPr="00AE4A4F">
        <w:t>board</w:t>
      </w:r>
      <w:r w:rsidRPr="00AE4A4F">
        <w:t xml:space="preserve">, which is declared as Kanban Template SAP Monitoring. This board is used the most with all the elicited requirements that needed to be implemented. It is structured mostly the same as the other board, it has the columns Backlog, Design &amp; Research, To Do, Doing, Code Review, Testing, and Done. The ‘Backlog’ column is created for all the requirements that need to be implemented. Therefore all the definitions from the previous section need to be stated, which are the label, and with a short description. We did not assign the requirement to a team member or set a deadline for these items in the ‘Backlog’ because the deadline and assignment </w:t>
      </w:r>
      <w:r>
        <w:t>are</w:t>
      </w:r>
      <w:r w:rsidRPr="00AE4A4F">
        <w:t xml:space="preserve"> defined </w:t>
      </w:r>
      <w:r>
        <w:t>in</w:t>
      </w:r>
      <w:r w:rsidRPr="00AE4A4F">
        <w:t xml:space="preserve"> the ‘To Do’ column. This ‘Backlog’ is exactly like the Product Backlog of the Scrum methodology. The Next column - which is the ‘Design &amp; </w:t>
      </w:r>
      <w:r w:rsidRPr="00AE4A4F">
        <w:lastRenderedPageBreak/>
        <w:t>Research’ column - are requirements, or actions that need to be done within literature research, in order to gain information about a specific topic, instead of programming. An example hereby was the completion of the Excel table, where all items are declared with different weighting and Item Scores. Next, the ‘To Do’ column. This is actually the column, where the requirements from the ‘Backlog’ need to be implemented within a given timeframe. Here we additionally set a team member to the requirement, in order to have clear and separate tasks. Furthermore, for the purpose of gaining transparency within the implementation process, the column ‘Doing’ is created. Here we can drag and drop the requirements from ‘To Do’ into the ‘Doing’ column. This helps the team members to comprehend what the other members actively work on in real</w:t>
      </w:r>
      <w:r>
        <w:t>-</w:t>
      </w:r>
      <w:r w:rsidRPr="00AE4A4F">
        <w:t xml:space="preserve">time, so we can decrease the chances of a merge conflict within </w:t>
      </w:r>
      <w:r>
        <w:t>GitH</w:t>
      </w:r>
      <w:r w:rsidRPr="00AE4A4F">
        <w:t>ub - more on that in the next sections - and increase the transparency within the development process. The ‘Code Review’ column was created for improvements in code efficiency, and readability. This process was intended to be done after the implementation of the requirements from ‘To Do’. ‘Testing’ was a more important column, where all functionalities needed to be tested. Therefore different use cases and scenarios have been created. In addition to the short description, a checkbox is added, where the functionalities of the requirements can be defined, and checked if the results are satisf</w:t>
      </w:r>
      <w:r>
        <w:t>ying</w:t>
      </w:r>
      <w:r w:rsidRPr="00AE4A4F">
        <w:t>. This helped us to see whether the requirement has the functionality as desired, and to create a small differentiation within the requirement, and increase the readability of the column. Lastly</w:t>
      </w:r>
      <w:r>
        <w:t>,</w:t>
      </w:r>
      <w:r w:rsidRPr="00AE4A4F">
        <w:t xml:space="preserve"> the ‘Done’ column, where basically all requirements that have been </w:t>
      </w:r>
      <w:r w:rsidR="00B93EF8">
        <w:rPr>
          <w:noProof/>
          <w:bdr w:val="none" w:sz="0" w:space="0" w:color="auto" w:frame="1"/>
        </w:rPr>
        <w:drawing>
          <wp:anchor distT="0" distB="0" distL="114300" distR="114300" simplePos="0" relativeHeight="251684864" behindDoc="0" locked="0" layoutInCell="1" allowOverlap="1" wp14:anchorId="0E99A04A" wp14:editId="5078ABB1">
            <wp:simplePos x="0" y="0"/>
            <wp:positionH relativeFrom="margin">
              <wp:posOffset>27940</wp:posOffset>
            </wp:positionH>
            <wp:positionV relativeFrom="paragraph">
              <wp:posOffset>3649345</wp:posOffset>
            </wp:positionV>
            <wp:extent cx="5753100" cy="2771775"/>
            <wp:effectExtent l="0" t="0" r="0" b="9525"/>
            <wp:wrapTopAndBottom/>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53100" cy="2771775"/>
                    </a:xfrm>
                    <a:prstGeom prst="rect">
                      <a:avLst/>
                    </a:prstGeom>
                    <a:noFill/>
                    <a:ln>
                      <a:noFill/>
                    </a:ln>
                  </pic:spPr>
                </pic:pic>
              </a:graphicData>
            </a:graphic>
          </wp:anchor>
        </w:drawing>
      </w:r>
      <w:r w:rsidRPr="00AE4A4F">
        <w:t xml:space="preserve">successfully implemented are listed. </w:t>
      </w:r>
      <w:r>
        <w:t>In the following Figure, the mainboard is illustrated. </w:t>
      </w:r>
    </w:p>
    <w:p w14:paraId="3A9291EC" w14:textId="5921972B" w:rsidR="00F16039" w:rsidRDefault="00F16039" w:rsidP="00F16039">
      <w:pPr>
        <w:pStyle w:val="Beschriftung"/>
        <w:rPr>
          <w:color w:val="000000"/>
        </w:rPr>
      </w:pPr>
      <w:bookmarkStart w:id="87" w:name="_Toc84706491"/>
      <w:r>
        <w:t xml:space="preserve">Figure </w:t>
      </w:r>
      <w:fldSimple w:instr=" SEQ Figure \* ARABIC ">
        <w:r w:rsidR="009F7BC5">
          <w:rPr>
            <w:noProof/>
          </w:rPr>
          <w:t>14</w:t>
        </w:r>
      </w:fldSimple>
      <w:r>
        <w:rPr>
          <w:color w:val="000000"/>
        </w:rPr>
        <w:t>: Trello Main Kanban Board</w:t>
      </w:r>
      <w:bookmarkEnd w:id="87"/>
    </w:p>
    <w:p w14:paraId="606EE025" w14:textId="3801B9F0" w:rsidR="00AE4A4F" w:rsidRPr="00F16039" w:rsidRDefault="00F16039" w:rsidP="00F16039">
      <w:pPr>
        <w:pStyle w:val="Beschriftung"/>
        <w:rPr>
          <w:b w:val="0"/>
          <w:bCs w:val="0"/>
          <w:i/>
          <w:color w:val="000000"/>
        </w:rPr>
      </w:pPr>
      <w:r w:rsidRPr="00152C6D">
        <w:rPr>
          <w:b w:val="0"/>
          <w:bCs w:val="0"/>
          <w:i/>
          <w:color w:val="000000"/>
        </w:rPr>
        <w:t xml:space="preserve">Source: </w:t>
      </w:r>
      <w:r>
        <w:rPr>
          <w:b w:val="0"/>
          <w:bCs w:val="0"/>
          <w:i/>
          <w:color w:val="000000"/>
        </w:rPr>
        <w:t>own creation</w:t>
      </w:r>
    </w:p>
    <w:p w14:paraId="6300757A" w14:textId="5D779EA0" w:rsidR="00AE4A4F" w:rsidRDefault="00AE4A4F" w:rsidP="00AE4A4F">
      <w:pPr>
        <w:pStyle w:val="TEXT"/>
      </w:pPr>
      <w:r w:rsidRPr="00AE4A4F">
        <w:t>Since the SAP UCC uses SAP-based technologies, the Monitoring Tool is also based on the SAP implementation conditions. This has the SAP S</w:t>
      </w:r>
      <w:r w:rsidR="00C50207">
        <w:t>/</w:t>
      </w:r>
      <w:r w:rsidRPr="00AE4A4F">
        <w:t>4</w:t>
      </w:r>
      <w:r w:rsidR="00C50207">
        <w:t xml:space="preserve"> </w:t>
      </w:r>
      <w:r w:rsidRPr="00AE4A4F">
        <w:t>Hana system, which directly uses the Hana database efficiently. The database has the in-memory technology that keeps and holds the operatively used data not within the traditional electromagnetic hard disks, instead</w:t>
      </w:r>
      <w:r>
        <w:t xml:space="preserve"> of</w:t>
      </w:r>
      <w:r w:rsidRPr="00AE4A4F">
        <w:t xml:space="preserve"> within the main storage (DRAM). This technology increases the response and processing time up to five times </w:t>
      </w:r>
      <w:r w:rsidR="00F16039">
        <w:fldChar w:fldCharType="begin"/>
      </w:r>
      <w:r w:rsidR="00F16039">
        <w:instrText xml:space="preserve"> ADDIN EN.CITE &lt;EndNote&gt;&lt;Cite&gt;&lt;Author&gt;Gerard&lt;/Author&gt;&lt;Year&gt;2017&lt;/Year&gt;&lt;RecNum&gt;34&lt;/RecNum&gt;&lt;DisplayText&gt;(Gerard &amp;amp; Katz, 2017)&lt;/DisplayText&gt;&lt;record&gt;&lt;rec-number&gt;34&lt;/rec-number&gt;&lt;foreign-keys&gt;&lt;key app="EN" db-id="rt9ev2zxe50fxpesrtnvzwrk5zsdpaweetzw" timestamp="1631887262"&gt;34&lt;/key&gt;&lt;/foreign-keys&gt;&lt;ref-type name="Book Section"&gt;5&lt;/ref-type&gt;&lt;contributors&gt;&lt;authors&gt;&lt;author&gt;Gerard, Julian&lt;/author&gt;&lt;author&gt;Katz, Steffen&lt;/author&gt;&lt;/authors&gt;&lt;/contributors&gt;&lt;titles&gt;&lt;title&gt;SAP S/4 HANA–Implementierungsszenarien&lt;/title&gt;&lt;secondary-title&gt;In-Memory-Datenbank SAP HANA&lt;/secondary-title&gt;&lt;/titles&gt;&lt;pages&gt;61-105&lt;/pages&gt;&lt;dates&gt;&lt;year&gt;2017&lt;/year&gt;&lt;/dates&gt;&lt;publisher&gt;Springer&lt;/publisher&gt;&lt;urls&gt;&lt;/urls&gt;&lt;/record&gt;&lt;/Cite&gt;&lt;/EndNote&gt;</w:instrText>
      </w:r>
      <w:r w:rsidR="00F16039">
        <w:fldChar w:fldCharType="separate"/>
      </w:r>
      <w:r w:rsidR="00F16039">
        <w:rPr>
          <w:noProof/>
        </w:rPr>
        <w:t>(Gerard &amp; Katz, 2017)</w:t>
      </w:r>
      <w:r w:rsidR="00F16039">
        <w:fldChar w:fldCharType="end"/>
      </w:r>
      <w:r w:rsidR="00F16039">
        <w:t>.</w:t>
      </w:r>
      <w:r w:rsidRPr="00AE4A4F">
        <w:t xml:space="preserve"> For the backend implementation process</w:t>
      </w:r>
      <w:r>
        <w:t>,</w:t>
      </w:r>
      <w:r w:rsidRPr="00AE4A4F">
        <w:t xml:space="preserve"> the ABAP programming language of SAP has been used, which is connected with the SAP Gateway Service to the frontend. The front</w:t>
      </w:r>
      <w:r>
        <w:t xml:space="preserve"> </w:t>
      </w:r>
      <w:r w:rsidRPr="00AE4A4F">
        <w:t>end is implemented within the SAP UI5 framework. The overall functionality is adapted from the REST API, which brings</w:t>
      </w:r>
      <w:r w:rsidR="00F16039">
        <w:t xml:space="preserve"> </w:t>
      </w:r>
      <w:r w:rsidRPr="00AE4A4F">
        <w:t xml:space="preserve">the functions GET, POST, </w:t>
      </w:r>
      <w:r w:rsidRPr="00AE4A4F">
        <w:lastRenderedPageBreak/>
        <w:t xml:space="preserve">PUT, DELETE </w:t>
      </w:r>
      <w:r w:rsidR="00C50207">
        <w:fldChar w:fldCharType="begin"/>
      </w:r>
      <w:r w:rsidR="00C50207">
        <w:instrText xml:space="preserve"> ADDIN EN.CITE &lt;EndNote&gt;&lt;Cite&gt;&lt;Author&gt;Zhou&lt;/Author&gt;&lt;Year&gt;2014&lt;/Year&gt;&lt;RecNum&gt;37&lt;/RecNum&gt;&lt;DisplayText&gt;(Zhou, Li, Luo, &amp;amp; Chou, 2014)&lt;/DisplayText&gt;&lt;record&gt;&lt;rec-number&gt;37&lt;/rec-number&gt;&lt;foreign-keys&gt;&lt;key app="EN" db-id="rt9ev2zxe50fxpesrtnvzwrk5zsdpaweetzw" timestamp="1631887974"&gt;37&lt;/key&gt;&lt;/foreign-keys&gt;&lt;ref-type name="Conference Proceedings"&gt;10&lt;/ref-type&gt;&lt;contributors&gt;&lt;authors&gt;&lt;author&gt;Zhou, Wei&lt;/author&gt;&lt;author&gt;Li, Li&lt;/author&gt;&lt;author&gt;Luo, Min&lt;/author&gt;&lt;author&gt;Chou, Wu&lt;/author&gt;&lt;/authors&gt;&lt;/contributors&gt;&lt;titles&gt;&lt;title&gt;REST API design patterns for SDN northbound API&lt;/title&gt;&lt;secondary-title&gt;2014 28th international conference on advanced information networking and applications workshops&lt;/secondary-title&gt;&lt;/titles&gt;&lt;pages&gt;358-365&lt;/pages&gt;&lt;dates&gt;&lt;year&gt;2014&lt;/year&gt;&lt;/dates&gt;&lt;publisher&gt;IEEE&lt;/publisher&gt;&lt;isbn&gt;1479926531&lt;/isbn&gt;&lt;urls&gt;&lt;/urls&gt;&lt;/record&gt;&lt;/Cite&gt;&lt;/EndNote&gt;</w:instrText>
      </w:r>
      <w:r w:rsidR="00C50207">
        <w:fldChar w:fldCharType="separate"/>
      </w:r>
      <w:r w:rsidR="00C50207">
        <w:rPr>
          <w:noProof/>
        </w:rPr>
        <w:t>(Zhou, Li, Luo, &amp; Chou, 2014)</w:t>
      </w:r>
      <w:r w:rsidR="00C50207">
        <w:fldChar w:fldCharType="end"/>
      </w:r>
      <w:r w:rsidRPr="00AE4A4F">
        <w:t xml:space="preserve">. The overall communication between the </w:t>
      </w:r>
      <w:r w:rsidR="00B93EF8">
        <w:rPr>
          <w:noProof/>
          <w:bdr w:val="none" w:sz="0" w:space="0" w:color="auto" w:frame="1"/>
        </w:rPr>
        <w:drawing>
          <wp:anchor distT="0" distB="0" distL="114300" distR="114300" simplePos="0" relativeHeight="251793408" behindDoc="0" locked="0" layoutInCell="1" allowOverlap="1" wp14:anchorId="571CFA94" wp14:editId="2121019D">
            <wp:simplePos x="0" y="0"/>
            <wp:positionH relativeFrom="margin">
              <wp:align>center</wp:align>
            </wp:positionH>
            <wp:positionV relativeFrom="paragraph">
              <wp:posOffset>518795</wp:posOffset>
            </wp:positionV>
            <wp:extent cx="4739005" cy="3094990"/>
            <wp:effectExtent l="0" t="0" r="4445"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39005" cy="3094990"/>
                    </a:xfrm>
                    <a:prstGeom prst="rect">
                      <a:avLst/>
                    </a:prstGeom>
                    <a:noFill/>
                    <a:ln>
                      <a:noFill/>
                    </a:ln>
                  </pic:spPr>
                </pic:pic>
              </a:graphicData>
            </a:graphic>
          </wp:anchor>
        </w:drawing>
      </w:r>
      <w:r w:rsidRPr="00AE4A4F">
        <w:t xml:space="preserve">frontend, backend, and database within the system </w:t>
      </w:r>
      <w:r>
        <w:t>is</w:t>
      </w:r>
      <w:r w:rsidRPr="00AE4A4F">
        <w:t xml:space="preserve"> illustrated in Figure </w:t>
      </w:r>
      <w:r w:rsidR="002C01B7">
        <w:t>15</w:t>
      </w:r>
      <w:r w:rsidRPr="00AE4A4F">
        <w:t>. </w:t>
      </w:r>
    </w:p>
    <w:p w14:paraId="6DB9BFF9" w14:textId="14BE1AB9" w:rsidR="002C01B7" w:rsidRDefault="002C01B7" w:rsidP="00C44E58">
      <w:pPr>
        <w:pStyle w:val="Figure2"/>
        <w:rPr>
          <w:color w:val="000000"/>
        </w:rPr>
      </w:pPr>
      <w:bookmarkStart w:id="88" w:name="_Toc84706492"/>
      <w:r>
        <w:t xml:space="preserve">Figure </w:t>
      </w:r>
      <w:fldSimple w:instr=" SEQ Figure \* ARABIC ">
        <w:r w:rsidR="009F7BC5">
          <w:rPr>
            <w:noProof/>
          </w:rPr>
          <w:t>15</w:t>
        </w:r>
      </w:fldSimple>
      <w:r>
        <w:rPr>
          <w:color w:val="000000"/>
        </w:rPr>
        <w:t>: SAP S/4 HANA System</w:t>
      </w:r>
      <w:bookmarkEnd w:id="88"/>
    </w:p>
    <w:p w14:paraId="450FCDD8" w14:textId="3E04CA5A" w:rsidR="002C01B7" w:rsidRPr="002C01B7" w:rsidRDefault="002C01B7" w:rsidP="002C01B7">
      <w:pPr>
        <w:pStyle w:val="Beschriftung"/>
      </w:pPr>
      <w:r w:rsidRPr="00152C6D">
        <w:rPr>
          <w:b w:val="0"/>
          <w:bCs w:val="0"/>
          <w:i/>
          <w:color w:val="000000"/>
        </w:rPr>
        <w:t xml:space="preserve">Source: </w:t>
      </w:r>
      <w:r>
        <w:rPr>
          <w:b w:val="0"/>
          <w:bCs w:val="0"/>
          <w:i/>
          <w:color w:val="000000"/>
        </w:rPr>
        <w:t>own creation</w:t>
      </w:r>
    </w:p>
    <w:p w14:paraId="23A7A39C" w14:textId="5F7FDCAF" w:rsidR="00AE4A4F" w:rsidRDefault="00AE4A4F" w:rsidP="00AE4A4F">
      <w:pPr>
        <w:pStyle w:val="berschrift2"/>
      </w:pPr>
      <w:bookmarkStart w:id="89" w:name="_Toc84274719"/>
      <w:bookmarkStart w:id="90" w:name="_Toc84706461"/>
      <w:r w:rsidRPr="00AE4A4F">
        <w:t>Architecture</w:t>
      </w:r>
      <w:r>
        <w:t xml:space="preserve"> and Data Model</w:t>
      </w:r>
      <w:bookmarkEnd w:id="89"/>
      <w:bookmarkEnd w:id="90"/>
      <w:r>
        <w:t> </w:t>
      </w:r>
    </w:p>
    <w:p w14:paraId="713C6CCA" w14:textId="796E5983" w:rsidR="00AE4A4F" w:rsidRPr="00AE4A4F" w:rsidRDefault="00AE4A4F" w:rsidP="00AE4A4F">
      <w:pPr>
        <w:pStyle w:val="TEXT"/>
        <w:rPr>
          <w:color w:val="auto"/>
        </w:rPr>
      </w:pPr>
      <w:r w:rsidRPr="00AE4A4F">
        <w:t>In this chapter, I will present the information, which is mandatory for the software engineering process before implementation. This includes the Architecture and a UML data model of the monitoring tool. </w:t>
      </w:r>
    </w:p>
    <w:p w14:paraId="1F15A60C" w14:textId="33D1BBA0" w:rsidR="00AE4A4F" w:rsidRDefault="00AE4A4F" w:rsidP="00AE4A4F">
      <w:pPr>
        <w:pStyle w:val="TEXT"/>
      </w:pPr>
      <w:r w:rsidRPr="00AE4A4F">
        <w:t xml:space="preserve">The conceptual UML data model shows the overall structure of the monitoring tool. Therefore we created the main package inside the </w:t>
      </w:r>
      <w:r>
        <w:t>t</w:t>
      </w:r>
      <w:r w:rsidRPr="00AE4A4F">
        <w:t>ransa</w:t>
      </w:r>
      <w:r>
        <w:t>c</w:t>
      </w:r>
      <w:r w:rsidRPr="00AE4A4F">
        <w:t>tion SE80. The main package is called ZBA_GBIMONITORING, which is the first package in the hierarchy. Inside this package, domains and data types are created, which are needed for the package and sub</w:t>
      </w:r>
      <w:r>
        <w:t>-</w:t>
      </w:r>
      <w:r w:rsidRPr="00AE4A4F">
        <w:t>packages. Then we defined 2 sub</w:t>
      </w:r>
      <w:r>
        <w:t>-</w:t>
      </w:r>
      <w:r w:rsidRPr="00AE4A4F">
        <w:t>packages,</w:t>
      </w:r>
      <w:r>
        <w:t xml:space="preserve"> </w:t>
      </w:r>
      <w:r w:rsidRPr="00AE4A4F">
        <w:t>the ZBA_CASESTUDIES, and the ZBA_DIAGNOSTIC_ASSESSMENT.  The creation of sub</w:t>
      </w:r>
      <w:r>
        <w:t>-</w:t>
      </w:r>
      <w:r w:rsidRPr="00AE4A4F">
        <w:t>packages increases the overall readability and usability. The ZBA_CASESTUDIES package has 4 more packages inside, which represent the actual case studies from the SAP UCC. The ZBA_CS_EAM, ZBA_CS_PP, ZBA_CS_MM, and ZBA_CS_FI. In order to keep the UML data model simple and readable, I only added the concept tables for the Enterprise Asset Management case study, but the methodology is analogous to the other case studies. The concept tables</w:t>
      </w:r>
      <w:r>
        <w:t xml:space="preserve"> are</w:t>
      </w:r>
      <w:r w:rsidRPr="00AE4A4F">
        <w:t xml:space="preserve"> equivalent to the tasks inside a case study. EAM has 4 tasks inside the case study, which are ‘Create Material Master Data’, ‘Create Activity Type/Work Center/Functional Location’, ‘Create Malfunction Report/Maintenance Order’, and lastly ‘Completion Confirmation/Review of Maintenance Order’. These tasks are defined as ‘CONCEPT1_EAM’, ‘CONCEPT2_EAM’, ‘CONCEPT3_EAM’, and ‘CONCEPT4_EAM’, and assigned in the same order to the corresponding task. Inside the Concepts, we declared two key values, which are always the MANDT and the STUDENT_ID. Next to the key values, we assigned normal values, with ‘ITEM_X’, ‘SELECTION_X’, ‘SCORE_X’, and ‘FEEDBACK_X’. It is important to note that these four values can be interpreted as one small package because these values are the subtasks </w:t>
      </w:r>
      <w:r w:rsidRPr="00AE4A4F">
        <w:lastRenderedPageBreak/>
        <w:t>inside the whole task and are dependent on each other. The item is the expected solution of the subtask, whereas the selection is the input of the student. Next, the score value saves the reached score after a comparison with the item and selection. Lastly</w:t>
      </w:r>
      <w:r>
        <w:t>,</w:t>
      </w:r>
      <w:r w:rsidRPr="00AE4A4F">
        <w:t xml:space="preserve"> the feedback, which will be more general feedback on the score and input values. This methodology iterates through the whole tasks and case study, which lead approximately to an item number 20-25, which will not be displayed inside the data model. It is important to mention that the types of ‘ITEM_X’ in the conceptual UML diagram are dummy values because the purpose of the diagram is to showcase the overall concept and architecture.</w:t>
      </w:r>
      <w:r>
        <w:t xml:space="preserve"> Additionally, we created two other tables inside the ZBA_CS_EAM package in fact the ‘ZBA_EAM_CO_SCORE’ and the  ‘ZBA_EAM_LO_SCORE’. The ‘ZBA_EAM_CO_SCORE’ table saves the total score items from each concept, that’s why the table also has 4 score values, which is analogous to the 4 existing concepts. The ‘ZBA_EAM_LO_SCORE’</w:t>
      </w:r>
      <w:r w:rsidRPr="00AE4A4F">
        <w:t xml:space="preserve"> </w:t>
      </w:r>
      <w:r>
        <w:t xml:space="preserve">saves the total scores of the </w:t>
      </w:r>
      <w:r w:rsidRPr="00AE4A4F">
        <w:t>concepts with its own mathematical methodology, which will be explained in the next chapter. It has 5 lo score values, because we defined the limit for one case study to maximum 5 executions. Both tables also have the ‘MANDT’ and the ‘STUDENT_ID’ as key values. Lastly, inside the ‘ZBA_CASESTUDIES’ package, a package named ‘ZBA_MESSAGES’ has been created. Inside this package, the tables ‘ZBA_LEC_TP_EAM’, ‘ZBA_LEC_LP_EAM’, ‘ZBA_LEC_AP_EAM’, and ‘ZBA_STUDENT_COM’ are inserted. All tables expect for the ‘ZBA_STUDENT_COM’ save the comments from the lecturer to the student. Therefore different comments from the lecturer can be written to the student, which are comments on the task performance</w:t>
      </w:r>
      <w:r>
        <w:t xml:space="preserve"> (‘ZBA_LEC_TP_EAM’), on the learning progress (‘ZBA_LEC_LP_EAM’), and lastly on the activity, behavior and motivation (‘ZBA_LEC_AP_EAM’). All tables include the ‘MANDT’ and ‘STUDENT_ID’ as key values, and an additional normal value ‘INPUT_COM’, where the actual comment is saved. Furthermore, the student can also write a comment to the lecturer, which is saved in the ‘ZBA_STUDENT_COM’ table. The table has the ‘MANDT’ and ‘COM_ID’ as key values, and additionally the normal values ‘STUDENT_ID’ and ‘INPUT_COM’. The other sub-package is the diagnostic assessment package, which has the ‘ZBA_DA_ANSWERS’ and ‘ZBA_DA_SOLUTION’ tables. The diagnostic assessment asks the students five simple yes/no questions, which are: </w:t>
      </w:r>
    </w:p>
    <w:p w14:paraId="17C5C279" w14:textId="77777777" w:rsidR="00AE4A4F" w:rsidRDefault="00AE4A4F" w:rsidP="00AE4A4F">
      <w:pPr>
        <w:pStyle w:val="TEXT"/>
        <w:numPr>
          <w:ilvl w:val="0"/>
          <w:numId w:val="1"/>
        </w:numPr>
        <w:spacing w:before="0"/>
      </w:pPr>
      <w:r>
        <w:t>“I have already worked actively with SAP S4/HANA and know exactly how to use it.</w:t>
      </w:r>
      <w:r w:rsidRPr="00AE4A4F">
        <w:t xml:space="preserve"> For example in a working student job or an internship”</w:t>
      </w:r>
      <w:r>
        <w:t xml:space="preserve"> </w:t>
      </w:r>
    </w:p>
    <w:p w14:paraId="1B80CD0C" w14:textId="7A18F1CA" w:rsidR="00AE4A4F" w:rsidRDefault="00AE4A4F" w:rsidP="00AE4A4F">
      <w:pPr>
        <w:pStyle w:val="TEXT"/>
        <w:numPr>
          <w:ilvl w:val="0"/>
          <w:numId w:val="1"/>
        </w:numPr>
        <w:spacing w:before="0"/>
      </w:pPr>
      <w:r>
        <w:t>“</w:t>
      </w:r>
      <w:r w:rsidRPr="00AE4A4F">
        <w:t>I am aware of the impact to which the structure of the Materials Management, Production Planning, EAM</w:t>
      </w:r>
      <w:r w:rsidR="00910C59">
        <w:t>,</w:t>
      </w:r>
      <w:r w:rsidRPr="00AE4A4F">
        <w:t xml:space="preserve"> and Finance business units will change as a result of GBI's digital transformation”</w:t>
      </w:r>
    </w:p>
    <w:p w14:paraId="48DE0B1E" w14:textId="77777777" w:rsidR="00AE4A4F" w:rsidRPr="00AE4A4F" w:rsidRDefault="00AE4A4F" w:rsidP="00AE4A4F">
      <w:pPr>
        <w:pStyle w:val="TEXT"/>
        <w:numPr>
          <w:ilvl w:val="0"/>
          <w:numId w:val="1"/>
        </w:numPr>
        <w:spacing w:before="0"/>
      </w:pPr>
      <w:r>
        <w:t>“</w:t>
      </w:r>
      <w:r w:rsidRPr="00AE4A4F">
        <w:rPr>
          <w:color w:val="333333"/>
        </w:rPr>
        <w:t>I am taking this course because I want to train to work with SAP S/4HANA and to understand how it works and how it is structured. The goal is to get an expert in working with SAP S/4HANA</w:t>
      </w:r>
      <w:r>
        <w:rPr>
          <w:color w:val="333333"/>
        </w:rPr>
        <w:t>”</w:t>
      </w:r>
    </w:p>
    <w:p w14:paraId="49839F69" w14:textId="1EADCD55" w:rsidR="00AE4A4F" w:rsidRDefault="00AE4A4F" w:rsidP="00AE4A4F">
      <w:pPr>
        <w:pStyle w:val="TEXT"/>
        <w:numPr>
          <w:ilvl w:val="0"/>
          <w:numId w:val="1"/>
        </w:numPr>
        <w:spacing w:before="0"/>
      </w:pPr>
      <w:r w:rsidRPr="00AE4A4F">
        <w:t>“Ideally, I would like to try to go through each case study at least three times, so that the knowledge I have gained in the context of digital transformation and SAP ERP will be improved</w:t>
      </w:r>
      <w:r>
        <w:t>”</w:t>
      </w:r>
    </w:p>
    <w:p w14:paraId="36266869" w14:textId="622D9023" w:rsidR="00AE4A4F" w:rsidRDefault="00AE4A4F" w:rsidP="00AE4A4F">
      <w:pPr>
        <w:pStyle w:val="TEXT"/>
        <w:numPr>
          <w:ilvl w:val="0"/>
          <w:numId w:val="1"/>
        </w:numPr>
        <w:spacing w:before="0"/>
      </w:pPr>
      <w:r w:rsidRPr="00AE4A4F">
        <w:rPr>
          <w:shd w:val="clear" w:color="auto" w:fill="FFFFFF"/>
        </w:rPr>
        <w:t>“I will consciously use the Student Performance Monitoring Tool to self-reflect my results and to see in the retrospective which concepts I am still struggling with.”</w:t>
      </w:r>
    </w:p>
    <w:p w14:paraId="6D197E0F" w14:textId="77777777" w:rsidR="00292E0A" w:rsidRDefault="00AE4A4F" w:rsidP="00AE4A4F">
      <w:pPr>
        <w:pStyle w:val="TEXT"/>
      </w:pPr>
      <w:r>
        <w:t xml:space="preserve">The input answers of the student are saved in the ‘ZBA_DA_ANSWERS’ table, whereas the overall score that is calculated with a mathematical model is saved in the </w:t>
      </w:r>
      <w:r>
        <w:lastRenderedPageBreak/>
        <w:t>‘ZBA_DA_SOLUTION’ table.  The conceptual UML data model is visualized in the following figure.</w:t>
      </w:r>
    </w:p>
    <w:p w14:paraId="63EEDB2A" w14:textId="3B48070D" w:rsidR="00F16039" w:rsidRDefault="00292E0A" w:rsidP="00292E0A">
      <w:pPr>
        <w:pStyle w:val="Beschriftung"/>
        <w:rPr>
          <w:color w:val="000000"/>
        </w:rPr>
      </w:pPr>
      <w:bookmarkStart w:id="91" w:name="_Toc84706493"/>
      <w:r>
        <w:rPr>
          <w:noProof/>
        </w:rPr>
        <w:drawing>
          <wp:anchor distT="0" distB="0" distL="114300" distR="114300" simplePos="0" relativeHeight="251687936" behindDoc="0" locked="0" layoutInCell="1" allowOverlap="1" wp14:anchorId="2F10F50E" wp14:editId="0CB089DF">
            <wp:simplePos x="0" y="0"/>
            <wp:positionH relativeFrom="column">
              <wp:posOffset>0</wp:posOffset>
            </wp:positionH>
            <wp:positionV relativeFrom="paragraph">
              <wp:posOffset>0</wp:posOffset>
            </wp:positionV>
            <wp:extent cx="5760720" cy="5085080"/>
            <wp:effectExtent l="0" t="0" r="0" b="1270"/>
            <wp:wrapTopAndBottom/>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5085080"/>
                    </a:xfrm>
                    <a:prstGeom prst="rect">
                      <a:avLst/>
                    </a:prstGeom>
                  </pic:spPr>
                </pic:pic>
              </a:graphicData>
            </a:graphic>
          </wp:anchor>
        </w:drawing>
      </w:r>
      <w:r w:rsidR="00F16039">
        <w:t xml:space="preserve">Figure </w:t>
      </w:r>
      <w:fldSimple w:instr=" SEQ Figure \* ARABIC ">
        <w:r w:rsidR="009F7BC5">
          <w:rPr>
            <w:noProof/>
          </w:rPr>
          <w:t>16</w:t>
        </w:r>
      </w:fldSimple>
      <w:r w:rsidR="00F16039">
        <w:rPr>
          <w:color w:val="000000"/>
        </w:rPr>
        <w:t>: Conceptual UML data model</w:t>
      </w:r>
      <w:bookmarkEnd w:id="91"/>
    </w:p>
    <w:p w14:paraId="5D5AB6A5" w14:textId="2C86DD3A" w:rsidR="00F16039" w:rsidRPr="00AE4A4F" w:rsidRDefault="00F16039" w:rsidP="00F16039">
      <w:pPr>
        <w:pStyle w:val="Beschriftung"/>
        <w:rPr>
          <w:b w:val="0"/>
          <w:bCs w:val="0"/>
          <w:i/>
          <w:color w:val="000000"/>
        </w:rPr>
      </w:pPr>
      <w:r w:rsidRPr="00152C6D">
        <w:rPr>
          <w:b w:val="0"/>
          <w:bCs w:val="0"/>
          <w:i/>
          <w:color w:val="000000"/>
        </w:rPr>
        <w:t xml:space="preserve">Source: </w:t>
      </w:r>
      <w:r>
        <w:rPr>
          <w:b w:val="0"/>
          <w:bCs w:val="0"/>
          <w:i/>
          <w:color w:val="000000"/>
        </w:rPr>
        <w:t>own creation</w:t>
      </w:r>
    </w:p>
    <w:p w14:paraId="15F951CF" w14:textId="63B8E5B0" w:rsidR="00AE4A4F" w:rsidRDefault="00AE4A4F" w:rsidP="00152C6D"/>
    <w:p w14:paraId="0FE6B315" w14:textId="2B6D7FE0" w:rsidR="00327B92" w:rsidRDefault="00327B92" w:rsidP="00327B92">
      <w:pPr>
        <w:pStyle w:val="TEXT"/>
      </w:pPr>
      <w:r>
        <w:t xml:space="preserve">Next to the data model, a component diagram has been created and visualized in Figure </w:t>
      </w:r>
      <w:r w:rsidR="002C01B7">
        <w:t>17</w:t>
      </w:r>
      <w:r>
        <w:t>. The frontend</w:t>
      </w:r>
      <w:r w:rsidR="00071FF9">
        <w:t xml:space="preserve"> and backend</w:t>
      </w:r>
      <w:r>
        <w:t xml:space="preserve"> </w:t>
      </w:r>
      <w:r w:rsidR="00071FF9">
        <w:t>consist</w:t>
      </w:r>
      <w:r>
        <w:t xml:space="preserve"> of </w:t>
      </w:r>
      <w:r w:rsidR="00071FF9">
        <w:t xml:space="preserve">two </w:t>
      </w:r>
      <w:r>
        <w:t xml:space="preserve">components, which </w:t>
      </w:r>
      <w:r w:rsidR="00071FF9">
        <w:t>are in the frontend</w:t>
      </w:r>
      <w:r>
        <w:t xml:space="preserve"> the Student’s and Lecturer’s View</w:t>
      </w:r>
      <w:r w:rsidR="00071FF9">
        <w:t>, and in the backend the request processing and algorithm.</w:t>
      </w:r>
      <w:r>
        <w:t xml:space="preserve"> The associated view </w:t>
      </w:r>
      <w:r w:rsidR="00071FF9">
        <w:t xml:space="preserve">in the frontend </w:t>
      </w:r>
      <w:r>
        <w:t>will be managed by the implemented access control, which queries and identifies the current</w:t>
      </w:r>
      <w:r w:rsidR="00910C59">
        <w:t>ly</w:t>
      </w:r>
      <w:r>
        <w:t xml:space="preserve"> logged</w:t>
      </w:r>
      <w:r w:rsidR="00910C59">
        <w:t>-</w:t>
      </w:r>
      <w:r>
        <w:t xml:space="preserve">in user. Then the user gets redirected to the associated view. Both </w:t>
      </w:r>
      <w:r w:rsidR="00071FF9">
        <w:t>views</w:t>
      </w:r>
      <w:r>
        <w:t xml:space="preserve"> have access to the data</w:t>
      </w:r>
      <w:r w:rsidR="00071FF9">
        <w:t xml:space="preserve"> via </w:t>
      </w:r>
      <w:r w:rsidR="00910C59">
        <w:t xml:space="preserve">the </w:t>
      </w:r>
      <w:r>
        <w:t xml:space="preserve">backend. The connection between frontend and </w:t>
      </w:r>
      <w:r w:rsidR="00071FF9">
        <w:t xml:space="preserve">backend </w:t>
      </w:r>
      <w:r w:rsidR="00910C59">
        <w:t>is</w:t>
      </w:r>
      <w:r>
        <w:t xml:space="preserve"> carried out with the REST API. Th</w:t>
      </w:r>
      <w:r w:rsidR="00071FF9">
        <w:t>en the</w:t>
      </w:r>
      <w:r>
        <w:t xml:space="preserve"> requests are progressed, which </w:t>
      </w:r>
      <w:r w:rsidR="00071FF9">
        <w:t xml:space="preserve">in addition </w:t>
      </w:r>
      <w:r>
        <w:t>triggers the function/algorithm that is implemented in the backend and gives back the requested data.</w:t>
      </w:r>
    </w:p>
    <w:p w14:paraId="3AD67EBA" w14:textId="51C86EB3" w:rsidR="00292E0A" w:rsidRPr="00292E0A" w:rsidRDefault="00292E0A" w:rsidP="00292E0A">
      <w:r>
        <w:rPr>
          <w:noProof/>
        </w:rPr>
        <w:lastRenderedPageBreak/>
        <w:drawing>
          <wp:inline distT="0" distB="0" distL="0" distR="0" wp14:anchorId="114BADA9" wp14:editId="7CBDC4E8">
            <wp:extent cx="5438775" cy="4857750"/>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pic:cNvPicPr/>
                  </pic:nvPicPr>
                  <pic:blipFill>
                    <a:blip r:embed="rId30">
                      <a:extLst>
                        <a:ext uri="{28A0092B-C50C-407E-A947-70E740481C1C}">
                          <a14:useLocalDpi xmlns:a14="http://schemas.microsoft.com/office/drawing/2010/main" val="0"/>
                        </a:ext>
                      </a:extLst>
                    </a:blip>
                    <a:stretch>
                      <a:fillRect/>
                    </a:stretch>
                  </pic:blipFill>
                  <pic:spPr>
                    <a:xfrm>
                      <a:off x="0" y="0"/>
                      <a:ext cx="5438775" cy="4857750"/>
                    </a:xfrm>
                    <a:prstGeom prst="rect">
                      <a:avLst/>
                    </a:prstGeom>
                  </pic:spPr>
                </pic:pic>
              </a:graphicData>
            </a:graphic>
          </wp:inline>
        </w:drawing>
      </w:r>
    </w:p>
    <w:p w14:paraId="4A1B2092" w14:textId="5BD98CD4" w:rsidR="00327B92" w:rsidRDefault="00327B92" w:rsidP="00327B92">
      <w:pPr>
        <w:pStyle w:val="Beschriftung"/>
        <w:rPr>
          <w:color w:val="000000"/>
        </w:rPr>
      </w:pPr>
      <w:bookmarkStart w:id="92" w:name="_Toc84706494"/>
      <w:r>
        <w:t xml:space="preserve">Figure </w:t>
      </w:r>
      <w:fldSimple w:instr=" SEQ Figure \* ARABIC ">
        <w:r w:rsidR="009F7BC5">
          <w:rPr>
            <w:noProof/>
          </w:rPr>
          <w:t>17</w:t>
        </w:r>
      </w:fldSimple>
      <w:r>
        <w:rPr>
          <w:color w:val="000000"/>
        </w:rPr>
        <w:t>: Component diagram</w:t>
      </w:r>
      <w:bookmarkEnd w:id="92"/>
    </w:p>
    <w:p w14:paraId="0DBD51D1" w14:textId="77777777" w:rsidR="00327B92" w:rsidRPr="00AE4A4F" w:rsidRDefault="00327B92" w:rsidP="00327B92">
      <w:pPr>
        <w:pStyle w:val="Beschriftung"/>
        <w:rPr>
          <w:b w:val="0"/>
          <w:bCs w:val="0"/>
          <w:i/>
          <w:color w:val="000000"/>
        </w:rPr>
      </w:pPr>
      <w:r w:rsidRPr="00152C6D">
        <w:rPr>
          <w:b w:val="0"/>
          <w:bCs w:val="0"/>
          <w:i/>
          <w:color w:val="000000"/>
        </w:rPr>
        <w:t xml:space="preserve">Source: </w:t>
      </w:r>
      <w:r>
        <w:rPr>
          <w:b w:val="0"/>
          <w:bCs w:val="0"/>
          <w:i/>
          <w:color w:val="000000"/>
        </w:rPr>
        <w:t>own creation</w:t>
      </w:r>
    </w:p>
    <w:p w14:paraId="6FDECC09" w14:textId="06741A41" w:rsidR="00DA3651" w:rsidRDefault="00DA3651" w:rsidP="0096123E">
      <w:pPr>
        <w:pStyle w:val="TEXT"/>
        <w:rPr>
          <w:noProof/>
        </w:rPr>
      </w:pPr>
      <w:r>
        <w:t>In this sequence</w:t>
      </w:r>
      <w:r w:rsidR="00910C59">
        <w:t>,</w:t>
      </w:r>
      <w:r>
        <w:t xml:space="preserve"> the communication and overall concept will be explained. Therefore a sequence diagram has been created and visualized in Figure </w:t>
      </w:r>
      <w:r w:rsidR="002C01B7">
        <w:t>18</w:t>
      </w:r>
      <w:r>
        <w:t>. As mention in the previous section</w:t>
      </w:r>
      <w:r w:rsidR="00910C59">
        <w:t>,</w:t>
      </w:r>
      <w:r>
        <w:t xml:space="preserve"> the monitoring tool has two components in the frontend for the associated user. That’s why two different actor</w:t>
      </w:r>
      <w:r w:rsidR="00910C59">
        <w:t>s</w:t>
      </w:r>
      <w:r>
        <w:t xml:space="preserve"> </w:t>
      </w:r>
      <w:r w:rsidR="00910C59">
        <w:t>are</w:t>
      </w:r>
      <w:r>
        <w:t xml:space="preserve"> included, which are the Lecturer and the Student. In between the Application is visualized. In order to be able to follow the overall concept</w:t>
      </w:r>
      <w:r w:rsidR="00910C59">
        <w:t>,</w:t>
      </w:r>
      <w:r>
        <w:t xml:space="preserve"> the Lecturer has </w:t>
      </w:r>
      <w:r w:rsidR="00910C59">
        <w:t xml:space="preserve">a </w:t>
      </w:r>
      <w:r>
        <w:t>method identification number starting with the digit 1, whereas the Student method calls have the identification number 2. The student can log</w:t>
      </w:r>
      <w:r w:rsidR="00910C59">
        <w:t xml:space="preserve"> </w:t>
      </w:r>
      <w:r>
        <w:t>in directly by entering his login details, whereupon the system redirects the student to the associated page. Hereby it is important to note that the login process is identical for the lecturer. Now the student has the opportunity to complete the diagnostic assessment, wh</w:t>
      </w:r>
      <w:r w:rsidR="00910C59">
        <w:t>ich</w:t>
      </w:r>
      <w:r>
        <w:t xml:space="preserve"> directly has the consequence, that the lecturer is now able to monitor the student. The reason for this is that the diagnostic assessment also functions as a</w:t>
      </w:r>
      <w:r w:rsidR="00910C59">
        <w:t>n</w:t>
      </w:r>
      <w:r>
        <w:t xml:space="preserve"> entry into the monitoring system.</w:t>
      </w:r>
      <w:r w:rsidR="0096123E">
        <w:t xml:space="preserve"> This is done via the REST creation method, </w:t>
      </w:r>
      <w:r w:rsidR="00910C59">
        <w:t>which</w:t>
      </w:r>
      <w:r w:rsidR="0096123E">
        <w:t xml:space="preserve"> creates and pushes the user into the database with the completion of the diagnostic assessment.</w:t>
      </w:r>
      <w:r>
        <w:t xml:space="preserve"> In the sequence diagram</w:t>
      </w:r>
      <w:r w:rsidR="00910C59">
        <w:t>,</w:t>
      </w:r>
      <w:r>
        <w:t xml:space="preserve"> I differentiated between two loops, in order to make it clear that the </w:t>
      </w:r>
      <w:r w:rsidR="0096123E">
        <w:t>monitoring process of the student and lecturer are not dependent on each other. This basically means that the student can always iterate through the monitoring process, without the lecturer having to monitor the student. First</w:t>
      </w:r>
      <w:r w:rsidR="00910C59">
        <w:t>,</w:t>
      </w:r>
      <w:r w:rsidR="0096123E">
        <w:t xml:space="preserve"> the loop of the lecturer starts with the selection of the student. The data hereby is displayed with the </w:t>
      </w:r>
      <w:r w:rsidR="00D14FD8">
        <w:t>read</w:t>
      </w:r>
      <w:r w:rsidR="0096123E">
        <w:t xml:space="preserve"> method of the REST API. Then the overall results of the student within the case study is being calculated in the backend and saved </w:t>
      </w:r>
      <w:r w:rsidR="0096123E">
        <w:lastRenderedPageBreak/>
        <w:t xml:space="preserve">in the database, and then pushed into the frontend with the </w:t>
      </w:r>
      <w:r w:rsidR="00D14FD8">
        <w:t>read</w:t>
      </w:r>
      <w:r w:rsidR="0096123E">
        <w:t xml:space="preserve"> method of REST. The calculated data is showcased with different diagrams, graphs</w:t>
      </w:r>
      <w:r w:rsidR="00910C59">
        <w:t>,</w:t>
      </w:r>
      <w:r w:rsidR="0096123E">
        <w:t xml:space="preserve"> and other statistics. The next functionality of the lecturer is the comment function. Here the lecturer can write a comment which is pushed from the frontend to the backend with the create method. The comment basically creates an entry into the table</w:t>
      </w:r>
      <w:r w:rsidR="00D14FD8">
        <w:t xml:space="preserve"> with the important values like the student id, the actual comment, and the category</w:t>
      </w:r>
      <w:r w:rsidR="0096123E">
        <w:t>.</w:t>
      </w:r>
      <w:r w:rsidR="00D14FD8">
        <w:t xml:space="preserve"> The comment is visualized in the student</w:t>
      </w:r>
      <w:r w:rsidR="00910C59">
        <w:t>'</w:t>
      </w:r>
      <w:r w:rsidR="00D14FD8">
        <w:t xml:space="preserve">s frontend </w:t>
      </w:r>
      <w:r w:rsidR="00910C59">
        <w:t>o</w:t>
      </w:r>
      <w:r w:rsidR="00D14FD8">
        <w:t>n the lecturer</w:t>
      </w:r>
      <w:r w:rsidR="00910C59">
        <w:t>'</w:t>
      </w:r>
      <w:r w:rsidR="00D14FD8">
        <w:t xml:space="preserve">s assessment page, where the comment is being pulled via </w:t>
      </w:r>
      <w:r w:rsidR="00910C59">
        <w:t xml:space="preserve">the </w:t>
      </w:r>
      <w:r w:rsidR="00D14FD8">
        <w:t>read method from the REST API.  Now the student’s loop will be explained. Therefore the student can select a case study, which is hardcoded in the frontend because only 4 case studies exist in the scope of this thesis. After the selection of the case study, the corresponding data will be showcased with the read method of the REST API. The data is shown as a table</w:t>
      </w:r>
      <w:r w:rsidR="00910C59">
        <w:t>-</w:t>
      </w:r>
      <w:r w:rsidR="00D14FD8">
        <w:t>like structure, where the following columns are created: Item, Your Selection, Score, and Feedback. The score values and feedbacks are generated and calculated within a method, that is being triggered from the frontend, and is implemented in the backend. The comment functionality is basically analogous to the lecturer comment functionality, the only difference is, that the student can not categorize his/her comment for the lecturer.</w:t>
      </w:r>
      <w:r w:rsidR="00910C59">
        <w:t xml:space="preserve"> Hereby the creation method of the REST API saves and pushes the comment that is written by the user </w:t>
      </w:r>
      <w:r w:rsidR="00C44E58">
        <w:rPr>
          <w:noProof/>
        </w:rPr>
        <w:drawing>
          <wp:anchor distT="0" distB="0" distL="114300" distR="114300" simplePos="0" relativeHeight="251680768" behindDoc="0" locked="0" layoutInCell="1" allowOverlap="1" wp14:anchorId="18F50731" wp14:editId="72CE23C0">
            <wp:simplePos x="0" y="0"/>
            <wp:positionH relativeFrom="margin">
              <wp:posOffset>-52070</wp:posOffset>
            </wp:positionH>
            <wp:positionV relativeFrom="paragraph">
              <wp:posOffset>3181350</wp:posOffset>
            </wp:positionV>
            <wp:extent cx="5760720" cy="5109845"/>
            <wp:effectExtent l="0" t="0" r="0" b="0"/>
            <wp:wrapTopAndBottom/>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pic:cNvPicPr/>
                  </pic:nvPicPr>
                  <pic:blipFill rotWithShape="1">
                    <a:blip r:embed="rId31">
                      <a:extLst>
                        <a:ext uri="{28A0092B-C50C-407E-A947-70E740481C1C}">
                          <a14:useLocalDpi xmlns:a14="http://schemas.microsoft.com/office/drawing/2010/main" val="0"/>
                        </a:ext>
                      </a:extLst>
                    </a:blip>
                    <a:srcRect b="7472"/>
                    <a:stretch/>
                  </pic:blipFill>
                  <pic:spPr bwMode="auto">
                    <a:xfrm>
                      <a:off x="0" y="0"/>
                      <a:ext cx="5760720" cy="510984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10C59">
        <w:t xml:space="preserve">in the frontend, into the backend.  </w:t>
      </w:r>
    </w:p>
    <w:p w14:paraId="48F0360F" w14:textId="5430866D" w:rsidR="00DA3651" w:rsidRDefault="00DA3651" w:rsidP="00DA3651">
      <w:pPr>
        <w:pStyle w:val="Beschriftung"/>
        <w:rPr>
          <w:color w:val="000000"/>
        </w:rPr>
      </w:pPr>
      <w:bookmarkStart w:id="93" w:name="_Toc84706495"/>
      <w:r>
        <w:t xml:space="preserve">Figure </w:t>
      </w:r>
      <w:fldSimple w:instr=" SEQ Figure \* ARABIC ">
        <w:r w:rsidR="009F7BC5">
          <w:rPr>
            <w:noProof/>
          </w:rPr>
          <w:t>18</w:t>
        </w:r>
      </w:fldSimple>
      <w:r>
        <w:t>:</w:t>
      </w:r>
      <w:r>
        <w:rPr>
          <w:color w:val="000000"/>
        </w:rPr>
        <w:t xml:space="preserve"> Sequence diagram</w:t>
      </w:r>
      <w:bookmarkEnd w:id="93"/>
    </w:p>
    <w:p w14:paraId="4256B9E9" w14:textId="33E74744" w:rsidR="00DA3651" w:rsidRPr="00AE4A4F" w:rsidRDefault="00DA3651" w:rsidP="00DA3651">
      <w:pPr>
        <w:pStyle w:val="Beschriftung"/>
        <w:rPr>
          <w:b w:val="0"/>
          <w:bCs w:val="0"/>
          <w:i/>
          <w:color w:val="000000"/>
        </w:rPr>
      </w:pPr>
      <w:r w:rsidRPr="00152C6D">
        <w:rPr>
          <w:b w:val="0"/>
          <w:bCs w:val="0"/>
          <w:i/>
          <w:color w:val="000000"/>
        </w:rPr>
        <w:t xml:space="preserve">Source: </w:t>
      </w:r>
      <w:r>
        <w:rPr>
          <w:b w:val="0"/>
          <w:bCs w:val="0"/>
          <w:i/>
          <w:color w:val="000000"/>
        </w:rPr>
        <w:t>own creation</w:t>
      </w:r>
    </w:p>
    <w:p w14:paraId="64150909" w14:textId="63FB043D" w:rsidR="00DA3651" w:rsidRPr="00152C6D" w:rsidRDefault="00DA3651" w:rsidP="00152C6D"/>
    <w:p w14:paraId="639863BA" w14:textId="27BCC2F9" w:rsidR="00E34EB0" w:rsidRDefault="00E34EB0" w:rsidP="00E34EB0">
      <w:pPr>
        <w:pStyle w:val="berschrift2"/>
        <w:jc w:val="both"/>
        <w:rPr>
          <w:color w:val="0D0D0D"/>
        </w:rPr>
      </w:pPr>
      <w:bookmarkStart w:id="94" w:name="_Toc84274720"/>
      <w:bookmarkStart w:id="95" w:name="_Toc84706462"/>
      <w:r>
        <w:rPr>
          <w:color w:val="0D0D0D"/>
        </w:rPr>
        <w:lastRenderedPageBreak/>
        <w:t>Implementation of the Requirements</w:t>
      </w:r>
      <w:bookmarkEnd w:id="94"/>
      <w:bookmarkEnd w:id="95"/>
      <w:r>
        <w:rPr>
          <w:color w:val="0D0D0D"/>
        </w:rPr>
        <w:t xml:space="preserve"> </w:t>
      </w:r>
    </w:p>
    <w:p w14:paraId="784CF443" w14:textId="01892C46" w:rsidR="0048591E" w:rsidRPr="00071FF9" w:rsidRDefault="0048591E" w:rsidP="0048591E">
      <w:pPr>
        <w:pStyle w:val="TEXT"/>
      </w:pPr>
      <w:r>
        <w:t>In this section, the implementation of the requirements that were defined in the previous sections will be explained. Therefore I will showcase screenshots of the associated requirements that ha</w:t>
      </w:r>
      <w:r w:rsidR="007F47A5">
        <w:t>ve</w:t>
      </w:r>
      <w:r>
        <w:t xml:space="preserve"> been implemented. Because the development process has been divided between me and Mr. Mustroph, I will only visualize and explain the requirements, which I have been implemented. </w:t>
      </w:r>
    </w:p>
    <w:p w14:paraId="57CD99DB" w14:textId="18926958" w:rsidR="00E34EB0" w:rsidRDefault="00E34EB0" w:rsidP="00E34EB0">
      <w:pPr>
        <w:pStyle w:val="berschrift3"/>
      </w:pPr>
      <w:bookmarkStart w:id="96" w:name="_Toc84274721"/>
      <w:bookmarkStart w:id="97" w:name="_Toc84706463"/>
      <w:r>
        <w:t>Organizational Requirements</w:t>
      </w:r>
      <w:bookmarkEnd w:id="96"/>
      <w:bookmarkEnd w:id="97"/>
      <w:r>
        <w:t xml:space="preserve"> </w:t>
      </w:r>
    </w:p>
    <w:p w14:paraId="7BFAF34A" w14:textId="1AA03AD0" w:rsidR="0048591E" w:rsidRDefault="007D49B7" w:rsidP="0048591E">
      <w:pPr>
        <w:pStyle w:val="TEXT"/>
      </w:pPr>
      <w:r>
        <w:rPr>
          <w:noProof/>
        </w:rPr>
        <w:drawing>
          <wp:anchor distT="0" distB="0" distL="114300" distR="114300" simplePos="0" relativeHeight="251682816" behindDoc="0" locked="0" layoutInCell="1" allowOverlap="1" wp14:anchorId="784270D5" wp14:editId="7421607F">
            <wp:simplePos x="0" y="0"/>
            <wp:positionH relativeFrom="margin">
              <wp:align>right</wp:align>
            </wp:positionH>
            <wp:positionV relativeFrom="paragraph">
              <wp:posOffset>2910205</wp:posOffset>
            </wp:positionV>
            <wp:extent cx="5760720" cy="2818130"/>
            <wp:effectExtent l="0" t="0" r="0" b="1270"/>
            <wp:wrapTopAndBottom/>
            <wp:docPr id="23" name="Grafik 2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Text enthält.&#10;&#10;Automatisch generierte Beschreibu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720" cy="2818130"/>
                    </a:xfrm>
                    <a:prstGeom prst="rect">
                      <a:avLst/>
                    </a:prstGeom>
                  </pic:spPr>
                </pic:pic>
              </a:graphicData>
            </a:graphic>
          </wp:anchor>
        </w:drawing>
      </w:r>
      <w:r w:rsidR="0048591E">
        <w:t xml:space="preserve">As mentioned in the previous sections, the monitoring tool has two different views. On the one hand the lecturer, and on the other hand the student view. The redirection to the associated page is handled with the login details. The SAP UCC has been defined </w:t>
      </w:r>
      <w:r w:rsidR="007F47A5">
        <w:t xml:space="preserve">as </w:t>
      </w:r>
      <w:r w:rsidR="0048591E">
        <w:t>a methodology for the UserIds for the student. The Id consist</w:t>
      </w:r>
      <w:r w:rsidR="007F47A5">
        <w:t>s</w:t>
      </w:r>
      <w:r w:rsidR="0048591E">
        <w:t xml:space="preserve"> of three letterals </w:t>
      </w:r>
      <w:r w:rsidR="007F47A5">
        <w:t>at</w:t>
      </w:r>
      <w:r w:rsidR="0048591E">
        <w:t xml:space="preserve"> the beginning, which is ‘GBS’, and in addition to the letterals</w:t>
      </w:r>
      <w:r w:rsidR="007F47A5">
        <w:t>,</w:t>
      </w:r>
      <w:r w:rsidR="0048591E">
        <w:t xml:space="preserve"> the id has a 3 digit number. These two components are merged with a ‘-’ in between. </w:t>
      </w:r>
      <w:r w:rsidR="009A36CF">
        <w:t xml:space="preserve">These combinations make the id unique, an example for a student id would be ‘GBS-995’. For the admins, there does not consist </w:t>
      </w:r>
      <w:r w:rsidR="007F47A5">
        <w:t xml:space="preserve">of </w:t>
      </w:r>
      <w:r w:rsidR="009A36CF">
        <w:t>a specific definition of the ids. That’s why we programmed into the onInit function of the main page, a</w:t>
      </w:r>
      <w:r w:rsidR="007F47A5">
        <w:t>n</w:t>
      </w:r>
      <w:r w:rsidR="009A36CF">
        <w:t xml:space="preserve"> if statement, where the user id is controlled about the methodology of the student id. This basically means, that the if statement control if the id of the current</w:t>
      </w:r>
      <w:r w:rsidR="007F47A5">
        <w:t>ly</w:t>
      </w:r>
      <w:r w:rsidR="009A36CF">
        <w:t xml:space="preserve"> logged</w:t>
      </w:r>
      <w:r w:rsidR="007F47A5">
        <w:t>-</w:t>
      </w:r>
      <w:r w:rsidR="009A36CF">
        <w:t>in user starts with ‘GBS’. After this control</w:t>
      </w:r>
      <w:r w:rsidR="007F47A5">
        <w:t>,</w:t>
      </w:r>
      <w:r w:rsidR="009A36CF">
        <w:t xml:space="preserve"> the tool knows, if the current user is a student or a lecturer. Next, the user gets redirected to the associated page. The Lecturer is redirected to the page, which is visualized in Figure </w:t>
      </w:r>
      <w:r w:rsidR="002C01B7">
        <w:t>19</w:t>
      </w:r>
      <w:r w:rsidR="009A36CF">
        <w:t xml:space="preserve">. It is also important to note that this page is actually also the main page for the lecturer. There is also the recognition in the center of the page, where the lecturer can see, that he/she is successfully redirected on the lecturer page. </w:t>
      </w:r>
    </w:p>
    <w:p w14:paraId="369CC7B8" w14:textId="7EA020F3" w:rsidR="009A36CF" w:rsidRDefault="009A36CF" w:rsidP="009A36CF">
      <w:pPr>
        <w:pStyle w:val="Beschriftung"/>
        <w:rPr>
          <w:color w:val="000000"/>
        </w:rPr>
      </w:pPr>
      <w:bookmarkStart w:id="98" w:name="_Toc84706496"/>
      <w:r>
        <w:t xml:space="preserve">Figure </w:t>
      </w:r>
      <w:fldSimple w:instr=" SEQ Figure \* ARABIC ">
        <w:r w:rsidR="009F7BC5">
          <w:rPr>
            <w:noProof/>
          </w:rPr>
          <w:t>19</w:t>
        </w:r>
      </w:fldSimple>
      <w:r>
        <w:t>:</w:t>
      </w:r>
      <w:r>
        <w:rPr>
          <w:color w:val="000000"/>
        </w:rPr>
        <w:t xml:space="preserve"> Lecturer Landing Page</w:t>
      </w:r>
      <w:bookmarkEnd w:id="98"/>
      <w:r>
        <w:rPr>
          <w:color w:val="000000"/>
        </w:rPr>
        <w:t xml:space="preserve"> </w:t>
      </w:r>
    </w:p>
    <w:p w14:paraId="37A6BE0D" w14:textId="77777777" w:rsidR="009A36CF" w:rsidRPr="00AE4A4F" w:rsidRDefault="009A36CF" w:rsidP="009A36CF">
      <w:pPr>
        <w:pStyle w:val="Beschriftung"/>
        <w:rPr>
          <w:b w:val="0"/>
          <w:bCs w:val="0"/>
          <w:i/>
          <w:color w:val="000000"/>
        </w:rPr>
      </w:pPr>
      <w:r w:rsidRPr="00152C6D">
        <w:rPr>
          <w:b w:val="0"/>
          <w:bCs w:val="0"/>
          <w:i/>
          <w:color w:val="000000"/>
        </w:rPr>
        <w:t xml:space="preserve">Source: </w:t>
      </w:r>
      <w:r>
        <w:rPr>
          <w:b w:val="0"/>
          <w:bCs w:val="0"/>
          <w:i/>
          <w:color w:val="000000"/>
        </w:rPr>
        <w:t>own creation</w:t>
      </w:r>
    </w:p>
    <w:p w14:paraId="6BC2C43B" w14:textId="24604C93" w:rsidR="00A23298" w:rsidRDefault="00C44E58" w:rsidP="00A23298">
      <w:pPr>
        <w:pStyle w:val="TEXT"/>
      </w:pPr>
      <w:r>
        <w:rPr>
          <w:noProof/>
        </w:rPr>
        <w:lastRenderedPageBreak/>
        <w:drawing>
          <wp:anchor distT="0" distB="0" distL="114300" distR="114300" simplePos="0" relativeHeight="251683840" behindDoc="0" locked="0" layoutInCell="1" allowOverlap="1" wp14:anchorId="1030915E" wp14:editId="1D667C58">
            <wp:simplePos x="0" y="0"/>
            <wp:positionH relativeFrom="margin">
              <wp:align>right</wp:align>
            </wp:positionH>
            <wp:positionV relativeFrom="paragraph">
              <wp:posOffset>1518285</wp:posOffset>
            </wp:positionV>
            <wp:extent cx="5760720" cy="3013075"/>
            <wp:effectExtent l="0" t="0" r="0" b="0"/>
            <wp:wrapTopAndBottom/>
            <wp:docPr id="24" name="Grafik 2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fik 24" descr="Ein Bild, das Text enthält.&#10;&#10;Automatisch generierte Beschreibu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720" cy="3013075"/>
                    </a:xfrm>
                    <a:prstGeom prst="rect">
                      <a:avLst/>
                    </a:prstGeom>
                  </pic:spPr>
                </pic:pic>
              </a:graphicData>
            </a:graphic>
          </wp:anchor>
        </w:drawing>
      </w:r>
      <w:r w:rsidR="009A36CF">
        <w:t xml:space="preserve">Now </w:t>
      </w:r>
      <w:r w:rsidR="007F47A5">
        <w:t xml:space="preserve">the </w:t>
      </w:r>
      <w:r w:rsidR="009A36CF">
        <w:t>s</w:t>
      </w:r>
      <w:r w:rsidR="007F47A5">
        <w:t>a</w:t>
      </w:r>
      <w:r w:rsidR="009A36CF">
        <w:t xml:space="preserve">me process also goes for the student, where the system redirects the Student on his/her </w:t>
      </w:r>
      <w:r w:rsidR="005D17E4">
        <w:t>pre-</w:t>
      </w:r>
      <w:r w:rsidR="009A36CF">
        <w:t>landing page, which has different functionalities, for example</w:t>
      </w:r>
      <w:r w:rsidR="007F47A5">
        <w:t>,</w:t>
      </w:r>
      <w:r w:rsidR="009A36CF">
        <w:t xml:space="preserve"> the diagnostic assessment. The landing page of the student is visualized in Figure 2</w:t>
      </w:r>
      <w:r w:rsidR="002C01B7">
        <w:t>0</w:t>
      </w:r>
      <w:r w:rsidR="009A36CF">
        <w:t xml:space="preserve">. There you can see the two buttons in the center. One button sends the student directly to the diagnostic assessment page, and the other button directs the student to the main </w:t>
      </w:r>
      <w:r w:rsidR="005D17E4">
        <w:t xml:space="preserve">landing </w:t>
      </w:r>
      <w:r w:rsidR="00A23298">
        <w:t>p</w:t>
      </w:r>
      <w:r w:rsidR="009A36CF">
        <w:t>age</w:t>
      </w:r>
      <w:r w:rsidR="00A23298">
        <w:t xml:space="preserve">, where he/she can select the desired case study from the dropbox. In addition to the buttons, the student also has the confirmation of a successful redirection, which is located in the center of the page, where the user id is stated. </w:t>
      </w:r>
    </w:p>
    <w:p w14:paraId="467B4B34" w14:textId="6A3030CF" w:rsidR="00A23298" w:rsidRDefault="00A23298" w:rsidP="00A23298">
      <w:pPr>
        <w:pStyle w:val="Beschriftung"/>
        <w:rPr>
          <w:color w:val="000000"/>
        </w:rPr>
      </w:pPr>
      <w:bookmarkStart w:id="99" w:name="_Toc84706497"/>
      <w:r>
        <w:t xml:space="preserve">Figure </w:t>
      </w:r>
      <w:fldSimple w:instr=" SEQ Figure \* ARABIC ">
        <w:r w:rsidR="009F7BC5">
          <w:rPr>
            <w:noProof/>
          </w:rPr>
          <w:t>20</w:t>
        </w:r>
      </w:fldSimple>
      <w:r>
        <w:t>:</w:t>
      </w:r>
      <w:r>
        <w:rPr>
          <w:color w:val="000000"/>
        </w:rPr>
        <w:t xml:space="preserve"> </w:t>
      </w:r>
      <w:r w:rsidR="005D17E4">
        <w:rPr>
          <w:color w:val="000000"/>
        </w:rPr>
        <w:t>Student</w:t>
      </w:r>
      <w:r>
        <w:rPr>
          <w:color w:val="000000"/>
        </w:rPr>
        <w:t xml:space="preserve"> </w:t>
      </w:r>
      <w:r w:rsidR="005D17E4">
        <w:rPr>
          <w:color w:val="000000"/>
        </w:rPr>
        <w:t>Pre-</w:t>
      </w:r>
      <w:r>
        <w:rPr>
          <w:color w:val="000000"/>
        </w:rPr>
        <w:t>Landing Page</w:t>
      </w:r>
      <w:bookmarkEnd w:id="99"/>
      <w:r>
        <w:rPr>
          <w:color w:val="000000"/>
        </w:rPr>
        <w:t xml:space="preserve"> </w:t>
      </w:r>
    </w:p>
    <w:p w14:paraId="7E671855" w14:textId="6AE51B9D" w:rsidR="00A23298" w:rsidRPr="005D17E4" w:rsidRDefault="00A23298" w:rsidP="005D17E4">
      <w:pPr>
        <w:pStyle w:val="Beschriftung"/>
        <w:rPr>
          <w:b w:val="0"/>
          <w:bCs w:val="0"/>
          <w:i/>
          <w:color w:val="000000"/>
        </w:rPr>
      </w:pPr>
      <w:r w:rsidRPr="00152C6D">
        <w:rPr>
          <w:b w:val="0"/>
          <w:bCs w:val="0"/>
          <w:i/>
          <w:color w:val="000000"/>
        </w:rPr>
        <w:t xml:space="preserve">Source: </w:t>
      </w:r>
      <w:r>
        <w:rPr>
          <w:b w:val="0"/>
          <w:bCs w:val="0"/>
          <w:i/>
          <w:color w:val="000000"/>
        </w:rPr>
        <w:t>own creation</w:t>
      </w:r>
    </w:p>
    <w:p w14:paraId="57633BE1" w14:textId="1D80B6B7" w:rsidR="00E34EB0" w:rsidRDefault="00E34EB0" w:rsidP="00E34EB0">
      <w:pPr>
        <w:pStyle w:val="berschrift3"/>
      </w:pPr>
      <w:bookmarkStart w:id="100" w:name="_Toc84274722"/>
      <w:bookmarkStart w:id="101" w:name="_Toc84706464"/>
      <w:r>
        <w:lastRenderedPageBreak/>
        <w:t>Requirements for the Set of Action Default User</w:t>
      </w:r>
      <w:bookmarkEnd w:id="100"/>
      <w:bookmarkEnd w:id="101"/>
    </w:p>
    <w:p w14:paraId="7FBAE0C9" w14:textId="40C416BB" w:rsidR="006B23DF" w:rsidRDefault="006B23DF" w:rsidP="005D17E4">
      <w:pPr>
        <w:pStyle w:val="TEXT"/>
      </w:pPr>
      <w:r>
        <w:rPr>
          <w:noProof/>
        </w:rPr>
        <w:drawing>
          <wp:anchor distT="0" distB="0" distL="114300" distR="114300" simplePos="0" relativeHeight="251685888" behindDoc="0" locked="0" layoutInCell="1" allowOverlap="1" wp14:anchorId="4A9A53D0" wp14:editId="71E112CE">
            <wp:simplePos x="0" y="0"/>
            <wp:positionH relativeFrom="margin">
              <wp:align>right</wp:align>
            </wp:positionH>
            <wp:positionV relativeFrom="paragraph">
              <wp:posOffset>1209675</wp:posOffset>
            </wp:positionV>
            <wp:extent cx="5760720" cy="3122930"/>
            <wp:effectExtent l="0" t="0" r="0" b="1270"/>
            <wp:wrapTopAndBottom/>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3122930"/>
                    </a:xfrm>
                    <a:prstGeom prst="rect">
                      <a:avLst/>
                    </a:prstGeom>
                  </pic:spPr>
                </pic:pic>
              </a:graphicData>
            </a:graphic>
          </wp:anchor>
        </w:drawing>
      </w:r>
      <w:r w:rsidR="005D17E4">
        <w:t>After getting redirected to the associated page, the student sees the pre-landing page (as in Figure 25). The Diagnostic assessment button send</w:t>
      </w:r>
      <w:r w:rsidR="007F47A5">
        <w:t>s</w:t>
      </w:r>
      <w:r w:rsidR="005D17E4">
        <w:t xml:space="preserve"> the student to the diagnostic assessment page, where he/she can answer and submit the questions of the assessment. After the submission</w:t>
      </w:r>
      <w:r w:rsidR="007F47A5">
        <w:t>,</w:t>
      </w:r>
      <w:r w:rsidR="005D17E4">
        <w:t xml:space="preserve"> the student gets directed to the main page. This page can also be accessed from the pre-landing page without having to complete the diagnostic assessment. Therefore the user has to press the ‘Go to Landing Page’ button</w:t>
      </w:r>
      <w:r>
        <w:t>. The landing page is visualized in Figure 2</w:t>
      </w:r>
      <w:r w:rsidR="002C01B7">
        <w:t>1</w:t>
      </w:r>
      <w:r>
        <w:t xml:space="preserve">. </w:t>
      </w:r>
    </w:p>
    <w:p w14:paraId="168E5EC8" w14:textId="4AC61EC4" w:rsidR="006B23DF" w:rsidRDefault="006B23DF" w:rsidP="006B23DF">
      <w:pPr>
        <w:pStyle w:val="Beschriftung"/>
        <w:rPr>
          <w:color w:val="000000"/>
        </w:rPr>
      </w:pPr>
      <w:bookmarkStart w:id="102" w:name="_Toc84706498"/>
      <w:r>
        <w:t xml:space="preserve">Figure </w:t>
      </w:r>
      <w:fldSimple w:instr=" SEQ Figure \* ARABIC ">
        <w:r w:rsidR="009F7BC5">
          <w:rPr>
            <w:noProof/>
          </w:rPr>
          <w:t>21</w:t>
        </w:r>
      </w:fldSimple>
      <w:r>
        <w:t>:</w:t>
      </w:r>
      <w:r>
        <w:rPr>
          <w:color w:val="000000"/>
        </w:rPr>
        <w:t xml:space="preserve"> Student Landing Page</w:t>
      </w:r>
      <w:bookmarkEnd w:id="102"/>
      <w:r>
        <w:rPr>
          <w:color w:val="000000"/>
        </w:rPr>
        <w:t xml:space="preserve"> </w:t>
      </w:r>
    </w:p>
    <w:p w14:paraId="6ED6D820" w14:textId="77777777" w:rsidR="006B23DF" w:rsidRPr="005D17E4" w:rsidRDefault="006B23DF" w:rsidP="006B23DF">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2791F7D" w14:textId="1F4C4560" w:rsidR="009D5EDC" w:rsidRPr="009D5EDC" w:rsidRDefault="00816FB2" w:rsidP="009D5EDC">
      <w:pPr>
        <w:pStyle w:val="TEXT"/>
      </w:pPr>
      <w:r>
        <w:rPr>
          <w:noProof/>
        </w:rPr>
        <w:lastRenderedPageBreak/>
        <w:drawing>
          <wp:anchor distT="0" distB="0" distL="114300" distR="114300" simplePos="0" relativeHeight="251686912" behindDoc="0" locked="0" layoutInCell="1" allowOverlap="1" wp14:anchorId="67DEE3C0" wp14:editId="3CC82F6A">
            <wp:simplePos x="0" y="0"/>
            <wp:positionH relativeFrom="margin">
              <wp:posOffset>61595</wp:posOffset>
            </wp:positionH>
            <wp:positionV relativeFrom="paragraph">
              <wp:posOffset>3870960</wp:posOffset>
            </wp:positionV>
            <wp:extent cx="5760720" cy="3829685"/>
            <wp:effectExtent l="0" t="0" r="0" b="0"/>
            <wp:wrapTopAndBottom/>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720" cy="3829685"/>
                    </a:xfrm>
                    <a:prstGeom prst="rect">
                      <a:avLst/>
                    </a:prstGeom>
                  </pic:spPr>
                </pic:pic>
              </a:graphicData>
            </a:graphic>
          </wp:anchor>
        </w:drawing>
      </w:r>
      <w:r w:rsidR="007F47A5">
        <w:t>On</w:t>
      </w:r>
      <w:r w:rsidR="005D17E4">
        <w:t xml:space="preserve"> the landing page, the student can see again the login details in the center, and in addition</w:t>
      </w:r>
      <w:r w:rsidR="007F47A5">
        <w:t>,</w:t>
      </w:r>
      <w:r w:rsidR="005D17E4">
        <w:t xml:space="preserve"> the diagnostic assessment is stated in a green box as “Diagnostic assessment done”. </w:t>
      </w:r>
      <w:r w:rsidR="006B23DF">
        <w:t>Furthermore</w:t>
      </w:r>
      <w:r w:rsidR="007F47A5">
        <w:t>,</w:t>
      </w:r>
      <w:r w:rsidR="006B23DF">
        <w:t xml:space="preserve"> the student can select the desired case study from the dropbox, where the case studies are hardcoded into the dropbox because in the scope of this thesis only 4 case studies had to be implemented. Every item in the dropbox has a unique id and the selection of the student can be fetched from the controller with the selected</w:t>
      </w:r>
      <w:r w:rsidR="007F47A5">
        <w:t>K</w:t>
      </w:r>
      <w:r w:rsidR="006B23DF">
        <w:t xml:space="preserve">ey() method, where the selected key is fetched. Afterward </w:t>
      </w:r>
      <w:r w:rsidR="003A072E">
        <w:t xml:space="preserve">when the user clicks on the arrow button, which basically confirms the selection, </w:t>
      </w:r>
      <w:r w:rsidR="006B23DF">
        <w:t>a</w:t>
      </w:r>
      <w:r w:rsidR="003A072E">
        <w:t>n</w:t>
      </w:r>
      <w:r w:rsidR="006B23DF">
        <w:t xml:space="preserve"> if statement controls what element has been selected and redirects the user to the desired case study page. </w:t>
      </w:r>
      <w:r w:rsidR="009D5EDC">
        <w:t>Next after selecting and confirming the desired case study, the student gets directed to the requested page. Here the student can see his/her entries that he/she has done within the case study tasks. Hereby the feedback and score values are automatically calculated, and if the student makes a wrong entry the visual output is also adapted to the score, which will be marked in red. The page has a header, which confirms the user, that he/she is on the desired case study page. In addition, the user can select the different concepts/tasks inside the case study. The implementation and separation of the different concepts increase the readability, and the overall structure of the page. Furthermore</w:t>
      </w:r>
      <w:r w:rsidR="007F47A5">
        <w:t>,</w:t>
      </w:r>
      <w:r w:rsidR="009D5EDC">
        <w:t xml:space="preserve"> a small box with an explanation about the concept task has been added. The mentioned scores and feedbacks are represented in a table-like structure, which increases the readability. </w:t>
      </w:r>
      <w:r>
        <w:t>Additionally, the student can write a comment for the lecturer on the specific case study, but more on that later. I</w:t>
      </w:r>
      <w:r w:rsidR="009D5EDC">
        <w:t xml:space="preserve">n the footer, the </w:t>
      </w:r>
      <w:r>
        <w:t xml:space="preserve">student can click on the ‘Lecturer’s Assessment button’, where the student sees comments and the assessment of the lecturer.  </w:t>
      </w:r>
    </w:p>
    <w:p w14:paraId="377F2385" w14:textId="6C23B7E0" w:rsidR="00D76C72" w:rsidRDefault="00D76C72" w:rsidP="00D76C72">
      <w:pPr>
        <w:pStyle w:val="Beschriftung"/>
        <w:rPr>
          <w:color w:val="000000"/>
        </w:rPr>
      </w:pPr>
      <w:bookmarkStart w:id="103" w:name="_Toc84706499"/>
      <w:r>
        <w:t xml:space="preserve">Figure </w:t>
      </w:r>
      <w:fldSimple w:instr=" SEQ Figure \* ARABIC ">
        <w:r w:rsidR="009F7BC5">
          <w:rPr>
            <w:noProof/>
          </w:rPr>
          <w:t>22</w:t>
        </w:r>
      </w:fldSimple>
      <w:r>
        <w:t>:</w:t>
      </w:r>
      <w:r>
        <w:rPr>
          <w:color w:val="000000"/>
        </w:rPr>
        <w:t xml:space="preserve"> Student Dashboard for Production Planning</w:t>
      </w:r>
      <w:bookmarkEnd w:id="103"/>
    </w:p>
    <w:p w14:paraId="252F7AF3" w14:textId="46B70C3A" w:rsidR="00292E0A" w:rsidRDefault="00D76C72" w:rsidP="00494D14">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75CF9B7" w14:textId="44E4C9DB" w:rsidR="00494D14" w:rsidRDefault="00494D14" w:rsidP="00494D14">
      <w:pPr>
        <w:pStyle w:val="BeschriftungQuelle"/>
      </w:pPr>
    </w:p>
    <w:p w14:paraId="1820B173" w14:textId="77777777" w:rsidR="00494D14" w:rsidRPr="00494D14" w:rsidRDefault="00494D14" w:rsidP="00494D14"/>
    <w:p w14:paraId="4A000C65" w14:textId="5C89F3E4" w:rsidR="00E34EB0" w:rsidRDefault="00E34EB0" w:rsidP="00E34EB0">
      <w:pPr>
        <w:pStyle w:val="berschrift3"/>
      </w:pPr>
      <w:bookmarkStart w:id="104" w:name="_Toc84274723"/>
      <w:bookmarkStart w:id="105" w:name="_Toc84706465"/>
      <w:r>
        <w:lastRenderedPageBreak/>
        <w:t>Requirements for the Set of Action Admin User</w:t>
      </w:r>
      <w:bookmarkEnd w:id="104"/>
      <w:bookmarkEnd w:id="105"/>
    </w:p>
    <w:p w14:paraId="69DC9050" w14:textId="79F09821" w:rsidR="000D1C06" w:rsidRDefault="00494D14" w:rsidP="000D1C06">
      <w:pPr>
        <w:pStyle w:val="TEXT"/>
      </w:pPr>
      <w:r>
        <w:t>In this section</w:t>
      </w:r>
      <w:r w:rsidR="007F47A5">
        <w:t>,</w:t>
      </w:r>
      <w:r>
        <w:t xml:space="preserve"> the set of actions of the lecturer will be explained and visualized with screenshots. </w:t>
      </w:r>
      <w:r w:rsidR="00882991">
        <w:t>Therefore the first step bevor this section is the login process, so after the lecturer logs in to the tool, the lecturer gets redirected to the Lecturer landing page. The Lecturer landing page is similar to the student main landing page but has the opportunity to select individual students, which the lecturer wants to monitor. As you can see in Figure 24, the lecturer has two dropbox opportun</w:t>
      </w:r>
      <w:r w:rsidR="007F47A5">
        <w:t>iti</w:t>
      </w:r>
      <w:r w:rsidR="00882991">
        <w:t>es. The upper dropbox functions for the selection of the student. To Achieve this, the students are saved in the database after conducting the diagnostic assessment, which function</w:t>
      </w:r>
      <w:r w:rsidR="007F47A5">
        <w:t>s</w:t>
      </w:r>
      <w:r w:rsidR="00882991">
        <w:t xml:space="preserve"> </w:t>
      </w:r>
      <w:r w:rsidR="007F47A5">
        <w:t>as</w:t>
      </w:r>
      <w:r w:rsidR="00882991">
        <w:t xml:space="preserve"> </w:t>
      </w:r>
      <w:r w:rsidR="0027408C">
        <w:t xml:space="preserve">registration into the monitoring tool. Within </w:t>
      </w:r>
      <w:r w:rsidR="007F47A5">
        <w:t xml:space="preserve">the </w:t>
      </w:r>
      <w:r w:rsidR="0027408C">
        <w:t xml:space="preserve">dropbox, the read method from the CRUD API gets the data from the backend to the frontend. </w:t>
      </w:r>
      <w:r w:rsidR="000D1C06">
        <w:t xml:space="preserve">The lower dropbox is identical to the dropbox from the student, where the case studies are listed and selectable. </w:t>
      </w:r>
    </w:p>
    <w:p w14:paraId="53DFBEA5" w14:textId="4F61289F" w:rsidR="000D1C06" w:rsidRDefault="00757D1A" w:rsidP="000D1C06">
      <w:pPr>
        <w:pStyle w:val="TEXT"/>
      </w:pPr>
      <w:r>
        <w:rPr>
          <w:noProof/>
        </w:rPr>
        <w:drawing>
          <wp:anchor distT="0" distB="0" distL="114300" distR="114300" simplePos="0" relativeHeight="251688960" behindDoc="0" locked="0" layoutInCell="1" allowOverlap="1" wp14:anchorId="5303DCB7" wp14:editId="51118E4E">
            <wp:simplePos x="0" y="0"/>
            <wp:positionH relativeFrom="margin">
              <wp:align>right</wp:align>
            </wp:positionH>
            <wp:positionV relativeFrom="paragraph">
              <wp:posOffset>2015807</wp:posOffset>
            </wp:positionV>
            <wp:extent cx="5760720" cy="3843020"/>
            <wp:effectExtent l="0" t="0" r="0" b="5080"/>
            <wp:wrapTopAndBottom/>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720" cy="3843020"/>
                    </a:xfrm>
                    <a:prstGeom prst="rect">
                      <a:avLst/>
                    </a:prstGeom>
                  </pic:spPr>
                </pic:pic>
              </a:graphicData>
            </a:graphic>
          </wp:anchor>
        </w:drawing>
      </w:r>
      <w:r w:rsidR="000D1C06">
        <w:t>After selecti</w:t>
      </w:r>
      <w:r w:rsidR="007F47A5">
        <w:t>ng</w:t>
      </w:r>
      <w:r w:rsidR="000D1C06">
        <w:t xml:space="preserve"> the desired student and case study, the lecturer gets to the lecturer dashboard page, where he/she can see the overall scores, achievements</w:t>
      </w:r>
      <w:r w:rsidR="007F47A5">
        <w:t>,</w:t>
      </w:r>
      <w:r w:rsidR="000D1C06">
        <w:t xml:space="preserve"> and activities for the student. In order to showcase the dashboard, the student ‘GBS-995’ and the case study ‘Production Planning’ has been selected. The following figures are screenshots of the lecturer dashboard page. Figure 28 showcases the first statistic that the lecturer can see. Hereby it is also important to note that a small confirmation of the selected user is visualized in the marked upper left spot. The statistic showcases the ta</w:t>
      </w:r>
      <w:r w:rsidR="007F47A5">
        <w:t>s</w:t>
      </w:r>
      <w:r w:rsidR="000D1C06">
        <w:t xml:space="preserve">k performance results, which </w:t>
      </w:r>
      <w:r w:rsidR="007F47A5">
        <w:t>are</w:t>
      </w:r>
      <w:r w:rsidR="000D1C06">
        <w:t xml:space="preserve"> basically the achieved scores inside the case study Production Planning. As mentioned before, the concepts represent the tasks inside the case study. In this demo</w:t>
      </w:r>
      <w:r w:rsidR="007F47A5">
        <w:t>,</w:t>
      </w:r>
      <w:r w:rsidR="000D1C06">
        <w:t xml:space="preserve"> you can see that the </w:t>
      </w:r>
      <w:r w:rsidR="002D1229">
        <w:t xml:space="preserve">student GBS-995 conducted the case study with high score values. </w:t>
      </w:r>
    </w:p>
    <w:p w14:paraId="5209AEC7" w14:textId="0F360D99" w:rsidR="002D1229" w:rsidRDefault="002D1229" w:rsidP="002D1229">
      <w:pPr>
        <w:pStyle w:val="Beschriftung"/>
        <w:rPr>
          <w:color w:val="000000"/>
        </w:rPr>
      </w:pPr>
      <w:bookmarkStart w:id="106" w:name="_Toc84706500"/>
      <w:r>
        <w:t xml:space="preserve">Figure </w:t>
      </w:r>
      <w:fldSimple w:instr=" SEQ Figure \* ARABIC ">
        <w:r w:rsidR="009F7BC5">
          <w:rPr>
            <w:noProof/>
          </w:rPr>
          <w:t>23</w:t>
        </w:r>
      </w:fldSimple>
      <w:r>
        <w:t>:</w:t>
      </w:r>
      <w:r>
        <w:rPr>
          <w:color w:val="000000"/>
        </w:rPr>
        <w:t xml:space="preserve"> Lecturer Dashboard for Production Planning 1</w:t>
      </w:r>
      <w:bookmarkEnd w:id="106"/>
    </w:p>
    <w:p w14:paraId="5882FA42" w14:textId="77777777" w:rsidR="002D1229" w:rsidRDefault="002D1229" w:rsidP="002D1229">
      <w:pPr>
        <w:pStyle w:val="Beschriftung"/>
        <w:rPr>
          <w:b w:val="0"/>
          <w:bCs w:val="0"/>
          <w:i/>
          <w:color w:val="000000"/>
        </w:rPr>
      </w:pPr>
      <w:r w:rsidRPr="00152C6D">
        <w:rPr>
          <w:b w:val="0"/>
          <w:bCs w:val="0"/>
          <w:i/>
          <w:color w:val="000000"/>
        </w:rPr>
        <w:t xml:space="preserve">Source: </w:t>
      </w:r>
      <w:r>
        <w:rPr>
          <w:b w:val="0"/>
          <w:bCs w:val="0"/>
          <w:i/>
          <w:color w:val="000000"/>
        </w:rPr>
        <w:t>own creation</w:t>
      </w:r>
    </w:p>
    <w:p w14:paraId="16087C87" w14:textId="5020CB8B" w:rsidR="002D1229" w:rsidRPr="002D1229" w:rsidRDefault="00C44E58" w:rsidP="002D1229">
      <w:pPr>
        <w:pStyle w:val="TEXT"/>
      </w:pPr>
      <w:r>
        <w:rPr>
          <w:noProof/>
        </w:rPr>
        <w:lastRenderedPageBreak/>
        <w:drawing>
          <wp:anchor distT="0" distB="0" distL="114300" distR="114300" simplePos="0" relativeHeight="251689984" behindDoc="0" locked="0" layoutInCell="1" allowOverlap="1" wp14:anchorId="35C0C217" wp14:editId="34C0A24F">
            <wp:simplePos x="0" y="0"/>
            <wp:positionH relativeFrom="margin">
              <wp:align>right</wp:align>
            </wp:positionH>
            <wp:positionV relativeFrom="paragraph">
              <wp:posOffset>1671955</wp:posOffset>
            </wp:positionV>
            <wp:extent cx="5760720" cy="2947670"/>
            <wp:effectExtent l="0" t="0" r="0" b="5080"/>
            <wp:wrapTopAndBottom/>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720" cy="2947670"/>
                    </a:xfrm>
                    <a:prstGeom prst="rect">
                      <a:avLst/>
                    </a:prstGeom>
                  </pic:spPr>
                </pic:pic>
              </a:graphicData>
            </a:graphic>
            <wp14:sizeRelV relativeFrom="margin">
              <wp14:pctHeight>0</wp14:pctHeight>
            </wp14:sizeRelV>
          </wp:anchor>
        </w:drawing>
      </w:r>
      <w:r w:rsidR="002D1229">
        <w:t xml:space="preserve">In the next Figure, the statistics </w:t>
      </w:r>
      <w:r w:rsidR="005750D1">
        <w:t xml:space="preserve">of the learning curve </w:t>
      </w:r>
      <w:r w:rsidR="002D1229">
        <w:t xml:space="preserve">for the case study </w:t>
      </w:r>
      <w:r w:rsidR="007F47A5">
        <w:t>are</w:t>
      </w:r>
      <w:r w:rsidR="005750D1">
        <w:t xml:space="preserve"> showcased. The Lecturer can see the student’s overall learning objective score, which is calculated with mathematical for</w:t>
      </w:r>
      <w:r w:rsidR="007F47A5">
        <w:t>mu</w:t>
      </w:r>
      <w:r w:rsidR="005750D1">
        <w:t xml:space="preserve">las inside the algorithm. The learning curve is </w:t>
      </w:r>
      <w:r w:rsidR="007F47A5">
        <w:t xml:space="preserve">a </w:t>
      </w:r>
      <w:r w:rsidR="005750D1">
        <w:t>showcase with the number of executions in the x-axis and the learning objective score in the y-axis. The number of executions is limited to 5 times, which is approved and accepted by the SAP UCC because according to the experience of the lecturers the students do not conduct the same case study for 5 times. If a student do</w:t>
      </w:r>
      <w:r w:rsidR="007F47A5">
        <w:t>es</w:t>
      </w:r>
      <w:r w:rsidR="005750D1">
        <w:t xml:space="preserve"> the executions more than 5 times, this has the consequence, that the scores and achievements of the lastly conduct</w:t>
      </w:r>
      <w:r w:rsidR="00E05493">
        <w:t>ed</w:t>
      </w:r>
      <w:r w:rsidR="005750D1">
        <w:t xml:space="preserve"> execution will not be saved</w:t>
      </w:r>
      <w:r w:rsidR="00E05493">
        <w:t xml:space="preserve"> in the database and can not be visualized</w:t>
      </w:r>
      <w:r w:rsidR="005750D1">
        <w:t xml:space="preserve">. </w:t>
      </w:r>
    </w:p>
    <w:p w14:paraId="084826B2" w14:textId="6870EBBA" w:rsidR="005750D1" w:rsidRDefault="005750D1" w:rsidP="005750D1">
      <w:pPr>
        <w:pStyle w:val="Beschriftung"/>
        <w:rPr>
          <w:color w:val="000000"/>
        </w:rPr>
      </w:pPr>
      <w:bookmarkStart w:id="107" w:name="_Toc84706501"/>
      <w:r>
        <w:t xml:space="preserve">Figure </w:t>
      </w:r>
      <w:fldSimple w:instr=" SEQ Figure \* ARABIC ">
        <w:r w:rsidR="009F7BC5">
          <w:rPr>
            <w:noProof/>
          </w:rPr>
          <w:t>24</w:t>
        </w:r>
      </w:fldSimple>
      <w:r>
        <w:t xml:space="preserve">: </w:t>
      </w:r>
      <w:r>
        <w:rPr>
          <w:color w:val="000000"/>
        </w:rPr>
        <w:t>Dashboard for Production Planning 2</w:t>
      </w:r>
      <w:bookmarkEnd w:id="107"/>
    </w:p>
    <w:p w14:paraId="53012F6A" w14:textId="3C3C4379" w:rsidR="005750D1" w:rsidRDefault="005750D1" w:rsidP="005750D1">
      <w:pPr>
        <w:pStyle w:val="Beschriftung"/>
        <w:rPr>
          <w:b w:val="0"/>
          <w:bCs w:val="0"/>
          <w:i/>
          <w:color w:val="000000"/>
        </w:rPr>
      </w:pPr>
      <w:r w:rsidRPr="00152C6D">
        <w:rPr>
          <w:b w:val="0"/>
          <w:bCs w:val="0"/>
          <w:i/>
          <w:color w:val="000000"/>
        </w:rPr>
        <w:t xml:space="preserve">Source: </w:t>
      </w:r>
      <w:r>
        <w:rPr>
          <w:b w:val="0"/>
          <w:bCs w:val="0"/>
          <w:i/>
          <w:color w:val="000000"/>
        </w:rPr>
        <w:t>own creation</w:t>
      </w:r>
    </w:p>
    <w:p w14:paraId="37766816" w14:textId="653FC318" w:rsidR="000D1C06" w:rsidRDefault="00757D1A" w:rsidP="000D1C06">
      <w:pPr>
        <w:pStyle w:val="TEXT"/>
      </w:pPr>
      <w:r>
        <w:rPr>
          <w:noProof/>
        </w:rPr>
        <w:drawing>
          <wp:anchor distT="0" distB="0" distL="114300" distR="114300" simplePos="0" relativeHeight="251691008" behindDoc="0" locked="0" layoutInCell="1" allowOverlap="1" wp14:anchorId="0618E111" wp14:editId="1DCDA4E9">
            <wp:simplePos x="0" y="0"/>
            <wp:positionH relativeFrom="margin">
              <wp:align>right</wp:align>
            </wp:positionH>
            <wp:positionV relativeFrom="paragraph">
              <wp:posOffset>1431290</wp:posOffset>
            </wp:positionV>
            <wp:extent cx="5760720" cy="1943100"/>
            <wp:effectExtent l="0" t="0" r="0" b="0"/>
            <wp:wrapTopAndBottom/>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720" cy="1943100"/>
                    </a:xfrm>
                    <a:prstGeom prst="rect">
                      <a:avLst/>
                    </a:prstGeom>
                  </pic:spPr>
                </pic:pic>
              </a:graphicData>
            </a:graphic>
            <wp14:sizeRelV relativeFrom="margin">
              <wp14:pctHeight>0</wp14:pctHeight>
            </wp14:sizeRelV>
          </wp:anchor>
        </w:drawing>
      </w:r>
      <w:r w:rsidR="00E05493">
        <w:t>An additional statistic is showcased</w:t>
      </w:r>
      <w:r w:rsidR="00A963BE">
        <w:t>, which has the information about the student’s activity and diagnostic assessment result, compared to the whole course. The student’s activity is measured with the number of executions of the specific case study. The data is showcased inside a</w:t>
      </w:r>
      <w:r w:rsidR="007F47A5">
        <w:t>n</w:t>
      </w:r>
      <w:r w:rsidR="00A963BE">
        <w:t xml:space="preserve"> icon box, which is not clickable, whereas the icon box for the diagnostic assessment is clickable, which is also visualized in the icon box with the statement “Click to see all Details!”</w:t>
      </w:r>
      <w:r w:rsidR="00CC1FA2">
        <w:t xml:space="preserve">, which is visualized in figure </w:t>
      </w:r>
      <w:r w:rsidR="002C01B7">
        <w:t>25</w:t>
      </w:r>
      <w:r w:rsidR="00CC1FA2">
        <w:t xml:space="preserve">. </w:t>
      </w:r>
    </w:p>
    <w:p w14:paraId="418C9E5E" w14:textId="4840E52B" w:rsidR="00CC1FA2" w:rsidRDefault="00CC1FA2" w:rsidP="00CC1FA2">
      <w:pPr>
        <w:pStyle w:val="Beschriftung"/>
        <w:rPr>
          <w:color w:val="000000"/>
        </w:rPr>
      </w:pPr>
      <w:bookmarkStart w:id="108" w:name="_Toc84706502"/>
      <w:r>
        <w:t xml:space="preserve">Figure </w:t>
      </w:r>
      <w:fldSimple w:instr=" SEQ Figure \* ARABIC ">
        <w:r w:rsidR="009F7BC5">
          <w:rPr>
            <w:noProof/>
          </w:rPr>
          <w:t>25</w:t>
        </w:r>
      </w:fldSimple>
      <w:r>
        <w:t xml:space="preserve">: </w:t>
      </w:r>
      <w:r>
        <w:rPr>
          <w:color w:val="000000"/>
        </w:rPr>
        <w:t>Dashboard for Production Planning 3</w:t>
      </w:r>
      <w:bookmarkEnd w:id="108"/>
    </w:p>
    <w:p w14:paraId="4AA458D6" w14:textId="77777777" w:rsidR="00CC1FA2" w:rsidRDefault="00CC1FA2" w:rsidP="00CC1FA2">
      <w:pPr>
        <w:pStyle w:val="Beschriftung"/>
        <w:rPr>
          <w:b w:val="0"/>
          <w:bCs w:val="0"/>
          <w:i/>
          <w:color w:val="000000"/>
        </w:rPr>
      </w:pPr>
      <w:r w:rsidRPr="00152C6D">
        <w:rPr>
          <w:b w:val="0"/>
          <w:bCs w:val="0"/>
          <w:i/>
          <w:color w:val="000000"/>
        </w:rPr>
        <w:t xml:space="preserve">Source: </w:t>
      </w:r>
      <w:r>
        <w:rPr>
          <w:b w:val="0"/>
          <w:bCs w:val="0"/>
          <w:i/>
          <w:color w:val="000000"/>
        </w:rPr>
        <w:t>own creation</w:t>
      </w:r>
    </w:p>
    <w:p w14:paraId="46B492FB" w14:textId="53395BAD" w:rsidR="00CC1FA2" w:rsidRDefault="00CC1FA2" w:rsidP="00CC1FA2">
      <w:pPr>
        <w:pStyle w:val="TEXT"/>
      </w:pPr>
      <w:r>
        <w:rPr>
          <w:noProof/>
        </w:rPr>
        <w:lastRenderedPageBreak/>
        <w:drawing>
          <wp:anchor distT="0" distB="0" distL="114300" distR="114300" simplePos="0" relativeHeight="251692032" behindDoc="0" locked="0" layoutInCell="1" allowOverlap="1" wp14:anchorId="5B226D35" wp14:editId="23AA049C">
            <wp:simplePos x="0" y="0"/>
            <wp:positionH relativeFrom="margin">
              <wp:align>right</wp:align>
            </wp:positionH>
            <wp:positionV relativeFrom="paragraph">
              <wp:posOffset>947420</wp:posOffset>
            </wp:positionV>
            <wp:extent cx="5760720" cy="3843655"/>
            <wp:effectExtent l="0" t="0" r="0" b="4445"/>
            <wp:wrapTopAndBottom/>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720" cy="3843655"/>
                    </a:xfrm>
                    <a:prstGeom prst="rect">
                      <a:avLst/>
                    </a:prstGeom>
                  </pic:spPr>
                </pic:pic>
              </a:graphicData>
            </a:graphic>
          </wp:anchor>
        </w:drawing>
      </w:r>
      <w:r>
        <w:t xml:space="preserve">After the Lecturer clicks on the Diagnostic Assessment Results Icon Box, he/she gets redirected to the page visualized in figure </w:t>
      </w:r>
      <w:r w:rsidR="002C01B7">
        <w:t>26</w:t>
      </w:r>
      <w:r>
        <w:t>. In the upper part of the page</w:t>
      </w:r>
      <w:r w:rsidR="007F47A5">
        <w:t>,</w:t>
      </w:r>
      <w:r>
        <w:t xml:space="preserve"> the information box includes a</w:t>
      </w:r>
      <w:r w:rsidR="007F47A5">
        <w:t>n</w:t>
      </w:r>
      <w:r>
        <w:t xml:space="preserve"> explanation of the overall methodology of the page. The Lecturer can see here the results of the student from the diagnostic assessment, compared with the average score of the course.  </w:t>
      </w:r>
    </w:p>
    <w:p w14:paraId="3750B33F" w14:textId="6A6DCA94" w:rsidR="00CC1FA2" w:rsidRDefault="003F26EC" w:rsidP="003F26EC">
      <w:pPr>
        <w:pStyle w:val="Beschriftung"/>
        <w:rPr>
          <w:color w:val="000000"/>
        </w:rPr>
      </w:pPr>
      <w:bookmarkStart w:id="109" w:name="_Toc84706503"/>
      <w:r>
        <w:t xml:space="preserve">Figure </w:t>
      </w:r>
      <w:fldSimple w:instr=" SEQ Figure \* ARABIC ">
        <w:r w:rsidR="009F7BC5">
          <w:rPr>
            <w:noProof/>
          </w:rPr>
          <w:t>26</w:t>
        </w:r>
      </w:fldSimple>
      <w:r w:rsidR="00CC1FA2">
        <w:t xml:space="preserve">: </w:t>
      </w:r>
      <w:r>
        <w:rPr>
          <w:color w:val="000000"/>
        </w:rPr>
        <w:t>Diagnostic Assessment Results Page</w:t>
      </w:r>
      <w:bookmarkEnd w:id="109"/>
    </w:p>
    <w:p w14:paraId="65566BC8" w14:textId="1889859B" w:rsidR="00CC1FA2" w:rsidRPr="00CC1FA2" w:rsidRDefault="00CC1FA2" w:rsidP="00CC1FA2">
      <w:pPr>
        <w:pStyle w:val="Beschriftung"/>
        <w:rPr>
          <w:b w:val="0"/>
          <w:bCs w:val="0"/>
          <w:i/>
          <w:color w:val="000000"/>
        </w:rPr>
      </w:pPr>
      <w:r w:rsidRPr="00152C6D">
        <w:rPr>
          <w:b w:val="0"/>
          <w:bCs w:val="0"/>
          <w:i/>
          <w:color w:val="000000"/>
        </w:rPr>
        <w:t xml:space="preserve">Source: </w:t>
      </w:r>
      <w:r>
        <w:rPr>
          <w:b w:val="0"/>
          <w:bCs w:val="0"/>
          <w:i/>
          <w:color w:val="000000"/>
        </w:rPr>
        <w:t>own creation</w:t>
      </w:r>
    </w:p>
    <w:p w14:paraId="3F7A0607" w14:textId="4EDF55C0" w:rsidR="00E34EB0" w:rsidRDefault="00E34EB0" w:rsidP="00E34EB0">
      <w:pPr>
        <w:pStyle w:val="berschrift3"/>
      </w:pPr>
      <w:bookmarkStart w:id="110" w:name="_Toc84274724"/>
      <w:bookmarkStart w:id="111" w:name="_Toc84706466"/>
      <w:r>
        <w:t>Requirements for the Comment Section</w:t>
      </w:r>
      <w:bookmarkEnd w:id="110"/>
      <w:bookmarkEnd w:id="111"/>
      <w:r>
        <w:t xml:space="preserve"> </w:t>
      </w:r>
    </w:p>
    <w:p w14:paraId="16409568" w14:textId="3F907E58" w:rsidR="00CC1FA2" w:rsidRDefault="00CC1FA2" w:rsidP="00CC1FA2">
      <w:pPr>
        <w:pStyle w:val="TEXT"/>
      </w:pPr>
      <w:r>
        <w:t xml:space="preserve">The comment functionality has been already mentioned and noticed in some </w:t>
      </w:r>
      <w:r w:rsidR="007F47A5">
        <w:t xml:space="preserve">of </w:t>
      </w:r>
      <w:r>
        <w:t xml:space="preserve">the figures from the previous section. The comment functionality is motivated by the increase of the interaction between student and lecturer, which is fundamental in an e-learning environment. First I will talk about the comment functionality for the student, which is kept simple. </w:t>
      </w:r>
      <w:r w:rsidR="003F26EC">
        <w:t xml:space="preserve">As visualized in figure </w:t>
      </w:r>
      <w:r w:rsidR="002C01B7">
        <w:t>27</w:t>
      </w:r>
      <w:r w:rsidR="003F26EC">
        <w:t>, the page is the same as in figure 2</w:t>
      </w:r>
      <w:r w:rsidR="002C01B7">
        <w:t>2</w:t>
      </w:r>
      <w:r w:rsidR="003F26EC">
        <w:t>, where the student can conduct a self</w:t>
      </w:r>
      <w:r w:rsidR="007F47A5">
        <w:t>-</w:t>
      </w:r>
      <w:r w:rsidR="003F26EC">
        <w:t xml:space="preserve">assessment on the Student Dashboard Page. Here you can see a small comment box with the text “Here you can write a Comment to your Lecturer”. After writing the comment and clicking on the arrow button, the comment gets saved into the database with the sender and receiver information. If the process was successful, then the system displays a success message. This Comment does not have any specific topic or specialized category, but it is within the scope of the specific case study, that has been selected in the previous sequences.  </w:t>
      </w:r>
    </w:p>
    <w:p w14:paraId="66665BEB" w14:textId="2E89885F" w:rsidR="003F26EC" w:rsidRDefault="003F26EC" w:rsidP="003F26EC"/>
    <w:p w14:paraId="003F0759" w14:textId="043A7E55" w:rsidR="003F26EC" w:rsidRDefault="008A6E48" w:rsidP="008A6E48">
      <w:pPr>
        <w:pStyle w:val="Beschriftung"/>
        <w:rPr>
          <w:color w:val="000000"/>
        </w:rPr>
      </w:pPr>
      <w:bookmarkStart w:id="112" w:name="_Toc84706504"/>
      <w:r>
        <w:rPr>
          <w:noProof/>
        </w:rPr>
        <w:lastRenderedPageBreak/>
        <w:drawing>
          <wp:anchor distT="0" distB="0" distL="114300" distR="114300" simplePos="0" relativeHeight="251693056" behindDoc="0" locked="0" layoutInCell="1" allowOverlap="1" wp14:anchorId="707FEE71" wp14:editId="49DA02A9">
            <wp:simplePos x="0" y="0"/>
            <wp:positionH relativeFrom="margin">
              <wp:align>right</wp:align>
            </wp:positionH>
            <wp:positionV relativeFrom="paragraph">
              <wp:posOffset>0</wp:posOffset>
            </wp:positionV>
            <wp:extent cx="5760720" cy="3670300"/>
            <wp:effectExtent l="0" t="0" r="0" b="6350"/>
            <wp:wrapTopAndBottom/>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3670300"/>
                    </a:xfrm>
                    <a:prstGeom prst="rect">
                      <a:avLst/>
                    </a:prstGeom>
                  </pic:spPr>
                </pic:pic>
              </a:graphicData>
            </a:graphic>
          </wp:anchor>
        </w:drawing>
      </w:r>
      <w:r>
        <w:t xml:space="preserve">Figure </w:t>
      </w:r>
      <w:fldSimple w:instr=" SEQ Figure \* ARABIC ">
        <w:r w:rsidR="009F7BC5">
          <w:rPr>
            <w:noProof/>
          </w:rPr>
          <w:t>27</w:t>
        </w:r>
      </w:fldSimple>
      <w:r w:rsidR="003F26EC">
        <w:t xml:space="preserve">: </w:t>
      </w:r>
      <w:r>
        <w:rPr>
          <w:color w:val="000000"/>
        </w:rPr>
        <w:t>Comment functionality Student</w:t>
      </w:r>
      <w:bookmarkEnd w:id="112"/>
    </w:p>
    <w:p w14:paraId="0D098CF2" w14:textId="0E028777" w:rsidR="003F26EC" w:rsidRPr="00CC1FA2" w:rsidRDefault="003F26EC" w:rsidP="003F26EC">
      <w:pPr>
        <w:pStyle w:val="Beschriftung"/>
        <w:rPr>
          <w:b w:val="0"/>
          <w:bCs w:val="0"/>
          <w:i/>
          <w:color w:val="000000"/>
        </w:rPr>
      </w:pPr>
      <w:r w:rsidRPr="00152C6D">
        <w:rPr>
          <w:b w:val="0"/>
          <w:bCs w:val="0"/>
          <w:i/>
          <w:color w:val="000000"/>
        </w:rPr>
        <w:t xml:space="preserve">Source: </w:t>
      </w:r>
      <w:r>
        <w:rPr>
          <w:b w:val="0"/>
          <w:bCs w:val="0"/>
          <w:i/>
          <w:color w:val="000000"/>
        </w:rPr>
        <w:t>own creation</w:t>
      </w:r>
    </w:p>
    <w:p w14:paraId="593DE279" w14:textId="68854517" w:rsidR="008A6E48" w:rsidRDefault="008A6E48" w:rsidP="008A6E48">
      <w:pPr>
        <w:pStyle w:val="TEXT"/>
      </w:pPr>
      <w:r>
        <w:t>The Lecturer Comment functionality differs in the categorization of the lecturer’s comments directed to the student. As stated in the previous section (4.3.3) the lecturer has different statistics of the student. Therefore the lecturer should be able to comment on each statistical value. In figure 2</w:t>
      </w:r>
      <w:r w:rsidR="002C01B7">
        <w:t>3</w:t>
      </w:r>
      <w:r>
        <w:t xml:space="preserve"> the lecturer assesses the student performance of the concepts within the case study. Hereby a comment box exists with the text “Write the student a Comment on his or her Task Performance ”. This comment will then be saved in the database and showcased on the student’s Lecturers Assessment Page. </w:t>
      </w:r>
      <w:r w:rsidR="00B54F9F">
        <w:t>Additionally, the statistics visualized in figure 2</w:t>
      </w:r>
      <w:r w:rsidR="002C01B7">
        <w:t>4</w:t>
      </w:r>
      <w:r w:rsidR="00B54F9F">
        <w:t>, which showcases the learning objective scores, ha</w:t>
      </w:r>
      <w:r w:rsidR="007F47A5">
        <w:t>ve</w:t>
      </w:r>
      <w:r w:rsidR="00B54F9F">
        <w:t xml:space="preserve"> the comment functionality, so the lecturer can comment on the students learning curve. Lastly</w:t>
      </w:r>
      <w:r w:rsidR="007F47A5">
        <w:t>,</w:t>
      </w:r>
      <w:r w:rsidR="00B54F9F">
        <w:t xml:space="preserve"> the activity of the student, which is visualized in figure </w:t>
      </w:r>
      <w:r w:rsidR="002C01B7">
        <w:t>25</w:t>
      </w:r>
      <w:r w:rsidR="00B54F9F">
        <w:t xml:space="preserve">, can also be commented </w:t>
      </w:r>
      <w:r w:rsidR="007F47A5">
        <w:t xml:space="preserve">on </w:t>
      </w:r>
      <w:r w:rsidR="00B54F9F">
        <w:t xml:space="preserve">by the lecturer. </w:t>
      </w:r>
    </w:p>
    <w:p w14:paraId="430140DF" w14:textId="7C391416" w:rsidR="00B54F9F" w:rsidRDefault="00B54F9F" w:rsidP="00B54F9F">
      <w:pPr>
        <w:pStyle w:val="TEXT"/>
      </w:pPr>
      <w:r>
        <w:t>The Lecturer’s Assessment button is very important for the student because this is where the constructive feedback of the lecturer is given. As mentioned before, the lecturer can comment on different statistics of the student. These comments are saved in the database and showcased on this page. Hereby the comments are also structured in their category, so the student can easily identify on which topic the lecturer is commenting. The grade icon box is also non</w:t>
      </w:r>
      <w:r w:rsidR="007F47A5">
        <w:t>-</w:t>
      </w:r>
      <w:r>
        <w:t xml:space="preserve">clickable and represents the overall score and feedback of the lecturer. </w:t>
      </w:r>
      <w:r w:rsidR="00BC4995">
        <w:t xml:space="preserve">The page is visualized in figure </w:t>
      </w:r>
      <w:r w:rsidR="002C01B7">
        <w:t>28</w:t>
      </w:r>
      <w:r w:rsidR="00BC4995">
        <w:t xml:space="preserve">. </w:t>
      </w:r>
    </w:p>
    <w:p w14:paraId="3A21AC1E" w14:textId="7D76565F" w:rsidR="00BC4995" w:rsidRPr="00BC4995" w:rsidRDefault="00BC4995" w:rsidP="00BC4995">
      <w:pPr>
        <w:pStyle w:val="TEXT"/>
      </w:pPr>
      <w:r>
        <w:t xml:space="preserve">Next to the student’s assessment page, there has been created a page for the Lecturer, which showcases all comments from the student. Hereby the Lecturer has to click on the “Chat” button, which redirects the Lecturer to the Chat Page, where all comments from the students are gathered and showcased. Here is no filter functionality or any other type of categorization, which will be discussed and mentioned in the last chapter </w:t>
      </w:r>
      <w:r w:rsidR="00C13417">
        <w:t xml:space="preserve">“Conclusion and Outlook”. The page for the lecturer is visualized in figure </w:t>
      </w:r>
      <w:r w:rsidR="002C01B7">
        <w:t>29</w:t>
      </w:r>
      <w:r w:rsidR="00C13417">
        <w:t xml:space="preserve">. </w:t>
      </w:r>
    </w:p>
    <w:p w14:paraId="0AFD8323" w14:textId="260A3D61" w:rsidR="00B54F9F" w:rsidRDefault="00B54F9F" w:rsidP="00B54F9F"/>
    <w:p w14:paraId="40E6723B" w14:textId="677D6451" w:rsidR="00C13417" w:rsidRDefault="00C13417" w:rsidP="00C13417">
      <w:pPr>
        <w:pStyle w:val="Beschriftung"/>
        <w:rPr>
          <w:color w:val="000000"/>
        </w:rPr>
      </w:pPr>
      <w:bookmarkStart w:id="113" w:name="_Toc84706505"/>
      <w:r>
        <w:rPr>
          <w:noProof/>
        </w:rPr>
        <w:drawing>
          <wp:anchor distT="0" distB="0" distL="114300" distR="114300" simplePos="0" relativeHeight="251694080" behindDoc="0" locked="0" layoutInCell="1" allowOverlap="1" wp14:anchorId="5697794F" wp14:editId="71C26FB9">
            <wp:simplePos x="0" y="0"/>
            <wp:positionH relativeFrom="margin">
              <wp:align>right</wp:align>
            </wp:positionH>
            <wp:positionV relativeFrom="paragraph">
              <wp:posOffset>0</wp:posOffset>
            </wp:positionV>
            <wp:extent cx="5760720" cy="3843020"/>
            <wp:effectExtent l="0" t="0" r="0" b="508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720" cy="3843020"/>
                    </a:xfrm>
                    <a:prstGeom prst="rect">
                      <a:avLst/>
                    </a:prstGeom>
                  </pic:spPr>
                </pic:pic>
              </a:graphicData>
            </a:graphic>
          </wp:anchor>
        </w:drawing>
      </w:r>
      <w:r>
        <w:t xml:space="preserve">Figure </w:t>
      </w:r>
      <w:fldSimple w:instr=" SEQ Figure \* ARABIC ">
        <w:r w:rsidR="009F7BC5">
          <w:rPr>
            <w:noProof/>
          </w:rPr>
          <w:t>28</w:t>
        </w:r>
      </w:fldSimple>
      <w:r>
        <w:t xml:space="preserve">: Lecturer’s </w:t>
      </w:r>
      <w:r>
        <w:rPr>
          <w:color w:val="000000"/>
        </w:rPr>
        <w:t>Assessment Page</w:t>
      </w:r>
      <w:bookmarkEnd w:id="113"/>
    </w:p>
    <w:p w14:paraId="70521AF2" w14:textId="79C15897" w:rsidR="00C13417" w:rsidRPr="0017447F" w:rsidRDefault="00757D1A" w:rsidP="0017447F">
      <w:pPr>
        <w:pStyle w:val="Beschriftung"/>
        <w:rPr>
          <w:b w:val="0"/>
          <w:bCs w:val="0"/>
          <w:i/>
          <w:color w:val="000000"/>
        </w:rPr>
      </w:pPr>
      <w:r>
        <w:rPr>
          <w:noProof/>
        </w:rPr>
        <w:drawing>
          <wp:anchor distT="0" distB="0" distL="114300" distR="114300" simplePos="0" relativeHeight="251695104" behindDoc="0" locked="0" layoutInCell="1" allowOverlap="1" wp14:anchorId="78A1AD37" wp14:editId="2D44CE92">
            <wp:simplePos x="0" y="0"/>
            <wp:positionH relativeFrom="margin">
              <wp:align>right</wp:align>
            </wp:positionH>
            <wp:positionV relativeFrom="paragraph">
              <wp:posOffset>281940</wp:posOffset>
            </wp:positionV>
            <wp:extent cx="5760720" cy="3690620"/>
            <wp:effectExtent l="0" t="0" r="0" b="5080"/>
            <wp:wrapTopAndBottom/>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60720" cy="3690620"/>
                    </a:xfrm>
                    <a:prstGeom prst="rect">
                      <a:avLst/>
                    </a:prstGeom>
                  </pic:spPr>
                </pic:pic>
              </a:graphicData>
            </a:graphic>
            <wp14:sizeRelV relativeFrom="margin">
              <wp14:pctHeight>0</wp14:pctHeight>
            </wp14:sizeRelV>
          </wp:anchor>
        </w:drawing>
      </w:r>
      <w:r w:rsidR="00C13417" w:rsidRPr="00152C6D">
        <w:rPr>
          <w:b w:val="0"/>
          <w:bCs w:val="0"/>
          <w:i/>
          <w:color w:val="000000"/>
        </w:rPr>
        <w:t xml:space="preserve">Source: </w:t>
      </w:r>
      <w:r w:rsidR="00C13417">
        <w:rPr>
          <w:b w:val="0"/>
          <w:bCs w:val="0"/>
          <w:i/>
          <w:color w:val="000000"/>
        </w:rPr>
        <w:t>own creation</w:t>
      </w:r>
    </w:p>
    <w:p w14:paraId="52B46582" w14:textId="6EFF6A2C" w:rsidR="00C13417" w:rsidRDefault="00C13417" w:rsidP="00C13417">
      <w:pPr>
        <w:pStyle w:val="Beschriftung"/>
        <w:rPr>
          <w:color w:val="000000"/>
        </w:rPr>
      </w:pPr>
      <w:bookmarkStart w:id="114" w:name="_Toc84706506"/>
      <w:r>
        <w:t xml:space="preserve">Figure </w:t>
      </w:r>
      <w:fldSimple w:instr=" SEQ Figure \* ARABIC ">
        <w:r w:rsidR="009F7BC5">
          <w:rPr>
            <w:noProof/>
          </w:rPr>
          <w:t>29</w:t>
        </w:r>
      </w:fldSimple>
      <w:r>
        <w:t xml:space="preserve">: </w:t>
      </w:r>
      <w:r>
        <w:rPr>
          <w:color w:val="000000"/>
        </w:rPr>
        <w:t xml:space="preserve">Comments and Messages of Students </w:t>
      </w:r>
      <w:r w:rsidR="00D85D1B">
        <w:rPr>
          <w:color w:val="000000"/>
        </w:rPr>
        <w:t>Page</w:t>
      </w:r>
      <w:bookmarkEnd w:id="114"/>
    </w:p>
    <w:p w14:paraId="7B39A25F" w14:textId="2E0E1A84" w:rsidR="00C13417" w:rsidRPr="0017447F" w:rsidRDefault="00C13417" w:rsidP="0017447F">
      <w:pPr>
        <w:pStyle w:val="Beschriftung"/>
        <w:rPr>
          <w:b w:val="0"/>
          <w:bCs w:val="0"/>
          <w:i/>
          <w:color w:val="000000"/>
        </w:rPr>
      </w:pPr>
      <w:r w:rsidRPr="00152C6D">
        <w:rPr>
          <w:b w:val="0"/>
          <w:bCs w:val="0"/>
          <w:i/>
          <w:color w:val="000000"/>
        </w:rPr>
        <w:t xml:space="preserve">Source: </w:t>
      </w:r>
      <w:r>
        <w:rPr>
          <w:b w:val="0"/>
          <w:bCs w:val="0"/>
          <w:i/>
          <w:color w:val="000000"/>
        </w:rPr>
        <w:t>own creation</w:t>
      </w:r>
    </w:p>
    <w:p w14:paraId="150B609D" w14:textId="0D20D9E9" w:rsidR="00E34EB0" w:rsidRDefault="00E34EB0" w:rsidP="00E34EB0">
      <w:pPr>
        <w:pStyle w:val="berschrift3"/>
      </w:pPr>
      <w:bookmarkStart w:id="115" w:name="_Toc84274725"/>
      <w:bookmarkStart w:id="116" w:name="_Toc84706467"/>
      <w:r>
        <w:lastRenderedPageBreak/>
        <w:t>Requirements for the Feedback</w:t>
      </w:r>
      <w:bookmarkEnd w:id="115"/>
      <w:bookmarkEnd w:id="116"/>
      <w:r>
        <w:t xml:space="preserve"> </w:t>
      </w:r>
    </w:p>
    <w:p w14:paraId="4054876D" w14:textId="6F063C01" w:rsidR="00D21207" w:rsidRDefault="00CA254B" w:rsidP="00D21207">
      <w:pPr>
        <w:pStyle w:val="TEXT"/>
      </w:pPr>
      <w:r>
        <w:rPr>
          <w:noProof/>
        </w:rPr>
        <w:drawing>
          <wp:anchor distT="0" distB="0" distL="114300" distR="114300" simplePos="0" relativeHeight="251696128" behindDoc="0" locked="0" layoutInCell="1" allowOverlap="1" wp14:anchorId="427043C6" wp14:editId="60641C5C">
            <wp:simplePos x="0" y="0"/>
            <wp:positionH relativeFrom="margin">
              <wp:posOffset>708660</wp:posOffset>
            </wp:positionH>
            <wp:positionV relativeFrom="paragraph">
              <wp:posOffset>2139315</wp:posOffset>
            </wp:positionV>
            <wp:extent cx="4319270" cy="3675380"/>
            <wp:effectExtent l="0" t="0" r="5080" b="127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pic:cNvPicPr/>
                  </pic:nvPicPr>
                  <pic:blipFill rotWithShape="1">
                    <a:blip r:embed="rId43" cstate="print">
                      <a:extLst>
                        <a:ext uri="{28A0092B-C50C-407E-A947-70E740481C1C}">
                          <a14:useLocalDpi xmlns:a14="http://schemas.microsoft.com/office/drawing/2010/main" val="0"/>
                        </a:ext>
                      </a:extLst>
                    </a:blip>
                    <a:srcRect r="25016"/>
                    <a:stretch/>
                  </pic:blipFill>
                  <pic:spPr bwMode="auto">
                    <a:xfrm>
                      <a:off x="0" y="0"/>
                      <a:ext cx="4319270" cy="3675380"/>
                    </a:xfrm>
                    <a:prstGeom prst="rect">
                      <a:avLst/>
                    </a:prstGeom>
                    <a:ln>
                      <a:noFill/>
                    </a:ln>
                    <a:extLst>
                      <a:ext uri="{53640926-AAD7-44D8-BBD7-CCE9431645EC}">
                        <a14:shadowObscured xmlns:a14="http://schemas.microsoft.com/office/drawing/2010/main"/>
                      </a:ext>
                    </a:extLst>
                  </pic:spPr>
                </pic:pic>
              </a:graphicData>
            </a:graphic>
          </wp:anchor>
        </w:drawing>
      </w:r>
      <w:r w:rsidR="00D21207">
        <w:t>T</w:t>
      </w:r>
      <w:r w:rsidR="0017447F">
        <w:t>he feedback is a generated value in the algorithm and mathematical model within the didacti</w:t>
      </w:r>
      <w:r w:rsidR="007F47A5">
        <w:t>c</w:t>
      </w:r>
      <w:r w:rsidR="0017447F">
        <w:t xml:space="preserve">al side of the prototype. The feedback is based on different values. </w:t>
      </w:r>
      <w:r w:rsidR="006E4386">
        <w:t>Because the overall algorithm is explained within the thesis of Mr. Mustroph, but in this section</w:t>
      </w:r>
      <w:r w:rsidR="007F47A5">
        <w:t>,</w:t>
      </w:r>
      <w:r w:rsidR="006E4386">
        <w:t xml:space="preserve"> I will shortly give a brief view </w:t>
      </w:r>
      <w:r w:rsidR="007F47A5">
        <w:t>of</w:t>
      </w:r>
      <w:r w:rsidR="006E4386">
        <w:t xml:space="preserve"> the generation of the feedback, which is part of the algorithm. In o</w:t>
      </w:r>
      <w:r w:rsidR="007F47A5">
        <w:t>r</w:t>
      </w:r>
      <w:r w:rsidR="006E4386">
        <w:t>der to get a better understand, a conceptual model has been created in figure 3</w:t>
      </w:r>
      <w:r w:rsidR="002C01B7">
        <w:t>0</w:t>
      </w:r>
      <w:r w:rsidR="006E4386">
        <w:t xml:space="preserve">. Here you can see the if statement, which checks, whether the input of the student, is exactly the same </w:t>
      </w:r>
      <w:r w:rsidR="007F47A5">
        <w:t>as</w:t>
      </w:r>
      <w:r w:rsidR="006E4386">
        <w:t xml:space="preserve"> the expected solution value. If this is the case the feedback “Perfectly Done!” is saved</w:t>
      </w:r>
      <w:r>
        <w:t>. In the other case, the input is controlled, whether the input has a value or not. Because of simplicity reasons, the wrong input is broken into this if statement. If the if statement is wrong, then the feedback is “You selected an unexpected value for …!”. On the other</w:t>
      </w:r>
      <w:r w:rsidR="007F47A5">
        <w:t xml:space="preserve"> </w:t>
      </w:r>
      <w:r>
        <w:t xml:space="preserve">side, the feedback “You did not initialize a …!” is generated. </w:t>
      </w:r>
      <w:r w:rsidR="007F47A5">
        <w:t>In f</w:t>
      </w:r>
      <w:r>
        <w:t xml:space="preserve">igure </w:t>
      </w:r>
      <w:r w:rsidR="002C01B7">
        <w:t>27</w:t>
      </w:r>
      <w:r>
        <w:t xml:space="preserve"> </w:t>
      </w:r>
      <w:r w:rsidR="007F47A5">
        <w:t>is</w:t>
      </w:r>
      <w:r>
        <w:t xml:space="preserve"> a</w:t>
      </w:r>
      <w:r w:rsidR="007F47A5">
        <w:t>n</w:t>
      </w:r>
      <w:r>
        <w:t xml:space="preserve"> example of the generated feedback</w:t>
      </w:r>
      <w:r w:rsidR="007F47A5">
        <w:t xml:space="preserve"> on the student's dashboard page</w:t>
      </w:r>
      <w:r>
        <w:t xml:space="preserve">! </w:t>
      </w:r>
    </w:p>
    <w:p w14:paraId="357D9043" w14:textId="5DDD9A06" w:rsidR="00CA254B" w:rsidRDefault="00CA254B" w:rsidP="00CA254B">
      <w:pPr>
        <w:pStyle w:val="Beschriftung"/>
        <w:rPr>
          <w:color w:val="000000"/>
        </w:rPr>
      </w:pPr>
      <w:bookmarkStart w:id="117" w:name="_Toc84706507"/>
      <w:r>
        <w:t xml:space="preserve">Figure </w:t>
      </w:r>
      <w:fldSimple w:instr=" SEQ Figure \* ARABIC ">
        <w:r w:rsidR="009F7BC5">
          <w:rPr>
            <w:noProof/>
          </w:rPr>
          <w:t>30</w:t>
        </w:r>
      </w:fldSimple>
      <w:r>
        <w:t xml:space="preserve">: </w:t>
      </w:r>
      <w:r>
        <w:rPr>
          <w:color w:val="000000"/>
        </w:rPr>
        <w:t>Conceptual model for feedback generation</w:t>
      </w:r>
      <w:bookmarkEnd w:id="117"/>
    </w:p>
    <w:p w14:paraId="6DBE89DA" w14:textId="7BA0CDE9" w:rsidR="006E4386" w:rsidRPr="00CA254B" w:rsidRDefault="00CA254B" w:rsidP="00CA254B">
      <w:pPr>
        <w:pStyle w:val="Beschriftung"/>
        <w:rPr>
          <w:b w:val="0"/>
          <w:bCs w:val="0"/>
          <w:i/>
          <w:color w:val="000000"/>
        </w:rPr>
      </w:pPr>
      <w:r w:rsidRPr="00152C6D">
        <w:rPr>
          <w:b w:val="0"/>
          <w:bCs w:val="0"/>
          <w:i/>
          <w:color w:val="000000"/>
        </w:rPr>
        <w:t xml:space="preserve">Source: </w:t>
      </w:r>
      <w:r>
        <w:rPr>
          <w:b w:val="0"/>
          <w:bCs w:val="0"/>
          <w:i/>
          <w:color w:val="000000"/>
        </w:rPr>
        <w:t>own creation</w:t>
      </w:r>
    </w:p>
    <w:p w14:paraId="60E495F1" w14:textId="7DB7FCA1" w:rsidR="00E34EB0" w:rsidRPr="00D21207" w:rsidRDefault="00E34EB0" w:rsidP="00E34EB0">
      <w:pPr>
        <w:pStyle w:val="berschrift3"/>
        <w:rPr>
          <w:rFonts w:eastAsia="Times New Roman" w:cs="Times New Roman"/>
        </w:rPr>
      </w:pPr>
      <w:bookmarkStart w:id="118" w:name="_Toc84274726"/>
      <w:bookmarkStart w:id="119" w:name="_Toc84706468"/>
      <w:r>
        <w:t>Non-functional Requirements</w:t>
      </w:r>
      <w:bookmarkEnd w:id="118"/>
      <w:bookmarkEnd w:id="119"/>
    </w:p>
    <w:p w14:paraId="6FC89C32" w14:textId="01AA3835" w:rsidR="00A7757D" w:rsidRDefault="005B11A2" w:rsidP="00A7757D">
      <w:pPr>
        <w:pStyle w:val="TEXT"/>
      </w:pPr>
      <w:r>
        <w:t xml:space="preserve">The Non-functional requirements are stated in </w:t>
      </w:r>
      <w:r w:rsidR="002C01B7">
        <w:t xml:space="preserve">the </w:t>
      </w:r>
      <w:r>
        <w:t>table</w:t>
      </w:r>
      <w:r w:rsidR="002C01B7">
        <w:t xml:space="preserve"> from the previous section</w:t>
      </w:r>
      <w:r w:rsidR="00A7757D">
        <w:t xml:space="preserve">, which include the NF01 Accessibility, NF02 Response Time, NF03 Availability, NF04 Language, NF05 Event of Failure, NF06 Design, and lastly NF07 Usability. The important requirements will be discussed and explained in this section. </w:t>
      </w:r>
    </w:p>
    <w:p w14:paraId="5409CD62" w14:textId="456B732F" w:rsidR="00A7757D" w:rsidRDefault="00A7757D" w:rsidP="00A7757D">
      <w:pPr>
        <w:pStyle w:val="TEXT"/>
      </w:pPr>
      <w:r>
        <w:t>First of all, I will talk about the usability of the prototype.</w:t>
      </w:r>
      <w:r w:rsidR="001003DC">
        <w:t xml:space="preserve"> Usability is defined as “the exten</w:t>
      </w:r>
      <w:r w:rsidR="007F47A5">
        <w:t>t</w:t>
      </w:r>
      <w:r w:rsidR="001003DC">
        <w:t xml:space="preserve"> to which a product can be used by specified users to achieve specified goals with effectiveness, efficiency and satisfaction in a specified context of use” </w:t>
      </w:r>
      <w:r w:rsidR="001003DC">
        <w:fldChar w:fldCharType="begin"/>
      </w:r>
      <w:r w:rsidR="001003DC">
        <w:instrText xml:space="preserve"> ADDIN EN.CITE &lt;EndNote&gt;&lt;Cite&gt;&lt;Author&gt;Kaya&lt;/Author&gt;&lt;Year&gt;2019&lt;/Year&gt;&lt;RecNum&gt;38&lt;/RecNum&gt;&lt;DisplayText&gt;(Kaya, Ozturk, &amp;amp; Gumussoy, 2019)&lt;/DisplayText&gt;&lt;record&gt;&lt;rec-number&gt;38&lt;/rec-number&gt;&lt;foreign-keys&gt;&lt;key app="EN" db-id="rt9ev2zxe50fxpesrtnvzwrk5zsdpaweetzw" timestamp="1632998170"&gt;38&lt;/key&gt;&lt;/foreign-keys&gt;&lt;ref-type name="Book Section"&gt;5&lt;/ref-type&gt;&lt;contributors&gt;&lt;authors&gt;&lt;author&gt;Kaya, Aycan&lt;/author&gt;&lt;author&gt;Ozturk, Reha&lt;/author&gt;&lt;author&gt;Gumussoy, Cigdem Altin&lt;/author&gt;&lt;/authors&gt;&lt;/contributors&gt;&lt;titles&gt;&lt;title&gt;Usability measurement of mobile applications with system usability scale (SUS)&lt;/title&gt;&lt;secondary-title&gt;Industrial engineering in the big data era&lt;/secondary-title&gt;&lt;/titles&gt;&lt;pages&gt;389-400&lt;/pages&gt;&lt;dates&gt;&lt;year&gt;2019&lt;/year&gt;&lt;/dates&gt;&lt;publisher&gt;Springer&lt;/publisher&gt;&lt;urls&gt;&lt;/urls&gt;&lt;/record&gt;&lt;/Cite&gt;&lt;/EndNote&gt;</w:instrText>
      </w:r>
      <w:r w:rsidR="001003DC">
        <w:fldChar w:fldCharType="separate"/>
      </w:r>
      <w:r w:rsidR="001003DC">
        <w:rPr>
          <w:noProof/>
        </w:rPr>
        <w:t>(Kaya, Ozturk, &amp; Gumussoy, 2019)</w:t>
      </w:r>
      <w:r w:rsidR="001003DC">
        <w:fldChar w:fldCharType="end"/>
      </w:r>
      <w:r w:rsidR="001003DC">
        <w:t>.</w:t>
      </w:r>
      <w:r>
        <w:t xml:space="preserve"> This requirement is one of the most important requirements next to the functionality </w:t>
      </w:r>
      <w:r w:rsidR="007F47A5">
        <w:t>of</w:t>
      </w:r>
      <w:r>
        <w:t xml:space="preserve"> this specific tool. In order to create a usable tool, a quick click</w:t>
      </w:r>
      <w:r w:rsidR="007F47A5">
        <w:t>-</w:t>
      </w:r>
      <w:r>
        <w:t>flow and pages diagram ha</w:t>
      </w:r>
      <w:r w:rsidR="007F47A5">
        <w:t>s</w:t>
      </w:r>
      <w:r>
        <w:t xml:space="preserve"> been </w:t>
      </w:r>
      <w:r>
        <w:lastRenderedPageBreak/>
        <w:t>created in figure 3</w:t>
      </w:r>
      <w:r w:rsidR="002C01B7">
        <w:t>1</w:t>
      </w:r>
      <w:r>
        <w:t>.</w:t>
      </w:r>
      <w:r w:rsidR="008605B8">
        <w:t xml:space="preserve"> There you can see the overall page structure of the prototype, which directly connects with the usability requirements. The main page is basically the student</w:t>
      </w:r>
      <w:r w:rsidR="007F47A5">
        <w:t>'</w:t>
      </w:r>
      <w:r w:rsidR="008605B8">
        <w:t>s main page, where the access control redirects the current</w:t>
      </w:r>
      <w:r w:rsidR="007F47A5">
        <w:t>ly</w:t>
      </w:r>
      <w:r w:rsidR="008605B8">
        <w:t xml:space="preserve"> logged</w:t>
      </w:r>
      <w:r w:rsidR="007F47A5">
        <w:t>-</w:t>
      </w:r>
      <w:r w:rsidR="008605B8">
        <w:t>in user if the user is a lecturer! The lecturer gets redirected to the lecturer landing page and has no opportunity to go back to the main page. The main page has two buttons as described before and can go to the diagnostic assessment page and student landing page. Here it was important to have the transitive relation between these three pages in order to increase the click</w:t>
      </w:r>
      <w:r w:rsidR="007F47A5">
        <w:t xml:space="preserve"> </w:t>
      </w:r>
      <w:r w:rsidR="008605B8">
        <w:t>flow. Within 4 clicks, the student can reach every page, which additionally increases the usability of the page. Next to the student, the lecturer also can reach every page within 4 clicks. This showcases the overall usability and click</w:t>
      </w:r>
      <w:r w:rsidR="007F47A5">
        <w:t>-</w:t>
      </w:r>
      <w:r w:rsidR="008605B8">
        <w:t xml:space="preserve">flow of the prototype. </w:t>
      </w:r>
    </w:p>
    <w:p w14:paraId="657D48F0" w14:textId="21F90056" w:rsidR="008605B8" w:rsidRPr="008605B8" w:rsidRDefault="008605B8" w:rsidP="008605B8">
      <w:r>
        <w:rPr>
          <w:noProof/>
        </w:rPr>
        <w:drawing>
          <wp:inline distT="0" distB="0" distL="0" distR="0" wp14:anchorId="688EA268" wp14:editId="0FD1C26B">
            <wp:extent cx="5760720" cy="3476625"/>
            <wp:effectExtent l="0" t="0" r="0" b="952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rafik 35"/>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2266" cy="3477558"/>
                    </a:xfrm>
                    <a:prstGeom prst="rect">
                      <a:avLst/>
                    </a:prstGeom>
                  </pic:spPr>
                </pic:pic>
              </a:graphicData>
            </a:graphic>
          </wp:inline>
        </w:drawing>
      </w:r>
    </w:p>
    <w:p w14:paraId="73240AE1" w14:textId="2D03CD1D" w:rsidR="008605B8" w:rsidRDefault="008605B8" w:rsidP="008605B8">
      <w:pPr>
        <w:pStyle w:val="Beschriftung"/>
        <w:rPr>
          <w:color w:val="000000"/>
        </w:rPr>
      </w:pPr>
      <w:bookmarkStart w:id="120" w:name="_Toc84706508"/>
      <w:r>
        <w:t xml:space="preserve">Figure </w:t>
      </w:r>
      <w:fldSimple w:instr=" SEQ Figure \* ARABIC ">
        <w:r w:rsidR="009F7BC5">
          <w:rPr>
            <w:noProof/>
          </w:rPr>
          <w:t>31</w:t>
        </w:r>
      </w:fldSimple>
      <w:r>
        <w:t xml:space="preserve">: </w:t>
      </w:r>
      <w:r>
        <w:rPr>
          <w:color w:val="000000"/>
        </w:rPr>
        <w:t>Click</w:t>
      </w:r>
      <w:r w:rsidR="003555A8">
        <w:rPr>
          <w:color w:val="000000"/>
        </w:rPr>
        <w:t>-</w:t>
      </w:r>
      <w:r>
        <w:rPr>
          <w:color w:val="000000"/>
        </w:rPr>
        <w:t>flow and pages diagram</w:t>
      </w:r>
      <w:bookmarkEnd w:id="120"/>
    </w:p>
    <w:p w14:paraId="48C242A3" w14:textId="77777777" w:rsidR="008605B8" w:rsidRPr="00CA254B" w:rsidRDefault="008605B8" w:rsidP="008605B8">
      <w:pPr>
        <w:pStyle w:val="Beschriftung"/>
        <w:rPr>
          <w:b w:val="0"/>
          <w:bCs w:val="0"/>
          <w:i/>
          <w:color w:val="000000"/>
        </w:rPr>
      </w:pPr>
      <w:r w:rsidRPr="00152C6D">
        <w:rPr>
          <w:b w:val="0"/>
          <w:bCs w:val="0"/>
          <w:i/>
          <w:color w:val="000000"/>
        </w:rPr>
        <w:t xml:space="preserve">Source: </w:t>
      </w:r>
      <w:r>
        <w:rPr>
          <w:b w:val="0"/>
          <w:bCs w:val="0"/>
          <w:i/>
          <w:color w:val="000000"/>
        </w:rPr>
        <w:t>own creation</w:t>
      </w:r>
    </w:p>
    <w:p w14:paraId="3A259273" w14:textId="40949A3F" w:rsidR="00456ABE" w:rsidRDefault="008605B8" w:rsidP="008605B8">
      <w:pPr>
        <w:pStyle w:val="TEXT"/>
      </w:pPr>
      <w:r>
        <w:t xml:space="preserve">Now the design requirement will be explained and showcased with a page structure overview. As stated in the previous chapter, the overall design of the monitoring tool should maintain the sap </w:t>
      </w:r>
      <w:r w:rsidR="007F47A5">
        <w:t>F</w:t>
      </w:r>
      <w:r>
        <w:t>iori design, within the sapui5 frontend framework. Therefore a mock-up and overall structure of a page ha</w:t>
      </w:r>
      <w:r w:rsidR="007F47A5">
        <w:t>ve</w:t>
      </w:r>
      <w:r>
        <w:t xml:space="preserve"> been showcased in figure </w:t>
      </w:r>
      <w:r w:rsidR="002C01B7">
        <w:t>8</w:t>
      </w:r>
      <w:r>
        <w:t xml:space="preserve">, which visualizes the overall </w:t>
      </w:r>
      <w:r w:rsidR="009C10F8">
        <w:t xml:space="preserve">design </w:t>
      </w:r>
      <w:r>
        <w:t>idea</w:t>
      </w:r>
      <w:r w:rsidR="009C10F8">
        <w:t xml:space="preserve"> of the pages. </w:t>
      </w:r>
      <w:r w:rsidR="00456ABE">
        <w:t>There ha</w:t>
      </w:r>
      <w:r w:rsidR="007F47A5">
        <w:t>ve</w:t>
      </w:r>
      <w:r w:rsidR="00456ABE">
        <w:t xml:space="preserve"> been created two mock-ups, on the one hand</w:t>
      </w:r>
      <w:r w:rsidR="007F47A5">
        <w:t>,</w:t>
      </w:r>
      <w:r w:rsidR="00456ABE">
        <w:t xml:space="preserve"> the page for the student, and additionally the page for the lecturer. In figure </w:t>
      </w:r>
      <w:r w:rsidR="002C01B7">
        <w:t>27</w:t>
      </w:r>
      <w:r w:rsidR="00456ABE">
        <w:t xml:space="preserve">, the mock-up page for the student, and in figure 38, the mock-up page for the lecturer is visualized. Both pages have the common overall structure of the design concept of the sap </w:t>
      </w:r>
      <w:r w:rsidR="007F47A5">
        <w:t>F</w:t>
      </w:r>
      <w:r w:rsidR="00456ABE">
        <w:t xml:space="preserve">iori design (figure </w:t>
      </w:r>
      <w:r w:rsidR="002C01B7">
        <w:t>8</w:t>
      </w:r>
      <w:r w:rsidR="00456ABE">
        <w:t>) with a header, a simple data visualization section, and a footer. In addition, a</w:t>
      </w:r>
      <w:r w:rsidR="007F47A5">
        <w:t>n</w:t>
      </w:r>
      <w:r w:rsidR="00456ABE">
        <w:t xml:space="preserve"> information and description sequence has been added to the design, in order to increase the usability and understandability of the pages. The student mock-up page showcases the data within a table-like structure, in order to increase the readability</w:t>
      </w:r>
      <w:r w:rsidR="00647014">
        <w:t>, w</w:t>
      </w:r>
      <w:r w:rsidR="00456ABE">
        <w:t xml:space="preserve">hereas the lecturer can see statistics and result scores about the student. </w:t>
      </w:r>
      <w:r w:rsidR="00647014">
        <w:t xml:space="preserve">The Comment and page navigation is in the design perspective identical and has no difference. </w:t>
      </w:r>
    </w:p>
    <w:p w14:paraId="270C59BE" w14:textId="37C43F09" w:rsidR="00647014" w:rsidRDefault="00456ABE" w:rsidP="00647014">
      <w:pPr>
        <w:pStyle w:val="Beschriftung"/>
        <w:rPr>
          <w:color w:val="000000"/>
        </w:rPr>
      </w:pPr>
      <w:bookmarkStart w:id="121" w:name="_Toc84706509"/>
      <w:r>
        <w:rPr>
          <w:noProof/>
        </w:rPr>
        <w:lastRenderedPageBreak/>
        <w:drawing>
          <wp:anchor distT="0" distB="0" distL="114300" distR="114300" simplePos="0" relativeHeight="251697152" behindDoc="0" locked="0" layoutInCell="1" allowOverlap="1" wp14:anchorId="61FDE9FE" wp14:editId="1054B04E">
            <wp:simplePos x="0" y="0"/>
            <wp:positionH relativeFrom="column">
              <wp:posOffset>318</wp:posOffset>
            </wp:positionH>
            <wp:positionV relativeFrom="paragraph">
              <wp:posOffset>318</wp:posOffset>
            </wp:positionV>
            <wp:extent cx="5760720" cy="3414712"/>
            <wp:effectExtent l="0" t="0" r="0" b="0"/>
            <wp:wrapTopAndBottom/>
            <wp:docPr id="36" name="Grafik 3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6" descr="Ein Bild, das Tisch enthält.&#10;&#10;Automatisch generierte Beschreibu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720" cy="3414712"/>
                    </a:xfrm>
                    <a:prstGeom prst="rect">
                      <a:avLst/>
                    </a:prstGeom>
                  </pic:spPr>
                </pic:pic>
              </a:graphicData>
            </a:graphic>
          </wp:anchor>
        </w:drawing>
      </w:r>
      <w:r w:rsidR="00647014">
        <w:t xml:space="preserve">Figure </w:t>
      </w:r>
      <w:fldSimple w:instr=" SEQ Figure \* ARABIC ">
        <w:r w:rsidR="009F7BC5">
          <w:rPr>
            <w:noProof/>
          </w:rPr>
          <w:t>32</w:t>
        </w:r>
      </w:fldSimple>
      <w:r w:rsidR="00647014">
        <w:t xml:space="preserve">: </w:t>
      </w:r>
      <w:r w:rsidR="00647014">
        <w:rPr>
          <w:color w:val="000000"/>
        </w:rPr>
        <w:t>Mock-Up Page for Student</w:t>
      </w:r>
      <w:bookmarkEnd w:id="121"/>
    </w:p>
    <w:p w14:paraId="1FDB89BE" w14:textId="6FA7B413" w:rsidR="00647014" w:rsidRPr="00CA254B" w:rsidRDefault="00647014" w:rsidP="00647014">
      <w:pPr>
        <w:pStyle w:val="Beschriftung"/>
        <w:rPr>
          <w:b w:val="0"/>
          <w:bCs w:val="0"/>
          <w:i/>
          <w:color w:val="000000"/>
        </w:rPr>
      </w:pPr>
      <w:r w:rsidRPr="00152C6D">
        <w:rPr>
          <w:b w:val="0"/>
          <w:bCs w:val="0"/>
          <w:i/>
          <w:color w:val="000000"/>
        </w:rPr>
        <w:t xml:space="preserve">Source: </w:t>
      </w:r>
      <w:r>
        <w:rPr>
          <w:b w:val="0"/>
          <w:bCs w:val="0"/>
          <w:i/>
          <w:color w:val="000000"/>
        </w:rPr>
        <w:t>own creation</w:t>
      </w:r>
    </w:p>
    <w:p w14:paraId="0C0560CB" w14:textId="6298F685" w:rsidR="00456ABE" w:rsidRDefault="00647014" w:rsidP="00456ABE">
      <w:r>
        <w:rPr>
          <w:noProof/>
        </w:rPr>
        <w:drawing>
          <wp:anchor distT="0" distB="0" distL="114300" distR="114300" simplePos="0" relativeHeight="251698176" behindDoc="0" locked="0" layoutInCell="1" allowOverlap="1" wp14:anchorId="41E346FE" wp14:editId="21362AA7">
            <wp:simplePos x="0" y="0"/>
            <wp:positionH relativeFrom="margin">
              <wp:align>right</wp:align>
            </wp:positionH>
            <wp:positionV relativeFrom="paragraph">
              <wp:posOffset>286385</wp:posOffset>
            </wp:positionV>
            <wp:extent cx="5760720" cy="3675380"/>
            <wp:effectExtent l="0" t="0" r="0" b="1270"/>
            <wp:wrapTopAndBottom/>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3675380"/>
                    </a:xfrm>
                    <a:prstGeom prst="rect">
                      <a:avLst/>
                    </a:prstGeom>
                  </pic:spPr>
                </pic:pic>
              </a:graphicData>
            </a:graphic>
          </wp:anchor>
        </w:drawing>
      </w:r>
    </w:p>
    <w:p w14:paraId="5277F90F" w14:textId="5EC4F926" w:rsidR="00647014" w:rsidRDefault="00647014" w:rsidP="00647014">
      <w:pPr>
        <w:pStyle w:val="Beschriftung"/>
        <w:rPr>
          <w:color w:val="000000"/>
        </w:rPr>
      </w:pPr>
      <w:bookmarkStart w:id="122" w:name="_Toc84706510"/>
      <w:r>
        <w:t xml:space="preserve">Figure </w:t>
      </w:r>
      <w:fldSimple w:instr=" SEQ Figure \* ARABIC ">
        <w:r w:rsidR="009F7BC5">
          <w:rPr>
            <w:noProof/>
          </w:rPr>
          <w:t>33</w:t>
        </w:r>
      </w:fldSimple>
      <w:r>
        <w:t xml:space="preserve">: </w:t>
      </w:r>
      <w:r>
        <w:rPr>
          <w:color w:val="000000"/>
        </w:rPr>
        <w:t>Mock-Up Page for Lecturer</w:t>
      </w:r>
      <w:bookmarkEnd w:id="122"/>
    </w:p>
    <w:p w14:paraId="5F9AA836" w14:textId="77777777" w:rsidR="00647014" w:rsidRPr="00CA254B" w:rsidRDefault="00647014" w:rsidP="00647014">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E9B8CCC" w14:textId="53C5119B" w:rsidR="00456ABE" w:rsidRDefault="00456ABE" w:rsidP="00456ABE"/>
    <w:p w14:paraId="4A414425" w14:textId="77777777" w:rsidR="00DD571E" w:rsidRPr="00456ABE" w:rsidRDefault="00DD571E" w:rsidP="00456ABE"/>
    <w:p w14:paraId="78910D16" w14:textId="41BFE23D" w:rsidR="00E34EB0" w:rsidRPr="00E34EB0" w:rsidRDefault="00E34EB0" w:rsidP="00E34EB0">
      <w:pPr>
        <w:pStyle w:val="berschrift2"/>
        <w:rPr>
          <w:rFonts w:eastAsia="Times New Roman"/>
        </w:rPr>
      </w:pPr>
      <w:bookmarkStart w:id="123" w:name="_Toc84274727"/>
      <w:bookmarkStart w:id="124" w:name="_Toc84706469"/>
      <w:r>
        <w:rPr>
          <w:rFonts w:eastAsia="Times New Roman"/>
        </w:rPr>
        <w:lastRenderedPageBreak/>
        <w:t>Results Evaluation</w:t>
      </w:r>
      <w:bookmarkEnd w:id="123"/>
      <w:bookmarkEnd w:id="124"/>
    </w:p>
    <w:p w14:paraId="0D47533A" w14:textId="4355418E" w:rsidR="00E34EB0" w:rsidRPr="00E34EB0" w:rsidRDefault="00DD571E" w:rsidP="00F031FA">
      <w:pPr>
        <w:pStyle w:val="TEXT"/>
      </w:pPr>
      <w:r>
        <w:t xml:space="preserve">After the conceptualization of the requirements document in chapter 3, the prototype has been developed based on the SAP S4/HANA </w:t>
      </w:r>
      <w:r w:rsidR="002024E4">
        <w:t>s</w:t>
      </w:r>
      <w:r>
        <w:t>ystem</w:t>
      </w:r>
      <w:r w:rsidR="002024E4">
        <w:t>, within the SAPUI5 framework for the frontend development, and the ABAP language in the backend. The data is transferred with the sap gateway service, which uses the REST API. All requirements have been implemented within Sprints, after the SCRUM methodology. The student can monitor and self</w:t>
      </w:r>
      <w:r w:rsidR="007F47A5">
        <w:t>-</w:t>
      </w:r>
      <w:r w:rsidR="002024E4">
        <w:t>asse</w:t>
      </w:r>
      <w:r w:rsidR="007F47A5">
        <w:t>s</w:t>
      </w:r>
      <w:r w:rsidR="002024E4">
        <w:t>s himself/herself within different case studies in order to improve the overall education. The student can also send comments to the lecturer, which adds value to the interaction between student and lecturer. However</w:t>
      </w:r>
      <w:r w:rsidR="007F47A5">
        <w:t>,</w:t>
      </w:r>
      <w:r w:rsidR="002024E4">
        <w:t xml:space="preserve"> the lecturer can view the statistics and scores of the student, in order to monitor the student performance over a case study. </w:t>
      </w:r>
      <w:r w:rsidR="00F34236">
        <w:t xml:space="preserve">After the implementation process, the developers have conducted penetration testing, where the case studies have been done, and the results are monitored. In the following sections, the monitoring tool will be evaluated with a student group, which will be discussed in the next chapter. </w:t>
      </w:r>
    </w:p>
    <w:p w14:paraId="668F1B95" w14:textId="32B8C79E" w:rsidR="00F031FA" w:rsidRDefault="00F031FA" w:rsidP="00F031FA">
      <w:pPr>
        <w:pStyle w:val="berschrift1"/>
      </w:pPr>
      <w:bookmarkStart w:id="125" w:name="_Toc84274728"/>
      <w:bookmarkStart w:id="126" w:name="_Toc84706470"/>
      <w:r>
        <w:lastRenderedPageBreak/>
        <w:t>Evaluation of the Monitoring Tool</w:t>
      </w:r>
      <w:bookmarkEnd w:id="125"/>
      <w:bookmarkEnd w:id="126"/>
    </w:p>
    <w:p w14:paraId="11A2F7FE" w14:textId="33221EE3" w:rsidR="002E7F5E" w:rsidRDefault="008022DA" w:rsidP="00F031FA">
      <w:pPr>
        <w:pStyle w:val="TEXT"/>
      </w:pPr>
      <w:r>
        <w:t xml:space="preserve">In this chapter, I will talk about the evaluation process and results of the developed monitoring tool. In the first section, I will present my methodology of the evaluation process, give information about the evaluation formula with the asked questions inside this formula. Next, I will discuss and interpret the results from the answered evaluation formula by the students’. It is important to mention, that the whole evaluation process is based on the student’s view of the monitoring tool. </w:t>
      </w:r>
    </w:p>
    <w:p w14:paraId="317FFECD" w14:textId="761E209A" w:rsidR="00E34EB0" w:rsidRDefault="00E34EB0" w:rsidP="00E34EB0">
      <w:pPr>
        <w:pStyle w:val="berschrift2"/>
      </w:pPr>
      <w:bookmarkStart w:id="127" w:name="_Toc84274729"/>
      <w:bookmarkStart w:id="128" w:name="_Toc84706471"/>
      <w:r>
        <w:t>Methodology</w:t>
      </w:r>
      <w:bookmarkEnd w:id="127"/>
      <w:bookmarkEnd w:id="128"/>
    </w:p>
    <w:p w14:paraId="19FC7BB1" w14:textId="0F5AB73D" w:rsidR="00C36E42" w:rsidRPr="00C36E42" w:rsidRDefault="00C36E42" w:rsidP="00C36E42">
      <w:pPr>
        <w:pStyle w:val="TEXT"/>
      </w:pPr>
      <w:r>
        <w:rPr>
          <w:noProof/>
        </w:rPr>
        <w:drawing>
          <wp:anchor distT="0" distB="0" distL="114300" distR="114300" simplePos="0" relativeHeight="251699200" behindDoc="0" locked="0" layoutInCell="1" allowOverlap="1" wp14:anchorId="2351E025" wp14:editId="2DBA6C6E">
            <wp:simplePos x="0" y="0"/>
            <wp:positionH relativeFrom="margin">
              <wp:align>right</wp:align>
            </wp:positionH>
            <wp:positionV relativeFrom="paragraph">
              <wp:posOffset>2383790</wp:posOffset>
            </wp:positionV>
            <wp:extent cx="5760720" cy="3124200"/>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rotWithShape="1">
                    <a:blip r:embed="rId47" cstate="print">
                      <a:extLst>
                        <a:ext uri="{28A0092B-C50C-407E-A947-70E740481C1C}">
                          <a14:useLocalDpi xmlns:a14="http://schemas.microsoft.com/office/drawing/2010/main" val="0"/>
                        </a:ext>
                      </a:extLst>
                    </a:blip>
                    <a:srcRect b="20698"/>
                    <a:stretch/>
                  </pic:blipFill>
                  <pic:spPr bwMode="auto">
                    <a:xfrm>
                      <a:off x="0" y="0"/>
                      <a:ext cx="5760720" cy="31242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022DA">
        <w:t>As mentioned before, the evalu</w:t>
      </w:r>
      <w:r w:rsidR="007F47A5">
        <w:t>a</w:t>
      </w:r>
      <w:r w:rsidR="008022DA">
        <w:t xml:space="preserve">tion process of the monitoring tool is based on the student’s perspective. In addition, this thesis </w:t>
      </w:r>
      <w:r w:rsidR="00452115">
        <w:t>has the focu</w:t>
      </w:r>
      <w:r w:rsidR="007F47A5">
        <w:t>se</w:t>
      </w:r>
      <w:r w:rsidR="00452115">
        <w:t>s on the technical requirements of the monitoring tool, which will be evaluated. In order to evaluate the technical requirements, it is important to evaluate the user experience of the tool</w:t>
      </w:r>
      <w:r w:rsidR="001003DC">
        <w:t>. The Usability of the tool can be evaluated by the System Usability Scale (SUS). Therefore a questionnaire has been prepared for the students, which is basically based on the SUS evaluation for</w:t>
      </w:r>
      <w:r w:rsidR="007F47A5">
        <w:t>mula</w:t>
      </w:r>
      <w:r w:rsidR="001003DC">
        <w:t>. The original SUS form</w:t>
      </w:r>
      <w:r w:rsidR="00FF7ACA">
        <w:t>ula is visualized in figure 3</w:t>
      </w:r>
      <w:r w:rsidR="002C01B7">
        <w:t>4</w:t>
      </w:r>
      <w:r w:rsidR="00FF7ACA">
        <w:t xml:space="preserve">. </w:t>
      </w:r>
      <w:r>
        <w:t xml:space="preserve">The SUS is a </w:t>
      </w:r>
      <w:r w:rsidR="007F47A5">
        <w:t>L</w:t>
      </w:r>
      <w:r>
        <w:t xml:space="preserve">ikert scale with a range of a degree of agreement or disagreement inside a 5 point scale </w:t>
      </w:r>
      <w:r>
        <w:fldChar w:fldCharType="begin"/>
      </w:r>
      <w:r>
        <w:instrText xml:space="preserve"> ADDIN EN.CITE &lt;EndNote&gt;&lt;Cite&gt;&lt;Author&gt;Brooke&lt;/Author&gt;&lt;Year&gt;1996&lt;/Year&gt;&lt;RecNum&gt;39&lt;/RecNum&gt;&lt;DisplayText&gt;(Brooke, 1996)&lt;/DisplayText&gt;&lt;record&gt;&lt;rec-number&gt;39&lt;/rec-number&gt;&lt;foreign-keys&gt;&lt;key app="EN" db-id="rt9ev2zxe50fxpesrtnvzwrk5zsdpaweetzw" timestamp="1633015189"&gt;39&lt;/key&gt;&lt;/foreign-keys&gt;&lt;ref-type name="Journal Article"&gt;17&lt;/ref-type&gt;&lt;contributors&gt;&lt;authors&gt;&lt;author&gt;Brooke, John&lt;/author&gt;&lt;/authors&gt;&lt;/contributors&gt;&lt;titles&gt;&lt;title&gt;SUS-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fldChar w:fldCharType="separate"/>
      </w:r>
      <w:r>
        <w:rPr>
          <w:noProof/>
        </w:rPr>
        <w:t>(Brooke, 1996)</w:t>
      </w:r>
      <w:r>
        <w:fldChar w:fldCharType="end"/>
      </w:r>
      <w:r>
        <w:t xml:space="preserve">. </w:t>
      </w:r>
      <w:r w:rsidR="00D80D7D">
        <w:t xml:space="preserve">The SUS evaluation contains ten simple and basic questions, which have the main topic about the usability of the system. The overall aim of the evaluation is to understand encountered problems of the students while using the monitoring tool </w:t>
      </w:r>
      <w:r w:rsidR="00D80D7D">
        <w:fldChar w:fldCharType="begin"/>
      </w:r>
      <w:r w:rsidR="00D80D7D">
        <w:instrText xml:space="preserve"> ADDIN EN.CITE &lt;EndNote&gt;&lt;Cite&gt;&lt;Author&gt;Kaya&lt;/Author&gt;&lt;Year&gt;2019&lt;/Year&gt;&lt;RecNum&gt;38&lt;/RecNum&gt;&lt;DisplayText&gt;(Kaya et al., 2019)&lt;/DisplayText&gt;&lt;record&gt;&lt;rec-number&gt;38&lt;/rec-number&gt;&lt;foreign-keys&gt;&lt;key app="EN" db-id="rt9ev2zxe50fxpesrtnvzwrk5zsdpaweetzw" timestamp="1632998170"&gt;38&lt;/key&gt;&lt;/foreign-keys&gt;&lt;ref-type name="Book Section"&gt;5&lt;/ref-type&gt;&lt;contributors&gt;&lt;authors&gt;&lt;author&gt;Kaya, Aycan&lt;/author&gt;&lt;author&gt;Ozturk, Reha&lt;/author&gt;&lt;author&gt;Gumussoy, Cigdem Altin&lt;/author&gt;&lt;/authors&gt;&lt;/contributors&gt;&lt;titles&gt;&lt;title&gt;Usability measurement of mobile applications with system usability scale (SUS)&lt;/title&gt;&lt;secondary-title&gt;Industrial engineering in the big data era&lt;/secondary-title&gt;&lt;/titles&gt;&lt;pages&gt;389-400&lt;/pages&gt;&lt;dates&gt;&lt;year&gt;2019&lt;/year&gt;&lt;/dates&gt;&lt;publisher&gt;Springer&lt;/publisher&gt;&lt;urls&gt;&lt;/urls&gt;&lt;/record&gt;&lt;/Cite&gt;&lt;/EndNote&gt;</w:instrText>
      </w:r>
      <w:r w:rsidR="00D80D7D">
        <w:fldChar w:fldCharType="separate"/>
      </w:r>
      <w:r w:rsidR="00D80D7D">
        <w:rPr>
          <w:noProof/>
        </w:rPr>
        <w:t>(Kaya et al., 2019)</w:t>
      </w:r>
      <w:r w:rsidR="00D80D7D">
        <w:fldChar w:fldCharType="end"/>
      </w:r>
      <w:r w:rsidR="00D80D7D">
        <w:t>. According to Kaya</w:t>
      </w:r>
      <w:r w:rsidR="007F47A5">
        <w:t>,</w:t>
      </w:r>
      <w:r w:rsidR="00D80D7D">
        <w:t xml:space="preserve"> </w:t>
      </w:r>
      <w:r w:rsidR="00370ABB">
        <w:t>the SUS evaluation increases the simplicity, and quickness of the evaluation process for the participants and practitioners</w:t>
      </w:r>
      <w:r w:rsidR="008F3F4A">
        <w:t xml:space="preserve"> </w:t>
      </w:r>
      <w:r w:rsidR="008F3F4A">
        <w:fldChar w:fldCharType="begin"/>
      </w:r>
      <w:r w:rsidR="008F3F4A">
        <w:instrText xml:space="preserve"> ADDIN EN.CITE &lt;EndNote&gt;&lt;Cite ExcludeAuth="1"&gt;&lt;Author&gt;Kaya&lt;/Author&gt;&lt;Year&gt;2019&lt;/Year&gt;&lt;RecNum&gt;38&lt;/RecNum&gt;&lt;DisplayText&gt;(2019)&lt;/DisplayText&gt;&lt;record&gt;&lt;rec-number&gt;38&lt;/rec-number&gt;&lt;foreign-keys&gt;&lt;key app="EN" db-id="rt9ev2zxe50fxpesrtnvzwrk5zsdpaweetzw" timestamp="1632998170"&gt;38&lt;/key&gt;&lt;/foreign-keys&gt;&lt;ref-type name="Book Section"&gt;5&lt;/ref-type&gt;&lt;contributors&gt;&lt;authors&gt;&lt;author&gt;Kaya, Aycan&lt;/author&gt;&lt;author&gt;Ozturk, Reha&lt;/author&gt;&lt;author&gt;Gumussoy, Cigdem Altin&lt;/author&gt;&lt;/authors&gt;&lt;/contributors&gt;&lt;titles&gt;&lt;title&gt;Usability measurement of mobile applications with system usability scale (SUS)&lt;/title&gt;&lt;secondary-title&gt;Industrial engineering in the big data era&lt;/secondary-title&gt;&lt;/titles&gt;&lt;pages&gt;389-400&lt;/pages&gt;&lt;dates&gt;&lt;year&gt;2019&lt;/year&gt;&lt;/dates&gt;&lt;publisher&gt;Springer&lt;/publisher&gt;&lt;urls&gt;&lt;/urls&gt;&lt;/record&gt;&lt;/Cite&gt;&lt;/EndNote&gt;</w:instrText>
      </w:r>
      <w:r w:rsidR="008F3F4A">
        <w:fldChar w:fldCharType="separate"/>
      </w:r>
      <w:r w:rsidR="008F3F4A">
        <w:rPr>
          <w:noProof/>
        </w:rPr>
        <w:t>(2019)</w:t>
      </w:r>
      <w:r w:rsidR="008F3F4A">
        <w:fldChar w:fldCharType="end"/>
      </w:r>
      <w:r w:rsidR="008F3F4A">
        <w:t>.</w:t>
      </w:r>
      <w:r w:rsidR="003763DE">
        <w:t xml:space="preserve"> </w:t>
      </w:r>
    </w:p>
    <w:p w14:paraId="6EB8CC07" w14:textId="5CEB225A" w:rsidR="005E7A81" w:rsidRDefault="005E7A81" w:rsidP="005E7A81">
      <w:pPr>
        <w:pStyle w:val="Beschriftung"/>
        <w:rPr>
          <w:color w:val="000000"/>
        </w:rPr>
      </w:pPr>
      <w:bookmarkStart w:id="129" w:name="_Toc84706511"/>
      <w:r>
        <w:t xml:space="preserve">Figure </w:t>
      </w:r>
      <w:fldSimple w:instr=" SEQ Figure \* ARABIC ">
        <w:r w:rsidR="009F7BC5">
          <w:rPr>
            <w:noProof/>
          </w:rPr>
          <w:t>34</w:t>
        </w:r>
      </w:fldSimple>
      <w:r>
        <w:t xml:space="preserve">: </w:t>
      </w:r>
      <w:r>
        <w:rPr>
          <w:color w:val="000000"/>
        </w:rPr>
        <w:t>System Usability Scale</w:t>
      </w:r>
      <w:bookmarkEnd w:id="129"/>
    </w:p>
    <w:p w14:paraId="5C46F06D" w14:textId="05B80060" w:rsidR="005E7A81" w:rsidRPr="005E7A81" w:rsidRDefault="005E7A81" w:rsidP="005E7A81">
      <w:pPr>
        <w:pStyle w:val="Beschriftung"/>
        <w:rPr>
          <w:b w:val="0"/>
          <w:bCs w:val="0"/>
          <w:i/>
          <w:color w:val="000000"/>
        </w:rPr>
      </w:pPr>
      <w:r w:rsidRPr="00152C6D">
        <w:rPr>
          <w:b w:val="0"/>
          <w:bCs w:val="0"/>
          <w:i/>
          <w:color w:val="000000"/>
        </w:rPr>
        <w:t xml:space="preserve">Source: </w:t>
      </w:r>
      <w:r>
        <w:rPr>
          <w:b w:val="0"/>
          <w:bCs w:val="0"/>
          <w:i/>
          <w:color w:val="000000"/>
        </w:rPr>
        <w:t>own analysis</w:t>
      </w:r>
    </w:p>
    <w:p w14:paraId="08CE3DF9" w14:textId="53F9D719" w:rsidR="004206FF" w:rsidRDefault="005E7A81" w:rsidP="005B263D">
      <w:pPr>
        <w:pStyle w:val="TEXT"/>
      </w:pPr>
      <w:r>
        <w:t>The SUS has to be tailored for the own needs</w:t>
      </w:r>
      <w:r w:rsidR="005B263D">
        <w:t>.</w:t>
      </w:r>
      <w:r>
        <w:t xml:space="preserve"> </w:t>
      </w:r>
      <w:r w:rsidR="005B263D">
        <w:t>T</w:t>
      </w:r>
      <w:r>
        <w:t>herefore the word “system” inside the sentences ha</w:t>
      </w:r>
      <w:r w:rsidR="007F47A5">
        <w:t>s</w:t>
      </w:r>
      <w:r>
        <w:t xml:space="preserve"> to be changed into “monitoring tool”. </w:t>
      </w:r>
      <w:r w:rsidR="00C36E42">
        <w:t>In addition, the SUS has a defined score calculation, which can be easily calculated, in order to interpret the overall results.</w:t>
      </w:r>
      <w:r w:rsidR="005B263D">
        <w:t xml:space="preserve"> For the calculation of the evaluation, the predefined SUS calculation will be done. Therefore the definition of Brooke </w:t>
      </w:r>
      <w:r w:rsidR="005B263D">
        <w:lastRenderedPageBreak/>
        <w:t>for the calculation is: “To calculate the SUS score, first sum the score contributions from each item. Each item’s score contribution will range from 0 to 4. For items 1,</w:t>
      </w:r>
      <w:r w:rsidR="007F47A5">
        <w:t xml:space="preserve"> </w:t>
      </w:r>
      <w:r w:rsidR="005B263D">
        <w:t>3,</w:t>
      </w:r>
      <w:r w:rsidR="007F47A5">
        <w:t xml:space="preserve"> </w:t>
      </w:r>
      <w:r w:rsidR="005B263D">
        <w:t>5,</w:t>
      </w:r>
      <w:r w:rsidR="007F47A5">
        <w:t xml:space="preserve"> </w:t>
      </w:r>
      <w:r w:rsidR="005B263D">
        <w:t xml:space="preserve">7, and 9 the score contribution is the </w:t>
      </w:r>
      <w:r w:rsidR="007F47A5">
        <w:t>s</w:t>
      </w:r>
      <w:r w:rsidR="005B263D">
        <w:t xml:space="preserve">cale position minus 1. For items </w:t>
      </w:r>
      <w:r w:rsidR="001F005D">
        <w:t>2,</w:t>
      </w:r>
      <w:r w:rsidR="007F47A5">
        <w:t xml:space="preserve"> </w:t>
      </w:r>
      <w:r w:rsidR="001F005D">
        <w:t>4,</w:t>
      </w:r>
      <w:r w:rsidR="007F47A5">
        <w:t xml:space="preserve"> </w:t>
      </w:r>
      <w:r w:rsidR="001F005D">
        <w:t>6,</w:t>
      </w:r>
      <w:r w:rsidR="007F47A5">
        <w:t xml:space="preserve"> </w:t>
      </w:r>
      <w:r w:rsidR="001F005D">
        <w:t>8, and 10 the contribution is 5 minus the scale position. Multiply the sum of scores by 2.5 to obtain the overall value of SU</w:t>
      </w:r>
      <w:r w:rsidR="005B263D">
        <w:t>”</w:t>
      </w:r>
      <w:r w:rsidR="001F005D">
        <w:t xml:space="preserve"> </w:t>
      </w:r>
      <w:r w:rsidR="001F005D">
        <w:fldChar w:fldCharType="begin"/>
      </w:r>
      <w:r w:rsidR="001F005D">
        <w:instrText xml:space="preserve"> ADDIN EN.CITE &lt;EndNote&gt;&lt;Cite ExcludeAuth="1"&gt;&lt;Author&gt;Brooke&lt;/Author&gt;&lt;Year&gt;1996&lt;/Year&gt;&lt;RecNum&gt;39&lt;/RecNum&gt;&lt;DisplayText&gt;(1996)&lt;/DisplayText&gt;&lt;record&gt;&lt;rec-number&gt;39&lt;/rec-number&gt;&lt;foreign-keys&gt;&lt;key app="EN" db-id="rt9ev2zxe50fxpesrtnvzwrk5zsdpaweetzw" timestamp="1633015189"&gt;39&lt;/key&gt;&lt;/foreign-keys&gt;&lt;ref-type name="Journal Article"&gt;17&lt;/ref-type&gt;&lt;contributors&gt;&lt;authors&gt;&lt;author&gt;Brooke, John&lt;/author&gt;&lt;/authors&gt;&lt;/contributors&gt;&lt;titles&gt;&lt;title&gt;SUS-A quick and dirty usability scale&lt;/title&gt;&lt;secondary-title&gt;Usability evaluation in industry&lt;/secondary-title&gt;&lt;/titles&gt;&lt;periodical&gt;&lt;full-title&gt;Usability evaluation in industry&lt;/full-title&gt;&lt;/periodical&gt;&lt;pages&gt;4-7&lt;/pages&gt;&lt;volume&gt;189&lt;/volume&gt;&lt;number&gt;194&lt;/number&gt;&lt;dates&gt;&lt;year&gt;1996&lt;/year&gt;&lt;/dates&gt;&lt;urls&gt;&lt;/urls&gt;&lt;/record&gt;&lt;/Cite&gt;&lt;/EndNote&gt;</w:instrText>
      </w:r>
      <w:r w:rsidR="001F005D">
        <w:fldChar w:fldCharType="separate"/>
      </w:r>
      <w:r w:rsidR="001F005D">
        <w:rPr>
          <w:noProof/>
        </w:rPr>
        <w:t>(1996)</w:t>
      </w:r>
      <w:r w:rsidR="001F005D">
        <w:fldChar w:fldCharType="end"/>
      </w:r>
      <w:r w:rsidR="001F005D">
        <w:t>.</w:t>
      </w:r>
    </w:p>
    <w:p w14:paraId="3A63AD14" w14:textId="64CCE633" w:rsidR="005E7A81" w:rsidRDefault="007F47A5" w:rsidP="005B263D">
      <w:pPr>
        <w:pStyle w:val="TEXT"/>
        <w:rPr>
          <w:noProof/>
        </w:rPr>
      </w:pPr>
      <w:r>
        <w:rPr>
          <w:noProof/>
        </w:rPr>
        <w:drawing>
          <wp:anchor distT="0" distB="0" distL="114300" distR="114300" simplePos="0" relativeHeight="251700224" behindDoc="0" locked="0" layoutInCell="1" allowOverlap="1" wp14:anchorId="1F5CF689" wp14:editId="5741CE0A">
            <wp:simplePos x="0" y="0"/>
            <wp:positionH relativeFrom="margin">
              <wp:align>center</wp:align>
            </wp:positionH>
            <wp:positionV relativeFrom="paragraph">
              <wp:posOffset>3074035</wp:posOffset>
            </wp:positionV>
            <wp:extent cx="5953125" cy="1895475"/>
            <wp:effectExtent l="0" t="0" r="9525" b="9525"/>
            <wp:wrapTopAndBottom/>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r="4514" b="27711"/>
                    <a:stretch/>
                  </pic:blipFill>
                  <pic:spPr bwMode="auto">
                    <a:xfrm>
                      <a:off x="0" y="0"/>
                      <a:ext cx="5953125" cy="189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206FF">
        <w:t>In this section</w:t>
      </w:r>
      <w:r>
        <w:t>,</w:t>
      </w:r>
      <w:r w:rsidR="004206FF">
        <w:t xml:space="preserve"> I will present my evaluation process. As mentioned before the evaluation formula questions are combined with the predefined questions from the SUS methodology and demographic questions like the course of study, the age, and the semester.</w:t>
      </w:r>
      <w:r>
        <w:t xml:space="preserve"> </w:t>
      </w:r>
      <w:r>
        <w:rPr>
          <w:noProof/>
        </w:rPr>
        <w:t xml:space="preserve">Among the participants, only students have been taken into consideration without a limitation of the course of study. The goal for the number of participants was </w:t>
      </w:r>
      <w:r w:rsidR="007B386E">
        <w:rPr>
          <w:noProof/>
        </w:rPr>
        <w:t xml:space="preserve">a </w:t>
      </w:r>
      <w:r>
        <w:rPr>
          <w:noProof/>
        </w:rPr>
        <w:t xml:space="preserve">minimum </w:t>
      </w:r>
      <w:r w:rsidR="007B386E">
        <w:rPr>
          <w:noProof/>
        </w:rPr>
        <w:t xml:space="preserve">of </w:t>
      </w:r>
      <w:r>
        <w:rPr>
          <w:noProof/>
        </w:rPr>
        <w:t xml:space="preserve">10 students. That’s why </w:t>
      </w:r>
      <w:r>
        <w:t>t</w:t>
      </w:r>
      <w:r w:rsidR="007B7F5B">
        <w:t>he evaluation process was restricted because of the overall corona situation</w:t>
      </w:r>
      <w:r>
        <w:t xml:space="preserve">. Therefore a virtual method was mandatory for the evaluation process. First I have done a small poll among the evaluation participants, where the date and time of the video conference have been defined. Nevertheless, there was no date, where a majority of the participants could attend. That’s why I decided </w:t>
      </w:r>
      <w:r w:rsidR="007B386E">
        <w:t>on</w:t>
      </w:r>
      <w:r>
        <w:t xml:space="preserve"> another method, where I upload a video about the overall evaluation process and explain every aspect of it. This video has been uploaded into a google drive folder. The next step of the evaluation was the link and login data for the monitoring tool. Therefore I posted the link into google drive, but the login data has to be personally requested, because of privacy policy reasons. Lastly, I uploaded the evaluation formula into the drive, which can be conducted. In the last folder</w:t>
      </w:r>
      <w:r w:rsidR="007B386E">
        <w:t>,</w:t>
      </w:r>
      <w:r>
        <w:t xml:space="preserve"> I uploaded an example of the case study production planning. In figure </w:t>
      </w:r>
      <w:r w:rsidR="002C01B7">
        <w:t>35</w:t>
      </w:r>
      <w:r>
        <w:t xml:space="preserve"> the structure of the folder “Evaluation” inside the drive is showcased. </w:t>
      </w:r>
    </w:p>
    <w:p w14:paraId="1CDB9670" w14:textId="5B28B358" w:rsidR="007F47A5" w:rsidRDefault="007F47A5" w:rsidP="007F47A5">
      <w:pPr>
        <w:pStyle w:val="Beschriftung"/>
        <w:rPr>
          <w:color w:val="000000"/>
        </w:rPr>
      </w:pPr>
      <w:bookmarkStart w:id="130" w:name="_Toc84706512"/>
      <w:r>
        <w:t xml:space="preserve">Figure </w:t>
      </w:r>
      <w:fldSimple w:instr=" SEQ Figure \* ARABIC ">
        <w:r w:rsidR="009F7BC5">
          <w:rPr>
            <w:noProof/>
          </w:rPr>
          <w:t>35</w:t>
        </w:r>
      </w:fldSimple>
      <w:r>
        <w:t xml:space="preserve">: </w:t>
      </w:r>
      <w:r>
        <w:rPr>
          <w:color w:val="000000"/>
        </w:rPr>
        <w:t>Evaluation folder in Google Drive</w:t>
      </w:r>
      <w:bookmarkEnd w:id="130"/>
    </w:p>
    <w:p w14:paraId="7C34FD20" w14:textId="1B97935A" w:rsidR="007F47A5" w:rsidRDefault="007F47A5" w:rsidP="007F47A5">
      <w:pPr>
        <w:pStyle w:val="Beschriftung"/>
        <w:rPr>
          <w:b w:val="0"/>
          <w:bCs w:val="0"/>
          <w:i/>
          <w:color w:val="000000"/>
        </w:rPr>
      </w:pPr>
      <w:r w:rsidRPr="00152C6D">
        <w:rPr>
          <w:b w:val="0"/>
          <w:bCs w:val="0"/>
          <w:i/>
          <w:color w:val="000000"/>
        </w:rPr>
        <w:t xml:space="preserve">Source: </w:t>
      </w:r>
      <w:r>
        <w:rPr>
          <w:b w:val="0"/>
          <w:bCs w:val="0"/>
          <w:i/>
          <w:color w:val="000000"/>
        </w:rPr>
        <w:t>own creation</w:t>
      </w:r>
    </w:p>
    <w:p w14:paraId="51D40A8F" w14:textId="06C4510B" w:rsidR="007B386E" w:rsidRDefault="007B386E" w:rsidP="007B386E">
      <w:pPr>
        <w:pStyle w:val="TEXT"/>
      </w:pPr>
      <w:r>
        <w:t xml:space="preserve">In order to make the evaluation process more simple for the participants, the mandatory folders are numbered, so the participant exactly knows what order to open the corresponding folder. As mentioned before, the video explains every aspect of the evaluation process. Therefore I created a PowerPoint presentation for the video, where the motivation, methodology, and the monitoring tool are explained. Any further questions that came up after the video, can be asked in a one-to-one virtual meeting, or via e-mail. </w:t>
      </w:r>
    </w:p>
    <w:p w14:paraId="62A24BCE" w14:textId="77777777" w:rsidR="007B386E" w:rsidRDefault="007B386E" w:rsidP="007B386E">
      <w:pPr>
        <w:pStyle w:val="TEXT"/>
      </w:pPr>
      <w:r>
        <w:t xml:space="preserve">The link for the monitoring tool is posted in the second step after the participant has watched the video and has a better understanding of the overall process. There he/she can click on the link and will be redirected to the login page of the monitoring tool. The login data for the monitoring tool has not been posted into the drive because of privacy policies. That’s why the login data had to be personally requested via message or e-mail. Every participant did get a randomly assigned “GBS-XXX” user. </w:t>
      </w:r>
    </w:p>
    <w:p w14:paraId="4BB6463A" w14:textId="2A60F260" w:rsidR="007B386E" w:rsidRPr="007B386E" w:rsidRDefault="007B386E" w:rsidP="007B386E">
      <w:pPr>
        <w:pStyle w:val="TEXT"/>
      </w:pPr>
      <w:r>
        <w:lastRenderedPageBreak/>
        <w:t xml:space="preserve">After the student analyzes the monitoring tool and got himself/herself an opinion on the tool, the participant can move on to the last step, which has the evaluation formula inside. As mentioned before the questions are based on the SUS questionnaire. </w:t>
      </w:r>
    </w:p>
    <w:p w14:paraId="3F74A1B4" w14:textId="24CEFB02" w:rsidR="00E34EB0" w:rsidRDefault="00E34EB0" w:rsidP="00E34EB0">
      <w:pPr>
        <w:pStyle w:val="berschrift2"/>
      </w:pPr>
      <w:bookmarkStart w:id="131" w:name="_Toc84274730"/>
      <w:bookmarkStart w:id="132" w:name="_Toc84706472"/>
      <w:r>
        <w:t>Results Evaluation</w:t>
      </w:r>
      <w:bookmarkEnd w:id="131"/>
      <w:bookmarkEnd w:id="132"/>
    </w:p>
    <w:p w14:paraId="338053FE" w14:textId="5E82A189" w:rsidR="00F031FA" w:rsidRDefault="004206FF" w:rsidP="00F031FA">
      <w:pPr>
        <w:pStyle w:val="TEXT"/>
      </w:pPr>
      <w:r>
        <w:t xml:space="preserve">In this chapter, the results of the </w:t>
      </w:r>
      <w:r w:rsidR="003555A8">
        <w:t>evaluation formula</w:t>
      </w:r>
      <w:r w:rsidR="00104C03">
        <w:t xml:space="preserve"> will be presented</w:t>
      </w:r>
      <w:r w:rsidR="003555A8">
        <w:t xml:space="preserve">. </w:t>
      </w:r>
      <w:r w:rsidR="00A90AEA">
        <w:t xml:space="preserve">Hereby the results of each question will be presented and analyzed. Lastly, the overall outcome of the evaluation will be discussed. </w:t>
      </w:r>
    </w:p>
    <w:p w14:paraId="5FA5AD3C" w14:textId="41B3819B" w:rsidR="00DA4B12" w:rsidRPr="00DA4B12" w:rsidRDefault="00DA4B12" w:rsidP="00DA4B12">
      <w:pPr>
        <w:pStyle w:val="TEXT"/>
      </w:pPr>
      <w:r>
        <w:rPr>
          <w:noProof/>
        </w:rPr>
        <w:drawing>
          <wp:anchor distT="0" distB="0" distL="114300" distR="114300" simplePos="0" relativeHeight="251701248" behindDoc="0" locked="0" layoutInCell="1" allowOverlap="1" wp14:anchorId="0B3A830D" wp14:editId="4B7B93CB">
            <wp:simplePos x="0" y="0"/>
            <wp:positionH relativeFrom="margin">
              <wp:align>right</wp:align>
            </wp:positionH>
            <wp:positionV relativeFrom="paragraph">
              <wp:posOffset>1170940</wp:posOffset>
            </wp:positionV>
            <wp:extent cx="5760720" cy="2968625"/>
            <wp:effectExtent l="0" t="0" r="0" b="3175"/>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anchor>
        </w:drawing>
      </w:r>
      <w:r w:rsidR="00D033C1">
        <w:t>At</w:t>
      </w:r>
      <w:r w:rsidR="00A90AEA">
        <w:t xml:space="preserve"> the beginning of the evaluation formula</w:t>
      </w:r>
      <w:r w:rsidR="00D033C1">
        <w:t>,</w:t>
      </w:r>
      <w:r w:rsidR="00A90AEA">
        <w:t xml:space="preserve"> demographic data will </w:t>
      </w:r>
      <w:r w:rsidR="00D033C1">
        <w:t xml:space="preserve">be </w:t>
      </w:r>
      <w:r w:rsidR="00A90AEA">
        <w:t>retrieved from the participants. Hereby the age, the degree, the course of study, and the current semester for the mentioned course of study and degree.</w:t>
      </w:r>
      <w:r>
        <w:t xml:space="preserve"> In figure 36 can be seen the cake diagram of the age distribution, which has </w:t>
      </w:r>
      <w:r w:rsidR="0021766A">
        <w:t>five</w:t>
      </w:r>
      <w:r>
        <w:t xml:space="preserve"> participants between the age </w:t>
      </w:r>
      <w:r w:rsidR="00D033C1">
        <w:t xml:space="preserve">of </w:t>
      </w:r>
      <w:r>
        <w:t xml:space="preserve">21 to 23, </w:t>
      </w:r>
      <w:r w:rsidR="00877090">
        <w:t>three</w:t>
      </w:r>
      <w:r>
        <w:t xml:space="preserve"> participants between 24-26 and </w:t>
      </w:r>
      <w:r w:rsidR="00877090">
        <w:t>two</w:t>
      </w:r>
      <w:r>
        <w:t xml:space="preserve"> participants between 18-20, and </w:t>
      </w:r>
      <w:r w:rsidR="00877090">
        <w:t>zero</w:t>
      </w:r>
      <w:r>
        <w:t xml:space="preserve"> participants that are older than 26. </w:t>
      </w:r>
    </w:p>
    <w:p w14:paraId="3D33B789" w14:textId="338FA646" w:rsidR="00DA4B12" w:rsidRDefault="00DA4B12" w:rsidP="00DA4B12">
      <w:pPr>
        <w:pStyle w:val="Beschriftung"/>
        <w:rPr>
          <w:color w:val="000000"/>
        </w:rPr>
      </w:pPr>
      <w:bookmarkStart w:id="133" w:name="_Toc84706513"/>
      <w:r>
        <w:t xml:space="preserve">Figure </w:t>
      </w:r>
      <w:fldSimple w:instr=" SEQ Figure \* ARABIC ">
        <w:r w:rsidR="009F7BC5">
          <w:rPr>
            <w:noProof/>
          </w:rPr>
          <w:t>36</w:t>
        </w:r>
      </w:fldSimple>
      <w:r>
        <w:t xml:space="preserve">: </w:t>
      </w:r>
      <w:r>
        <w:rPr>
          <w:color w:val="000000"/>
        </w:rPr>
        <w:t>Age Distribution</w:t>
      </w:r>
      <w:bookmarkEnd w:id="133"/>
    </w:p>
    <w:p w14:paraId="7F4EE2A7" w14:textId="037889DA" w:rsidR="00DA4B12" w:rsidRPr="00DA4B12" w:rsidRDefault="00DA4B12" w:rsidP="00DA4B12">
      <w:pPr>
        <w:pStyle w:val="Beschriftung"/>
        <w:rPr>
          <w:b w:val="0"/>
          <w:bCs w:val="0"/>
          <w:i/>
          <w:color w:val="000000"/>
        </w:rPr>
      </w:pPr>
      <w:r w:rsidRPr="00152C6D">
        <w:rPr>
          <w:b w:val="0"/>
          <w:bCs w:val="0"/>
          <w:i/>
          <w:color w:val="000000"/>
        </w:rPr>
        <w:t xml:space="preserve">Source: </w:t>
      </w:r>
      <w:r>
        <w:rPr>
          <w:b w:val="0"/>
          <w:bCs w:val="0"/>
          <w:i/>
          <w:color w:val="000000"/>
        </w:rPr>
        <w:t>own creation</w:t>
      </w:r>
    </w:p>
    <w:p w14:paraId="481BA8E3" w14:textId="7A5A6E62" w:rsidR="00A90AEA" w:rsidRDefault="00877090" w:rsidP="00DA4B12">
      <w:pPr>
        <w:pStyle w:val="TEXT"/>
      </w:pPr>
      <w:r>
        <w:t>Additionally to the age, the demographic data also asks about the current degree that will be achieved within the current course of study. The evaluation results can be seen in Figure 37</w:t>
      </w:r>
      <w:r w:rsidR="00DA4B12">
        <w:t xml:space="preserve">. </w:t>
      </w:r>
      <w:r>
        <w:t>Six of the participants are aiming to get a bachelor</w:t>
      </w:r>
      <w:r w:rsidR="00D033C1">
        <w:t>'</w:t>
      </w:r>
      <w:r>
        <w:t xml:space="preserve">s degree within their course of study, one participant is aiming for </w:t>
      </w:r>
      <w:r w:rsidR="00D033C1">
        <w:t>a</w:t>
      </w:r>
      <w:r>
        <w:t xml:space="preserve"> master</w:t>
      </w:r>
      <w:r w:rsidR="00D033C1">
        <w:t>'</w:t>
      </w:r>
      <w:r>
        <w:t xml:space="preserve">s degree, and three participants are aiming for a state examination. It is important to mention that the information on the age distribution </w:t>
      </w:r>
      <w:r w:rsidR="00D033C1">
        <w:t>correlates with</w:t>
      </w:r>
      <w:r>
        <w:t xml:space="preserve"> the aimed degree of the study.</w:t>
      </w:r>
    </w:p>
    <w:p w14:paraId="245F2EDA" w14:textId="756D1310" w:rsidR="00DA4B12" w:rsidRDefault="00DA4B12" w:rsidP="00DA4B12">
      <w:pPr>
        <w:pStyle w:val="Beschriftung"/>
        <w:rPr>
          <w:color w:val="000000"/>
        </w:rPr>
      </w:pPr>
      <w:bookmarkStart w:id="134" w:name="_Toc84706514"/>
      <w:r>
        <w:rPr>
          <w:noProof/>
        </w:rPr>
        <w:lastRenderedPageBreak/>
        <w:drawing>
          <wp:anchor distT="0" distB="0" distL="114300" distR="114300" simplePos="0" relativeHeight="251702272" behindDoc="0" locked="0" layoutInCell="1" allowOverlap="1" wp14:anchorId="4FA5924E" wp14:editId="6AEF5E6C">
            <wp:simplePos x="0" y="0"/>
            <wp:positionH relativeFrom="margin">
              <wp:align>right</wp:align>
            </wp:positionH>
            <wp:positionV relativeFrom="paragraph">
              <wp:posOffset>0</wp:posOffset>
            </wp:positionV>
            <wp:extent cx="5760720" cy="2733675"/>
            <wp:effectExtent l="0" t="0" r="0" b="9525"/>
            <wp:wrapTopAndBottom/>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60720" cy="2733675"/>
                    </a:xfrm>
                    <a:prstGeom prst="rect">
                      <a:avLst/>
                    </a:prstGeom>
                  </pic:spPr>
                </pic:pic>
              </a:graphicData>
            </a:graphic>
            <wp14:sizeRelV relativeFrom="margin">
              <wp14:pctHeight>0</wp14:pctHeight>
            </wp14:sizeRelV>
          </wp:anchor>
        </w:drawing>
      </w:r>
      <w:r>
        <w:t xml:space="preserve">Figure </w:t>
      </w:r>
      <w:fldSimple w:instr=" SEQ Figure \* ARABIC ">
        <w:r w:rsidR="009F7BC5">
          <w:rPr>
            <w:noProof/>
          </w:rPr>
          <w:t>37</w:t>
        </w:r>
      </w:fldSimple>
      <w:r>
        <w:t xml:space="preserve">: </w:t>
      </w:r>
      <w:r>
        <w:rPr>
          <w:color w:val="000000"/>
        </w:rPr>
        <w:t>Degree Distribution</w:t>
      </w:r>
      <w:bookmarkEnd w:id="134"/>
    </w:p>
    <w:p w14:paraId="72953051" w14:textId="4018CF80" w:rsidR="00DA4B12" w:rsidRPr="00DA4B12" w:rsidRDefault="00DA4B12" w:rsidP="00DA4B12">
      <w:pPr>
        <w:pStyle w:val="Beschriftung"/>
        <w:rPr>
          <w:b w:val="0"/>
          <w:bCs w:val="0"/>
          <w:i/>
          <w:color w:val="000000"/>
        </w:rPr>
      </w:pPr>
      <w:r w:rsidRPr="00152C6D">
        <w:rPr>
          <w:b w:val="0"/>
          <w:bCs w:val="0"/>
          <w:i/>
          <w:color w:val="000000"/>
        </w:rPr>
        <w:t xml:space="preserve">Source: </w:t>
      </w:r>
      <w:r>
        <w:rPr>
          <w:b w:val="0"/>
          <w:bCs w:val="0"/>
          <w:i/>
          <w:color w:val="000000"/>
        </w:rPr>
        <w:t>own creation</w:t>
      </w:r>
    </w:p>
    <w:p w14:paraId="5182633C" w14:textId="4B3A0555" w:rsidR="0021766A" w:rsidRPr="0021766A" w:rsidRDefault="0021766A" w:rsidP="0021766A">
      <w:pPr>
        <w:pStyle w:val="TEXT"/>
      </w:pPr>
      <w:r>
        <w:rPr>
          <w:noProof/>
        </w:rPr>
        <w:drawing>
          <wp:anchor distT="0" distB="0" distL="114300" distR="114300" simplePos="0" relativeHeight="251703296" behindDoc="0" locked="0" layoutInCell="1" allowOverlap="1" wp14:anchorId="58D096C0" wp14:editId="57B8EBE2">
            <wp:simplePos x="0" y="0"/>
            <wp:positionH relativeFrom="margin">
              <wp:align>right</wp:align>
            </wp:positionH>
            <wp:positionV relativeFrom="paragraph">
              <wp:posOffset>1424305</wp:posOffset>
            </wp:positionV>
            <wp:extent cx="5760720" cy="2790825"/>
            <wp:effectExtent l="0" t="0" r="0" b="9525"/>
            <wp:wrapTopAndBottom/>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68164" cy="2794431"/>
                    </a:xfrm>
                    <a:prstGeom prst="rect">
                      <a:avLst/>
                    </a:prstGeom>
                  </pic:spPr>
                </pic:pic>
              </a:graphicData>
            </a:graphic>
            <wp14:sizeRelV relativeFrom="margin">
              <wp14:pctHeight>0</wp14:pctHeight>
            </wp14:sizeRelV>
          </wp:anchor>
        </w:drawing>
      </w:r>
      <w:r w:rsidR="00877090">
        <w:t xml:space="preserve">As mentioned before, the current course of study is also asked within the demographic data. </w:t>
      </w:r>
      <w:r>
        <w:t>Hereby I tried to cover the more important course of studies as click-able items, and an additional item “Other” in order to cover all optionalities. The evaluation shows a 50 / 50 distribution of the more suitable and important course of studies, and the other course of studies. The important course of stud</w:t>
      </w:r>
      <w:r w:rsidR="00D033C1">
        <w:t>y</w:t>
      </w:r>
      <w:r>
        <w:t xml:space="preserve"> </w:t>
      </w:r>
      <w:r w:rsidR="00D033C1">
        <w:t>is</w:t>
      </w:r>
      <w:r>
        <w:t xml:space="preserve"> Business Administration, Computer Science, and Information Systems. </w:t>
      </w:r>
      <w:r w:rsidR="00D033C1">
        <w:t>F</w:t>
      </w:r>
      <w:r>
        <w:t xml:space="preserve">igure 38 shows the distribution of the course of study. </w:t>
      </w:r>
    </w:p>
    <w:p w14:paraId="23CBC1C4" w14:textId="425C85A3" w:rsidR="0021766A" w:rsidRDefault="0021766A" w:rsidP="0021766A">
      <w:pPr>
        <w:pStyle w:val="Beschriftung"/>
        <w:rPr>
          <w:color w:val="000000"/>
        </w:rPr>
      </w:pPr>
      <w:bookmarkStart w:id="135" w:name="_Toc84706515"/>
      <w:r>
        <w:t xml:space="preserve">Figure </w:t>
      </w:r>
      <w:fldSimple w:instr=" SEQ Figure \* ARABIC ">
        <w:r w:rsidR="009F7BC5">
          <w:rPr>
            <w:noProof/>
          </w:rPr>
          <w:t>38</w:t>
        </w:r>
      </w:fldSimple>
      <w:r>
        <w:t xml:space="preserve">: </w:t>
      </w:r>
      <w:r>
        <w:rPr>
          <w:color w:val="000000"/>
        </w:rPr>
        <w:t>Course of Study Distribution</w:t>
      </w:r>
      <w:bookmarkEnd w:id="135"/>
    </w:p>
    <w:p w14:paraId="1C422086" w14:textId="6ED45D9D" w:rsidR="0021766A" w:rsidRDefault="0021766A" w:rsidP="007A2DFA">
      <w:pPr>
        <w:pStyle w:val="Beschriftung"/>
        <w:rPr>
          <w:b w:val="0"/>
          <w:bCs w:val="0"/>
          <w:i/>
          <w:color w:val="000000"/>
        </w:rPr>
      </w:pPr>
      <w:r w:rsidRPr="00152C6D">
        <w:rPr>
          <w:b w:val="0"/>
          <w:bCs w:val="0"/>
          <w:i/>
          <w:color w:val="000000"/>
        </w:rPr>
        <w:t xml:space="preserve">Source: </w:t>
      </w:r>
      <w:r>
        <w:rPr>
          <w:b w:val="0"/>
          <w:bCs w:val="0"/>
          <w:i/>
          <w:color w:val="000000"/>
        </w:rPr>
        <w:t>own creation</w:t>
      </w:r>
    </w:p>
    <w:p w14:paraId="604C274D" w14:textId="6CEBAFA4" w:rsidR="006749AE" w:rsidRDefault="006749AE" w:rsidP="006749AE">
      <w:pPr>
        <w:pStyle w:val="TEXT"/>
      </w:pPr>
      <w:r>
        <w:t>The last information about the demographic data will be the current semester within the above</w:t>
      </w:r>
      <w:r w:rsidR="00D033C1">
        <w:t>-</w:t>
      </w:r>
      <w:r>
        <w:t>mentioned course of study and degree. Hereby the only answer option was short text optionality. This answer optionality can reproduce a false bar graph when the same answer is typed differently. Nevertheless</w:t>
      </w:r>
      <w:r w:rsidR="00D033C1">
        <w:t>,</w:t>
      </w:r>
      <w:r>
        <w:t xml:space="preserve"> every participant give a correct answer, which can be seen in figure 39. Hereby the current semester is distributed almost evenly between the first and ninth semester</w:t>
      </w:r>
      <w:r w:rsidR="00D033C1">
        <w:t>s</w:t>
      </w:r>
      <w:r>
        <w:t xml:space="preserve">. </w:t>
      </w:r>
    </w:p>
    <w:p w14:paraId="7B0D9B9F" w14:textId="08679E2C" w:rsidR="006749AE" w:rsidRPr="006749AE" w:rsidRDefault="006749AE" w:rsidP="006749AE">
      <w:pPr>
        <w:pStyle w:val="Beschriftung"/>
        <w:rPr>
          <w:color w:val="000000"/>
        </w:rPr>
      </w:pPr>
      <w:bookmarkStart w:id="136" w:name="_Toc84706516"/>
      <w:r>
        <w:rPr>
          <w:noProof/>
        </w:rPr>
        <w:lastRenderedPageBreak/>
        <w:drawing>
          <wp:anchor distT="0" distB="0" distL="114300" distR="114300" simplePos="0" relativeHeight="251704320" behindDoc="0" locked="0" layoutInCell="1" allowOverlap="1" wp14:anchorId="406AEB4C" wp14:editId="6A91783C">
            <wp:simplePos x="0" y="0"/>
            <wp:positionH relativeFrom="margin">
              <wp:align>right</wp:align>
            </wp:positionH>
            <wp:positionV relativeFrom="paragraph">
              <wp:posOffset>-317</wp:posOffset>
            </wp:positionV>
            <wp:extent cx="5760720" cy="2633345"/>
            <wp:effectExtent l="0" t="0" r="0" b="0"/>
            <wp:wrapTopAndBottom/>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67167" cy="2636609"/>
                    </a:xfrm>
                    <a:prstGeom prst="rect">
                      <a:avLst/>
                    </a:prstGeom>
                  </pic:spPr>
                </pic:pic>
              </a:graphicData>
            </a:graphic>
            <wp14:sizeRelV relativeFrom="margin">
              <wp14:pctHeight>0</wp14:pctHeight>
            </wp14:sizeRelV>
          </wp:anchor>
        </w:drawing>
      </w:r>
      <w:r>
        <w:t xml:space="preserve">Figure </w:t>
      </w:r>
      <w:fldSimple w:instr=" SEQ Figure \* ARABIC ">
        <w:r w:rsidR="009F7BC5">
          <w:rPr>
            <w:noProof/>
          </w:rPr>
          <w:t>39</w:t>
        </w:r>
      </w:fldSimple>
      <w:r>
        <w:t xml:space="preserve">: </w:t>
      </w:r>
      <w:r>
        <w:rPr>
          <w:color w:val="000000"/>
        </w:rPr>
        <w:t>Semester Distribution</w:t>
      </w:r>
      <w:bookmarkEnd w:id="136"/>
    </w:p>
    <w:p w14:paraId="54181148" w14:textId="27EC08C3" w:rsidR="006749AE" w:rsidRDefault="006749AE" w:rsidP="006749AE">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141719F" w14:textId="4917BC1D" w:rsidR="006749AE" w:rsidRDefault="006749AE" w:rsidP="006749AE">
      <w:pPr>
        <w:pStyle w:val="TEXT"/>
      </w:pPr>
      <w:r>
        <w:rPr>
          <w:noProof/>
        </w:rPr>
        <w:drawing>
          <wp:anchor distT="0" distB="0" distL="114300" distR="114300" simplePos="0" relativeHeight="251705344" behindDoc="0" locked="0" layoutInCell="1" allowOverlap="1" wp14:anchorId="6BADE722" wp14:editId="5FEE5F0F">
            <wp:simplePos x="0" y="0"/>
            <wp:positionH relativeFrom="margin">
              <wp:align>right</wp:align>
            </wp:positionH>
            <wp:positionV relativeFrom="paragraph">
              <wp:posOffset>1529080</wp:posOffset>
            </wp:positionV>
            <wp:extent cx="5760720" cy="2438400"/>
            <wp:effectExtent l="0" t="0" r="0" b="0"/>
            <wp:wrapTopAndBottom/>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438400"/>
                    </a:xfrm>
                    <a:prstGeom prst="rect">
                      <a:avLst/>
                    </a:prstGeom>
                  </pic:spPr>
                </pic:pic>
              </a:graphicData>
            </a:graphic>
            <wp14:sizeRelV relativeFrom="margin">
              <wp14:pctHeight>0</wp14:pctHeight>
            </wp14:sizeRelV>
          </wp:anchor>
        </w:drawing>
      </w:r>
      <w:r>
        <w:t xml:space="preserve">After the demographic data, the SUS questionnaire will be asked. The first out of ten questions was the complexity of the monitoring tool. Hereby the distribution of the answers </w:t>
      </w:r>
      <w:r w:rsidR="00D033C1">
        <w:t>is</w:t>
      </w:r>
      <w:r>
        <w:t xml:space="preserve"> mostly positive, which means that the participants selected strongly disagree and disagree. 90% of the students thought that the monitoring tool was not unnecessarily complex. Only one out of 10 participants had a neutral opinion about the complexity. </w:t>
      </w:r>
      <w:r w:rsidR="00065EBF">
        <w:t>For the calculation of the SUS score the average score for the first question has to be calculated. In this case</w:t>
      </w:r>
      <w:r w:rsidR="00D033C1">
        <w:t>,</w:t>
      </w:r>
      <w:r w:rsidR="00065EBF">
        <w:t xml:space="preserve"> the average response </w:t>
      </w:r>
      <w:r w:rsidR="00BA6FD5">
        <w:t xml:space="preserve">has </w:t>
      </w:r>
      <w:r w:rsidR="00D033C1">
        <w:t xml:space="preserve">a </w:t>
      </w:r>
      <w:r w:rsidR="00BA6FD5">
        <w:t>value</w:t>
      </w:r>
      <w:r w:rsidR="00D033C1">
        <w:t xml:space="preserve"> of</w:t>
      </w:r>
      <w:r w:rsidR="00BA6FD5">
        <w:t xml:space="preserve"> 1</w:t>
      </w:r>
      <w:r w:rsidR="00B65EB6">
        <w:t>,4</w:t>
      </w:r>
      <w:r w:rsidR="00BA6FD5">
        <w:t>.</w:t>
      </w:r>
    </w:p>
    <w:p w14:paraId="5E617128" w14:textId="71496C52" w:rsidR="006749AE" w:rsidRDefault="006749AE" w:rsidP="006749AE">
      <w:pPr>
        <w:pStyle w:val="Beschriftung"/>
        <w:rPr>
          <w:color w:val="000000"/>
        </w:rPr>
      </w:pPr>
      <w:bookmarkStart w:id="137" w:name="_Toc84706517"/>
      <w:r>
        <w:t xml:space="preserve">Figure </w:t>
      </w:r>
      <w:fldSimple w:instr=" SEQ Figure \* ARABIC ">
        <w:r w:rsidR="009F7BC5">
          <w:rPr>
            <w:noProof/>
          </w:rPr>
          <w:t>40</w:t>
        </w:r>
      </w:fldSimple>
      <w:r>
        <w:t xml:space="preserve">: </w:t>
      </w:r>
      <w:r>
        <w:rPr>
          <w:color w:val="000000"/>
        </w:rPr>
        <w:t>Complexity</w:t>
      </w:r>
      <w:bookmarkEnd w:id="137"/>
    </w:p>
    <w:p w14:paraId="5B3F0237" w14:textId="77777777" w:rsidR="006749AE" w:rsidRDefault="006749AE" w:rsidP="006749AE">
      <w:pPr>
        <w:pStyle w:val="Beschriftung"/>
        <w:rPr>
          <w:b w:val="0"/>
          <w:bCs w:val="0"/>
          <w:i/>
          <w:color w:val="000000"/>
        </w:rPr>
      </w:pPr>
      <w:r w:rsidRPr="00152C6D">
        <w:rPr>
          <w:b w:val="0"/>
          <w:bCs w:val="0"/>
          <w:i/>
          <w:color w:val="000000"/>
        </w:rPr>
        <w:t xml:space="preserve">Source: </w:t>
      </w:r>
      <w:r>
        <w:rPr>
          <w:b w:val="0"/>
          <w:bCs w:val="0"/>
          <w:i/>
          <w:color w:val="000000"/>
        </w:rPr>
        <w:t>own creation</w:t>
      </w:r>
    </w:p>
    <w:p w14:paraId="54CBB6DD" w14:textId="64295862" w:rsidR="006749AE" w:rsidRDefault="006749AE" w:rsidP="00C44E58">
      <w:pPr>
        <w:pStyle w:val="TEXT"/>
      </w:pPr>
      <w:r>
        <w:t>The next question was about the regular usage of the monitoring tool. Hereby the distribution was not as strongly supported as the first question, but here almost 70% had the opinion that they strongly agree and agree on the regular usage of the monitoring tool. It is important to note that only one participant would use the monitoring tool frequently. 30% of the participants have a neutral view o</w:t>
      </w:r>
      <w:r w:rsidR="00D033C1">
        <w:t>f</w:t>
      </w:r>
      <w:r>
        <w:t xml:space="preserve"> the usage of the monitoring tool.</w:t>
      </w:r>
      <w:r w:rsidR="00BA6FD5">
        <w:t xml:space="preserve"> The average response of this question has </w:t>
      </w:r>
      <w:r w:rsidR="00D033C1">
        <w:t>a</w:t>
      </w:r>
      <w:r w:rsidR="00BA6FD5">
        <w:t xml:space="preserve"> value</w:t>
      </w:r>
      <w:r w:rsidR="00B65EB6">
        <w:t xml:space="preserve"> </w:t>
      </w:r>
      <w:r w:rsidR="00D033C1">
        <w:t xml:space="preserve">of </w:t>
      </w:r>
      <w:r w:rsidR="00B65EB6">
        <w:t xml:space="preserve">3,8. </w:t>
      </w:r>
      <w:r w:rsidR="00BA6FD5">
        <w:t xml:space="preserve"> </w:t>
      </w:r>
    </w:p>
    <w:p w14:paraId="44FB7274" w14:textId="66210889" w:rsidR="006749AE" w:rsidRDefault="006749AE" w:rsidP="006749AE">
      <w:pPr>
        <w:pStyle w:val="Beschriftung"/>
        <w:rPr>
          <w:color w:val="000000"/>
        </w:rPr>
      </w:pPr>
      <w:bookmarkStart w:id="138" w:name="_Toc84706518"/>
      <w:r>
        <w:rPr>
          <w:noProof/>
        </w:rPr>
        <w:lastRenderedPageBreak/>
        <w:drawing>
          <wp:anchor distT="0" distB="0" distL="114300" distR="114300" simplePos="0" relativeHeight="251706368" behindDoc="0" locked="0" layoutInCell="1" allowOverlap="1" wp14:anchorId="3D5663CE" wp14:editId="6E105562">
            <wp:simplePos x="0" y="0"/>
            <wp:positionH relativeFrom="margin">
              <wp:align>right</wp:align>
            </wp:positionH>
            <wp:positionV relativeFrom="paragraph">
              <wp:posOffset>0</wp:posOffset>
            </wp:positionV>
            <wp:extent cx="5760720" cy="2505075"/>
            <wp:effectExtent l="0" t="0" r="0" b="9525"/>
            <wp:wrapTopAndBottom/>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2505075"/>
                    </a:xfrm>
                    <a:prstGeom prst="rect">
                      <a:avLst/>
                    </a:prstGeom>
                  </pic:spPr>
                </pic:pic>
              </a:graphicData>
            </a:graphic>
          </wp:anchor>
        </w:drawing>
      </w:r>
      <w:r>
        <w:t xml:space="preserve">Figure </w:t>
      </w:r>
      <w:fldSimple w:instr=" SEQ Figure \* ARABIC ">
        <w:r w:rsidR="009F7BC5">
          <w:rPr>
            <w:noProof/>
          </w:rPr>
          <w:t>41</w:t>
        </w:r>
      </w:fldSimple>
      <w:r>
        <w:t xml:space="preserve">: </w:t>
      </w:r>
      <w:r>
        <w:rPr>
          <w:color w:val="000000"/>
        </w:rPr>
        <w:t>Regular Usage</w:t>
      </w:r>
      <w:bookmarkEnd w:id="138"/>
      <w:r>
        <w:rPr>
          <w:color w:val="000000"/>
        </w:rPr>
        <w:t xml:space="preserve"> </w:t>
      </w:r>
    </w:p>
    <w:p w14:paraId="7D62987D" w14:textId="6828C945" w:rsidR="006749AE" w:rsidRDefault="006749AE" w:rsidP="006749AE">
      <w:pPr>
        <w:pStyle w:val="Beschriftung"/>
        <w:rPr>
          <w:b w:val="0"/>
          <w:bCs w:val="0"/>
          <w:i/>
          <w:color w:val="000000"/>
        </w:rPr>
      </w:pPr>
      <w:r w:rsidRPr="00152C6D">
        <w:rPr>
          <w:b w:val="0"/>
          <w:bCs w:val="0"/>
          <w:i/>
          <w:color w:val="000000"/>
        </w:rPr>
        <w:t xml:space="preserve">Source: </w:t>
      </w:r>
      <w:r>
        <w:rPr>
          <w:b w:val="0"/>
          <w:bCs w:val="0"/>
          <w:i/>
          <w:color w:val="000000"/>
        </w:rPr>
        <w:t>own creation</w:t>
      </w:r>
    </w:p>
    <w:p w14:paraId="51EBDBA5" w14:textId="1D562EFB" w:rsidR="006749AE" w:rsidRDefault="006749AE" w:rsidP="006749AE">
      <w:pPr>
        <w:pStyle w:val="TEXT"/>
      </w:pPr>
      <w:r>
        <w:rPr>
          <w:noProof/>
        </w:rPr>
        <w:drawing>
          <wp:anchor distT="0" distB="0" distL="114300" distR="114300" simplePos="0" relativeHeight="251707392" behindDoc="0" locked="0" layoutInCell="1" allowOverlap="1" wp14:anchorId="2A110B14" wp14:editId="1416CD86">
            <wp:simplePos x="0" y="0"/>
            <wp:positionH relativeFrom="margin">
              <wp:align>right</wp:align>
            </wp:positionH>
            <wp:positionV relativeFrom="paragraph">
              <wp:posOffset>1314450</wp:posOffset>
            </wp:positionV>
            <wp:extent cx="5760720" cy="2404110"/>
            <wp:effectExtent l="0" t="0" r="0" b="0"/>
            <wp:wrapTopAndBottom/>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2404110"/>
                    </a:xfrm>
                    <a:prstGeom prst="rect">
                      <a:avLst/>
                    </a:prstGeom>
                  </pic:spPr>
                </pic:pic>
              </a:graphicData>
            </a:graphic>
          </wp:anchor>
        </w:drawing>
      </w:r>
      <w:r>
        <w:t xml:space="preserve">The next question was about the easy usage of the monitoring tool. This is moreover a question </w:t>
      </w:r>
      <w:r w:rsidR="00D033C1">
        <w:t>that</w:t>
      </w:r>
      <w:r>
        <w:t xml:space="preserve"> also correlates with the complexity question. Hereby we can see that 70% of the students agree with the statement. Hereby one student strongly disagrees with the statement. It is important to note, that this answer can be a fraudulent or accident</w:t>
      </w:r>
      <w:r w:rsidR="00D033C1">
        <w:t>al</w:t>
      </w:r>
      <w:r>
        <w:t>ly wrong input. However</w:t>
      </w:r>
      <w:r w:rsidR="00D033C1">
        <w:t>,</w:t>
      </w:r>
      <w:r>
        <w:t xml:space="preserve"> 30% of the participants did not support the easiness of the monitoring tool.</w:t>
      </w:r>
      <w:r w:rsidR="00B04DB3">
        <w:t xml:space="preserve"> The following figure showcases the distribution within this question.</w:t>
      </w:r>
      <w:r w:rsidR="00B65EB6">
        <w:t xml:space="preserve"> This question has a</w:t>
      </w:r>
      <w:r w:rsidR="00D033C1">
        <w:t>n</w:t>
      </w:r>
      <w:r w:rsidR="00B65EB6">
        <w:t xml:space="preserve"> average score of 4,1.</w:t>
      </w:r>
    </w:p>
    <w:p w14:paraId="71A7EC82" w14:textId="2D20CCD7" w:rsidR="006749AE" w:rsidRDefault="006749AE" w:rsidP="006749AE">
      <w:pPr>
        <w:pStyle w:val="Beschriftung"/>
        <w:rPr>
          <w:color w:val="000000"/>
        </w:rPr>
      </w:pPr>
      <w:bookmarkStart w:id="139" w:name="_Toc84706519"/>
      <w:r>
        <w:t xml:space="preserve">Figure </w:t>
      </w:r>
      <w:fldSimple w:instr=" SEQ Figure \* ARABIC ">
        <w:r w:rsidR="009F7BC5">
          <w:rPr>
            <w:noProof/>
          </w:rPr>
          <w:t>42</w:t>
        </w:r>
      </w:fldSimple>
      <w:r>
        <w:t xml:space="preserve">: </w:t>
      </w:r>
      <w:r>
        <w:rPr>
          <w:color w:val="000000"/>
        </w:rPr>
        <w:t>Easy to Use</w:t>
      </w:r>
      <w:bookmarkEnd w:id="139"/>
    </w:p>
    <w:p w14:paraId="522935C8" w14:textId="77777777" w:rsidR="006749AE" w:rsidRDefault="006749AE" w:rsidP="006749AE">
      <w:pPr>
        <w:pStyle w:val="Beschriftung"/>
        <w:rPr>
          <w:b w:val="0"/>
          <w:bCs w:val="0"/>
          <w:i/>
          <w:color w:val="000000"/>
        </w:rPr>
      </w:pPr>
      <w:r w:rsidRPr="00152C6D">
        <w:rPr>
          <w:b w:val="0"/>
          <w:bCs w:val="0"/>
          <w:i/>
          <w:color w:val="000000"/>
        </w:rPr>
        <w:t xml:space="preserve">Source: </w:t>
      </w:r>
      <w:r>
        <w:rPr>
          <w:b w:val="0"/>
          <w:bCs w:val="0"/>
          <w:i/>
          <w:color w:val="000000"/>
        </w:rPr>
        <w:t>own creation</w:t>
      </w:r>
    </w:p>
    <w:p w14:paraId="35FA5208" w14:textId="46B6F46C" w:rsidR="00B04DB3" w:rsidRDefault="00B04DB3" w:rsidP="00C44E58">
      <w:pPr>
        <w:pStyle w:val="TEXT"/>
      </w:pPr>
      <w:r>
        <w:t>The fourth question was about the help of a technical person while using the monitoring tool. Hereby the participants also had positive feedback about the monitoring tool. The distribution was clearly one</w:t>
      </w:r>
      <w:r w:rsidR="00D033C1">
        <w:t>-</w:t>
      </w:r>
      <w:r>
        <w:t xml:space="preserve">sided. 90% of the participants thought that they would not need help to use the monitoring tool. The distribution is visualized in figure 43. </w:t>
      </w:r>
      <w:r w:rsidR="00B65EB6">
        <w:t xml:space="preserve">This question has </w:t>
      </w:r>
      <w:r w:rsidR="00D033C1">
        <w:t>an</w:t>
      </w:r>
      <w:r w:rsidR="00B65EB6">
        <w:t xml:space="preserve"> average score of 1,7. </w:t>
      </w:r>
    </w:p>
    <w:p w14:paraId="240FCE9B" w14:textId="6A8D05E2" w:rsidR="00B04DB3" w:rsidRDefault="00B04DB3" w:rsidP="00B04DB3">
      <w:pPr>
        <w:pStyle w:val="Beschriftung"/>
        <w:rPr>
          <w:color w:val="000000"/>
        </w:rPr>
      </w:pPr>
      <w:bookmarkStart w:id="140" w:name="_Toc84706520"/>
      <w:r>
        <w:rPr>
          <w:noProof/>
        </w:rPr>
        <w:lastRenderedPageBreak/>
        <w:drawing>
          <wp:anchor distT="0" distB="0" distL="114300" distR="114300" simplePos="0" relativeHeight="251708416" behindDoc="0" locked="0" layoutInCell="1" allowOverlap="1" wp14:anchorId="59F14DE0" wp14:editId="3AEC7AAD">
            <wp:simplePos x="0" y="0"/>
            <wp:positionH relativeFrom="margin">
              <wp:align>right</wp:align>
            </wp:positionH>
            <wp:positionV relativeFrom="paragraph">
              <wp:posOffset>318</wp:posOffset>
            </wp:positionV>
            <wp:extent cx="5760720" cy="2571750"/>
            <wp:effectExtent l="0" t="0" r="0" b="0"/>
            <wp:wrapTopAndBottom/>
            <wp:docPr id="49" name="Grafi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63585" cy="2573029"/>
                    </a:xfrm>
                    <a:prstGeom prst="rect">
                      <a:avLst/>
                    </a:prstGeom>
                  </pic:spPr>
                </pic:pic>
              </a:graphicData>
            </a:graphic>
            <wp14:sizeRelV relativeFrom="margin">
              <wp14:pctHeight>0</wp14:pctHeight>
            </wp14:sizeRelV>
          </wp:anchor>
        </w:drawing>
      </w:r>
      <w:r>
        <w:t xml:space="preserve">Figure </w:t>
      </w:r>
      <w:fldSimple w:instr=" SEQ Figure \* ARABIC ">
        <w:r w:rsidR="009F7BC5">
          <w:rPr>
            <w:noProof/>
          </w:rPr>
          <w:t>43</w:t>
        </w:r>
      </w:fldSimple>
      <w:r>
        <w:t xml:space="preserve">: </w:t>
      </w:r>
      <w:r>
        <w:rPr>
          <w:color w:val="000000"/>
        </w:rPr>
        <w:t>Help for Usage</w:t>
      </w:r>
      <w:bookmarkEnd w:id="140"/>
    </w:p>
    <w:p w14:paraId="0D75D2D9" w14:textId="6BFE115F" w:rsidR="00B04DB3" w:rsidRDefault="00B04DB3" w:rsidP="00B04DB3">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19F0756" w14:textId="0C019EEB" w:rsidR="00B04DB3" w:rsidRDefault="00C44E58" w:rsidP="00B04DB3">
      <w:pPr>
        <w:pStyle w:val="TEXT"/>
      </w:pPr>
      <w:r>
        <w:rPr>
          <w:noProof/>
        </w:rPr>
        <w:drawing>
          <wp:anchor distT="0" distB="0" distL="114300" distR="114300" simplePos="0" relativeHeight="251709440" behindDoc="0" locked="0" layoutInCell="1" allowOverlap="1" wp14:anchorId="0F113C1B" wp14:editId="353A41F0">
            <wp:simplePos x="0" y="0"/>
            <wp:positionH relativeFrom="margin">
              <wp:align>right</wp:align>
            </wp:positionH>
            <wp:positionV relativeFrom="paragraph">
              <wp:posOffset>1228725</wp:posOffset>
            </wp:positionV>
            <wp:extent cx="5760720" cy="2600325"/>
            <wp:effectExtent l="0" t="0" r="0" b="9525"/>
            <wp:wrapTopAndBottom/>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760720" cy="2600325"/>
                    </a:xfrm>
                    <a:prstGeom prst="rect">
                      <a:avLst/>
                    </a:prstGeom>
                  </pic:spPr>
                </pic:pic>
              </a:graphicData>
            </a:graphic>
            <wp14:sizeRelV relativeFrom="margin">
              <wp14:pctHeight>0</wp14:pctHeight>
            </wp14:sizeRelV>
          </wp:anchor>
        </w:drawing>
      </w:r>
      <w:r w:rsidR="00B04DB3">
        <w:t xml:space="preserve">The next question was about the integration of the functionalities within the monitoring tool. Hereby a clear positive distribution can be seen. None of the participants disagreed with this statement, and 90% agreed to the statement. Only one participant had a neutral perspective on the integration of the </w:t>
      </w:r>
      <w:r w:rsidR="00E74EF1">
        <w:t>functionalities</w:t>
      </w:r>
      <w:r w:rsidR="00B04DB3">
        <w:t xml:space="preserve"> in the monitoring tool. </w:t>
      </w:r>
      <w:r w:rsidR="00B65EB6">
        <w:t xml:space="preserve">Hereby the average score of this question is 4,2. </w:t>
      </w:r>
    </w:p>
    <w:p w14:paraId="137F4321" w14:textId="1723A289" w:rsidR="00E74EF1" w:rsidRDefault="00E74EF1" w:rsidP="00E74EF1">
      <w:pPr>
        <w:pStyle w:val="Beschriftung"/>
        <w:rPr>
          <w:color w:val="000000"/>
        </w:rPr>
      </w:pPr>
      <w:bookmarkStart w:id="141" w:name="_Toc84706521"/>
      <w:r>
        <w:t xml:space="preserve">Figure </w:t>
      </w:r>
      <w:fldSimple w:instr=" SEQ Figure \* ARABIC ">
        <w:r w:rsidR="009F7BC5">
          <w:rPr>
            <w:noProof/>
          </w:rPr>
          <w:t>44</w:t>
        </w:r>
      </w:fldSimple>
      <w:r>
        <w:t xml:space="preserve">: </w:t>
      </w:r>
      <w:r>
        <w:rPr>
          <w:color w:val="000000"/>
        </w:rPr>
        <w:t>Integration of the functionalities</w:t>
      </w:r>
      <w:bookmarkEnd w:id="141"/>
    </w:p>
    <w:p w14:paraId="143EF739" w14:textId="77777777" w:rsidR="00E74EF1" w:rsidRDefault="00E74EF1" w:rsidP="00E74EF1">
      <w:pPr>
        <w:pStyle w:val="Beschriftung"/>
        <w:rPr>
          <w:b w:val="0"/>
          <w:bCs w:val="0"/>
          <w:i/>
          <w:color w:val="000000"/>
        </w:rPr>
      </w:pPr>
      <w:r w:rsidRPr="00152C6D">
        <w:rPr>
          <w:b w:val="0"/>
          <w:bCs w:val="0"/>
          <w:i/>
          <w:color w:val="000000"/>
        </w:rPr>
        <w:t xml:space="preserve">Source: </w:t>
      </w:r>
      <w:r>
        <w:rPr>
          <w:b w:val="0"/>
          <w:bCs w:val="0"/>
          <w:i/>
          <w:color w:val="000000"/>
        </w:rPr>
        <w:t>own creation</w:t>
      </w:r>
    </w:p>
    <w:p w14:paraId="0AF6702D" w14:textId="01063FA4" w:rsidR="00A11C3F" w:rsidRDefault="00A11C3F" w:rsidP="00C44E58">
      <w:pPr>
        <w:pStyle w:val="TEXT"/>
      </w:pPr>
      <w:r>
        <w:t>Furthermore</w:t>
      </w:r>
      <w:r w:rsidR="00D033C1">
        <w:t>,</w:t>
      </w:r>
      <w:r>
        <w:t xml:space="preserve"> the sixth question was about the inconsistency within the monitoring tool. Hereby the results have also a very clear distribution. 80 % disagree with this statement, which is a very positive result for the monitoring tool, and one participant agrees </w:t>
      </w:r>
      <w:r w:rsidR="00D033C1">
        <w:t>with</w:t>
      </w:r>
      <w:r>
        <w:t xml:space="preserve"> the statement. </w:t>
      </w:r>
      <w:r w:rsidR="00B65EB6">
        <w:t>The response value of this question has a score of 1,6.</w:t>
      </w:r>
    </w:p>
    <w:p w14:paraId="3963BA6F" w14:textId="2DABDADD" w:rsidR="00A11C3F" w:rsidRDefault="00A11C3F" w:rsidP="00A11C3F">
      <w:pPr>
        <w:pStyle w:val="Beschriftung"/>
        <w:rPr>
          <w:color w:val="000000"/>
        </w:rPr>
      </w:pPr>
      <w:bookmarkStart w:id="142" w:name="_Toc84706522"/>
      <w:r>
        <w:rPr>
          <w:noProof/>
        </w:rPr>
        <w:lastRenderedPageBreak/>
        <w:drawing>
          <wp:anchor distT="0" distB="0" distL="114300" distR="114300" simplePos="0" relativeHeight="251710464" behindDoc="0" locked="0" layoutInCell="1" allowOverlap="1" wp14:anchorId="10BC2D13" wp14:editId="1C25C5D6">
            <wp:simplePos x="0" y="0"/>
            <wp:positionH relativeFrom="margin">
              <wp:align>right</wp:align>
            </wp:positionH>
            <wp:positionV relativeFrom="paragraph">
              <wp:posOffset>318</wp:posOffset>
            </wp:positionV>
            <wp:extent cx="5760720" cy="2355850"/>
            <wp:effectExtent l="0" t="0" r="0" b="6350"/>
            <wp:wrapTopAndBottom/>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60720" cy="2355850"/>
                    </a:xfrm>
                    <a:prstGeom prst="rect">
                      <a:avLst/>
                    </a:prstGeom>
                  </pic:spPr>
                </pic:pic>
              </a:graphicData>
            </a:graphic>
          </wp:anchor>
        </w:drawing>
      </w:r>
      <w:r>
        <w:t xml:space="preserve">Figure </w:t>
      </w:r>
      <w:fldSimple w:instr=" SEQ Figure \* ARABIC ">
        <w:r w:rsidR="009F7BC5">
          <w:rPr>
            <w:noProof/>
          </w:rPr>
          <w:t>45</w:t>
        </w:r>
      </w:fldSimple>
      <w:r>
        <w:t xml:space="preserve">: </w:t>
      </w:r>
      <w:r>
        <w:rPr>
          <w:color w:val="000000"/>
        </w:rPr>
        <w:t>Inconsistency of the monitoring tool</w:t>
      </w:r>
      <w:bookmarkEnd w:id="142"/>
      <w:r>
        <w:rPr>
          <w:color w:val="000000"/>
        </w:rPr>
        <w:t xml:space="preserve"> </w:t>
      </w:r>
    </w:p>
    <w:p w14:paraId="41F41415" w14:textId="7DBC9ED0" w:rsidR="00A11C3F" w:rsidRDefault="00A11C3F" w:rsidP="00A11C3F">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EE5EA8B" w14:textId="64379232" w:rsidR="00A11C3F" w:rsidRDefault="00C44E58" w:rsidP="00A11C3F">
      <w:pPr>
        <w:pStyle w:val="TEXT"/>
      </w:pPr>
      <w:r>
        <w:rPr>
          <w:noProof/>
        </w:rPr>
        <w:drawing>
          <wp:anchor distT="0" distB="0" distL="114300" distR="114300" simplePos="0" relativeHeight="251711488" behindDoc="0" locked="0" layoutInCell="1" allowOverlap="1" wp14:anchorId="51E77C78" wp14:editId="62843E2D">
            <wp:simplePos x="0" y="0"/>
            <wp:positionH relativeFrom="margin">
              <wp:align>right</wp:align>
            </wp:positionH>
            <wp:positionV relativeFrom="paragraph">
              <wp:posOffset>944880</wp:posOffset>
            </wp:positionV>
            <wp:extent cx="5760720" cy="2442845"/>
            <wp:effectExtent l="0" t="0" r="0" b="0"/>
            <wp:wrapTopAndBottom/>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760720" cy="2442845"/>
                    </a:xfrm>
                    <a:prstGeom prst="rect">
                      <a:avLst/>
                    </a:prstGeom>
                  </pic:spPr>
                </pic:pic>
              </a:graphicData>
            </a:graphic>
          </wp:anchor>
        </w:drawing>
      </w:r>
      <w:r w:rsidR="00A11C3F">
        <w:t xml:space="preserve">The next question was about the </w:t>
      </w:r>
      <w:r w:rsidR="00BE7749">
        <w:t xml:space="preserve">overall </w:t>
      </w:r>
      <w:r w:rsidR="00A11C3F">
        <w:t xml:space="preserve">learning </w:t>
      </w:r>
      <w:r w:rsidR="00BE7749">
        <w:t>time to use</w:t>
      </w:r>
      <w:r w:rsidR="00A11C3F">
        <w:t xml:space="preserve"> the monitoring tool. Here the results are more distributed. 20% disagree and 70% agree with the statement. </w:t>
      </w:r>
      <w:r w:rsidR="00B65EB6">
        <w:t xml:space="preserve">The average response score of this question has </w:t>
      </w:r>
      <w:r w:rsidR="00D033C1">
        <w:t>a</w:t>
      </w:r>
      <w:r w:rsidR="00B65EB6">
        <w:t xml:space="preserve"> value </w:t>
      </w:r>
      <w:r w:rsidR="00D033C1">
        <w:t xml:space="preserve">of </w:t>
      </w:r>
      <w:r w:rsidR="00B65EB6">
        <w:t xml:space="preserve">4,0. </w:t>
      </w:r>
    </w:p>
    <w:p w14:paraId="0E1C2A10" w14:textId="5720E7F9" w:rsidR="00A11C3F" w:rsidRDefault="00A11C3F" w:rsidP="00A11C3F">
      <w:pPr>
        <w:pStyle w:val="Beschriftung"/>
        <w:rPr>
          <w:color w:val="000000"/>
        </w:rPr>
      </w:pPr>
      <w:bookmarkStart w:id="143" w:name="_Toc84706523"/>
      <w:r>
        <w:t xml:space="preserve">Figure </w:t>
      </w:r>
      <w:fldSimple w:instr=" SEQ Figure \* ARABIC ">
        <w:r w:rsidR="009F7BC5">
          <w:rPr>
            <w:noProof/>
          </w:rPr>
          <w:t>46</w:t>
        </w:r>
      </w:fldSimple>
      <w:r>
        <w:t xml:space="preserve">: </w:t>
      </w:r>
      <w:r>
        <w:rPr>
          <w:color w:val="000000"/>
        </w:rPr>
        <w:t>Quick learning</w:t>
      </w:r>
      <w:bookmarkEnd w:id="143"/>
      <w:r>
        <w:rPr>
          <w:color w:val="000000"/>
        </w:rPr>
        <w:t xml:space="preserve"> </w:t>
      </w:r>
    </w:p>
    <w:p w14:paraId="69866F84" w14:textId="1A6C8E1E" w:rsidR="00A11C3F" w:rsidRDefault="00A11C3F" w:rsidP="00A11C3F">
      <w:pPr>
        <w:pStyle w:val="Beschriftung"/>
        <w:rPr>
          <w:b w:val="0"/>
          <w:bCs w:val="0"/>
          <w:i/>
          <w:color w:val="000000"/>
        </w:rPr>
      </w:pPr>
      <w:r w:rsidRPr="00152C6D">
        <w:rPr>
          <w:b w:val="0"/>
          <w:bCs w:val="0"/>
          <w:i/>
          <w:color w:val="000000"/>
        </w:rPr>
        <w:t xml:space="preserve">Source: </w:t>
      </w:r>
      <w:r>
        <w:rPr>
          <w:b w:val="0"/>
          <w:bCs w:val="0"/>
          <w:i/>
          <w:color w:val="000000"/>
        </w:rPr>
        <w:t>own creation</w:t>
      </w:r>
    </w:p>
    <w:p w14:paraId="0EBE0AEE" w14:textId="67C439B6" w:rsidR="00BE7749" w:rsidRDefault="00BE7749" w:rsidP="00C44E58">
      <w:pPr>
        <w:pStyle w:val="TEXT"/>
      </w:pPr>
      <w:r>
        <w:t>The next question is about the cumbersome usage of the monitoring tool. Here the distribution was again very on</w:t>
      </w:r>
      <w:r w:rsidR="00D033C1">
        <w:t>e-</w:t>
      </w:r>
      <w:r>
        <w:t xml:space="preserve">sided. Only 20% of the Participants find the monitoring tool cumbersome to use. </w:t>
      </w:r>
      <w:r w:rsidR="00B65EB6">
        <w:t xml:space="preserve">The average response value within this question is 2,1. </w:t>
      </w:r>
    </w:p>
    <w:p w14:paraId="29B5E6F8" w14:textId="246AD823" w:rsidR="00BE7749" w:rsidRPr="00BE7749" w:rsidRDefault="00BE7749" w:rsidP="00BE7749">
      <w:pPr>
        <w:pStyle w:val="Beschriftung"/>
      </w:pPr>
      <w:bookmarkStart w:id="144" w:name="_Toc84706524"/>
      <w:r>
        <w:rPr>
          <w:noProof/>
        </w:rPr>
        <w:lastRenderedPageBreak/>
        <w:drawing>
          <wp:anchor distT="0" distB="0" distL="114300" distR="114300" simplePos="0" relativeHeight="251712512" behindDoc="0" locked="0" layoutInCell="1" allowOverlap="1" wp14:anchorId="26276899" wp14:editId="69E8E6E6">
            <wp:simplePos x="0" y="0"/>
            <wp:positionH relativeFrom="margin">
              <wp:align>right</wp:align>
            </wp:positionH>
            <wp:positionV relativeFrom="paragraph">
              <wp:posOffset>0</wp:posOffset>
            </wp:positionV>
            <wp:extent cx="5760720" cy="2348865"/>
            <wp:effectExtent l="0" t="0" r="0" b="0"/>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760720" cy="2348865"/>
                    </a:xfrm>
                    <a:prstGeom prst="rect">
                      <a:avLst/>
                    </a:prstGeom>
                  </pic:spPr>
                </pic:pic>
              </a:graphicData>
            </a:graphic>
          </wp:anchor>
        </w:drawing>
      </w:r>
      <w:r>
        <w:t xml:space="preserve">Figure </w:t>
      </w:r>
      <w:fldSimple w:instr=" SEQ Figure \* ARABIC ">
        <w:r w:rsidR="009F7BC5">
          <w:rPr>
            <w:noProof/>
          </w:rPr>
          <w:t>47</w:t>
        </w:r>
      </w:fldSimple>
      <w:r>
        <w:t xml:space="preserve">: </w:t>
      </w:r>
      <w:r>
        <w:rPr>
          <w:color w:val="000000"/>
        </w:rPr>
        <w:t>Cumbersome Usage</w:t>
      </w:r>
      <w:bookmarkEnd w:id="144"/>
    </w:p>
    <w:p w14:paraId="426A8904" w14:textId="45F5E7A2" w:rsidR="00BE7749" w:rsidRDefault="00BE7749" w:rsidP="00BE7749">
      <w:pPr>
        <w:pStyle w:val="Beschriftung"/>
        <w:rPr>
          <w:b w:val="0"/>
          <w:bCs w:val="0"/>
          <w:i/>
          <w:color w:val="000000"/>
        </w:rPr>
      </w:pPr>
      <w:r w:rsidRPr="00152C6D">
        <w:rPr>
          <w:b w:val="0"/>
          <w:bCs w:val="0"/>
          <w:i/>
          <w:color w:val="000000"/>
        </w:rPr>
        <w:t xml:space="preserve">Source: </w:t>
      </w:r>
      <w:r>
        <w:rPr>
          <w:b w:val="0"/>
          <w:bCs w:val="0"/>
          <w:i/>
          <w:color w:val="000000"/>
        </w:rPr>
        <w:t>own creation</w:t>
      </w:r>
    </w:p>
    <w:p w14:paraId="1D7C1F7B" w14:textId="4F9814D9" w:rsidR="00BE7749" w:rsidRDefault="00C44E58" w:rsidP="00151066">
      <w:pPr>
        <w:pStyle w:val="TEXT"/>
      </w:pPr>
      <w:r>
        <w:rPr>
          <w:noProof/>
        </w:rPr>
        <w:drawing>
          <wp:anchor distT="0" distB="0" distL="114300" distR="114300" simplePos="0" relativeHeight="251713536" behindDoc="0" locked="0" layoutInCell="1" allowOverlap="1" wp14:anchorId="75AF53AC" wp14:editId="784F2AF3">
            <wp:simplePos x="0" y="0"/>
            <wp:positionH relativeFrom="margin">
              <wp:align>right</wp:align>
            </wp:positionH>
            <wp:positionV relativeFrom="paragraph">
              <wp:posOffset>934085</wp:posOffset>
            </wp:positionV>
            <wp:extent cx="5760720" cy="2477135"/>
            <wp:effectExtent l="0" t="0" r="0" b="0"/>
            <wp:wrapTopAndBottom/>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760720" cy="2477135"/>
                    </a:xfrm>
                    <a:prstGeom prst="rect">
                      <a:avLst/>
                    </a:prstGeom>
                  </pic:spPr>
                </pic:pic>
              </a:graphicData>
            </a:graphic>
          </wp:anchor>
        </w:drawing>
      </w:r>
      <w:r w:rsidR="00151066">
        <w:t>Furthermore</w:t>
      </w:r>
      <w:r w:rsidR="00D033C1">
        <w:t>,</w:t>
      </w:r>
      <w:r w:rsidR="00151066">
        <w:t xml:space="preserve"> the next question was about confidence while using the monitoring tool. Hereby the majority of the participants agree with this statement. 20% of the participants had a neutral perspective and only one participant disagreed with this statement. </w:t>
      </w:r>
      <w:r w:rsidR="000D5027">
        <w:t>The corresponding graph is visualized in figure 48.</w:t>
      </w:r>
      <w:r w:rsidR="00B65EB6">
        <w:t xml:space="preserve"> The average response value within this question is 3,9. </w:t>
      </w:r>
    </w:p>
    <w:p w14:paraId="4B721BEA" w14:textId="1807B17D" w:rsidR="000D5027" w:rsidRDefault="000D5027" w:rsidP="000D5027">
      <w:pPr>
        <w:pStyle w:val="Beschriftung"/>
        <w:rPr>
          <w:color w:val="000000"/>
        </w:rPr>
      </w:pPr>
      <w:bookmarkStart w:id="145" w:name="_Toc84706525"/>
      <w:r>
        <w:t xml:space="preserve">Figure </w:t>
      </w:r>
      <w:fldSimple w:instr=" SEQ Figure \* ARABIC ">
        <w:r w:rsidR="009F7BC5">
          <w:rPr>
            <w:noProof/>
          </w:rPr>
          <w:t>48</w:t>
        </w:r>
      </w:fldSimple>
      <w:r>
        <w:t xml:space="preserve">: </w:t>
      </w:r>
      <w:r>
        <w:rPr>
          <w:color w:val="000000"/>
        </w:rPr>
        <w:t>Confidence while using the monitoring tool</w:t>
      </w:r>
      <w:bookmarkEnd w:id="145"/>
    </w:p>
    <w:p w14:paraId="7A4C8A23" w14:textId="14DFFEFA" w:rsidR="000D5027" w:rsidRPr="000D5027" w:rsidRDefault="000D5027" w:rsidP="000D5027">
      <w:pPr>
        <w:pStyle w:val="Beschriftung"/>
        <w:rPr>
          <w:b w:val="0"/>
          <w:bCs w:val="0"/>
          <w:i/>
          <w:color w:val="000000"/>
        </w:rPr>
      </w:pPr>
      <w:r w:rsidRPr="00152C6D">
        <w:rPr>
          <w:b w:val="0"/>
          <w:bCs w:val="0"/>
          <w:i/>
          <w:color w:val="000000"/>
        </w:rPr>
        <w:t xml:space="preserve">Source: </w:t>
      </w:r>
      <w:r>
        <w:rPr>
          <w:b w:val="0"/>
          <w:bCs w:val="0"/>
          <w:i/>
          <w:color w:val="000000"/>
        </w:rPr>
        <w:t>own creation</w:t>
      </w:r>
    </w:p>
    <w:p w14:paraId="588A7E1B" w14:textId="0F54E3E1" w:rsidR="000D5027" w:rsidRDefault="00151066" w:rsidP="00C44E58">
      <w:pPr>
        <w:pStyle w:val="TEXT"/>
      </w:pPr>
      <w:r>
        <w:t>The last question of the SUS evaluation questionnaire was about the preknowledge before using the monitoring tool. Hereby the distribution had a pe</w:t>
      </w:r>
      <w:r w:rsidR="00D033C1">
        <w:t>e</w:t>
      </w:r>
      <w:r>
        <w:t xml:space="preserve">k at the disagree answer optionality. </w:t>
      </w:r>
      <w:r w:rsidR="00B65EB6">
        <w:t xml:space="preserve">Hereby the average response value is 2,1. </w:t>
      </w:r>
    </w:p>
    <w:p w14:paraId="673B39D0" w14:textId="4CA12C69" w:rsidR="000D5027" w:rsidRDefault="000D5027" w:rsidP="000D5027">
      <w:pPr>
        <w:pStyle w:val="Beschriftung"/>
        <w:rPr>
          <w:color w:val="000000"/>
        </w:rPr>
      </w:pPr>
      <w:bookmarkStart w:id="146" w:name="_Toc84706526"/>
      <w:r>
        <w:rPr>
          <w:noProof/>
        </w:rPr>
        <w:lastRenderedPageBreak/>
        <w:drawing>
          <wp:anchor distT="0" distB="0" distL="114300" distR="114300" simplePos="0" relativeHeight="251714560" behindDoc="0" locked="0" layoutInCell="1" allowOverlap="1" wp14:anchorId="0322F5F9" wp14:editId="3C5CDC19">
            <wp:simplePos x="0" y="0"/>
            <wp:positionH relativeFrom="margin">
              <wp:align>right</wp:align>
            </wp:positionH>
            <wp:positionV relativeFrom="paragraph">
              <wp:posOffset>317</wp:posOffset>
            </wp:positionV>
            <wp:extent cx="5760720" cy="2356485"/>
            <wp:effectExtent l="0" t="0" r="0" b="5715"/>
            <wp:wrapTopAndBottom/>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60720" cy="2356485"/>
                    </a:xfrm>
                    <a:prstGeom prst="rect">
                      <a:avLst/>
                    </a:prstGeom>
                  </pic:spPr>
                </pic:pic>
              </a:graphicData>
            </a:graphic>
          </wp:anchor>
        </w:drawing>
      </w:r>
      <w:r>
        <w:t xml:space="preserve">Figure </w:t>
      </w:r>
      <w:fldSimple w:instr=" SEQ Figure \* ARABIC ">
        <w:r w:rsidR="009F7BC5">
          <w:rPr>
            <w:noProof/>
          </w:rPr>
          <w:t>49</w:t>
        </w:r>
      </w:fldSimple>
      <w:r>
        <w:t xml:space="preserve">: </w:t>
      </w:r>
      <w:r>
        <w:rPr>
          <w:color w:val="000000"/>
        </w:rPr>
        <w:t>Preknowledge before using the monitoring tool</w:t>
      </w:r>
      <w:bookmarkEnd w:id="146"/>
    </w:p>
    <w:p w14:paraId="6625C5CA" w14:textId="6E0D35CB" w:rsidR="000D5027" w:rsidRPr="000D5027" w:rsidRDefault="000D5027" w:rsidP="000D5027">
      <w:pPr>
        <w:pStyle w:val="Beschriftung"/>
        <w:rPr>
          <w:b w:val="0"/>
          <w:bCs w:val="0"/>
          <w:i/>
          <w:color w:val="000000"/>
        </w:rPr>
      </w:pPr>
      <w:r w:rsidRPr="00152C6D">
        <w:rPr>
          <w:b w:val="0"/>
          <w:bCs w:val="0"/>
          <w:i/>
          <w:color w:val="000000"/>
        </w:rPr>
        <w:t xml:space="preserve">Source: </w:t>
      </w:r>
      <w:r>
        <w:rPr>
          <w:b w:val="0"/>
          <w:bCs w:val="0"/>
          <w:i/>
          <w:color w:val="000000"/>
        </w:rPr>
        <w:t>own creation</w:t>
      </w:r>
    </w:p>
    <w:p w14:paraId="71EF4347" w14:textId="1486D58A" w:rsidR="00A70ABB" w:rsidRDefault="00A70ABB" w:rsidP="00D033C1">
      <w:pPr>
        <w:pStyle w:val="TEXT"/>
      </w:pPr>
      <w:r>
        <w:t>The calculation of the SUS score is visualized in the following table. Hereby the averages score of each question has been identified and calculated. On the left</w:t>
      </w:r>
      <w:r w:rsidR="00D033C1">
        <w:t>-</w:t>
      </w:r>
      <w:r>
        <w:t>hand side of the table, the odd questions are gathered, and on the right</w:t>
      </w:r>
      <w:r w:rsidR="00D033C1">
        <w:t>-</w:t>
      </w:r>
      <w:r>
        <w:t>hand side</w:t>
      </w:r>
      <w:r w:rsidR="00D033C1">
        <w:t>,</w:t>
      </w:r>
      <w:r>
        <w:t xml:space="preserve"> the even</w:t>
      </w:r>
      <w:r w:rsidR="00D033C1">
        <w:t>-</w:t>
      </w:r>
      <w:r>
        <w:t>numbered questions are gathered. The reason for that is because the odd</w:t>
      </w:r>
      <w:r w:rsidR="00D033C1">
        <w:t>-</w:t>
      </w:r>
      <w:r>
        <w:t>numbered questions have different positive responses, which is strongly agree, whereas the even</w:t>
      </w:r>
      <w:r w:rsidR="00D033C1">
        <w:t>-</w:t>
      </w:r>
      <w:r>
        <w:t>numbered questions have the positive feedback strongly disagree. After that, the sum of the categorized questions needed to be calculated. The total sum of odd</w:t>
      </w:r>
      <w:r w:rsidR="00D033C1">
        <w:t>-</w:t>
      </w:r>
      <w:r>
        <w:t>numbered questions get</w:t>
      </w:r>
      <w:r w:rsidR="00D033C1">
        <w:t>s</w:t>
      </w:r>
      <w:r>
        <w:t xml:space="preserve"> subtracted by 5 which will give the corresponding result value. For the even</w:t>
      </w:r>
      <w:r w:rsidR="00D033C1">
        <w:t>-</w:t>
      </w:r>
      <w:r>
        <w:t>numbered questions</w:t>
      </w:r>
      <w:r w:rsidR="00D033C1">
        <w:t>,</w:t>
      </w:r>
      <w:r>
        <w:t xml:space="preserve"> the value 25 needs to be subtracted by the total sum of even</w:t>
      </w:r>
      <w:r w:rsidR="00D033C1">
        <w:t>-</w:t>
      </w:r>
      <w:r>
        <w:t xml:space="preserve">numbered questions. Lastly, both values need to be added and then multiplied by 2,5. The result of this will give the SUS score, which is 77,75 for the monitoring tool. </w:t>
      </w:r>
      <w:r w:rsidR="00494CD8">
        <w:t xml:space="preserve">The maximum value of the SUS score would be 100. Figure 50 showcases the SUS score grading scale. The figure shows the marginal value between a SUS score of 50 and 68, where the acceptable range start also at 68. The value of the monitoring tool is almost 80, which means that the </w:t>
      </w:r>
      <w:r w:rsidR="00D033C1">
        <w:t xml:space="preserve">SUS score of the monitoring tool falls between good and excellent </w:t>
      </w:r>
      <w:r w:rsidR="00D033C1">
        <w:fldChar w:fldCharType="begin"/>
      </w:r>
      <w:r w:rsidR="00D033C1">
        <w:instrText xml:space="preserve"> ADDIN EN.CITE &lt;EndNote&gt;&lt;Cite&gt;&lt;Author&gt;Bangor&lt;/Author&gt;&lt;Year&gt;2009&lt;/Year&gt;&lt;RecNum&gt;40&lt;/RecNum&gt;&lt;DisplayText&gt;(Bangor, Kortum, &amp;amp; Miller, 2009)&lt;/DisplayText&gt;&lt;record&gt;&lt;rec-number&gt;40&lt;/rec-number&gt;&lt;foreign-keys&gt;&lt;key app="EN" db-id="rt9ev2zxe50fxpesrtnvzwrk5zsdpaweetzw" timestamp="1633442494"&gt;40&lt;/key&gt;&lt;/foreign-keys&gt;&lt;ref-type name="Journal Article"&gt;17&lt;/ref-type&gt;&lt;contributors&gt;&lt;authors&gt;&lt;author&gt;Bangor, Aaron&lt;/author&gt;&lt;author&gt;Kortum, Philip&lt;/author&gt;&lt;author&gt;Miller, James&lt;/author&gt;&lt;/authors&gt;&lt;/contributors&gt;&lt;titles&gt;&lt;title&gt;Determining what individual SUS scores mean: Adding an adjective rating scale&lt;/title&gt;&lt;secondary-title&gt;Journal of usability studies&lt;/secondary-title&gt;&lt;/titles&gt;&lt;periodical&gt;&lt;full-title&gt;Journal of usability studies&lt;/full-title&gt;&lt;/periodical&gt;&lt;pages&gt;114-123&lt;/pages&gt;&lt;volume&gt;4&lt;/volume&gt;&lt;number&gt;3&lt;/number&gt;&lt;dates&gt;&lt;year&gt;2009&lt;/year&gt;&lt;/dates&gt;&lt;isbn&gt;1931-3357&lt;/isbn&gt;&lt;urls&gt;&lt;/urls&gt;&lt;/record&gt;&lt;/Cite&gt;&lt;/EndNote&gt;</w:instrText>
      </w:r>
      <w:r w:rsidR="00D033C1">
        <w:fldChar w:fldCharType="separate"/>
      </w:r>
      <w:r w:rsidR="00D033C1">
        <w:rPr>
          <w:noProof/>
        </w:rPr>
        <w:t>(Bangor, Kortum, &amp; Miller, 2009)</w:t>
      </w:r>
      <w:r w:rsidR="00D033C1">
        <w:fldChar w:fldCharType="end"/>
      </w:r>
      <w:r w:rsidR="00D033C1">
        <w:t>.</w:t>
      </w:r>
    </w:p>
    <w:tbl>
      <w:tblPr>
        <w:tblStyle w:val="Tabellenraster"/>
        <w:tblW w:w="0" w:type="auto"/>
        <w:tblLook w:val="04A0" w:firstRow="1" w:lastRow="0" w:firstColumn="1" w:lastColumn="0" w:noHBand="0" w:noVBand="1"/>
      </w:tblPr>
      <w:tblGrid>
        <w:gridCol w:w="2265"/>
        <w:gridCol w:w="2265"/>
        <w:gridCol w:w="2266"/>
        <w:gridCol w:w="2266"/>
      </w:tblGrid>
      <w:tr w:rsidR="00A70ABB" w:rsidRPr="00A70ABB" w14:paraId="1CDEB393" w14:textId="77777777" w:rsidTr="00494CD8">
        <w:trPr>
          <w:trHeight w:val="340"/>
        </w:trPr>
        <w:tc>
          <w:tcPr>
            <w:tcW w:w="2265" w:type="dxa"/>
            <w:shd w:val="clear" w:color="auto" w:fill="F2F2F2" w:themeFill="background1" w:themeFillShade="F2"/>
            <w:vAlign w:val="center"/>
          </w:tcPr>
          <w:p w14:paraId="0FD0786F"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1</w:t>
            </w:r>
          </w:p>
        </w:tc>
        <w:tc>
          <w:tcPr>
            <w:tcW w:w="2265" w:type="dxa"/>
            <w:shd w:val="clear" w:color="auto" w:fill="F2F2F2" w:themeFill="background1" w:themeFillShade="F2"/>
            <w:vAlign w:val="center"/>
          </w:tcPr>
          <w:p w14:paraId="4BA8F7C4"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3,8</w:t>
            </w:r>
          </w:p>
        </w:tc>
        <w:tc>
          <w:tcPr>
            <w:tcW w:w="2266" w:type="dxa"/>
            <w:shd w:val="clear" w:color="auto" w:fill="F2F2F2" w:themeFill="background1" w:themeFillShade="F2"/>
            <w:vAlign w:val="center"/>
          </w:tcPr>
          <w:p w14:paraId="2C35F1F2"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2</w:t>
            </w:r>
          </w:p>
        </w:tc>
        <w:tc>
          <w:tcPr>
            <w:tcW w:w="2266" w:type="dxa"/>
            <w:shd w:val="clear" w:color="auto" w:fill="F2F2F2" w:themeFill="background1" w:themeFillShade="F2"/>
            <w:vAlign w:val="center"/>
          </w:tcPr>
          <w:p w14:paraId="2C8F9F4A"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1,4</w:t>
            </w:r>
          </w:p>
        </w:tc>
      </w:tr>
      <w:tr w:rsidR="00A70ABB" w:rsidRPr="00A70ABB" w14:paraId="3375AD76" w14:textId="77777777" w:rsidTr="00494CD8">
        <w:trPr>
          <w:trHeight w:val="340"/>
        </w:trPr>
        <w:tc>
          <w:tcPr>
            <w:tcW w:w="2265" w:type="dxa"/>
            <w:vAlign w:val="center"/>
          </w:tcPr>
          <w:p w14:paraId="269BD224"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3</w:t>
            </w:r>
          </w:p>
        </w:tc>
        <w:tc>
          <w:tcPr>
            <w:tcW w:w="2265" w:type="dxa"/>
            <w:vAlign w:val="center"/>
          </w:tcPr>
          <w:p w14:paraId="42D96A59"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4,1</w:t>
            </w:r>
          </w:p>
        </w:tc>
        <w:tc>
          <w:tcPr>
            <w:tcW w:w="2266" w:type="dxa"/>
            <w:vAlign w:val="center"/>
          </w:tcPr>
          <w:p w14:paraId="29D1A5CF"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4</w:t>
            </w:r>
          </w:p>
        </w:tc>
        <w:tc>
          <w:tcPr>
            <w:tcW w:w="2266" w:type="dxa"/>
            <w:vAlign w:val="center"/>
          </w:tcPr>
          <w:p w14:paraId="6AD2C8FE"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1,7</w:t>
            </w:r>
          </w:p>
        </w:tc>
      </w:tr>
      <w:tr w:rsidR="00A70ABB" w:rsidRPr="00A70ABB" w14:paraId="3F04EAB4" w14:textId="77777777" w:rsidTr="00494CD8">
        <w:trPr>
          <w:trHeight w:val="340"/>
        </w:trPr>
        <w:tc>
          <w:tcPr>
            <w:tcW w:w="2265" w:type="dxa"/>
            <w:shd w:val="clear" w:color="auto" w:fill="F2F2F2" w:themeFill="background1" w:themeFillShade="F2"/>
            <w:vAlign w:val="center"/>
          </w:tcPr>
          <w:p w14:paraId="448C6501"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5</w:t>
            </w:r>
          </w:p>
        </w:tc>
        <w:tc>
          <w:tcPr>
            <w:tcW w:w="2265" w:type="dxa"/>
            <w:shd w:val="clear" w:color="auto" w:fill="F2F2F2" w:themeFill="background1" w:themeFillShade="F2"/>
            <w:vAlign w:val="center"/>
          </w:tcPr>
          <w:p w14:paraId="590BA8BC"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4,2</w:t>
            </w:r>
          </w:p>
        </w:tc>
        <w:tc>
          <w:tcPr>
            <w:tcW w:w="2266" w:type="dxa"/>
            <w:shd w:val="clear" w:color="auto" w:fill="F2F2F2" w:themeFill="background1" w:themeFillShade="F2"/>
            <w:vAlign w:val="center"/>
          </w:tcPr>
          <w:p w14:paraId="2F55182D"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6</w:t>
            </w:r>
          </w:p>
        </w:tc>
        <w:tc>
          <w:tcPr>
            <w:tcW w:w="2266" w:type="dxa"/>
            <w:shd w:val="clear" w:color="auto" w:fill="F2F2F2" w:themeFill="background1" w:themeFillShade="F2"/>
            <w:vAlign w:val="center"/>
          </w:tcPr>
          <w:p w14:paraId="6E8D550E"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1,6</w:t>
            </w:r>
          </w:p>
        </w:tc>
      </w:tr>
      <w:tr w:rsidR="00A70ABB" w:rsidRPr="00A70ABB" w14:paraId="789C7E57" w14:textId="77777777" w:rsidTr="00494CD8">
        <w:trPr>
          <w:trHeight w:val="340"/>
        </w:trPr>
        <w:tc>
          <w:tcPr>
            <w:tcW w:w="2265" w:type="dxa"/>
            <w:vAlign w:val="center"/>
          </w:tcPr>
          <w:p w14:paraId="3AACD588"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7</w:t>
            </w:r>
          </w:p>
        </w:tc>
        <w:tc>
          <w:tcPr>
            <w:tcW w:w="2265" w:type="dxa"/>
            <w:vAlign w:val="center"/>
          </w:tcPr>
          <w:p w14:paraId="13888997"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4,0</w:t>
            </w:r>
          </w:p>
        </w:tc>
        <w:tc>
          <w:tcPr>
            <w:tcW w:w="2266" w:type="dxa"/>
            <w:vAlign w:val="center"/>
          </w:tcPr>
          <w:p w14:paraId="78132EC2"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8</w:t>
            </w:r>
          </w:p>
        </w:tc>
        <w:tc>
          <w:tcPr>
            <w:tcW w:w="2266" w:type="dxa"/>
            <w:vAlign w:val="center"/>
          </w:tcPr>
          <w:p w14:paraId="12F5BE91"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2,1</w:t>
            </w:r>
          </w:p>
        </w:tc>
      </w:tr>
      <w:tr w:rsidR="00A70ABB" w:rsidRPr="00A70ABB" w14:paraId="41EE4CCB" w14:textId="77777777" w:rsidTr="00494CD8">
        <w:trPr>
          <w:trHeight w:val="340"/>
        </w:trPr>
        <w:tc>
          <w:tcPr>
            <w:tcW w:w="2265" w:type="dxa"/>
            <w:shd w:val="clear" w:color="auto" w:fill="F2F2F2" w:themeFill="background1" w:themeFillShade="F2"/>
            <w:vAlign w:val="center"/>
          </w:tcPr>
          <w:p w14:paraId="26A7BC41"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9</w:t>
            </w:r>
          </w:p>
        </w:tc>
        <w:tc>
          <w:tcPr>
            <w:tcW w:w="2265" w:type="dxa"/>
            <w:shd w:val="clear" w:color="auto" w:fill="F2F2F2" w:themeFill="background1" w:themeFillShade="F2"/>
            <w:vAlign w:val="center"/>
          </w:tcPr>
          <w:p w14:paraId="0BEDCBC7"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3,9</w:t>
            </w:r>
          </w:p>
        </w:tc>
        <w:tc>
          <w:tcPr>
            <w:tcW w:w="2266" w:type="dxa"/>
            <w:shd w:val="clear" w:color="auto" w:fill="F2F2F2" w:themeFill="background1" w:themeFillShade="F2"/>
            <w:vAlign w:val="center"/>
          </w:tcPr>
          <w:p w14:paraId="3CAF53AE"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Question 10</w:t>
            </w:r>
          </w:p>
        </w:tc>
        <w:tc>
          <w:tcPr>
            <w:tcW w:w="2266" w:type="dxa"/>
            <w:shd w:val="clear" w:color="auto" w:fill="F2F2F2" w:themeFill="background1" w:themeFillShade="F2"/>
            <w:vAlign w:val="center"/>
          </w:tcPr>
          <w:p w14:paraId="2D2A1181"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2,1</w:t>
            </w:r>
          </w:p>
        </w:tc>
      </w:tr>
      <w:tr w:rsidR="00A70ABB" w:rsidRPr="00A70ABB" w14:paraId="0FC5DC0C" w14:textId="77777777" w:rsidTr="00494CD8">
        <w:trPr>
          <w:trHeight w:val="340"/>
        </w:trPr>
        <w:tc>
          <w:tcPr>
            <w:tcW w:w="2265" w:type="dxa"/>
            <w:shd w:val="clear" w:color="auto" w:fill="auto"/>
            <w:vAlign w:val="center"/>
          </w:tcPr>
          <w:p w14:paraId="6E04D3CC" w14:textId="3425C483"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Total Odd:</w:t>
            </w:r>
          </w:p>
        </w:tc>
        <w:tc>
          <w:tcPr>
            <w:tcW w:w="2265" w:type="dxa"/>
            <w:shd w:val="clear" w:color="auto" w:fill="auto"/>
            <w:vAlign w:val="center"/>
          </w:tcPr>
          <w:p w14:paraId="4A3E20F6"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20</w:t>
            </w:r>
          </w:p>
        </w:tc>
        <w:tc>
          <w:tcPr>
            <w:tcW w:w="2266" w:type="dxa"/>
            <w:shd w:val="clear" w:color="auto" w:fill="auto"/>
            <w:vAlign w:val="center"/>
          </w:tcPr>
          <w:p w14:paraId="4C834DEA" w14:textId="27F09B93"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Total Even:</w:t>
            </w:r>
          </w:p>
        </w:tc>
        <w:tc>
          <w:tcPr>
            <w:tcW w:w="2266" w:type="dxa"/>
            <w:shd w:val="clear" w:color="auto" w:fill="auto"/>
            <w:vAlign w:val="center"/>
          </w:tcPr>
          <w:p w14:paraId="6450EDF6"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8,9</w:t>
            </w:r>
          </w:p>
        </w:tc>
      </w:tr>
      <w:tr w:rsidR="00A70ABB" w:rsidRPr="00A70ABB" w14:paraId="6487ED49" w14:textId="77777777" w:rsidTr="00494CD8">
        <w:trPr>
          <w:trHeight w:val="340"/>
        </w:trPr>
        <w:tc>
          <w:tcPr>
            <w:tcW w:w="2265" w:type="dxa"/>
            <w:shd w:val="clear" w:color="auto" w:fill="F2F2F2" w:themeFill="background1" w:themeFillShade="F2"/>
            <w:vAlign w:val="center"/>
          </w:tcPr>
          <w:p w14:paraId="34977E7E" w14:textId="548D22E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Result:</w:t>
            </w:r>
          </w:p>
        </w:tc>
        <w:tc>
          <w:tcPr>
            <w:tcW w:w="2265" w:type="dxa"/>
            <w:shd w:val="clear" w:color="auto" w:fill="F2F2F2" w:themeFill="background1" w:themeFillShade="F2"/>
            <w:vAlign w:val="center"/>
          </w:tcPr>
          <w:p w14:paraId="32DC8237"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20 – 5 = 15</w:t>
            </w:r>
          </w:p>
        </w:tc>
        <w:tc>
          <w:tcPr>
            <w:tcW w:w="2266" w:type="dxa"/>
            <w:shd w:val="clear" w:color="auto" w:fill="F2F2F2" w:themeFill="background1" w:themeFillShade="F2"/>
            <w:vAlign w:val="center"/>
          </w:tcPr>
          <w:p w14:paraId="507C34AC"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Result:</w:t>
            </w:r>
          </w:p>
        </w:tc>
        <w:tc>
          <w:tcPr>
            <w:tcW w:w="2266" w:type="dxa"/>
            <w:shd w:val="clear" w:color="auto" w:fill="F2F2F2" w:themeFill="background1" w:themeFillShade="F2"/>
            <w:vAlign w:val="center"/>
          </w:tcPr>
          <w:p w14:paraId="47FD8945"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25 – 8,9 = 16,1</w:t>
            </w:r>
          </w:p>
        </w:tc>
      </w:tr>
      <w:tr w:rsidR="00A70ABB" w:rsidRPr="00A70ABB" w14:paraId="17E241D1" w14:textId="77777777" w:rsidTr="00494CD8">
        <w:trPr>
          <w:trHeight w:val="340"/>
        </w:trPr>
        <w:tc>
          <w:tcPr>
            <w:tcW w:w="2265" w:type="dxa"/>
            <w:shd w:val="clear" w:color="auto" w:fill="BFBFBF" w:themeFill="background1" w:themeFillShade="BF"/>
            <w:vAlign w:val="center"/>
          </w:tcPr>
          <w:p w14:paraId="4DA705D3" w14:textId="7777777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SUS Score</w:t>
            </w:r>
          </w:p>
        </w:tc>
        <w:tc>
          <w:tcPr>
            <w:tcW w:w="6797" w:type="dxa"/>
            <w:gridSpan w:val="3"/>
            <w:shd w:val="clear" w:color="auto" w:fill="BFBFBF" w:themeFill="background1" w:themeFillShade="BF"/>
            <w:vAlign w:val="center"/>
          </w:tcPr>
          <w:p w14:paraId="1B97569B" w14:textId="4580E337" w:rsidR="00A70ABB" w:rsidRPr="00A70ABB" w:rsidRDefault="00A70ABB" w:rsidP="00494CD8">
            <w:pPr>
              <w:jc w:val="center"/>
              <w:rPr>
                <w:rFonts w:ascii="Times New Roman" w:hAnsi="Times New Roman" w:cs="Times New Roman"/>
                <w:sz w:val="24"/>
                <w:szCs w:val="24"/>
              </w:rPr>
            </w:pPr>
            <w:r w:rsidRPr="00A70ABB">
              <w:rPr>
                <w:rFonts w:ascii="Times New Roman" w:hAnsi="Times New Roman" w:cs="Times New Roman"/>
                <w:sz w:val="24"/>
                <w:szCs w:val="24"/>
              </w:rPr>
              <w:t xml:space="preserve">(15 + 16,1) * 2,5 = </w:t>
            </w:r>
            <w:r w:rsidRPr="00A70ABB">
              <w:rPr>
                <w:rFonts w:ascii="Times New Roman" w:hAnsi="Times New Roman" w:cs="Times New Roman"/>
                <w:b/>
                <w:bCs/>
                <w:sz w:val="24"/>
                <w:szCs w:val="24"/>
              </w:rPr>
              <w:t>77,75</w:t>
            </w:r>
          </w:p>
        </w:tc>
      </w:tr>
    </w:tbl>
    <w:p w14:paraId="347BE36C" w14:textId="1325D3E3" w:rsidR="00A70ABB" w:rsidRDefault="00D033C1" w:rsidP="00D033C1">
      <w:pPr>
        <w:pStyle w:val="Beschriftung"/>
      </w:pPr>
      <w:bookmarkStart w:id="147" w:name="_Toc84706538"/>
      <w:r>
        <w:t xml:space="preserve">Table </w:t>
      </w:r>
      <w:fldSimple w:instr=" SEQ Table \* ARABIC ">
        <w:r w:rsidR="009F7BC5">
          <w:rPr>
            <w:noProof/>
          </w:rPr>
          <w:t>11</w:t>
        </w:r>
      </w:fldSimple>
      <w:r>
        <w:t>: SUS Score calculation</w:t>
      </w:r>
      <w:bookmarkEnd w:id="147"/>
      <w:r>
        <w:t xml:space="preserve"> </w:t>
      </w:r>
    </w:p>
    <w:p w14:paraId="6F751E0C" w14:textId="029B6950" w:rsidR="00D033C1" w:rsidRDefault="00D033C1" w:rsidP="00D033C1">
      <w:pPr>
        <w:pStyle w:val="BeschriftungQuelle"/>
      </w:pPr>
      <w:r>
        <w:t>Source: own analysis</w:t>
      </w:r>
    </w:p>
    <w:p w14:paraId="2BCE96C7" w14:textId="77777777" w:rsidR="00D033C1" w:rsidRPr="00D033C1" w:rsidRDefault="00D033C1" w:rsidP="00D033C1"/>
    <w:p w14:paraId="2557088E" w14:textId="2164ED63" w:rsidR="00D033C1" w:rsidRDefault="00D033C1" w:rsidP="00D033C1">
      <w:pPr>
        <w:pStyle w:val="Beschriftung"/>
        <w:rPr>
          <w:color w:val="000000"/>
        </w:rPr>
      </w:pPr>
      <w:bookmarkStart w:id="148" w:name="_Toc84706527"/>
      <w:r>
        <w:rPr>
          <w:noProof/>
        </w:rPr>
        <w:lastRenderedPageBreak/>
        <w:drawing>
          <wp:anchor distT="0" distB="0" distL="114300" distR="114300" simplePos="0" relativeHeight="251715584" behindDoc="0" locked="0" layoutInCell="1" allowOverlap="1" wp14:anchorId="1C2F1B85" wp14:editId="5B63FC3E">
            <wp:simplePos x="0" y="0"/>
            <wp:positionH relativeFrom="margin">
              <wp:align>right</wp:align>
            </wp:positionH>
            <wp:positionV relativeFrom="paragraph">
              <wp:posOffset>318</wp:posOffset>
            </wp:positionV>
            <wp:extent cx="5760720" cy="1822450"/>
            <wp:effectExtent l="0" t="0" r="0" b="6350"/>
            <wp:wrapTopAndBottom/>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60720" cy="1822450"/>
                    </a:xfrm>
                    <a:prstGeom prst="rect">
                      <a:avLst/>
                    </a:prstGeom>
                  </pic:spPr>
                </pic:pic>
              </a:graphicData>
            </a:graphic>
          </wp:anchor>
        </w:drawing>
      </w:r>
      <w:r>
        <w:t xml:space="preserve">Figure </w:t>
      </w:r>
      <w:fldSimple w:instr=" SEQ Figure \* ARABIC ">
        <w:r w:rsidR="009F7BC5">
          <w:rPr>
            <w:noProof/>
          </w:rPr>
          <w:t>50</w:t>
        </w:r>
      </w:fldSimple>
      <w:r>
        <w:t xml:space="preserve">: </w:t>
      </w:r>
      <w:r>
        <w:rPr>
          <w:color w:val="000000"/>
        </w:rPr>
        <w:t>SUS Score Interpretation</w:t>
      </w:r>
      <w:bookmarkEnd w:id="148"/>
    </w:p>
    <w:p w14:paraId="16EFE862" w14:textId="51353BEE" w:rsidR="00D033C1" w:rsidRPr="000D5027" w:rsidRDefault="00D033C1" w:rsidP="00D033C1">
      <w:pPr>
        <w:pStyle w:val="Beschriftung"/>
        <w:rPr>
          <w:b w:val="0"/>
          <w:bCs w:val="0"/>
          <w:i/>
          <w:color w:val="000000"/>
        </w:rPr>
      </w:pPr>
      <w:r w:rsidRPr="00152C6D">
        <w:rPr>
          <w:b w:val="0"/>
          <w:bCs w:val="0"/>
          <w:i/>
          <w:color w:val="000000"/>
        </w:rPr>
        <w:t xml:space="preserve">Source: </w:t>
      </w:r>
      <w:r>
        <w:rPr>
          <w:b w:val="0"/>
          <w:bCs w:val="0"/>
          <w:i/>
          <w:color w:val="000000"/>
        </w:rPr>
        <w:fldChar w:fldCharType="begin"/>
      </w:r>
      <w:r>
        <w:rPr>
          <w:b w:val="0"/>
          <w:bCs w:val="0"/>
          <w:i/>
          <w:color w:val="000000"/>
        </w:rPr>
        <w:instrText xml:space="preserve"> ADDIN EN.CITE &lt;EndNote&gt;&lt;Cite&gt;&lt;Author&gt;Bangor&lt;/Author&gt;&lt;Year&gt;2009&lt;/Year&gt;&lt;RecNum&gt;40&lt;/RecNum&gt;&lt;DisplayText&gt;(Bangor et al., 2009)&lt;/DisplayText&gt;&lt;record&gt;&lt;rec-number&gt;40&lt;/rec-number&gt;&lt;foreign-keys&gt;&lt;key app="EN" db-id="rt9ev2zxe50fxpesrtnvzwrk5zsdpaweetzw" timestamp="1633442494"&gt;40&lt;/key&gt;&lt;/foreign-keys&gt;&lt;ref-type name="Journal Article"&gt;17&lt;/ref-type&gt;&lt;contributors&gt;&lt;authors&gt;&lt;author&gt;Bangor, Aaron&lt;/author&gt;&lt;author&gt;Kortum, Philip&lt;/author&gt;&lt;author&gt;Miller, James&lt;/author&gt;&lt;/authors&gt;&lt;/contributors&gt;&lt;titles&gt;&lt;title&gt;Determining what individual SUS scores mean: Adding an adjective rating scale&lt;/title&gt;&lt;secondary-title&gt;Journal of usability studies&lt;/secondary-title&gt;&lt;/titles&gt;&lt;periodical&gt;&lt;full-title&gt;Journal of usability studies&lt;/full-title&gt;&lt;/periodical&gt;&lt;pages&gt;114-123&lt;/pages&gt;&lt;volume&gt;4&lt;/volume&gt;&lt;number&gt;3&lt;/number&gt;&lt;dates&gt;&lt;year&gt;2009&lt;/year&gt;&lt;/dates&gt;&lt;isbn&gt;1931-3357&lt;/isbn&gt;&lt;urls&gt;&lt;/urls&gt;&lt;/record&gt;&lt;/Cite&gt;&lt;/EndNote&gt;</w:instrText>
      </w:r>
      <w:r>
        <w:rPr>
          <w:b w:val="0"/>
          <w:bCs w:val="0"/>
          <w:i/>
          <w:color w:val="000000"/>
        </w:rPr>
        <w:fldChar w:fldCharType="separate"/>
      </w:r>
      <w:r>
        <w:rPr>
          <w:b w:val="0"/>
          <w:bCs w:val="0"/>
          <w:i/>
          <w:noProof/>
          <w:color w:val="000000"/>
        </w:rPr>
        <w:t>(Bangor et al., 2009)</w:t>
      </w:r>
      <w:r>
        <w:rPr>
          <w:b w:val="0"/>
          <w:bCs w:val="0"/>
          <w:i/>
          <w:color w:val="000000"/>
        </w:rPr>
        <w:fldChar w:fldCharType="end"/>
      </w:r>
    </w:p>
    <w:p w14:paraId="3C5A7597" w14:textId="7175325D" w:rsidR="00494CD8" w:rsidRPr="00151066" w:rsidRDefault="00494CD8" w:rsidP="00151066"/>
    <w:p w14:paraId="341087F7" w14:textId="46F34D6A" w:rsidR="002E7F5E" w:rsidRDefault="00AD326F" w:rsidP="00EF2931">
      <w:pPr>
        <w:pStyle w:val="berschrift1"/>
      </w:pPr>
      <w:bookmarkStart w:id="149" w:name="_Toc84274731"/>
      <w:bookmarkStart w:id="150" w:name="_Toc84706473"/>
      <w:r>
        <w:lastRenderedPageBreak/>
        <w:t>Conclusion and Outlook</w:t>
      </w:r>
      <w:bookmarkEnd w:id="149"/>
      <w:bookmarkEnd w:id="150"/>
      <w:r>
        <w:t xml:space="preserve"> </w:t>
      </w:r>
    </w:p>
    <w:p w14:paraId="4E246F91" w14:textId="0DEB524E" w:rsidR="00E841B0" w:rsidRPr="00E841B0" w:rsidRDefault="00E841B0" w:rsidP="00E841B0">
      <w:pPr>
        <w:pStyle w:val="TEXT"/>
      </w:pPr>
      <w:r>
        <w:t xml:space="preserve">In this section, I will discuss the overall progress and results of the research questions that have been realized inside this thesis. Afterwards, I will talk about the future work and additional functionalities and improvements, that can be undertaken within the implementation of the monitoring tool. </w:t>
      </w:r>
    </w:p>
    <w:p w14:paraId="793CED83" w14:textId="17C12127" w:rsidR="002E7F5E" w:rsidRDefault="00AD326F">
      <w:pPr>
        <w:pStyle w:val="berschrift2"/>
        <w:jc w:val="both"/>
        <w:rPr>
          <w:color w:val="0D0D0D"/>
        </w:rPr>
      </w:pPr>
      <w:bookmarkStart w:id="151" w:name="_Toc84274732"/>
      <w:bookmarkStart w:id="152" w:name="_Toc84706474"/>
      <w:r>
        <w:rPr>
          <w:color w:val="0D0D0D"/>
        </w:rPr>
        <w:t>Results and Discussion</w:t>
      </w:r>
      <w:bookmarkEnd w:id="151"/>
      <w:bookmarkEnd w:id="152"/>
    </w:p>
    <w:p w14:paraId="67218C17" w14:textId="45720865" w:rsidR="00E841B0" w:rsidRDefault="00E841B0" w:rsidP="00EF2931">
      <w:pPr>
        <w:pStyle w:val="TEXT"/>
      </w:pPr>
      <w:r>
        <w:t>As stated in the beginning, 3 different research questions</w:t>
      </w:r>
      <w:r w:rsidR="00EF2931">
        <w:t xml:space="preserve"> have been created and researched within this thesis</w:t>
      </w:r>
      <w:r>
        <w:t xml:space="preserve">. These are: </w:t>
      </w:r>
    </w:p>
    <w:p w14:paraId="02BDDB7C" w14:textId="0E46C205" w:rsidR="00E841B0" w:rsidRPr="00E841B0" w:rsidRDefault="00E841B0" w:rsidP="00E841B0">
      <w:pPr>
        <w:pStyle w:val="Listenabsatz"/>
        <w:numPr>
          <w:ilvl w:val="0"/>
          <w:numId w:val="1"/>
        </w:numPr>
        <w:pBdr>
          <w:top w:val="nil"/>
          <w:left w:val="nil"/>
          <w:bottom w:val="nil"/>
          <w:right w:val="nil"/>
          <w:between w:val="nil"/>
        </w:pBdr>
        <w:spacing w:after="0" w:line="240" w:lineRule="auto"/>
        <w:jc w:val="both"/>
        <w:rPr>
          <w:rFonts w:ascii="Times New Roman" w:eastAsia="Times New Roman" w:hAnsi="Times New Roman" w:cs="Times New Roman"/>
          <w:i/>
          <w:color w:val="000000"/>
          <w:sz w:val="23"/>
          <w:szCs w:val="23"/>
        </w:rPr>
      </w:pPr>
      <w:r w:rsidRPr="00E841B0">
        <w:rPr>
          <w:rFonts w:ascii="Times New Roman" w:eastAsia="Times New Roman" w:hAnsi="Times New Roman" w:cs="Times New Roman"/>
          <w:b/>
          <w:color w:val="000000"/>
          <w:sz w:val="24"/>
          <w:szCs w:val="24"/>
        </w:rPr>
        <w:t>Research Question 1:</w:t>
      </w:r>
      <w:r w:rsidRPr="00E841B0">
        <w:rPr>
          <w:rFonts w:ascii="Times New Roman" w:eastAsia="Times New Roman" w:hAnsi="Times New Roman" w:cs="Times New Roman"/>
          <w:b/>
          <w:color w:val="000000"/>
          <w:sz w:val="32"/>
          <w:szCs w:val="32"/>
        </w:rPr>
        <w:t xml:space="preserve"> </w:t>
      </w:r>
      <w:r w:rsidRPr="00E841B0">
        <w:rPr>
          <w:rFonts w:ascii="Times New Roman" w:eastAsia="Times New Roman" w:hAnsi="Times New Roman" w:cs="Times New Roman"/>
          <w:i/>
          <w:color w:val="000000"/>
          <w:sz w:val="24"/>
          <w:szCs w:val="24"/>
        </w:rPr>
        <w:t xml:space="preserve">What are the technical requirements for a Monitoring Tool in an e-learning environment? </w:t>
      </w:r>
    </w:p>
    <w:p w14:paraId="4B8DF4DC" w14:textId="77777777" w:rsidR="00E841B0" w:rsidRPr="00E841B0" w:rsidRDefault="00E841B0" w:rsidP="00E841B0">
      <w:pPr>
        <w:pStyle w:val="Listenabsatz"/>
        <w:pBdr>
          <w:top w:val="nil"/>
          <w:left w:val="nil"/>
          <w:bottom w:val="nil"/>
          <w:right w:val="nil"/>
          <w:between w:val="nil"/>
        </w:pBdr>
        <w:spacing w:after="0" w:line="240" w:lineRule="auto"/>
        <w:ind w:left="1068"/>
        <w:jc w:val="both"/>
        <w:rPr>
          <w:rFonts w:ascii="Times New Roman" w:eastAsia="Times New Roman" w:hAnsi="Times New Roman" w:cs="Times New Roman"/>
          <w:i/>
          <w:color w:val="000000"/>
          <w:sz w:val="23"/>
          <w:szCs w:val="23"/>
        </w:rPr>
      </w:pPr>
    </w:p>
    <w:p w14:paraId="17421A8C" w14:textId="15D5B461" w:rsidR="00E841B0" w:rsidRPr="00E841B0" w:rsidRDefault="00E841B0" w:rsidP="00E841B0">
      <w:pPr>
        <w:pStyle w:val="Listenabsatz"/>
        <w:numPr>
          <w:ilvl w:val="0"/>
          <w:numId w:val="1"/>
        </w:num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sidRPr="00E841B0">
        <w:rPr>
          <w:rFonts w:ascii="Times New Roman" w:eastAsia="Times New Roman" w:hAnsi="Times New Roman" w:cs="Times New Roman"/>
          <w:b/>
          <w:color w:val="000000"/>
          <w:sz w:val="24"/>
          <w:szCs w:val="24"/>
        </w:rPr>
        <w:t xml:space="preserve">Research Question 2: </w:t>
      </w:r>
      <w:r w:rsidRPr="00E841B0">
        <w:rPr>
          <w:rFonts w:ascii="Times New Roman" w:eastAsia="Times New Roman" w:hAnsi="Times New Roman" w:cs="Times New Roman"/>
          <w:color w:val="000000"/>
          <w:sz w:val="24"/>
          <w:szCs w:val="24"/>
        </w:rPr>
        <w:t xml:space="preserve">How can the elicited requirements for a Monitoring Tool in an e-learning environment be implemented? </w:t>
      </w:r>
    </w:p>
    <w:p w14:paraId="743102B7" w14:textId="77777777" w:rsidR="00E841B0" w:rsidRPr="00E841B0" w:rsidRDefault="00E841B0" w:rsidP="00E841B0">
      <w:pPr>
        <w:pStyle w:val="Listenabsatz"/>
        <w:pBdr>
          <w:top w:val="nil"/>
          <w:left w:val="nil"/>
          <w:bottom w:val="nil"/>
          <w:right w:val="nil"/>
          <w:between w:val="nil"/>
        </w:pBdr>
        <w:spacing w:before="240" w:after="240" w:line="240" w:lineRule="auto"/>
        <w:ind w:left="1068"/>
        <w:jc w:val="both"/>
        <w:rPr>
          <w:rFonts w:ascii="Times New Roman" w:eastAsia="Times New Roman" w:hAnsi="Times New Roman" w:cs="Times New Roman"/>
          <w:color w:val="000000"/>
          <w:sz w:val="24"/>
          <w:szCs w:val="24"/>
        </w:rPr>
      </w:pPr>
    </w:p>
    <w:p w14:paraId="568EA8E8" w14:textId="42F70036" w:rsidR="00E841B0" w:rsidRPr="00E841B0" w:rsidRDefault="00E841B0" w:rsidP="00E841B0">
      <w:pPr>
        <w:pStyle w:val="Listenabsatz"/>
        <w:numPr>
          <w:ilvl w:val="0"/>
          <w:numId w:val="1"/>
        </w:numPr>
        <w:pBdr>
          <w:top w:val="nil"/>
          <w:left w:val="nil"/>
          <w:bottom w:val="nil"/>
          <w:right w:val="nil"/>
          <w:between w:val="nil"/>
        </w:pBdr>
        <w:spacing w:before="240" w:after="240" w:line="240" w:lineRule="auto"/>
        <w:jc w:val="both"/>
        <w:rPr>
          <w:rFonts w:ascii="Times New Roman" w:eastAsia="Times New Roman" w:hAnsi="Times New Roman" w:cs="Times New Roman"/>
          <w:color w:val="000000"/>
          <w:sz w:val="24"/>
          <w:szCs w:val="24"/>
        </w:rPr>
      </w:pPr>
      <w:r w:rsidRPr="00E841B0">
        <w:rPr>
          <w:rFonts w:ascii="Times New Roman" w:eastAsia="Times New Roman" w:hAnsi="Times New Roman" w:cs="Times New Roman"/>
          <w:b/>
          <w:color w:val="000000"/>
          <w:sz w:val="24"/>
          <w:szCs w:val="24"/>
        </w:rPr>
        <w:t xml:space="preserve">Research Question 3: </w:t>
      </w:r>
      <w:r w:rsidRPr="00E841B0">
        <w:rPr>
          <w:rFonts w:ascii="Times New Roman" w:eastAsia="Times New Roman" w:hAnsi="Times New Roman" w:cs="Times New Roman"/>
          <w:color w:val="000000"/>
          <w:sz w:val="24"/>
          <w:szCs w:val="24"/>
        </w:rPr>
        <w:t xml:space="preserve">How much does the developed Monitoring Tool fulfill the technical requirements? </w:t>
      </w:r>
    </w:p>
    <w:p w14:paraId="3125445E" w14:textId="400FCAFE" w:rsidR="00E841B0" w:rsidRDefault="00E841B0" w:rsidP="00E841B0">
      <w:pPr>
        <w:pStyle w:val="TEXT"/>
      </w:pPr>
      <w:r>
        <w:t xml:space="preserve">In the first research question, I have conducted a literature review based on the methodology of Brocke et al. </w:t>
      </w:r>
      <w:r w:rsidR="00DD2306">
        <w:fldChar w:fldCharType="begin"/>
      </w:r>
      <w:r w:rsidR="00DD2306">
        <w:instrText xml:space="preserve"> ADDIN EN.CITE &lt;EndNote&gt;&lt;Cite ExcludeAuth="1"&gt;&lt;Author&gt;Brocke&lt;/Author&gt;&lt;Year&gt;2009&lt;/Year&gt;&lt;RecNum&gt;28&lt;/RecNum&gt;&lt;DisplayText&gt;(2009)&lt;/DisplayText&gt;&lt;record&gt;&lt;rec-number&gt;28&lt;/rec-number&gt;&lt;foreign-keys&gt;&lt;key app="EN" db-id="rt9ev2zxe50fxpesrtnvzwrk5zsdpaweetzw" timestamp="1630596234"&gt;28&lt;/key&gt;&lt;/foreign-keys&gt;&lt;ref-type name="Journal Article"&gt;17&lt;/ref-type&gt;&lt;contributors&gt;&lt;authors&gt;&lt;author&gt;Brocke, Jan vom&lt;/author&gt;&lt;author&gt;Simons, Alexander&lt;/author&gt;&lt;author&gt;Niehaves, Bjoern&lt;/author&gt;&lt;author&gt;Niehaves, Bjorn&lt;/author&gt;&lt;author&gt;Reimer, Kai&lt;/author&gt;&lt;author&gt;Plattfaut, Ralf&lt;/author&gt;&lt;author&gt;Cleven, Anne&lt;/author&gt;&lt;/authors&gt;&lt;/contributors&gt;&lt;titles&gt;&lt;title&gt;Reconstructing the giant: On the importance of rigour in documenting the literature search process&lt;/title&gt;&lt;/titles&gt;&lt;dates&gt;&lt;year&gt;2009&lt;/year&gt;&lt;/dates&gt;&lt;urls&gt;&lt;/urls&gt;&lt;/record&gt;&lt;/Cite&gt;&lt;/EndNote&gt;</w:instrText>
      </w:r>
      <w:r w:rsidR="00DD2306">
        <w:fldChar w:fldCharType="separate"/>
      </w:r>
      <w:r w:rsidR="00DD2306">
        <w:rPr>
          <w:noProof/>
        </w:rPr>
        <w:t>(2009)</w:t>
      </w:r>
      <w:r w:rsidR="00DD2306">
        <w:fldChar w:fldCharType="end"/>
      </w:r>
      <w:r w:rsidR="00DD2306">
        <w:t xml:space="preserve"> </w:t>
      </w:r>
      <w:r>
        <w:t>about the technical requirements of a student performance monitoring tool. The results of the literature review have been combined with analy</w:t>
      </w:r>
      <w:r w:rsidR="00316E7C">
        <w:t>se</w:t>
      </w:r>
      <w:r>
        <w:t xml:space="preserve">s of existing solutions. After gathering all requirements, the requirements have been tailored for the needs of the SAP UCC. Most of the authors and researchers within the literature review focused on requirements </w:t>
      </w:r>
      <w:r w:rsidR="00316E7C">
        <w:t>that</w:t>
      </w:r>
      <w:r>
        <w:t xml:space="preserve"> are </w:t>
      </w:r>
      <w:r w:rsidR="00104C03">
        <w:t xml:space="preserve">more </w:t>
      </w:r>
      <w:r>
        <w:t>general</w:t>
      </w:r>
      <w:r w:rsidR="00316E7C">
        <w:t>-</w:t>
      </w:r>
      <w:r w:rsidR="00104C03">
        <w:t>based requirements</w:t>
      </w:r>
      <w:r>
        <w:t xml:space="preserve">, and not categorized into technical requirements. The challenge hereby was to elicit the technical requirements from </w:t>
      </w:r>
      <w:r w:rsidR="00316E7C">
        <w:t xml:space="preserve">the </w:t>
      </w:r>
      <w:r>
        <w:t xml:space="preserve">literature. </w:t>
      </w:r>
    </w:p>
    <w:p w14:paraId="583251C1" w14:textId="68B824BE" w:rsidR="00D00740" w:rsidRDefault="00D00740" w:rsidP="00D00740">
      <w:pPr>
        <w:pStyle w:val="TEXT"/>
      </w:pPr>
      <w:r>
        <w:t>After the requirements elicitation</w:t>
      </w:r>
      <w:r w:rsidR="00316E7C">
        <w:t>,</w:t>
      </w:r>
      <w:r>
        <w:t xml:space="preserve"> I have implemented the monitoring tool within the case studies, that were assigned to me, whereas Henryk Mustroph </w:t>
      </w:r>
      <w:r w:rsidR="00316E7C">
        <w:t>implemented</w:t>
      </w:r>
      <w:r>
        <w:t xml:space="preserve"> his assigned case studies. For the implementation methodology, we decided to use Scrum with an additional Kanban board. Therefore we had sprint planning meetings and sprint retro perspective meetings, which added value for the implementation and review of the monitoring tool. It also increased the interaction and communication within the implementation process. It is important to note that Mr. Mustroph is hereby working on his thesis </w:t>
      </w:r>
      <w:r w:rsidR="00316E7C">
        <w:t>from</w:t>
      </w:r>
      <w:r>
        <w:t xml:space="preserve"> another perspective on the monitoring tool. The technology that we used was the SAPUI5 framework for the frontend, where we implemented </w:t>
      </w:r>
      <w:r w:rsidR="00316E7C">
        <w:t>XML</w:t>
      </w:r>
      <w:r>
        <w:t xml:space="preserve"> and javascript code on the SapWebIDE. For the backend, we used the ABAP language within the SAP GUI (LOGON). The two components </w:t>
      </w:r>
      <w:r w:rsidR="00316E7C">
        <w:t xml:space="preserve">are </w:t>
      </w:r>
      <w:r>
        <w:t xml:space="preserve">communicated via the REST interface. The monitoring tool has been implemented for two different views. On the one hand, the lecturer’s perspective, which has its own UI and other restrictions, and on the other hand, the student’s view. </w:t>
      </w:r>
    </w:p>
    <w:p w14:paraId="1AC2BA4C" w14:textId="4658E5B1" w:rsidR="00316E7C" w:rsidRPr="00316E7C" w:rsidRDefault="00316E7C" w:rsidP="00D033C1">
      <w:pPr>
        <w:pStyle w:val="TEXT"/>
      </w:pPr>
      <w:r>
        <w:t xml:space="preserve">After the implementation of the monitoring tool, the evaluation process has been conducted. Hereby it is important to mention that Mr. Mustroph did his own evaluation based on the lecturer's perspective and didactical aspects of the monitoring tool, whereas I did the evaluation based on the technical aspects and usability of the monitoring tool. Therefore I created a SUS evaluation methodology, which basically is a predefined evaluation formula with questions based on the user experience on the evaluated system. The participants in the evaluation process of the monitoring tool were not restricted on their course of study, the only restriction was that </w:t>
      </w:r>
      <w:r>
        <w:lastRenderedPageBreak/>
        <w:t>the participants are currently students in universities. Before the participants examine the monitoring tool and answer the evaluation formula, I created a presentation within a video, where I explain the overall motivation and methodology of the evaluation process. Thereby information like the SAP UCC, the case studies, and the digital transformation process were given. The outcome result of the evaluation wa</w:t>
      </w:r>
      <w:r w:rsidR="00D033C1">
        <w:t xml:space="preserve">s 77,75, which is a value between good and excellent. The conclusion hereby is that the monitoring tool has good usability, but still can be improved. </w:t>
      </w:r>
    </w:p>
    <w:p w14:paraId="3170B22D" w14:textId="7E34BCCC" w:rsidR="002E7F5E" w:rsidRDefault="00AD326F">
      <w:pPr>
        <w:pStyle w:val="berschrift2"/>
        <w:jc w:val="both"/>
        <w:rPr>
          <w:color w:val="0D0D0D"/>
        </w:rPr>
      </w:pPr>
      <w:bookmarkStart w:id="153" w:name="_Toc84274733"/>
      <w:bookmarkStart w:id="154" w:name="_Toc84706475"/>
      <w:r>
        <w:rPr>
          <w:color w:val="0D0D0D"/>
        </w:rPr>
        <w:t>Future Work</w:t>
      </w:r>
      <w:bookmarkEnd w:id="153"/>
      <w:bookmarkEnd w:id="154"/>
    </w:p>
    <w:p w14:paraId="38D38379" w14:textId="16A801C7" w:rsidR="00D033C1" w:rsidRDefault="00D033C1" w:rsidP="00D033C1">
      <w:pPr>
        <w:pStyle w:val="TEXT"/>
      </w:pPr>
      <w:r>
        <w:t xml:space="preserve">In this chapter, I will talk about the possible changes and future works on the monitoring tool. First, it is important to mention that the SAP UCC has a total of 5 case studies. Within this thesis and Mr. Mustrophs thesis the case studies Materials Management, Production Planning, Enterprise Asset Management, Finance &amp; Controlling got implemented and integrated into the monitoring tool. This means that there exists one case study from the SAP UCC, which is not integrated into the monitoring tool. Hereby the case study is Sales &amp; Distribution. This can still be integrated into the monitoring tool without further changes. Another aspect of improvement is within the comment functionalities. Hereby the monitoring tool can be improved with push notifications, which means that the comments and messages should be sent in real-time, and give a small notification to the corresponding user if a new comment gets send to him/her. </w:t>
      </w:r>
    </w:p>
    <w:p w14:paraId="0388B41E" w14:textId="77777777" w:rsidR="00EF2931" w:rsidRDefault="00EF2931" w:rsidP="00EF2931"/>
    <w:p w14:paraId="4B703E4A" w14:textId="7209F854" w:rsidR="002E7F5E" w:rsidRDefault="00AD326F" w:rsidP="00EF2931">
      <w:pPr>
        <w:pStyle w:val="berschrift1"/>
      </w:pPr>
      <w:bookmarkStart w:id="155" w:name="_Toc84274734"/>
      <w:bookmarkStart w:id="156" w:name="_Toc84706476"/>
      <w:r>
        <w:lastRenderedPageBreak/>
        <w:t>Bibliography</w:t>
      </w:r>
      <w:bookmarkEnd w:id="155"/>
      <w:bookmarkEnd w:id="156"/>
      <w:r>
        <w:t xml:space="preserve"> </w:t>
      </w:r>
    </w:p>
    <w:p w14:paraId="5D58723F" w14:textId="77777777" w:rsidR="002E7F5E" w:rsidRPr="00620E4E" w:rsidRDefault="00AD326F" w:rsidP="00620E4E">
      <w:pPr>
        <w:pStyle w:val="TEXT"/>
      </w:pPr>
      <w:r w:rsidRPr="00620E4E">
        <w:t xml:space="preserve">Adams, N. E. (2015). Bloom’s taxonomy of cognitive learning objectives. Journal of the Medical Library Association: JMLA, 103(3), 152. </w:t>
      </w:r>
    </w:p>
    <w:p w14:paraId="2523BBFF" w14:textId="77777777" w:rsidR="002E7F5E" w:rsidRPr="00620E4E" w:rsidRDefault="00AD326F" w:rsidP="00620E4E">
      <w:pPr>
        <w:pStyle w:val="TEXT"/>
      </w:pPr>
      <w:r w:rsidRPr="00620E4E">
        <w:t xml:space="preserve">Alowayr, A., &amp; Badii, A. (2014). Review of monitoring tools for e-learning platforms. arXiv preprint arXiv:1407.2437. </w:t>
      </w:r>
    </w:p>
    <w:p w14:paraId="66EFE8B2" w14:textId="77777777" w:rsidR="002E7F5E" w:rsidRPr="00D00740" w:rsidRDefault="00AD326F" w:rsidP="00620E4E">
      <w:pPr>
        <w:pStyle w:val="TEXT"/>
        <w:rPr>
          <w:lang w:val="de-DE"/>
        </w:rPr>
      </w:pPr>
      <w:r w:rsidRPr="00D00740">
        <w:rPr>
          <w:lang w:val="de-DE"/>
        </w:rPr>
        <w:t>Baumgartner, P., Häfele, H., &amp; Maier-Häfele, K. (2002). E-Learning Standards aus didaktischer Perspektive: na.</w:t>
      </w:r>
    </w:p>
    <w:p w14:paraId="1CBEE44F" w14:textId="77777777" w:rsidR="002E7F5E" w:rsidRPr="00620E4E" w:rsidRDefault="00AD326F" w:rsidP="00620E4E">
      <w:pPr>
        <w:pStyle w:val="TEXT"/>
      </w:pPr>
      <w:r w:rsidRPr="00620E4E">
        <w:t xml:space="preserve">Brocke, J. v., Simons, A., Niehaves, B., Niehaves, B., Reimer, K., Plattfaut, R., &amp; Cleven, A. (2009). Reconstructing the giant: On the importance of rigour in documenting the literature search process. </w:t>
      </w:r>
    </w:p>
    <w:p w14:paraId="624976E6" w14:textId="77777777" w:rsidR="002E7F5E" w:rsidRPr="00620E4E" w:rsidRDefault="00AD326F" w:rsidP="00620E4E">
      <w:pPr>
        <w:pStyle w:val="TEXT"/>
      </w:pPr>
      <w:r w:rsidRPr="00620E4E">
        <w:t xml:space="preserve">Glossary, E. (2015). Curriculum. Retrieved from </w:t>
      </w:r>
      <w:hyperlink r:id="rId64">
        <w:r w:rsidRPr="00620E4E">
          <w:t>https://www.edglossary.org/curriculum/</w:t>
        </w:r>
      </w:hyperlink>
    </w:p>
    <w:p w14:paraId="37634B58" w14:textId="77777777" w:rsidR="002E7F5E" w:rsidRPr="00620E4E" w:rsidRDefault="00AD326F" w:rsidP="00620E4E">
      <w:pPr>
        <w:pStyle w:val="TEXT"/>
      </w:pPr>
      <w:r w:rsidRPr="00620E4E">
        <w:t xml:space="preserve">Graf, S. (2007). Adaptivity in learning management systems focussing on learning styles. </w:t>
      </w:r>
    </w:p>
    <w:p w14:paraId="774E371F" w14:textId="77777777" w:rsidR="002E7F5E" w:rsidRPr="00620E4E" w:rsidRDefault="00AD326F" w:rsidP="00620E4E">
      <w:pPr>
        <w:pStyle w:val="TEXT"/>
      </w:pPr>
      <w:r w:rsidRPr="00620E4E">
        <w:t>Lithuania, N. A. O. o. (2016). Monitoring of Education. In.</w:t>
      </w:r>
    </w:p>
    <w:p w14:paraId="0EA59D65" w14:textId="77777777" w:rsidR="002E7F5E" w:rsidRPr="00620E4E" w:rsidRDefault="00AD326F" w:rsidP="00620E4E">
      <w:pPr>
        <w:pStyle w:val="TEXT"/>
      </w:pPr>
      <w:r w:rsidRPr="00620E4E">
        <w:t>Mazza, R., &amp; Milani, C. (2004). Gismo: a graphical interactive student monitoring tool for course management systems. Paper presented at the International Conference on Technology Enhanced Learning, Milan.</w:t>
      </w:r>
    </w:p>
    <w:p w14:paraId="0293EC5C" w14:textId="77777777" w:rsidR="002E7F5E" w:rsidRPr="00620E4E" w:rsidRDefault="00AD326F" w:rsidP="00620E4E">
      <w:pPr>
        <w:pStyle w:val="TEXT"/>
      </w:pPr>
      <w:r w:rsidRPr="00D00740">
        <w:rPr>
          <w:lang w:val="de-DE"/>
        </w:rPr>
        <w:t xml:space="preserve">Müller-Bloch, C., &amp; Kranz, J. (2015). </w:t>
      </w:r>
      <w:r w:rsidRPr="00620E4E">
        <w:t xml:space="preserve">A framework for rigorously identifying research gaps in qualitative literature reviews. </w:t>
      </w:r>
    </w:p>
    <w:p w14:paraId="7FDF2F87" w14:textId="77777777" w:rsidR="002E7F5E" w:rsidRPr="00620E4E" w:rsidRDefault="00AD326F" w:rsidP="00620E4E">
      <w:pPr>
        <w:pStyle w:val="TEXT"/>
      </w:pPr>
      <w:r w:rsidRPr="00620E4E">
        <w:t xml:space="preserve">Radha, R., Mahalakshmi, K., Kumar, V. S., &amp; Saravanakumar, A. (2020). E-Learning during lockdown of Covid-19 pandemic: A global perspective. International journal of control and automation, 13(4), 1088-1099. </w:t>
      </w:r>
    </w:p>
    <w:p w14:paraId="302F5165" w14:textId="77777777" w:rsidR="002E7F5E" w:rsidRPr="00D00740" w:rsidRDefault="00AD326F" w:rsidP="00620E4E">
      <w:pPr>
        <w:pStyle w:val="TEXT"/>
        <w:rPr>
          <w:lang w:val="de-DE"/>
        </w:rPr>
      </w:pPr>
      <w:r w:rsidRPr="00620E4E">
        <w:t xml:space="preserve">Rupp, C., Simon, M., &amp; Hocker, F. (2009). </w:t>
      </w:r>
      <w:r w:rsidRPr="00D00740">
        <w:rPr>
          <w:lang w:val="de-DE"/>
        </w:rPr>
        <w:t xml:space="preserve">Requirements engineering und management. HMD Praxis der Wirtschaftsinformatik, 46(3), 94-103. </w:t>
      </w:r>
    </w:p>
    <w:p w14:paraId="22526A22" w14:textId="77777777" w:rsidR="002E7F5E" w:rsidRPr="00D00740" w:rsidRDefault="00AD326F" w:rsidP="00620E4E">
      <w:pPr>
        <w:pStyle w:val="TEXT"/>
        <w:rPr>
          <w:lang w:val="de-DE"/>
        </w:rPr>
      </w:pPr>
      <w:r w:rsidRPr="00D00740">
        <w:rPr>
          <w:lang w:val="de-DE"/>
        </w:rPr>
        <w:t>Teich, I., Kolbenschlag, W., &amp; Reiners, W. (2008). Der richtige Weg zur Softwareauswahl: Lastenheft, Pflichtenheft, Compliance, Erfolgskontrolle: Springer-Verlag.</w:t>
      </w:r>
    </w:p>
    <w:p w14:paraId="21911848" w14:textId="377EF135" w:rsidR="00552D86" w:rsidRPr="00620E4E" w:rsidRDefault="00AD326F" w:rsidP="00DA7A2C">
      <w:pPr>
        <w:pStyle w:val="TEXT"/>
      </w:pPr>
      <w:r w:rsidRPr="00D00740">
        <w:rPr>
          <w:lang w:val="de-DE"/>
        </w:rPr>
        <w:t xml:space="preserve">Wagner, S., Fernández, D. M., Felderer, M., &amp; Kalinowski, M. (2017). </w:t>
      </w:r>
      <w:r w:rsidRPr="00620E4E">
        <w:t xml:space="preserve">Requirements engineering practice and problems in agile projects: results from an international survey. arXiv preprint arXiv:1703.08360. </w:t>
      </w:r>
    </w:p>
    <w:p w14:paraId="07566F37" w14:textId="77777777" w:rsidR="0058121B" w:rsidRPr="0058121B" w:rsidRDefault="00552D86" w:rsidP="00DA7A2C">
      <w:pPr>
        <w:pStyle w:val="TEXT"/>
        <w:rPr>
          <w:noProof/>
        </w:rPr>
      </w:pPr>
      <w:r w:rsidRPr="00620E4E">
        <w:fldChar w:fldCharType="begin"/>
      </w:r>
      <w:r w:rsidRPr="00170259">
        <w:rPr>
          <w:lang w:val="de-DE"/>
        </w:rPr>
        <w:instrText xml:space="preserve"> ADDIN EN.REFLIST </w:instrText>
      </w:r>
      <w:r w:rsidRPr="00620E4E">
        <w:fldChar w:fldCharType="separate"/>
      </w:r>
      <w:r w:rsidR="0058121B" w:rsidRPr="00624E77">
        <w:rPr>
          <w:noProof/>
          <w:lang w:val="de-DE"/>
        </w:rPr>
        <w:t xml:space="preserve">Bangor, A., Kortum, P., &amp; Miller, J. (2009). </w:t>
      </w:r>
      <w:r w:rsidR="0058121B" w:rsidRPr="0058121B">
        <w:rPr>
          <w:noProof/>
        </w:rPr>
        <w:t xml:space="preserve">Determining what individual SUS scores mean: Adding an adjective rating scale. </w:t>
      </w:r>
      <w:r w:rsidR="0058121B" w:rsidRPr="0058121B">
        <w:rPr>
          <w:i/>
          <w:noProof/>
        </w:rPr>
        <w:t>Journal of usability studies, 4</w:t>
      </w:r>
      <w:r w:rsidR="0058121B" w:rsidRPr="0058121B">
        <w:rPr>
          <w:noProof/>
        </w:rPr>
        <w:t xml:space="preserve">(3), 114-123. </w:t>
      </w:r>
    </w:p>
    <w:p w14:paraId="759F7952" w14:textId="77777777" w:rsidR="0058121B" w:rsidRPr="0058121B" w:rsidRDefault="0058121B" w:rsidP="00DA7A2C">
      <w:pPr>
        <w:pStyle w:val="TEXT"/>
        <w:rPr>
          <w:noProof/>
        </w:rPr>
      </w:pPr>
      <w:r w:rsidRPr="0058121B">
        <w:rPr>
          <w:noProof/>
        </w:rPr>
        <w:t xml:space="preserve">Bass, R. B., Pejcinovic, B., &amp; Grant, J. (2016). </w:t>
      </w:r>
      <w:r w:rsidRPr="0058121B">
        <w:rPr>
          <w:i/>
          <w:noProof/>
        </w:rPr>
        <w:t>Applying Scrum project management in ECE curriculum.</w:t>
      </w:r>
      <w:r w:rsidRPr="0058121B">
        <w:rPr>
          <w:noProof/>
        </w:rPr>
        <w:t xml:space="preserve"> Paper presented at the 2016 IEEE Frontiers in Education Conference (FIE).</w:t>
      </w:r>
    </w:p>
    <w:p w14:paraId="100E7BAE" w14:textId="77777777" w:rsidR="0058121B" w:rsidRPr="0058121B" w:rsidRDefault="0058121B" w:rsidP="00DA7A2C">
      <w:pPr>
        <w:pStyle w:val="TEXT"/>
        <w:rPr>
          <w:noProof/>
        </w:rPr>
      </w:pPr>
      <w:r w:rsidRPr="0058121B">
        <w:rPr>
          <w:noProof/>
        </w:rPr>
        <w:t xml:space="preserve">Beck, K., Beedle, M., Van Bennekum, A., Cockburn, A., Cunningham, W., Fowler, M., . . . Jeffries, R. (2001). Manifesto for agile software development. </w:t>
      </w:r>
    </w:p>
    <w:p w14:paraId="523CD67A" w14:textId="77777777" w:rsidR="0058121B" w:rsidRPr="0058121B" w:rsidRDefault="0058121B" w:rsidP="00DA7A2C">
      <w:pPr>
        <w:pStyle w:val="TEXT"/>
        <w:rPr>
          <w:noProof/>
        </w:rPr>
      </w:pPr>
      <w:r w:rsidRPr="0058121B">
        <w:rPr>
          <w:noProof/>
        </w:rPr>
        <w:lastRenderedPageBreak/>
        <w:t xml:space="preserve">Brocke, J. v., Simons, A., Niehaves, B., Niehaves, B., Reimer, K., Plattfaut, R., &amp; Cleven, A. (2009). Reconstructing the giant: On the importance of rigour in documenting the literature search process. </w:t>
      </w:r>
    </w:p>
    <w:p w14:paraId="02E4145F" w14:textId="77777777" w:rsidR="0058121B" w:rsidRPr="0058121B" w:rsidRDefault="0058121B" w:rsidP="00DA7A2C">
      <w:pPr>
        <w:pStyle w:val="TEXT"/>
        <w:rPr>
          <w:noProof/>
        </w:rPr>
      </w:pPr>
      <w:r w:rsidRPr="0058121B">
        <w:rPr>
          <w:noProof/>
        </w:rPr>
        <w:t xml:space="preserve">Brooke, J. (1996). SUS-A quick and dirty usability scale. </w:t>
      </w:r>
      <w:r w:rsidRPr="0058121B">
        <w:rPr>
          <w:i/>
          <w:noProof/>
        </w:rPr>
        <w:t>Usability evaluation in industry, 189</w:t>
      </w:r>
      <w:r w:rsidRPr="0058121B">
        <w:rPr>
          <w:noProof/>
        </w:rPr>
        <w:t xml:space="preserve">(194), 4-7. </w:t>
      </w:r>
    </w:p>
    <w:p w14:paraId="09444BF5" w14:textId="77777777" w:rsidR="0058121B" w:rsidRPr="0058121B" w:rsidRDefault="0058121B" w:rsidP="00DA7A2C">
      <w:pPr>
        <w:pStyle w:val="TEXT"/>
        <w:rPr>
          <w:noProof/>
        </w:rPr>
      </w:pPr>
      <w:r w:rsidRPr="0058121B">
        <w:rPr>
          <w:noProof/>
        </w:rPr>
        <w:t xml:space="preserve">Cohen, D., Lindvall, M., &amp; Costa, P. (2003). Agile software development. </w:t>
      </w:r>
      <w:r w:rsidRPr="0058121B">
        <w:rPr>
          <w:i/>
          <w:noProof/>
        </w:rPr>
        <w:t>DACS SOAR Report, 11</w:t>
      </w:r>
      <w:r w:rsidRPr="0058121B">
        <w:rPr>
          <w:noProof/>
        </w:rPr>
        <w:t xml:space="preserve">, 2003. </w:t>
      </w:r>
    </w:p>
    <w:p w14:paraId="5157889C" w14:textId="77777777" w:rsidR="0058121B" w:rsidRPr="0058121B" w:rsidRDefault="0058121B" w:rsidP="00DA7A2C">
      <w:pPr>
        <w:pStyle w:val="TEXT"/>
        <w:rPr>
          <w:noProof/>
        </w:rPr>
      </w:pPr>
      <w:r w:rsidRPr="0058121B">
        <w:rPr>
          <w:noProof/>
        </w:rPr>
        <w:t xml:space="preserve">Daif, A. R., &amp; Rizkaa, M. A. (2013). </w:t>
      </w:r>
      <w:r w:rsidRPr="0058121B">
        <w:rPr>
          <w:i/>
          <w:noProof/>
        </w:rPr>
        <w:t>An enhanced model for monitoring learners' performance in a collaborative e-Learning environment.</w:t>
      </w:r>
      <w:r w:rsidRPr="0058121B">
        <w:rPr>
          <w:noProof/>
        </w:rPr>
        <w:t xml:space="preserve"> Paper presented at the 2013 second International Conference on e-Learning and e-Technologies in Education (ICEEE).</w:t>
      </w:r>
    </w:p>
    <w:p w14:paraId="56FC5EFD" w14:textId="77777777" w:rsidR="0058121B" w:rsidRPr="0058121B" w:rsidRDefault="0058121B" w:rsidP="00DA7A2C">
      <w:pPr>
        <w:pStyle w:val="TEXT"/>
        <w:rPr>
          <w:noProof/>
        </w:rPr>
      </w:pPr>
      <w:r w:rsidRPr="00624E77">
        <w:rPr>
          <w:noProof/>
          <w:lang w:val="de-DE"/>
        </w:rPr>
        <w:t xml:space="preserve">Gerard, J., &amp; Katz, S. (2017). SAP S/4 HANA–Implementierungsszenarien. </w:t>
      </w:r>
      <w:r w:rsidRPr="0058121B">
        <w:rPr>
          <w:noProof/>
        </w:rPr>
        <w:t xml:space="preserve">In </w:t>
      </w:r>
      <w:r w:rsidRPr="0058121B">
        <w:rPr>
          <w:i/>
          <w:noProof/>
        </w:rPr>
        <w:t>In-Memory-Datenbank SAP HANA</w:t>
      </w:r>
      <w:r w:rsidRPr="0058121B">
        <w:rPr>
          <w:noProof/>
        </w:rPr>
        <w:t xml:space="preserve"> (pp. 61-105): Springer.</w:t>
      </w:r>
    </w:p>
    <w:p w14:paraId="47208504" w14:textId="77777777" w:rsidR="0058121B" w:rsidRPr="0058121B" w:rsidRDefault="0058121B" w:rsidP="00DA7A2C">
      <w:pPr>
        <w:pStyle w:val="TEXT"/>
        <w:rPr>
          <w:noProof/>
        </w:rPr>
      </w:pPr>
      <w:r w:rsidRPr="0058121B">
        <w:rPr>
          <w:noProof/>
        </w:rPr>
        <w:t xml:space="preserve">Kaya, A., Ozturk, R., &amp; Gumussoy, C. A. (2019). Usability measurement of mobile applications with system usability scale (SUS). In </w:t>
      </w:r>
      <w:r w:rsidRPr="0058121B">
        <w:rPr>
          <w:i/>
          <w:noProof/>
        </w:rPr>
        <w:t>Industrial engineering in the big data era</w:t>
      </w:r>
      <w:r w:rsidRPr="0058121B">
        <w:rPr>
          <w:noProof/>
        </w:rPr>
        <w:t xml:space="preserve"> (pp. 389-400): Springer.</w:t>
      </w:r>
    </w:p>
    <w:p w14:paraId="09EBAA3D" w14:textId="77777777" w:rsidR="0058121B" w:rsidRPr="0058121B" w:rsidRDefault="0058121B" w:rsidP="00DA7A2C">
      <w:pPr>
        <w:pStyle w:val="TEXT"/>
        <w:rPr>
          <w:noProof/>
        </w:rPr>
      </w:pPr>
      <w:r w:rsidRPr="0058121B">
        <w:rPr>
          <w:noProof/>
        </w:rPr>
        <w:t xml:space="preserve">Meyen, E. L., Aust, R. J., Bui, Y. N., &amp; Isaacson, R. (2002). Assessing and monitoring student progress in an e-learning personnel preparation environment. </w:t>
      </w:r>
      <w:r w:rsidRPr="0058121B">
        <w:rPr>
          <w:i/>
          <w:noProof/>
        </w:rPr>
        <w:t>Teacher education and special education, 25</w:t>
      </w:r>
      <w:r w:rsidRPr="0058121B">
        <w:rPr>
          <w:noProof/>
        </w:rPr>
        <w:t xml:space="preserve">(2), 187-198. </w:t>
      </w:r>
    </w:p>
    <w:p w14:paraId="45581963" w14:textId="77777777" w:rsidR="0058121B" w:rsidRPr="0058121B" w:rsidRDefault="0058121B" w:rsidP="00DA7A2C">
      <w:pPr>
        <w:pStyle w:val="TEXT"/>
        <w:rPr>
          <w:noProof/>
        </w:rPr>
      </w:pPr>
      <w:r w:rsidRPr="0058121B">
        <w:rPr>
          <w:noProof/>
        </w:rPr>
        <w:t xml:space="preserve">Mircea, E. (2019). Project management using Agile frameworks. </w:t>
      </w:r>
      <w:r w:rsidRPr="0058121B">
        <w:rPr>
          <w:i/>
          <w:noProof/>
        </w:rPr>
        <w:t>Academy of Economic Studies. Economy Informatics, 19</w:t>
      </w:r>
      <w:r w:rsidRPr="0058121B">
        <w:rPr>
          <w:noProof/>
        </w:rPr>
        <w:t xml:space="preserve">(1), 34-44. </w:t>
      </w:r>
    </w:p>
    <w:p w14:paraId="32C99089" w14:textId="0D05B828" w:rsidR="0058121B" w:rsidRPr="0058121B" w:rsidRDefault="0058121B" w:rsidP="00DA7A2C">
      <w:pPr>
        <w:pStyle w:val="TEXT"/>
        <w:rPr>
          <w:noProof/>
        </w:rPr>
      </w:pPr>
      <w:r w:rsidRPr="0058121B">
        <w:rPr>
          <w:noProof/>
        </w:rPr>
        <w:t xml:space="preserve">quanto-solutions (Producer). (2021). SAP Fiori und Micro Frontends. Retrieved from </w:t>
      </w:r>
      <w:hyperlink r:id="rId65" w:history="1">
        <w:r w:rsidRPr="0058121B">
          <w:rPr>
            <w:rStyle w:val="Hyperlink"/>
            <w:noProof/>
          </w:rPr>
          <w:t>https://quanto-solutions.de/sap-fiori-und-micro-frontends/</w:t>
        </w:r>
      </w:hyperlink>
    </w:p>
    <w:p w14:paraId="10E79FA4" w14:textId="77777777" w:rsidR="0058121B" w:rsidRPr="0058121B" w:rsidRDefault="0058121B" w:rsidP="00DA7A2C">
      <w:pPr>
        <w:pStyle w:val="TEXT"/>
        <w:rPr>
          <w:noProof/>
        </w:rPr>
      </w:pPr>
      <w:r w:rsidRPr="0058121B">
        <w:rPr>
          <w:noProof/>
        </w:rPr>
        <w:t xml:space="preserve">Röder, H. (2012). </w:t>
      </w:r>
      <w:r w:rsidRPr="0058121B">
        <w:rPr>
          <w:i/>
          <w:noProof/>
        </w:rPr>
        <w:t>Specifying usability features with patterns and templates.</w:t>
      </w:r>
      <w:r w:rsidRPr="0058121B">
        <w:rPr>
          <w:noProof/>
        </w:rPr>
        <w:t xml:space="preserve"> Paper presented at the 2012 First International Workshop on Usability and Accessibility Focused Requirements Engineering (UsARE).</w:t>
      </w:r>
    </w:p>
    <w:p w14:paraId="649062A8" w14:textId="75C9834C" w:rsidR="0058121B" w:rsidRPr="0058121B" w:rsidRDefault="0058121B" w:rsidP="00DA7A2C">
      <w:pPr>
        <w:pStyle w:val="TEXT"/>
        <w:rPr>
          <w:noProof/>
        </w:rPr>
      </w:pPr>
      <w:r w:rsidRPr="0058121B">
        <w:rPr>
          <w:noProof/>
        </w:rPr>
        <w:t xml:space="preserve">Software, M. G. (Producer). (2021). Mountain Goat Software. </w:t>
      </w:r>
      <w:r w:rsidRPr="0058121B">
        <w:rPr>
          <w:i/>
          <w:noProof/>
        </w:rPr>
        <w:t>Mountain Goat Software</w:t>
      </w:r>
      <w:r w:rsidRPr="0058121B">
        <w:rPr>
          <w:noProof/>
        </w:rPr>
        <w:t xml:space="preserve">. Retrieved from </w:t>
      </w:r>
      <w:hyperlink r:id="rId66" w:history="1">
        <w:r w:rsidRPr="0058121B">
          <w:rPr>
            <w:rStyle w:val="Hyperlink"/>
            <w:noProof/>
          </w:rPr>
          <w:t>https://www.mountaingoatsoftware.com/agile/scrum/resources/overview</w:t>
        </w:r>
      </w:hyperlink>
    </w:p>
    <w:p w14:paraId="14A2F7EA" w14:textId="1352E9D9" w:rsidR="0058121B" w:rsidRPr="0058121B" w:rsidRDefault="0058121B" w:rsidP="00DA7A2C">
      <w:pPr>
        <w:pStyle w:val="TEXT"/>
        <w:rPr>
          <w:noProof/>
        </w:rPr>
      </w:pPr>
      <w:r w:rsidRPr="0058121B">
        <w:rPr>
          <w:noProof/>
        </w:rPr>
        <w:t xml:space="preserve">UCC, S. (Producer). The Digital Transformation of Global Bike. </w:t>
      </w:r>
      <w:r w:rsidRPr="0058121B">
        <w:rPr>
          <w:i/>
          <w:noProof/>
        </w:rPr>
        <w:t>The Digital Transformation of Global Bike</w:t>
      </w:r>
      <w:r w:rsidRPr="0058121B">
        <w:rPr>
          <w:noProof/>
        </w:rPr>
        <w:t xml:space="preserve">. Retrieved from </w:t>
      </w:r>
      <w:hyperlink r:id="rId67" w:anchor="/home" w:history="1">
        <w:r w:rsidRPr="0058121B">
          <w:rPr>
            <w:rStyle w:val="Hyperlink"/>
            <w:noProof/>
          </w:rPr>
          <w:t>http://i04lp1.informatik.tu-muenchen.de/dtcurriculum/index.html?sap-client=101&amp;sap-language=DE#/home</w:t>
        </w:r>
      </w:hyperlink>
    </w:p>
    <w:p w14:paraId="62954A8D" w14:textId="77777777" w:rsidR="0058121B" w:rsidRPr="0058121B" w:rsidRDefault="0058121B" w:rsidP="00DA7A2C">
      <w:pPr>
        <w:pStyle w:val="TEXT"/>
        <w:rPr>
          <w:noProof/>
        </w:rPr>
      </w:pPr>
      <w:r w:rsidRPr="0058121B">
        <w:rPr>
          <w:noProof/>
        </w:rPr>
        <w:t xml:space="preserve">Zhou, W., Li, L., Luo, M., &amp; Chou, W. (2014). </w:t>
      </w:r>
      <w:r w:rsidRPr="0058121B">
        <w:rPr>
          <w:i/>
          <w:noProof/>
        </w:rPr>
        <w:t>REST API design patterns for SDN northbound API.</w:t>
      </w:r>
      <w:r w:rsidRPr="0058121B">
        <w:rPr>
          <w:noProof/>
        </w:rPr>
        <w:t xml:space="preserve"> Paper presented at the 2014 28th international conference on advanced information networking and applications workshops.</w:t>
      </w:r>
    </w:p>
    <w:p w14:paraId="16DCD937" w14:textId="4B0D918A" w:rsidR="001F36E8" w:rsidRDefault="00552D86" w:rsidP="00DA7A2C">
      <w:pPr>
        <w:pStyle w:val="TEXT"/>
      </w:pPr>
      <w:r w:rsidRPr="00620E4E">
        <w:fldChar w:fldCharType="end"/>
      </w:r>
    </w:p>
    <w:p w14:paraId="31C62D31" w14:textId="179F45F9" w:rsidR="001F36E8" w:rsidRPr="001F36E8" w:rsidRDefault="001F36E8" w:rsidP="00170259">
      <w:pPr>
        <w:pStyle w:val="berschriftOwn"/>
      </w:pPr>
      <w:bookmarkStart w:id="157" w:name="_Toc84706477"/>
      <w:r w:rsidRPr="001F36E8">
        <w:lastRenderedPageBreak/>
        <w:t>Appendix</w:t>
      </w:r>
      <w:bookmarkEnd w:id="157"/>
    </w:p>
    <w:p w14:paraId="4DE33FE6" w14:textId="77777777" w:rsidR="001F36E8" w:rsidRPr="001F36E8" w:rsidRDefault="001F36E8" w:rsidP="001F36E8">
      <w:pPr>
        <w:keepNext/>
        <w:keepLines/>
        <w:spacing w:before="480" w:after="120"/>
        <w:rPr>
          <w:rFonts w:ascii="Times New Roman" w:hAnsi="Times New Roman" w:cs="Times New Roman"/>
          <w:b/>
          <w:sz w:val="52"/>
          <w:szCs w:val="52"/>
        </w:rPr>
      </w:pPr>
      <w:bookmarkStart w:id="158" w:name="_Hlk84343813"/>
      <w:r w:rsidRPr="001F36E8">
        <w:rPr>
          <w:rFonts w:ascii="Times New Roman" w:hAnsi="Times New Roman" w:cs="Times New Roman"/>
          <w:b/>
          <w:color w:val="18181C"/>
          <w:sz w:val="52"/>
          <w:szCs w:val="52"/>
        </w:rPr>
        <w:t>Monitoring Tool Evaluation</w:t>
      </w:r>
    </w:p>
    <w:p w14:paraId="22174973" w14:textId="77777777" w:rsidR="001F36E8" w:rsidRPr="001F36E8" w:rsidRDefault="001F36E8" w:rsidP="001F36E8">
      <w:pPr>
        <w:spacing w:before="88" w:line="285" w:lineRule="auto"/>
        <w:ind w:left="575" w:right="509"/>
        <w:rPr>
          <w:rFonts w:ascii="Times New Roman" w:hAnsi="Times New Roman" w:cs="Times New Roman"/>
          <w:sz w:val="21"/>
        </w:rPr>
      </w:pPr>
      <w:r w:rsidRPr="001F36E8">
        <w:rPr>
          <w:rFonts w:ascii="Times New Roman" w:hAnsi="Times New Roman" w:cs="Times New Roman"/>
          <w:noProof/>
        </w:rPr>
        <mc:AlternateContent>
          <mc:Choice Requires="wps">
            <w:drawing>
              <wp:anchor distT="0" distB="0" distL="114300" distR="114300" simplePos="0" relativeHeight="251717632" behindDoc="0" locked="0" layoutInCell="1" allowOverlap="1" wp14:anchorId="07E726B1" wp14:editId="49C40933">
                <wp:simplePos x="0" y="0"/>
                <wp:positionH relativeFrom="margin">
                  <wp:align>center</wp:align>
                </wp:positionH>
                <wp:positionV relativeFrom="paragraph">
                  <wp:posOffset>785495</wp:posOffset>
                </wp:positionV>
                <wp:extent cx="6172200" cy="6350"/>
                <wp:effectExtent l="0" t="0" r="0" b="0"/>
                <wp:wrapNone/>
                <wp:docPr id="847" name="Rechteck 8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72200" cy="6350"/>
                        </a:xfrm>
                        <a:prstGeom prst="rect">
                          <a:avLst/>
                        </a:prstGeom>
                        <a:solidFill>
                          <a:srgbClr val="DADBD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F3C25C" id="Rechteck 847" o:spid="_x0000_s1026" style="position:absolute;margin-left:0;margin-top:61.85pt;width:486pt;height:.5pt;z-index:2517176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" fillcolor="#dadbdf" stroked="f">
                <w10:wrap anchorx="margin"/>
              </v:rect>
            </w:pict>
          </mc:Fallback>
        </mc:AlternateContent>
      </w:r>
      <w:r w:rsidRPr="001F36E8">
        <w:rPr>
          <w:rFonts w:ascii="Times New Roman" w:hAnsi="Times New Roman" w:cs="Times New Roman"/>
          <w:color w:val="18181C"/>
          <w:sz w:val="21"/>
        </w:rPr>
        <w:t xml:space="preserve">This evaluation has the goal to get information about improvements of the monitoring tool, that was implemented as </w:t>
      </w:r>
      <w:r w:rsidRPr="001F36E8">
        <w:rPr>
          <w:rFonts w:ascii="Times New Roman" w:hAnsi="Times New Roman" w:cs="Times New Roman"/>
          <w:color w:val="18181C"/>
          <w:spacing w:val="3"/>
          <w:sz w:val="21"/>
        </w:rPr>
        <w:t xml:space="preserve">part </w:t>
      </w:r>
      <w:r w:rsidRPr="001F36E8">
        <w:rPr>
          <w:rFonts w:ascii="Times New Roman" w:hAnsi="Times New Roman" w:cs="Times New Roman"/>
          <w:color w:val="18181C"/>
          <w:sz w:val="21"/>
        </w:rPr>
        <w:t xml:space="preserve">of our </w:t>
      </w:r>
      <w:r w:rsidRPr="001F36E8">
        <w:rPr>
          <w:rFonts w:ascii="Times New Roman" w:hAnsi="Times New Roman" w:cs="Times New Roman"/>
          <w:color w:val="18181C"/>
          <w:spacing w:val="2"/>
          <w:sz w:val="21"/>
        </w:rPr>
        <w:t xml:space="preserve">Bachelors </w:t>
      </w:r>
      <w:r w:rsidRPr="001F36E8">
        <w:rPr>
          <w:rFonts w:ascii="Times New Roman" w:hAnsi="Times New Roman" w:cs="Times New Roman"/>
          <w:color w:val="18181C"/>
          <w:sz w:val="21"/>
        </w:rPr>
        <w:t xml:space="preserve">Thesis. Additionally, the user </w:t>
      </w:r>
      <w:r w:rsidRPr="001F36E8">
        <w:rPr>
          <w:rFonts w:ascii="Times New Roman" w:hAnsi="Times New Roman" w:cs="Times New Roman"/>
          <w:color w:val="18181C"/>
          <w:spacing w:val="2"/>
          <w:sz w:val="21"/>
        </w:rPr>
        <w:t xml:space="preserve">experience    </w:t>
      </w:r>
      <w:r w:rsidRPr="001F36E8">
        <w:rPr>
          <w:rFonts w:ascii="Times New Roman" w:hAnsi="Times New Roman" w:cs="Times New Roman"/>
          <w:color w:val="18181C"/>
          <w:sz w:val="21"/>
        </w:rPr>
        <w:t xml:space="preserve">will be </w:t>
      </w:r>
      <w:r w:rsidRPr="001F36E8">
        <w:rPr>
          <w:rFonts w:ascii="Times New Roman" w:hAnsi="Times New Roman" w:cs="Times New Roman"/>
          <w:color w:val="18181C"/>
          <w:spacing w:val="2"/>
          <w:sz w:val="21"/>
        </w:rPr>
        <w:t xml:space="preserve">analyzed. </w:t>
      </w:r>
      <w:r w:rsidRPr="001F36E8">
        <w:rPr>
          <w:rFonts w:ascii="Times New Roman" w:hAnsi="Times New Roman" w:cs="Times New Roman"/>
          <w:color w:val="18181C"/>
          <w:sz w:val="21"/>
        </w:rPr>
        <w:t xml:space="preserve">The Evaluation is based on the System </w:t>
      </w:r>
      <w:r w:rsidRPr="001F36E8">
        <w:rPr>
          <w:rFonts w:ascii="Times New Roman" w:hAnsi="Times New Roman" w:cs="Times New Roman"/>
          <w:color w:val="18181C"/>
          <w:spacing w:val="2"/>
          <w:sz w:val="21"/>
        </w:rPr>
        <w:t xml:space="preserve">Usability </w:t>
      </w:r>
      <w:r w:rsidRPr="001F36E8">
        <w:rPr>
          <w:rFonts w:ascii="Times New Roman" w:hAnsi="Times New Roman" w:cs="Times New Roman"/>
          <w:color w:val="18181C"/>
          <w:sz w:val="21"/>
        </w:rPr>
        <w:t xml:space="preserve">Scale Evaluation </w:t>
      </w:r>
      <w:bookmarkStart w:id="159" w:name="_Hlk84343834"/>
      <w:r w:rsidRPr="001F36E8">
        <w:rPr>
          <w:rFonts w:ascii="Times New Roman" w:hAnsi="Times New Roman" w:cs="Times New Roman"/>
          <w:color w:val="18181C"/>
          <w:sz w:val="21"/>
        </w:rPr>
        <w:t>methodology.</w:t>
      </w:r>
    </w:p>
    <w:bookmarkEnd w:id="158"/>
    <w:p w14:paraId="72699405" w14:textId="77777777" w:rsidR="001F36E8" w:rsidRPr="001F36E8" w:rsidRDefault="001F36E8" w:rsidP="001F36E8">
      <w:pPr>
        <w:spacing w:before="180"/>
        <w:ind w:left="320"/>
        <w:rPr>
          <w:rFonts w:ascii="Times New Roman" w:hAnsi="Times New Roman" w:cs="Times New Roman"/>
          <w:sz w:val="21"/>
        </w:rPr>
      </w:pPr>
      <w:r w:rsidRPr="001F36E8">
        <w:rPr>
          <w:rFonts w:ascii="Times New Roman" w:hAnsi="Times New Roman" w:cs="Times New Roman"/>
          <w:color w:val="D32D23"/>
          <w:sz w:val="21"/>
        </w:rPr>
        <w:t xml:space="preserve">    * Erforderlich</w:t>
      </w:r>
      <w:bookmarkEnd w:id="159"/>
    </w:p>
    <w:p w14:paraId="57607C73" w14:textId="77777777" w:rsidR="001F36E8" w:rsidRPr="001F36E8" w:rsidRDefault="001F36E8" w:rsidP="001F36E8">
      <w:pPr>
        <w:spacing w:before="180"/>
        <w:ind w:left="320"/>
        <w:rPr>
          <w:rFonts w:ascii="Times New Roman" w:hAnsi="Times New Roman" w:cs="Times New Roman"/>
          <w:sz w:val="21"/>
        </w:rPr>
      </w:pPr>
    </w:p>
    <w:p w14:paraId="2B9332B4" w14:textId="77777777" w:rsidR="001F36E8" w:rsidRPr="001F36E8" w:rsidRDefault="001F36E8" w:rsidP="001F36E8">
      <w:pPr>
        <w:widowControl w:val="0"/>
        <w:autoSpaceDE w:val="0"/>
        <w:autoSpaceDN w:val="0"/>
        <w:spacing w:before="107" w:after="0" w:line="240" w:lineRule="auto"/>
        <w:ind w:left="110"/>
        <w:rPr>
          <w:rFonts w:ascii="Times New Roman" w:eastAsia="Arial" w:hAnsi="Times New Roman" w:cs="Times New Roman"/>
          <w:color w:val="18181C"/>
          <w:w w:val="110"/>
          <w:sz w:val="24"/>
          <w:szCs w:val="24"/>
          <w:lang w:eastAsia="en-US"/>
        </w:rPr>
      </w:pPr>
      <w:r w:rsidRPr="001F36E8">
        <w:rPr>
          <w:rFonts w:ascii="Times New Roman" w:eastAsia="Arial" w:hAnsi="Times New Roman" w:cs="Times New Roman"/>
          <w:color w:val="18181C"/>
          <w:w w:val="110"/>
          <w:sz w:val="24"/>
          <w:szCs w:val="24"/>
          <w:lang w:eastAsia="en-US"/>
        </w:rPr>
        <w:t>General Information</w:t>
      </w:r>
    </w:p>
    <w:p w14:paraId="490CDE95" w14:textId="77777777" w:rsidR="001F36E8" w:rsidRPr="001F36E8" w:rsidRDefault="001F36E8" w:rsidP="001F36E8">
      <w:pPr>
        <w:widowControl w:val="0"/>
        <w:autoSpaceDE w:val="0"/>
        <w:autoSpaceDN w:val="0"/>
        <w:spacing w:before="107" w:after="0" w:line="240" w:lineRule="auto"/>
        <w:ind w:left="110"/>
        <w:rPr>
          <w:rFonts w:ascii="Times New Roman" w:eastAsia="Arial" w:hAnsi="Times New Roman" w:cs="Times New Roman"/>
          <w:sz w:val="24"/>
          <w:szCs w:val="24"/>
          <w:lang w:eastAsia="en-US"/>
        </w:rPr>
      </w:pPr>
    </w:p>
    <w:p w14:paraId="0DC3E701" w14:textId="77777777" w:rsidR="001F36E8" w:rsidRPr="001F36E8" w:rsidRDefault="001F36E8" w:rsidP="001F36E8">
      <w:pPr>
        <w:widowControl w:val="0"/>
        <w:numPr>
          <w:ilvl w:val="0"/>
          <w:numId w:val="6"/>
        </w:numPr>
        <w:tabs>
          <w:tab w:val="left" w:pos="607"/>
          <w:tab w:val="left" w:pos="608"/>
        </w:tabs>
        <w:autoSpaceDE w:val="0"/>
        <w:autoSpaceDN w:val="0"/>
        <w:spacing w:after="0" w:line="240" w:lineRule="auto"/>
        <w:rPr>
          <w:sz w:val="24"/>
        </w:rPr>
      </w:pPr>
      <w:r w:rsidRPr="001F36E8">
        <w:rPr>
          <w:color w:val="18181C"/>
          <w:w w:val="105"/>
          <w:sz w:val="24"/>
        </w:rPr>
        <w:t>How old are</w:t>
      </w:r>
      <w:r w:rsidRPr="001F36E8">
        <w:rPr>
          <w:color w:val="18181C"/>
          <w:spacing w:val="-42"/>
          <w:w w:val="105"/>
          <w:sz w:val="24"/>
        </w:rPr>
        <w:t xml:space="preserve"> </w:t>
      </w:r>
      <w:r w:rsidRPr="001F36E8">
        <w:rPr>
          <w:color w:val="18181C"/>
          <w:w w:val="105"/>
          <w:sz w:val="24"/>
        </w:rPr>
        <w:t>you?</w:t>
      </w:r>
    </w:p>
    <w:p w14:paraId="2F81C1EB" w14:textId="77777777" w:rsidR="001F36E8" w:rsidRPr="001F36E8" w:rsidRDefault="001F36E8" w:rsidP="001F36E8">
      <w:pPr>
        <w:spacing w:before="258"/>
        <w:ind w:left="608"/>
        <w:rPr>
          <w:rFonts w:ascii="Roboto"/>
          <w:i/>
          <w:sz w:val="24"/>
          <w:lang w:val="de-DE"/>
        </w:rPr>
      </w:pPr>
      <w:r w:rsidRPr="001F36E8">
        <w:rPr>
          <w:rFonts w:ascii="Roboto"/>
          <w:i/>
          <w:color w:val="18181C"/>
          <w:sz w:val="24"/>
          <w:lang w:val="de-DE"/>
        </w:rPr>
        <w:t>Markieren Sie nur ein Oval.</w:t>
      </w:r>
    </w:p>
    <w:p w14:paraId="1FF922D3" w14:textId="77777777" w:rsidR="001F36E8" w:rsidRPr="001F36E8" w:rsidRDefault="001F36E8" w:rsidP="001F36E8">
      <w:pPr>
        <w:widowControl w:val="0"/>
        <w:autoSpaceDE w:val="0"/>
        <w:autoSpaceDN w:val="0"/>
        <w:spacing w:before="8" w:after="0" w:line="240" w:lineRule="auto"/>
        <w:rPr>
          <w:rFonts w:ascii="Roboto" w:eastAsia="Arial" w:hAnsi="Arial" w:cs="Arial"/>
          <w:i/>
          <w:sz w:val="26"/>
          <w:szCs w:val="24"/>
          <w:lang w:val="de-DE" w:eastAsia="en-US"/>
        </w:rPr>
      </w:pPr>
    </w:p>
    <w:p w14:paraId="33B9B2F3" w14:textId="77777777" w:rsidR="001F36E8" w:rsidRPr="001F36E8" w:rsidRDefault="001F36E8" w:rsidP="001F36E8">
      <w:pPr>
        <w:ind w:left="1220"/>
        <w:rPr>
          <w:sz w:val="21"/>
        </w:rPr>
      </w:pPr>
      <w:r w:rsidRPr="001F36E8">
        <w:rPr>
          <w:noProof/>
        </w:rPr>
        <mc:AlternateContent>
          <mc:Choice Requires="wps">
            <w:drawing>
              <wp:anchor distT="0" distB="0" distL="114300" distR="114300" simplePos="0" relativeHeight="251718656" behindDoc="0" locked="0" layoutInCell="1" allowOverlap="1" wp14:anchorId="00A1CC83" wp14:editId="5A2F6F0B">
                <wp:simplePos x="0" y="0"/>
                <wp:positionH relativeFrom="page">
                  <wp:posOffset>1221105</wp:posOffset>
                </wp:positionH>
                <wp:positionV relativeFrom="paragraph">
                  <wp:posOffset>-15875</wp:posOffset>
                </wp:positionV>
                <wp:extent cx="294005" cy="165100"/>
                <wp:effectExtent l="1905" t="8890" r="8890" b="6985"/>
                <wp:wrapNone/>
                <wp:docPr id="855" name="Freihandform: Form 8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235 -25"/>
                            <a:gd name="T3" fmla="*/ 235 h 260"/>
                            <a:gd name="T4" fmla="+- 0 2053 1923"/>
                            <a:gd name="T5" fmla="*/ T4 w 463"/>
                            <a:gd name="T6" fmla="+- 0 235 -25"/>
                            <a:gd name="T7" fmla="*/ 235 h 260"/>
                            <a:gd name="T8" fmla="+- 0 2002 1923"/>
                            <a:gd name="T9" fmla="*/ T8 w 463"/>
                            <a:gd name="T10" fmla="+- 0 224 -25"/>
                            <a:gd name="T11" fmla="*/ 224 h 260"/>
                            <a:gd name="T12" fmla="+- 0 1961 1923"/>
                            <a:gd name="T13" fmla="*/ T12 w 463"/>
                            <a:gd name="T14" fmla="+- 0 196 -25"/>
                            <a:gd name="T15" fmla="*/ 196 h 260"/>
                            <a:gd name="T16" fmla="+- 0 1933 1923"/>
                            <a:gd name="T17" fmla="*/ T16 w 463"/>
                            <a:gd name="T18" fmla="+- 0 155 -25"/>
                            <a:gd name="T19" fmla="*/ 155 h 260"/>
                            <a:gd name="T20" fmla="+- 0 1923 1923"/>
                            <a:gd name="T21" fmla="*/ T20 w 463"/>
                            <a:gd name="T22" fmla="+- 0 105 -25"/>
                            <a:gd name="T23" fmla="*/ 105 h 260"/>
                            <a:gd name="T24" fmla="+- 0 1933 1923"/>
                            <a:gd name="T25" fmla="*/ T24 w 463"/>
                            <a:gd name="T26" fmla="+- 0 54 -25"/>
                            <a:gd name="T27" fmla="*/ 54 h 260"/>
                            <a:gd name="T28" fmla="+- 0 1961 1923"/>
                            <a:gd name="T29" fmla="*/ T28 w 463"/>
                            <a:gd name="T30" fmla="+- 0 13 -25"/>
                            <a:gd name="T31" fmla="*/ 13 h 260"/>
                            <a:gd name="T32" fmla="+- 0 2002 1923"/>
                            <a:gd name="T33" fmla="*/ T32 w 463"/>
                            <a:gd name="T34" fmla="+- 0 -15 -25"/>
                            <a:gd name="T35" fmla="*/ -15 h 260"/>
                            <a:gd name="T36" fmla="+- 0 2053 1923"/>
                            <a:gd name="T37" fmla="*/ T36 w 463"/>
                            <a:gd name="T38" fmla="+- 0 -25 -25"/>
                            <a:gd name="T39" fmla="*/ -25 h 260"/>
                            <a:gd name="T40" fmla="+- 0 2256 1923"/>
                            <a:gd name="T41" fmla="*/ T40 w 463"/>
                            <a:gd name="T42" fmla="+- 0 -25 -25"/>
                            <a:gd name="T43" fmla="*/ -25 h 260"/>
                            <a:gd name="T44" fmla="+- 0 2305 1923"/>
                            <a:gd name="T45" fmla="*/ T44 w 463"/>
                            <a:gd name="T46" fmla="+- 0 -15 -25"/>
                            <a:gd name="T47" fmla="*/ -15 h 260"/>
                            <a:gd name="T48" fmla="+- 0 2053 1923"/>
                            <a:gd name="T49" fmla="*/ T48 w 463"/>
                            <a:gd name="T50" fmla="+- 0 -15 -25"/>
                            <a:gd name="T51" fmla="*/ -15 h 260"/>
                            <a:gd name="T52" fmla="+- 0 2006 1923"/>
                            <a:gd name="T53" fmla="*/ T52 w 463"/>
                            <a:gd name="T54" fmla="+- 0 -6 -25"/>
                            <a:gd name="T55" fmla="*/ -6 h 260"/>
                            <a:gd name="T56" fmla="+- 0 1968 1923"/>
                            <a:gd name="T57" fmla="*/ T56 w 463"/>
                            <a:gd name="T58" fmla="+- 0 20 -25"/>
                            <a:gd name="T59" fmla="*/ 20 h 260"/>
                            <a:gd name="T60" fmla="+- 0 1942 1923"/>
                            <a:gd name="T61" fmla="*/ T60 w 463"/>
                            <a:gd name="T62" fmla="+- 0 58 -25"/>
                            <a:gd name="T63" fmla="*/ 58 h 260"/>
                            <a:gd name="T64" fmla="+- 0 1933 1923"/>
                            <a:gd name="T65" fmla="*/ T64 w 463"/>
                            <a:gd name="T66" fmla="+- 0 105 -25"/>
                            <a:gd name="T67" fmla="*/ 105 h 260"/>
                            <a:gd name="T68" fmla="+- 0 1942 1923"/>
                            <a:gd name="T69" fmla="*/ T68 w 463"/>
                            <a:gd name="T70" fmla="+- 0 151 -25"/>
                            <a:gd name="T71" fmla="*/ 151 h 260"/>
                            <a:gd name="T72" fmla="+- 0 1968 1923"/>
                            <a:gd name="T73" fmla="*/ T72 w 463"/>
                            <a:gd name="T74" fmla="+- 0 189 -25"/>
                            <a:gd name="T75" fmla="*/ 189 h 260"/>
                            <a:gd name="T76" fmla="+- 0 2006 1923"/>
                            <a:gd name="T77" fmla="*/ T76 w 463"/>
                            <a:gd name="T78" fmla="+- 0 215 -25"/>
                            <a:gd name="T79" fmla="*/ 215 h 260"/>
                            <a:gd name="T80" fmla="+- 0 2053 1923"/>
                            <a:gd name="T81" fmla="*/ T80 w 463"/>
                            <a:gd name="T82" fmla="+- 0 225 -25"/>
                            <a:gd name="T83" fmla="*/ 225 h 260"/>
                            <a:gd name="T84" fmla="+- 0 2305 1923"/>
                            <a:gd name="T85" fmla="*/ T84 w 463"/>
                            <a:gd name="T86" fmla="+- 0 225 -25"/>
                            <a:gd name="T87" fmla="*/ 225 h 260"/>
                            <a:gd name="T88" fmla="+- 0 2256 1923"/>
                            <a:gd name="T89" fmla="*/ T88 w 463"/>
                            <a:gd name="T90" fmla="+- 0 235 -25"/>
                            <a:gd name="T91" fmla="*/ 235 h 260"/>
                            <a:gd name="T92" fmla="+- 0 2305 1923"/>
                            <a:gd name="T93" fmla="*/ T92 w 463"/>
                            <a:gd name="T94" fmla="+- 0 225 -25"/>
                            <a:gd name="T95" fmla="*/ 225 h 260"/>
                            <a:gd name="T96" fmla="+- 0 2256 1923"/>
                            <a:gd name="T97" fmla="*/ T96 w 463"/>
                            <a:gd name="T98" fmla="+- 0 225 -25"/>
                            <a:gd name="T99" fmla="*/ 225 h 260"/>
                            <a:gd name="T100" fmla="+- 0 2302 1923"/>
                            <a:gd name="T101" fmla="*/ T100 w 463"/>
                            <a:gd name="T102" fmla="+- 0 215 -25"/>
                            <a:gd name="T103" fmla="*/ 215 h 260"/>
                            <a:gd name="T104" fmla="+- 0 2341 1923"/>
                            <a:gd name="T105" fmla="*/ T104 w 463"/>
                            <a:gd name="T106" fmla="+- 0 189 -25"/>
                            <a:gd name="T107" fmla="*/ 189 h 260"/>
                            <a:gd name="T108" fmla="+- 0 2366 1923"/>
                            <a:gd name="T109" fmla="*/ T108 w 463"/>
                            <a:gd name="T110" fmla="+- 0 151 -25"/>
                            <a:gd name="T111" fmla="*/ 151 h 260"/>
                            <a:gd name="T112" fmla="+- 0 2376 1923"/>
                            <a:gd name="T113" fmla="*/ T112 w 463"/>
                            <a:gd name="T114" fmla="+- 0 105 -25"/>
                            <a:gd name="T115" fmla="*/ 105 h 260"/>
                            <a:gd name="T116" fmla="+- 0 2366 1923"/>
                            <a:gd name="T117" fmla="*/ T116 w 463"/>
                            <a:gd name="T118" fmla="+- 0 58 -25"/>
                            <a:gd name="T119" fmla="*/ 58 h 260"/>
                            <a:gd name="T120" fmla="+- 0 2341 1923"/>
                            <a:gd name="T121" fmla="*/ T120 w 463"/>
                            <a:gd name="T122" fmla="+- 0 20 -25"/>
                            <a:gd name="T123" fmla="*/ 20 h 260"/>
                            <a:gd name="T124" fmla="+- 0 2302 1923"/>
                            <a:gd name="T125" fmla="*/ T124 w 463"/>
                            <a:gd name="T126" fmla="+- 0 -6 -25"/>
                            <a:gd name="T127" fmla="*/ -6 h 260"/>
                            <a:gd name="T128" fmla="+- 0 2256 1923"/>
                            <a:gd name="T129" fmla="*/ T128 w 463"/>
                            <a:gd name="T130" fmla="+- 0 -15 -25"/>
                            <a:gd name="T131" fmla="*/ -15 h 260"/>
                            <a:gd name="T132" fmla="+- 0 2305 1923"/>
                            <a:gd name="T133" fmla="*/ T132 w 463"/>
                            <a:gd name="T134" fmla="+- 0 -15 -25"/>
                            <a:gd name="T135" fmla="*/ -15 h 260"/>
                            <a:gd name="T136" fmla="+- 0 2306 1923"/>
                            <a:gd name="T137" fmla="*/ T136 w 463"/>
                            <a:gd name="T138" fmla="+- 0 -15 -25"/>
                            <a:gd name="T139" fmla="*/ -15 h 260"/>
                            <a:gd name="T140" fmla="+- 0 2348 1923"/>
                            <a:gd name="T141" fmla="*/ T140 w 463"/>
                            <a:gd name="T142" fmla="+- 0 13 -25"/>
                            <a:gd name="T143" fmla="*/ 13 h 260"/>
                            <a:gd name="T144" fmla="+- 0 2376 1923"/>
                            <a:gd name="T145" fmla="*/ T144 w 463"/>
                            <a:gd name="T146" fmla="+- 0 54 -25"/>
                            <a:gd name="T147" fmla="*/ 54 h 260"/>
                            <a:gd name="T148" fmla="+- 0 2386 1923"/>
                            <a:gd name="T149" fmla="*/ T148 w 463"/>
                            <a:gd name="T150" fmla="+- 0 105 -25"/>
                            <a:gd name="T151" fmla="*/ 105 h 260"/>
                            <a:gd name="T152" fmla="+- 0 2376 1923"/>
                            <a:gd name="T153" fmla="*/ T152 w 463"/>
                            <a:gd name="T154" fmla="+- 0 155 -25"/>
                            <a:gd name="T155" fmla="*/ 155 h 260"/>
                            <a:gd name="T156" fmla="+- 0 2348 1923"/>
                            <a:gd name="T157" fmla="*/ T156 w 463"/>
                            <a:gd name="T158" fmla="+- 0 196 -25"/>
                            <a:gd name="T159" fmla="*/ 196 h 260"/>
                            <a:gd name="T160" fmla="+- 0 2306 1923"/>
                            <a:gd name="T161" fmla="*/ T160 w 463"/>
                            <a:gd name="T162" fmla="+- 0 224 -25"/>
                            <a:gd name="T163" fmla="*/ 224 h 260"/>
                            <a:gd name="T164" fmla="+- 0 2305 1923"/>
                            <a:gd name="T165" fmla="*/ T164 w 463"/>
                            <a:gd name="T166" fmla="+- 0 225 -25"/>
                            <a:gd name="T167" fmla="*/ 22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282581" id="Freihandform: Form 855" o:spid="_x0000_s1026" style="position:absolute;margin-left:96.15pt;margin-top:-1.25pt;width:23.15pt;height:13pt;z-index:2517186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149225;82550,149225;50165,142240;24130,124460;6350,98425;0,66675;6350,34290;24130,8255;50165,-9525;82550,-15875;211455,-15875;242570,-9525;82550,-9525;52705,-3810;28575,12700;12065,36830;6350,66675;12065,95885;28575,120015;52705,136525;82550,142875;242570,142875;211455,149225;242570,142875;211455,142875;240665,136525;265430,120015;281305,95885;287655,66675;281305,36830;265430,12700;240665,-3810;211455,-9525;242570,-9525;243205,-9525;269875,8255;287655,34290;294005,66675;287655,98425;269875,124460;243205,142240;242570,142875" o:connectangles="0,0,0,0,0,0,0,0,0,0,0,0,0,0,0,0,0,0,0,0,0,0,0,0,0,0,0,0,0,0,0,0,0,0,0,0,0,0,0,0,0,0"/>
                <w10:wrap anchorx="page"/>
              </v:shape>
            </w:pict>
          </mc:Fallback>
        </mc:AlternateContent>
      </w:r>
      <w:r w:rsidRPr="001F36E8">
        <w:rPr>
          <w:color w:val="18181C"/>
          <w:sz w:val="21"/>
        </w:rPr>
        <w:t>18 -</w:t>
      </w:r>
      <w:r w:rsidRPr="001F36E8">
        <w:rPr>
          <w:color w:val="18181C"/>
          <w:spacing w:val="17"/>
          <w:sz w:val="21"/>
        </w:rPr>
        <w:t xml:space="preserve"> </w:t>
      </w:r>
      <w:r w:rsidRPr="001F36E8">
        <w:rPr>
          <w:color w:val="18181C"/>
          <w:sz w:val="21"/>
        </w:rPr>
        <w:t>20</w:t>
      </w:r>
    </w:p>
    <w:p w14:paraId="7612D3E3" w14:textId="77777777" w:rsidR="001F36E8" w:rsidRPr="001F36E8" w:rsidRDefault="001F36E8" w:rsidP="001F36E8">
      <w:pPr>
        <w:spacing w:before="198"/>
        <w:ind w:left="1220"/>
        <w:rPr>
          <w:sz w:val="21"/>
        </w:rPr>
      </w:pPr>
      <w:r w:rsidRPr="001F36E8">
        <w:rPr>
          <w:noProof/>
        </w:rPr>
        <mc:AlternateContent>
          <mc:Choice Requires="wps">
            <w:drawing>
              <wp:anchor distT="0" distB="0" distL="114300" distR="114300" simplePos="0" relativeHeight="251719680" behindDoc="0" locked="0" layoutInCell="1" allowOverlap="1" wp14:anchorId="68C3CE57" wp14:editId="3ACFC0A3">
                <wp:simplePos x="0" y="0"/>
                <wp:positionH relativeFrom="page">
                  <wp:posOffset>1221105</wp:posOffset>
                </wp:positionH>
                <wp:positionV relativeFrom="paragraph">
                  <wp:posOffset>38417</wp:posOffset>
                </wp:positionV>
                <wp:extent cx="294005" cy="165100"/>
                <wp:effectExtent l="1905" t="0" r="8890" b="6350"/>
                <wp:wrapNone/>
                <wp:docPr id="854" name="Freihandform: Form 8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433 173"/>
                            <a:gd name="T3" fmla="*/ 433 h 260"/>
                            <a:gd name="T4" fmla="+- 0 2053 1923"/>
                            <a:gd name="T5" fmla="*/ T4 w 463"/>
                            <a:gd name="T6" fmla="+- 0 433 173"/>
                            <a:gd name="T7" fmla="*/ 433 h 260"/>
                            <a:gd name="T8" fmla="+- 0 2002 1923"/>
                            <a:gd name="T9" fmla="*/ T8 w 463"/>
                            <a:gd name="T10" fmla="+- 0 422 173"/>
                            <a:gd name="T11" fmla="*/ 422 h 260"/>
                            <a:gd name="T12" fmla="+- 0 1961 1923"/>
                            <a:gd name="T13" fmla="*/ T12 w 463"/>
                            <a:gd name="T14" fmla="+- 0 394 173"/>
                            <a:gd name="T15" fmla="*/ 394 h 260"/>
                            <a:gd name="T16" fmla="+- 0 1933 1923"/>
                            <a:gd name="T17" fmla="*/ T16 w 463"/>
                            <a:gd name="T18" fmla="+- 0 353 173"/>
                            <a:gd name="T19" fmla="*/ 353 h 260"/>
                            <a:gd name="T20" fmla="+- 0 1923 1923"/>
                            <a:gd name="T21" fmla="*/ T20 w 463"/>
                            <a:gd name="T22" fmla="+- 0 303 173"/>
                            <a:gd name="T23" fmla="*/ 303 h 260"/>
                            <a:gd name="T24" fmla="+- 0 1933 1923"/>
                            <a:gd name="T25" fmla="*/ T24 w 463"/>
                            <a:gd name="T26" fmla="+- 0 252 173"/>
                            <a:gd name="T27" fmla="*/ 252 h 260"/>
                            <a:gd name="T28" fmla="+- 0 1961 1923"/>
                            <a:gd name="T29" fmla="*/ T28 w 463"/>
                            <a:gd name="T30" fmla="+- 0 211 173"/>
                            <a:gd name="T31" fmla="*/ 211 h 260"/>
                            <a:gd name="T32" fmla="+- 0 2002 1923"/>
                            <a:gd name="T33" fmla="*/ T32 w 463"/>
                            <a:gd name="T34" fmla="+- 0 183 173"/>
                            <a:gd name="T35" fmla="*/ 183 h 260"/>
                            <a:gd name="T36" fmla="+- 0 2053 1923"/>
                            <a:gd name="T37" fmla="*/ T36 w 463"/>
                            <a:gd name="T38" fmla="+- 0 173 173"/>
                            <a:gd name="T39" fmla="*/ 173 h 260"/>
                            <a:gd name="T40" fmla="+- 0 2256 1923"/>
                            <a:gd name="T41" fmla="*/ T40 w 463"/>
                            <a:gd name="T42" fmla="+- 0 173 173"/>
                            <a:gd name="T43" fmla="*/ 173 h 260"/>
                            <a:gd name="T44" fmla="+- 0 2305 1923"/>
                            <a:gd name="T45" fmla="*/ T44 w 463"/>
                            <a:gd name="T46" fmla="+- 0 183 173"/>
                            <a:gd name="T47" fmla="*/ 183 h 260"/>
                            <a:gd name="T48" fmla="+- 0 2053 1923"/>
                            <a:gd name="T49" fmla="*/ T48 w 463"/>
                            <a:gd name="T50" fmla="+- 0 183 173"/>
                            <a:gd name="T51" fmla="*/ 183 h 260"/>
                            <a:gd name="T52" fmla="+- 0 2006 1923"/>
                            <a:gd name="T53" fmla="*/ T52 w 463"/>
                            <a:gd name="T54" fmla="+- 0 192 173"/>
                            <a:gd name="T55" fmla="*/ 192 h 260"/>
                            <a:gd name="T56" fmla="+- 0 1968 1923"/>
                            <a:gd name="T57" fmla="*/ T56 w 463"/>
                            <a:gd name="T58" fmla="+- 0 218 173"/>
                            <a:gd name="T59" fmla="*/ 218 h 260"/>
                            <a:gd name="T60" fmla="+- 0 1942 1923"/>
                            <a:gd name="T61" fmla="*/ T60 w 463"/>
                            <a:gd name="T62" fmla="+- 0 256 173"/>
                            <a:gd name="T63" fmla="*/ 256 h 260"/>
                            <a:gd name="T64" fmla="+- 0 1933 1923"/>
                            <a:gd name="T65" fmla="*/ T64 w 463"/>
                            <a:gd name="T66" fmla="+- 0 303 173"/>
                            <a:gd name="T67" fmla="*/ 303 h 260"/>
                            <a:gd name="T68" fmla="+- 0 1942 1923"/>
                            <a:gd name="T69" fmla="*/ T68 w 463"/>
                            <a:gd name="T70" fmla="+- 0 349 173"/>
                            <a:gd name="T71" fmla="*/ 349 h 260"/>
                            <a:gd name="T72" fmla="+- 0 1968 1923"/>
                            <a:gd name="T73" fmla="*/ T72 w 463"/>
                            <a:gd name="T74" fmla="+- 0 387 173"/>
                            <a:gd name="T75" fmla="*/ 387 h 260"/>
                            <a:gd name="T76" fmla="+- 0 2006 1923"/>
                            <a:gd name="T77" fmla="*/ T76 w 463"/>
                            <a:gd name="T78" fmla="+- 0 413 173"/>
                            <a:gd name="T79" fmla="*/ 413 h 260"/>
                            <a:gd name="T80" fmla="+- 0 2053 1923"/>
                            <a:gd name="T81" fmla="*/ T80 w 463"/>
                            <a:gd name="T82" fmla="+- 0 423 173"/>
                            <a:gd name="T83" fmla="*/ 423 h 260"/>
                            <a:gd name="T84" fmla="+- 0 2305 1923"/>
                            <a:gd name="T85" fmla="*/ T84 w 463"/>
                            <a:gd name="T86" fmla="+- 0 423 173"/>
                            <a:gd name="T87" fmla="*/ 423 h 260"/>
                            <a:gd name="T88" fmla="+- 0 2256 1923"/>
                            <a:gd name="T89" fmla="*/ T88 w 463"/>
                            <a:gd name="T90" fmla="+- 0 433 173"/>
                            <a:gd name="T91" fmla="*/ 433 h 260"/>
                            <a:gd name="T92" fmla="+- 0 2305 1923"/>
                            <a:gd name="T93" fmla="*/ T92 w 463"/>
                            <a:gd name="T94" fmla="+- 0 423 173"/>
                            <a:gd name="T95" fmla="*/ 423 h 260"/>
                            <a:gd name="T96" fmla="+- 0 2256 1923"/>
                            <a:gd name="T97" fmla="*/ T96 w 463"/>
                            <a:gd name="T98" fmla="+- 0 423 173"/>
                            <a:gd name="T99" fmla="*/ 423 h 260"/>
                            <a:gd name="T100" fmla="+- 0 2302 1923"/>
                            <a:gd name="T101" fmla="*/ T100 w 463"/>
                            <a:gd name="T102" fmla="+- 0 413 173"/>
                            <a:gd name="T103" fmla="*/ 413 h 260"/>
                            <a:gd name="T104" fmla="+- 0 2341 1923"/>
                            <a:gd name="T105" fmla="*/ T104 w 463"/>
                            <a:gd name="T106" fmla="+- 0 387 173"/>
                            <a:gd name="T107" fmla="*/ 387 h 260"/>
                            <a:gd name="T108" fmla="+- 0 2366 1923"/>
                            <a:gd name="T109" fmla="*/ T108 w 463"/>
                            <a:gd name="T110" fmla="+- 0 349 173"/>
                            <a:gd name="T111" fmla="*/ 349 h 260"/>
                            <a:gd name="T112" fmla="+- 0 2376 1923"/>
                            <a:gd name="T113" fmla="*/ T112 w 463"/>
                            <a:gd name="T114" fmla="+- 0 303 173"/>
                            <a:gd name="T115" fmla="*/ 303 h 260"/>
                            <a:gd name="T116" fmla="+- 0 2366 1923"/>
                            <a:gd name="T117" fmla="*/ T116 w 463"/>
                            <a:gd name="T118" fmla="+- 0 256 173"/>
                            <a:gd name="T119" fmla="*/ 256 h 260"/>
                            <a:gd name="T120" fmla="+- 0 2341 1923"/>
                            <a:gd name="T121" fmla="*/ T120 w 463"/>
                            <a:gd name="T122" fmla="+- 0 218 173"/>
                            <a:gd name="T123" fmla="*/ 218 h 260"/>
                            <a:gd name="T124" fmla="+- 0 2302 1923"/>
                            <a:gd name="T125" fmla="*/ T124 w 463"/>
                            <a:gd name="T126" fmla="+- 0 192 173"/>
                            <a:gd name="T127" fmla="*/ 192 h 260"/>
                            <a:gd name="T128" fmla="+- 0 2256 1923"/>
                            <a:gd name="T129" fmla="*/ T128 w 463"/>
                            <a:gd name="T130" fmla="+- 0 183 173"/>
                            <a:gd name="T131" fmla="*/ 183 h 260"/>
                            <a:gd name="T132" fmla="+- 0 2305 1923"/>
                            <a:gd name="T133" fmla="*/ T132 w 463"/>
                            <a:gd name="T134" fmla="+- 0 183 173"/>
                            <a:gd name="T135" fmla="*/ 183 h 260"/>
                            <a:gd name="T136" fmla="+- 0 2306 1923"/>
                            <a:gd name="T137" fmla="*/ T136 w 463"/>
                            <a:gd name="T138" fmla="+- 0 183 173"/>
                            <a:gd name="T139" fmla="*/ 183 h 260"/>
                            <a:gd name="T140" fmla="+- 0 2348 1923"/>
                            <a:gd name="T141" fmla="*/ T140 w 463"/>
                            <a:gd name="T142" fmla="+- 0 211 173"/>
                            <a:gd name="T143" fmla="*/ 211 h 260"/>
                            <a:gd name="T144" fmla="+- 0 2376 1923"/>
                            <a:gd name="T145" fmla="*/ T144 w 463"/>
                            <a:gd name="T146" fmla="+- 0 252 173"/>
                            <a:gd name="T147" fmla="*/ 252 h 260"/>
                            <a:gd name="T148" fmla="+- 0 2386 1923"/>
                            <a:gd name="T149" fmla="*/ T148 w 463"/>
                            <a:gd name="T150" fmla="+- 0 303 173"/>
                            <a:gd name="T151" fmla="*/ 303 h 260"/>
                            <a:gd name="T152" fmla="+- 0 2376 1923"/>
                            <a:gd name="T153" fmla="*/ T152 w 463"/>
                            <a:gd name="T154" fmla="+- 0 353 173"/>
                            <a:gd name="T155" fmla="*/ 353 h 260"/>
                            <a:gd name="T156" fmla="+- 0 2348 1923"/>
                            <a:gd name="T157" fmla="*/ T156 w 463"/>
                            <a:gd name="T158" fmla="+- 0 394 173"/>
                            <a:gd name="T159" fmla="*/ 394 h 260"/>
                            <a:gd name="T160" fmla="+- 0 2306 1923"/>
                            <a:gd name="T161" fmla="*/ T160 w 463"/>
                            <a:gd name="T162" fmla="+- 0 422 173"/>
                            <a:gd name="T163" fmla="*/ 422 h 260"/>
                            <a:gd name="T164" fmla="+- 0 2305 1923"/>
                            <a:gd name="T165" fmla="*/ T164 w 463"/>
                            <a:gd name="T166" fmla="+- 0 423 173"/>
                            <a:gd name="T167" fmla="*/ 423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7233FCC" id="Freihandform: Form 854" o:spid="_x0000_s1026" style="position:absolute;margin-left:96.15pt;margin-top:3pt;width:23.15pt;height:13pt;z-index:2517196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274955;82550,274955;50165,267970;24130,250190;6350,224155;0,192405;6350,160020;24130,133985;50165,116205;82550,109855;211455,109855;242570,116205;82550,116205;52705,121920;28575,138430;12065,162560;6350,192405;12065,221615;28575,245745;52705,262255;82550,268605;242570,268605;211455,274955;242570,268605;211455,268605;240665,262255;265430,245745;281305,221615;287655,192405;281305,162560;265430,138430;240665,121920;211455,116205;242570,116205;243205,116205;269875,133985;287655,160020;294005,192405;287655,224155;269875,250190;243205,267970;242570,268605" o:connectangles="0,0,0,0,0,0,0,0,0,0,0,0,0,0,0,0,0,0,0,0,0,0,0,0,0,0,0,0,0,0,0,0,0,0,0,0,0,0,0,0,0,0"/>
                <w10:wrap anchorx="page"/>
              </v:shape>
            </w:pict>
          </mc:Fallback>
        </mc:AlternateContent>
      </w:r>
      <w:r w:rsidRPr="001F36E8">
        <w:rPr>
          <w:color w:val="18181C"/>
          <w:sz w:val="21"/>
        </w:rPr>
        <w:t>21 -</w:t>
      </w:r>
      <w:r w:rsidRPr="001F36E8">
        <w:rPr>
          <w:color w:val="18181C"/>
          <w:spacing w:val="17"/>
          <w:sz w:val="21"/>
        </w:rPr>
        <w:t xml:space="preserve"> </w:t>
      </w:r>
      <w:r w:rsidRPr="001F36E8">
        <w:rPr>
          <w:color w:val="18181C"/>
          <w:sz w:val="21"/>
        </w:rPr>
        <w:t>23</w:t>
      </w:r>
    </w:p>
    <w:p w14:paraId="4B57B3D5" w14:textId="77777777" w:rsidR="001F36E8" w:rsidRPr="001F36E8" w:rsidRDefault="001F36E8" w:rsidP="001F36E8">
      <w:pPr>
        <w:spacing w:before="198"/>
        <w:ind w:left="1220"/>
        <w:rPr>
          <w:sz w:val="21"/>
        </w:rPr>
      </w:pPr>
      <w:r w:rsidRPr="001F36E8">
        <w:rPr>
          <w:noProof/>
        </w:rPr>
        <mc:AlternateContent>
          <mc:Choice Requires="wps">
            <w:drawing>
              <wp:anchor distT="0" distB="0" distL="114300" distR="114300" simplePos="0" relativeHeight="251720704" behindDoc="0" locked="0" layoutInCell="1" allowOverlap="1" wp14:anchorId="4F1E0FAC" wp14:editId="4F4C06E2">
                <wp:simplePos x="0" y="0"/>
                <wp:positionH relativeFrom="page">
                  <wp:posOffset>1225868</wp:posOffset>
                </wp:positionH>
                <wp:positionV relativeFrom="paragraph">
                  <wp:posOffset>23495</wp:posOffset>
                </wp:positionV>
                <wp:extent cx="294005" cy="165100"/>
                <wp:effectExtent l="1905" t="0" r="8890" b="6350"/>
                <wp:wrapNone/>
                <wp:docPr id="853" name="Freihandform: Form 8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432 172"/>
                            <a:gd name="T3" fmla="*/ 432 h 260"/>
                            <a:gd name="T4" fmla="+- 0 2053 1923"/>
                            <a:gd name="T5" fmla="*/ T4 w 463"/>
                            <a:gd name="T6" fmla="+- 0 432 172"/>
                            <a:gd name="T7" fmla="*/ 432 h 260"/>
                            <a:gd name="T8" fmla="+- 0 2002 1923"/>
                            <a:gd name="T9" fmla="*/ T8 w 463"/>
                            <a:gd name="T10" fmla="+- 0 422 172"/>
                            <a:gd name="T11" fmla="*/ 422 h 260"/>
                            <a:gd name="T12" fmla="+- 0 1961 1923"/>
                            <a:gd name="T13" fmla="*/ T12 w 463"/>
                            <a:gd name="T14" fmla="+- 0 394 172"/>
                            <a:gd name="T15" fmla="*/ 394 h 260"/>
                            <a:gd name="T16" fmla="+- 0 1933 1923"/>
                            <a:gd name="T17" fmla="*/ T16 w 463"/>
                            <a:gd name="T18" fmla="+- 0 353 172"/>
                            <a:gd name="T19" fmla="*/ 353 h 260"/>
                            <a:gd name="T20" fmla="+- 0 1923 1923"/>
                            <a:gd name="T21" fmla="*/ T20 w 463"/>
                            <a:gd name="T22" fmla="+- 0 302 172"/>
                            <a:gd name="T23" fmla="*/ 302 h 260"/>
                            <a:gd name="T24" fmla="+- 0 1933 1923"/>
                            <a:gd name="T25" fmla="*/ T24 w 463"/>
                            <a:gd name="T26" fmla="+- 0 252 172"/>
                            <a:gd name="T27" fmla="*/ 252 h 260"/>
                            <a:gd name="T28" fmla="+- 0 1961 1923"/>
                            <a:gd name="T29" fmla="*/ T28 w 463"/>
                            <a:gd name="T30" fmla="+- 0 211 172"/>
                            <a:gd name="T31" fmla="*/ 211 h 260"/>
                            <a:gd name="T32" fmla="+- 0 2002 1923"/>
                            <a:gd name="T33" fmla="*/ T32 w 463"/>
                            <a:gd name="T34" fmla="+- 0 183 172"/>
                            <a:gd name="T35" fmla="*/ 183 h 260"/>
                            <a:gd name="T36" fmla="+- 0 2053 1923"/>
                            <a:gd name="T37" fmla="*/ T36 w 463"/>
                            <a:gd name="T38" fmla="+- 0 172 172"/>
                            <a:gd name="T39" fmla="*/ 172 h 260"/>
                            <a:gd name="T40" fmla="+- 0 2256 1923"/>
                            <a:gd name="T41" fmla="*/ T40 w 463"/>
                            <a:gd name="T42" fmla="+- 0 172 172"/>
                            <a:gd name="T43" fmla="*/ 172 h 260"/>
                            <a:gd name="T44" fmla="+- 0 2305 1923"/>
                            <a:gd name="T45" fmla="*/ T44 w 463"/>
                            <a:gd name="T46" fmla="+- 0 182 172"/>
                            <a:gd name="T47" fmla="*/ 182 h 260"/>
                            <a:gd name="T48" fmla="+- 0 2053 1923"/>
                            <a:gd name="T49" fmla="*/ T48 w 463"/>
                            <a:gd name="T50" fmla="+- 0 182 172"/>
                            <a:gd name="T51" fmla="*/ 182 h 260"/>
                            <a:gd name="T52" fmla="+- 0 2006 1923"/>
                            <a:gd name="T53" fmla="*/ T52 w 463"/>
                            <a:gd name="T54" fmla="+- 0 192 172"/>
                            <a:gd name="T55" fmla="*/ 192 h 260"/>
                            <a:gd name="T56" fmla="+- 0 1968 1923"/>
                            <a:gd name="T57" fmla="*/ T56 w 463"/>
                            <a:gd name="T58" fmla="+- 0 218 172"/>
                            <a:gd name="T59" fmla="*/ 218 h 260"/>
                            <a:gd name="T60" fmla="+- 0 1942 1923"/>
                            <a:gd name="T61" fmla="*/ T60 w 463"/>
                            <a:gd name="T62" fmla="+- 0 256 172"/>
                            <a:gd name="T63" fmla="*/ 256 h 260"/>
                            <a:gd name="T64" fmla="+- 0 1933 1923"/>
                            <a:gd name="T65" fmla="*/ T64 w 463"/>
                            <a:gd name="T66" fmla="+- 0 302 172"/>
                            <a:gd name="T67" fmla="*/ 302 h 260"/>
                            <a:gd name="T68" fmla="+- 0 1942 1923"/>
                            <a:gd name="T69" fmla="*/ T68 w 463"/>
                            <a:gd name="T70" fmla="+- 0 349 172"/>
                            <a:gd name="T71" fmla="*/ 349 h 260"/>
                            <a:gd name="T72" fmla="+- 0 1968 1923"/>
                            <a:gd name="T73" fmla="*/ T72 w 463"/>
                            <a:gd name="T74" fmla="+- 0 387 172"/>
                            <a:gd name="T75" fmla="*/ 387 h 260"/>
                            <a:gd name="T76" fmla="+- 0 2006 1923"/>
                            <a:gd name="T77" fmla="*/ T76 w 463"/>
                            <a:gd name="T78" fmla="+- 0 413 172"/>
                            <a:gd name="T79" fmla="*/ 413 h 260"/>
                            <a:gd name="T80" fmla="+- 0 2053 1923"/>
                            <a:gd name="T81" fmla="*/ T80 w 463"/>
                            <a:gd name="T82" fmla="+- 0 422 172"/>
                            <a:gd name="T83" fmla="*/ 422 h 260"/>
                            <a:gd name="T84" fmla="+- 0 2305 1923"/>
                            <a:gd name="T85" fmla="*/ T84 w 463"/>
                            <a:gd name="T86" fmla="+- 0 422 172"/>
                            <a:gd name="T87" fmla="*/ 422 h 260"/>
                            <a:gd name="T88" fmla="+- 0 2256 1923"/>
                            <a:gd name="T89" fmla="*/ T88 w 463"/>
                            <a:gd name="T90" fmla="+- 0 432 172"/>
                            <a:gd name="T91" fmla="*/ 432 h 260"/>
                            <a:gd name="T92" fmla="+- 0 2305 1923"/>
                            <a:gd name="T93" fmla="*/ T92 w 463"/>
                            <a:gd name="T94" fmla="+- 0 422 172"/>
                            <a:gd name="T95" fmla="*/ 422 h 260"/>
                            <a:gd name="T96" fmla="+- 0 2256 1923"/>
                            <a:gd name="T97" fmla="*/ T96 w 463"/>
                            <a:gd name="T98" fmla="+- 0 422 172"/>
                            <a:gd name="T99" fmla="*/ 422 h 260"/>
                            <a:gd name="T100" fmla="+- 0 2302 1923"/>
                            <a:gd name="T101" fmla="*/ T100 w 463"/>
                            <a:gd name="T102" fmla="+- 0 413 172"/>
                            <a:gd name="T103" fmla="*/ 413 h 260"/>
                            <a:gd name="T104" fmla="+- 0 2341 1923"/>
                            <a:gd name="T105" fmla="*/ T104 w 463"/>
                            <a:gd name="T106" fmla="+- 0 387 172"/>
                            <a:gd name="T107" fmla="*/ 387 h 260"/>
                            <a:gd name="T108" fmla="+- 0 2366 1923"/>
                            <a:gd name="T109" fmla="*/ T108 w 463"/>
                            <a:gd name="T110" fmla="+- 0 349 172"/>
                            <a:gd name="T111" fmla="*/ 349 h 260"/>
                            <a:gd name="T112" fmla="+- 0 2376 1923"/>
                            <a:gd name="T113" fmla="*/ T112 w 463"/>
                            <a:gd name="T114" fmla="+- 0 302 172"/>
                            <a:gd name="T115" fmla="*/ 302 h 260"/>
                            <a:gd name="T116" fmla="+- 0 2366 1923"/>
                            <a:gd name="T117" fmla="*/ T116 w 463"/>
                            <a:gd name="T118" fmla="+- 0 256 172"/>
                            <a:gd name="T119" fmla="*/ 256 h 260"/>
                            <a:gd name="T120" fmla="+- 0 2341 1923"/>
                            <a:gd name="T121" fmla="*/ T120 w 463"/>
                            <a:gd name="T122" fmla="+- 0 218 172"/>
                            <a:gd name="T123" fmla="*/ 218 h 260"/>
                            <a:gd name="T124" fmla="+- 0 2302 1923"/>
                            <a:gd name="T125" fmla="*/ T124 w 463"/>
                            <a:gd name="T126" fmla="+- 0 192 172"/>
                            <a:gd name="T127" fmla="*/ 192 h 260"/>
                            <a:gd name="T128" fmla="+- 0 2256 1923"/>
                            <a:gd name="T129" fmla="*/ T128 w 463"/>
                            <a:gd name="T130" fmla="+- 0 182 172"/>
                            <a:gd name="T131" fmla="*/ 182 h 260"/>
                            <a:gd name="T132" fmla="+- 0 2305 1923"/>
                            <a:gd name="T133" fmla="*/ T132 w 463"/>
                            <a:gd name="T134" fmla="+- 0 182 172"/>
                            <a:gd name="T135" fmla="*/ 182 h 260"/>
                            <a:gd name="T136" fmla="+- 0 2306 1923"/>
                            <a:gd name="T137" fmla="*/ T136 w 463"/>
                            <a:gd name="T138" fmla="+- 0 183 172"/>
                            <a:gd name="T139" fmla="*/ 183 h 260"/>
                            <a:gd name="T140" fmla="+- 0 2348 1923"/>
                            <a:gd name="T141" fmla="*/ T140 w 463"/>
                            <a:gd name="T142" fmla="+- 0 211 172"/>
                            <a:gd name="T143" fmla="*/ 211 h 260"/>
                            <a:gd name="T144" fmla="+- 0 2376 1923"/>
                            <a:gd name="T145" fmla="*/ T144 w 463"/>
                            <a:gd name="T146" fmla="+- 0 252 172"/>
                            <a:gd name="T147" fmla="*/ 252 h 260"/>
                            <a:gd name="T148" fmla="+- 0 2386 1923"/>
                            <a:gd name="T149" fmla="*/ T148 w 463"/>
                            <a:gd name="T150" fmla="+- 0 302 172"/>
                            <a:gd name="T151" fmla="*/ 302 h 260"/>
                            <a:gd name="T152" fmla="+- 0 2376 1923"/>
                            <a:gd name="T153" fmla="*/ T152 w 463"/>
                            <a:gd name="T154" fmla="+- 0 353 172"/>
                            <a:gd name="T155" fmla="*/ 353 h 260"/>
                            <a:gd name="T156" fmla="+- 0 2348 1923"/>
                            <a:gd name="T157" fmla="*/ T156 w 463"/>
                            <a:gd name="T158" fmla="+- 0 394 172"/>
                            <a:gd name="T159" fmla="*/ 394 h 260"/>
                            <a:gd name="T160" fmla="+- 0 2306 1923"/>
                            <a:gd name="T161" fmla="*/ T160 w 463"/>
                            <a:gd name="T162" fmla="+- 0 422 172"/>
                            <a:gd name="T163" fmla="*/ 422 h 260"/>
                            <a:gd name="T164" fmla="+- 0 2305 1923"/>
                            <a:gd name="T165" fmla="*/ T164 w 463"/>
                            <a:gd name="T166" fmla="+- 0 422 172"/>
                            <a:gd name="T167" fmla="*/ 422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50"/>
                              </a:lnTo>
                              <a:lnTo>
                                <a:pt x="38" y="222"/>
                              </a:lnTo>
                              <a:lnTo>
                                <a:pt x="10" y="181"/>
                              </a:lnTo>
                              <a:lnTo>
                                <a:pt x="0" y="130"/>
                              </a:lnTo>
                              <a:lnTo>
                                <a:pt x="10" y="80"/>
                              </a:lnTo>
                              <a:lnTo>
                                <a:pt x="38" y="39"/>
                              </a:lnTo>
                              <a:lnTo>
                                <a:pt x="79" y="11"/>
                              </a:lnTo>
                              <a:lnTo>
                                <a:pt x="130" y="0"/>
                              </a:lnTo>
                              <a:lnTo>
                                <a:pt x="333" y="0"/>
                              </a:lnTo>
                              <a:lnTo>
                                <a:pt x="382" y="10"/>
                              </a:lnTo>
                              <a:lnTo>
                                <a:pt x="130" y="10"/>
                              </a:lnTo>
                              <a:lnTo>
                                <a:pt x="83" y="20"/>
                              </a:lnTo>
                              <a:lnTo>
                                <a:pt x="45" y="46"/>
                              </a:lnTo>
                              <a:lnTo>
                                <a:pt x="19" y="84"/>
                              </a:lnTo>
                              <a:lnTo>
                                <a:pt x="10" y="130"/>
                              </a:lnTo>
                              <a:lnTo>
                                <a:pt x="19" y="177"/>
                              </a:lnTo>
                              <a:lnTo>
                                <a:pt x="45" y="215"/>
                              </a:lnTo>
                              <a:lnTo>
                                <a:pt x="83" y="241"/>
                              </a:lnTo>
                              <a:lnTo>
                                <a:pt x="130" y="250"/>
                              </a:lnTo>
                              <a:lnTo>
                                <a:pt x="382" y="250"/>
                              </a:lnTo>
                              <a:lnTo>
                                <a:pt x="333" y="260"/>
                              </a:lnTo>
                              <a:close/>
                              <a:moveTo>
                                <a:pt x="382" y="250"/>
                              </a:moveTo>
                              <a:lnTo>
                                <a:pt x="333" y="250"/>
                              </a:lnTo>
                              <a:lnTo>
                                <a:pt x="379" y="241"/>
                              </a:lnTo>
                              <a:lnTo>
                                <a:pt x="418" y="215"/>
                              </a:lnTo>
                              <a:lnTo>
                                <a:pt x="443" y="177"/>
                              </a:lnTo>
                              <a:lnTo>
                                <a:pt x="453" y="130"/>
                              </a:lnTo>
                              <a:lnTo>
                                <a:pt x="443" y="84"/>
                              </a:lnTo>
                              <a:lnTo>
                                <a:pt x="418" y="46"/>
                              </a:lnTo>
                              <a:lnTo>
                                <a:pt x="379" y="20"/>
                              </a:lnTo>
                              <a:lnTo>
                                <a:pt x="333" y="10"/>
                              </a:lnTo>
                              <a:lnTo>
                                <a:pt x="382" y="10"/>
                              </a:lnTo>
                              <a:lnTo>
                                <a:pt x="383" y="11"/>
                              </a:lnTo>
                              <a:lnTo>
                                <a:pt x="425" y="39"/>
                              </a:lnTo>
                              <a:lnTo>
                                <a:pt x="453" y="80"/>
                              </a:lnTo>
                              <a:lnTo>
                                <a:pt x="463" y="130"/>
                              </a:lnTo>
                              <a:lnTo>
                                <a:pt x="453" y="181"/>
                              </a:lnTo>
                              <a:lnTo>
                                <a:pt x="425" y="222"/>
                              </a:lnTo>
                              <a:lnTo>
                                <a:pt x="383" y="250"/>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A1D078" id="Freihandform: Form 853" o:spid="_x0000_s1026" style="position:absolute;margin-left:96.55pt;margin-top:1.85pt;width:23.15pt;height:13pt;z-index:2517207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" path="m333,260r-203,l79,250,38,222,10,181,,130,10,80,38,39,79,11,130,,333,r49,10l130,10,83,20,45,46,19,84r-9,46l19,177r26,38l83,241r47,9l382,250r-49,10xm382,250r-49,l379,241r39,-26l443,177r10,-47l443,84,418,46,379,20,333,10r49,l383,11r42,28l453,80r10,50l453,181r-28,41l383,250r-1,xe" fillcolor="#9aa0a5" stroked="f">
                <v:path arrowok="t" o:connecttype="custom" o:connectlocs="211455,274320;82550,274320;50165,267970;24130,250190;6350,224155;0,191770;6350,160020;24130,133985;50165,116205;82550,109220;211455,109220;242570,115570;82550,115570;52705,121920;28575,138430;12065,162560;6350,191770;12065,221615;28575,245745;52705,262255;82550,267970;242570,267970;211455,274320;242570,267970;211455,267970;240665,262255;265430,245745;281305,221615;287655,191770;281305,162560;265430,138430;240665,121920;211455,115570;242570,115570;243205,116205;269875,133985;287655,160020;294005,191770;287655,224155;269875,250190;243205,267970;242570,267970" o:connectangles="0,0,0,0,0,0,0,0,0,0,0,0,0,0,0,0,0,0,0,0,0,0,0,0,0,0,0,0,0,0,0,0,0,0,0,0,0,0,0,0,0,0"/>
                <w10:wrap anchorx="page"/>
              </v:shape>
            </w:pict>
          </mc:Fallback>
        </mc:AlternateContent>
      </w:r>
      <w:r w:rsidRPr="001F36E8">
        <w:rPr>
          <w:color w:val="18181C"/>
          <w:sz w:val="21"/>
        </w:rPr>
        <w:t>24 -</w:t>
      </w:r>
      <w:r w:rsidRPr="001F36E8">
        <w:rPr>
          <w:color w:val="18181C"/>
          <w:spacing w:val="17"/>
          <w:sz w:val="21"/>
        </w:rPr>
        <w:t xml:space="preserve"> </w:t>
      </w:r>
      <w:r w:rsidRPr="001F36E8">
        <w:rPr>
          <w:color w:val="18181C"/>
          <w:sz w:val="21"/>
        </w:rPr>
        <w:t>26</w:t>
      </w:r>
    </w:p>
    <w:p w14:paraId="7E9AE2B1" w14:textId="77777777" w:rsidR="001F36E8" w:rsidRPr="001F36E8" w:rsidRDefault="001F36E8" w:rsidP="001F36E8">
      <w:pPr>
        <w:spacing w:before="198"/>
        <w:ind w:left="1220"/>
        <w:rPr>
          <w:sz w:val="21"/>
        </w:rPr>
      </w:pPr>
      <w:r w:rsidRPr="001F36E8">
        <w:rPr>
          <w:noProof/>
        </w:rPr>
        <mc:AlternateContent>
          <mc:Choice Requires="wps">
            <w:drawing>
              <wp:anchor distT="0" distB="0" distL="114300" distR="114300" simplePos="0" relativeHeight="251721728" behindDoc="0" locked="0" layoutInCell="1" allowOverlap="1" wp14:anchorId="32B0FE4B" wp14:editId="4B185631">
                <wp:simplePos x="0" y="0"/>
                <wp:positionH relativeFrom="page">
                  <wp:posOffset>1221105</wp:posOffset>
                </wp:positionH>
                <wp:positionV relativeFrom="paragraph">
                  <wp:posOffset>42545</wp:posOffset>
                </wp:positionV>
                <wp:extent cx="294005" cy="165100"/>
                <wp:effectExtent l="1905" t="635" r="8890" b="5715"/>
                <wp:wrapNone/>
                <wp:docPr id="852" name="Freihandform: Form 85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432 172"/>
                            <a:gd name="T3" fmla="*/ 432 h 260"/>
                            <a:gd name="T4" fmla="+- 0 2053 1923"/>
                            <a:gd name="T5" fmla="*/ T4 w 463"/>
                            <a:gd name="T6" fmla="+- 0 432 172"/>
                            <a:gd name="T7" fmla="*/ 432 h 260"/>
                            <a:gd name="T8" fmla="+- 0 2002 1923"/>
                            <a:gd name="T9" fmla="*/ T8 w 463"/>
                            <a:gd name="T10" fmla="+- 0 422 172"/>
                            <a:gd name="T11" fmla="*/ 422 h 260"/>
                            <a:gd name="T12" fmla="+- 0 1961 1923"/>
                            <a:gd name="T13" fmla="*/ T12 w 463"/>
                            <a:gd name="T14" fmla="+- 0 394 172"/>
                            <a:gd name="T15" fmla="*/ 394 h 260"/>
                            <a:gd name="T16" fmla="+- 0 1933 1923"/>
                            <a:gd name="T17" fmla="*/ T16 w 463"/>
                            <a:gd name="T18" fmla="+- 0 353 172"/>
                            <a:gd name="T19" fmla="*/ 353 h 260"/>
                            <a:gd name="T20" fmla="+- 0 1923 1923"/>
                            <a:gd name="T21" fmla="*/ T20 w 463"/>
                            <a:gd name="T22" fmla="+- 0 302 172"/>
                            <a:gd name="T23" fmla="*/ 302 h 260"/>
                            <a:gd name="T24" fmla="+- 0 1933 1923"/>
                            <a:gd name="T25" fmla="*/ T24 w 463"/>
                            <a:gd name="T26" fmla="+- 0 252 172"/>
                            <a:gd name="T27" fmla="*/ 252 h 260"/>
                            <a:gd name="T28" fmla="+- 0 1961 1923"/>
                            <a:gd name="T29" fmla="*/ T28 w 463"/>
                            <a:gd name="T30" fmla="+- 0 211 172"/>
                            <a:gd name="T31" fmla="*/ 211 h 260"/>
                            <a:gd name="T32" fmla="+- 0 2002 1923"/>
                            <a:gd name="T33" fmla="*/ T32 w 463"/>
                            <a:gd name="T34" fmla="+- 0 183 172"/>
                            <a:gd name="T35" fmla="*/ 183 h 260"/>
                            <a:gd name="T36" fmla="+- 0 2053 1923"/>
                            <a:gd name="T37" fmla="*/ T36 w 463"/>
                            <a:gd name="T38" fmla="+- 0 172 172"/>
                            <a:gd name="T39" fmla="*/ 172 h 260"/>
                            <a:gd name="T40" fmla="+- 0 2256 1923"/>
                            <a:gd name="T41" fmla="*/ T40 w 463"/>
                            <a:gd name="T42" fmla="+- 0 172 172"/>
                            <a:gd name="T43" fmla="*/ 172 h 260"/>
                            <a:gd name="T44" fmla="+- 0 2305 1923"/>
                            <a:gd name="T45" fmla="*/ T44 w 463"/>
                            <a:gd name="T46" fmla="+- 0 182 172"/>
                            <a:gd name="T47" fmla="*/ 182 h 260"/>
                            <a:gd name="T48" fmla="+- 0 2053 1923"/>
                            <a:gd name="T49" fmla="*/ T48 w 463"/>
                            <a:gd name="T50" fmla="+- 0 182 172"/>
                            <a:gd name="T51" fmla="*/ 182 h 260"/>
                            <a:gd name="T52" fmla="+- 0 2006 1923"/>
                            <a:gd name="T53" fmla="*/ T52 w 463"/>
                            <a:gd name="T54" fmla="+- 0 192 172"/>
                            <a:gd name="T55" fmla="*/ 192 h 260"/>
                            <a:gd name="T56" fmla="+- 0 1968 1923"/>
                            <a:gd name="T57" fmla="*/ T56 w 463"/>
                            <a:gd name="T58" fmla="+- 0 218 172"/>
                            <a:gd name="T59" fmla="*/ 218 h 260"/>
                            <a:gd name="T60" fmla="+- 0 1942 1923"/>
                            <a:gd name="T61" fmla="*/ T60 w 463"/>
                            <a:gd name="T62" fmla="+- 0 256 172"/>
                            <a:gd name="T63" fmla="*/ 256 h 260"/>
                            <a:gd name="T64" fmla="+- 0 1933 1923"/>
                            <a:gd name="T65" fmla="*/ T64 w 463"/>
                            <a:gd name="T66" fmla="+- 0 302 172"/>
                            <a:gd name="T67" fmla="*/ 302 h 260"/>
                            <a:gd name="T68" fmla="+- 0 1942 1923"/>
                            <a:gd name="T69" fmla="*/ T68 w 463"/>
                            <a:gd name="T70" fmla="+- 0 349 172"/>
                            <a:gd name="T71" fmla="*/ 349 h 260"/>
                            <a:gd name="T72" fmla="+- 0 1968 1923"/>
                            <a:gd name="T73" fmla="*/ T72 w 463"/>
                            <a:gd name="T74" fmla="+- 0 387 172"/>
                            <a:gd name="T75" fmla="*/ 387 h 260"/>
                            <a:gd name="T76" fmla="+- 0 2006 1923"/>
                            <a:gd name="T77" fmla="*/ T76 w 463"/>
                            <a:gd name="T78" fmla="+- 0 413 172"/>
                            <a:gd name="T79" fmla="*/ 413 h 260"/>
                            <a:gd name="T80" fmla="+- 0 2053 1923"/>
                            <a:gd name="T81" fmla="*/ T80 w 463"/>
                            <a:gd name="T82" fmla="+- 0 422 172"/>
                            <a:gd name="T83" fmla="*/ 422 h 260"/>
                            <a:gd name="T84" fmla="+- 0 2305 1923"/>
                            <a:gd name="T85" fmla="*/ T84 w 463"/>
                            <a:gd name="T86" fmla="+- 0 422 172"/>
                            <a:gd name="T87" fmla="*/ 422 h 260"/>
                            <a:gd name="T88" fmla="+- 0 2256 1923"/>
                            <a:gd name="T89" fmla="*/ T88 w 463"/>
                            <a:gd name="T90" fmla="+- 0 432 172"/>
                            <a:gd name="T91" fmla="*/ 432 h 260"/>
                            <a:gd name="T92" fmla="+- 0 2305 1923"/>
                            <a:gd name="T93" fmla="*/ T92 w 463"/>
                            <a:gd name="T94" fmla="+- 0 422 172"/>
                            <a:gd name="T95" fmla="*/ 422 h 260"/>
                            <a:gd name="T96" fmla="+- 0 2256 1923"/>
                            <a:gd name="T97" fmla="*/ T96 w 463"/>
                            <a:gd name="T98" fmla="+- 0 422 172"/>
                            <a:gd name="T99" fmla="*/ 422 h 260"/>
                            <a:gd name="T100" fmla="+- 0 2302 1923"/>
                            <a:gd name="T101" fmla="*/ T100 w 463"/>
                            <a:gd name="T102" fmla="+- 0 413 172"/>
                            <a:gd name="T103" fmla="*/ 413 h 260"/>
                            <a:gd name="T104" fmla="+- 0 2341 1923"/>
                            <a:gd name="T105" fmla="*/ T104 w 463"/>
                            <a:gd name="T106" fmla="+- 0 387 172"/>
                            <a:gd name="T107" fmla="*/ 387 h 260"/>
                            <a:gd name="T108" fmla="+- 0 2366 1923"/>
                            <a:gd name="T109" fmla="*/ T108 w 463"/>
                            <a:gd name="T110" fmla="+- 0 349 172"/>
                            <a:gd name="T111" fmla="*/ 349 h 260"/>
                            <a:gd name="T112" fmla="+- 0 2376 1923"/>
                            <a:gd name="T113" fmla="*/ T112 w 463"/>
                            <a:gd name="T114" fmla="+- 0 302 172"/>
                            <a:gd name="T115" fmla="*/ 302 h 260"/>
                            <a:gd name="T116" fmla="+- 0 2366 1923"/>
                            <a:gd name="T117" fmla="*/ T116 w 463"/>
                            <a:gd name="T118" fmla="+- 0 256 172"/>
                            <a:gd name="T119" fmla="*/ 256 h 260"/>
                            <a:gd name="T120" fmla="+- 0 2341 1923"/>
                            <a:gd name="T121" fmla="*/ T120 w 463"/>
                            <a:gd name="T122" fmla="+- 0 218 172"/>
                            <a:gd name="T123" fmla="*/ 218 h 260"/>
                            <a:gd name="T124" fmla="+- 0 2302 1923"/>
                            <a:gd name="T125" fmla="*/ T124 w 463"/>
                            <a:gd name="T126" fmla="+- 0 192 172"/>
                            <a:gd name="T127" fmla="*/ 192 h 260"/>
                            <a:gd name="T128" fmla="+- 0 2256 1923"/>
                            <a:gd name="T129" fmla="*/ T128 w 463"/>
                            <a:gd name="T130" fmla="+- 0 182 172"/>
                            <a:gd name="T131" fmla="*/ 182 h 260"/>
                            <a:gd name="T132" fmla="+- 0 2305 1923"/>
                            <a:gd name="T133" fmla="*/ T132 w 463"/>
                            <a:gd name="T134" fmla="+- 0 182 172"/>
                            <a:gd name="T135" fmla="*/ 182 h 260"/>
                            <a:gd name="T136" fmla="+- 0 2306 1923"/>
                            <a:gd name="T137" fmla="*/ T136 w 463"/>
                            <a:gd name="T138" fmla="+- 0 183 172"/>
                            <a:gd name="T139" fmla="*/ 183 h 260"/>
                            <a:gd name="T140" fmla="+- 0 2348 1923"/>
                            <a:gd name="T141" fmla="*/ T140 w 463"/>
                            <a:gd name="T142" fmla="+- 0 211 172"/>
                            <a:gd name="T143" fmla="*/ 211 h 260"/>
                            <a:gd name="T144" fmla="+- 0 2376 1923"/>
                            <a:gd name="T145" fmla="*/ T144 w 463"/>
                            <a:gd name="T146" fmla="+- 0 252 172"/>
                            <a:gd name="T147" fmla="*/ 252 h 260"/>
                            <a:gd name="T148" fmla="+- 0 2386 1923"/>
                            <a:gd name="T149" fmla="*/ T148 w 463"/>
                            <a:gd name="T150" fmla="+- 0 302 172"/>
                            <a:gd name="T151" fmla="*/ 302 h 260"/>
                            <a:gd name="T152" fmla="+- 0 2376 1923"/>
                            <a:gd name="T153" fmla="*/ T152 w 463"/>
                            <a:gd name="T154" fmla="+- 0 353 172"/>
                            <a:gd name="T155" fmla="*/ 353 h 260"/>
                            <a:gd name="T156" fmla="+- 0 2348 1923"/>
                            <a:gd name="T157" fmla="*/ T156 w 463"/>
                            <a:gd name="T158" fmla="+- 0 394 172"/>
                            <a:gd name="T159" fmla="*/ 394 h 260"/>
                            <a:gd name="T160" fmla="+- 0 2306 1923"/>
                            <a:gd name="T161" fmla="*/ T160 w 463"/>
                            <a:gd name="T162" fmla="+- 0 422 172"/>
                            <a:gd name="T163" fmla="*/ 422 h 260"/>
                            <a:gd name="T164" fmla="+- 0 2305 1923"/>
                            <a:gd name="T165" fmla="*/ T164 w 463"/>
                            <a:gd name="T166" fmla="+- 0 422 172"/>
                            <a:gd name="T167" fmla="*/ 422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50"/>
                              </a:lnTo>
                              <a:lnTo>
                                <a:pt x="38" y="222"/>
                              </a:lnTo>
                              <a:lnTo>
                                <a:pt x="10" y="181"/>
                              </a:lnTo>
                              <a:lnTo>
                                <a:pt x="0" y="130"/>
                              </a:lnTo>
                              <a:lnTo>
                                <a:pt x="10" y="80"/>
                              </a:lnTo>
                              <a:lnTo>
                                <a:pt x="38" y="39"/>
                              </a:lnTo>
                              <a:lnTo>
                                <a:pt x="79" y="11"/>
                              </a:lnTo>
                              <a:lnTo>
                                <a:pt x="130" y="0"/>
                              </a:lnTo>
                              <a:lnTo>
                                <a:pt x="333" y="0"/>
                              </a:lnTo>
                              <a:lnTo>
                                <a:pt x="382" y="10"/>
                              </a:lnTo>
                              <a:lnTo>
                                <a:pt x="130" y="10"/>
                              </a:lnTo>
                              <a:lnTo>
                                <a:pt x="83" y="20"/>
                              </a:lnTo>
                              <a:lnTo>
                                <a:pt x="45" y="46"/>
                              </a:lnTo>
                              <a:lnTo>
                                <a:pt x="19" y="84"/>
                              </a:lnTo>
                              <a:lnTo>
                                <a:pt x="10" y="130"/>
                              </a:lnTo>
                              <a:lnTo>
                                <a:pt x="19" y="177"/>
                              </a:lnTo>
                              <a:lnTo>
                                <a:pt x="45" y="215"/>
                              </a:lnTo>
                              <a:lnTo>
                                <a:pt x="83" y="241"/>
                              </a:lnTo>
                              <a:lnTo>
                                <a:pt x="130" y="250"/>
                              </a:lnTo>
                              <a:lnTo>
                                <a:pt x="382" y="250"/>
                              </a:lnTo>
                              <a:lnTo>
                                <a:pt x="333" y="260"/>
                              </a:lnTo>
                              <a:close/>
                              <a:moveTo>
                                <a:pt x="382" y="250"/>
                              </a:moveTo>
                              <a:lnTo>
                                <a:pt x="333" y="250"/>
                              </a:lnTo>
                              <a:lnTo>
                                <a:pt x="379" y="241"/>
                              </a:lnTo>
                              <a:lnTo>
                                <a:pt x="418" y="215"/>
                              </a:lnTo>
                              <a:lnTo>
                                <a:pt x="443" y="177"/>
                              </a:lnTo>
                              <a:lnTo>
                                <a:pt x="453" y="130"/>
                              </a:lnTo>
                              <a:lnTo>
                                <a:pt x="443" y="84"/>
                              </a:lnTo>
                              <a:lnTo>
                                <a:pt x="418" y="46"/>
                              </a:lnTo>
                              <a:lnTo>
                                <a:pt x="379" y="20"/>
                              </a:lnTo>
                              <a:lnTo>
                                <a:pt x="333" y="10"/>
                              </a:lnTo>
                              <a:lnTo>
                                <a:pt x="382" y="10"/>
                              </a:lnTo>
                              <a:lnTo>
                                <a:pt x="383" y="11"/>
                              </a:lnTo>
                              <a:lnTo>
                                <a:pt x="425" y="39"/>
                              </a:lnTo>
                              <a:lnTo>
                                <a:pt x="453" y="80"/>
                              </a:lnTo>
                              <a:lnTo>
                                <a:pt x="463" y="130"/>
                              </a:lnTo>
                              <a:lnTo>
                                <a:pt x="453" y="181"/>
                              </a:lnTo>
                              <a:lnTo>
                                <a:pt x="425" y="222"/>
                              </a:lnTo>
                              <a:lnTo>
                                <a:pt x="383" y="250"/>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DCCA53" id="Freihandform: Form 852" o:spid="_x0000_s1026" style="position:absolute;margin-left:96.15pt;margin-top:3.35pt;width:23.15pt;height:13pt;z-index:2517217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" path="m333,260r-203,l79,250,38,222,10,181,,130,10,80,38,39,79,11,130,,333,r49,10l130,10,83,20,45,46,19,84r-9,46l19,177r26,38l83,241r47,9l382,250r-49,10xm382,250r-49,l379,241r39,-26l443,177r10,-47l443,84,418,46,379,20,333,10r49,l383,11r42,28l453,80r10,50l453,181r-28,41l383,250r-1,xe" fillcolor="#9aa0a5" stroked="f">
                <v:path arrowok="t" o:connecttype="custom" o:connectlocs="211455,274320;82550,274320;50165,267970;24130,250190;6350,224155;0,191770;6350,160020;24130,133985;50165,116205;82550,109220;211455,109220;242570,115570;82550,115570;52705,121920;28575,138430;12065,162560;6350,191770;12065,221615;28575,245745;52705,262255;82550,267970;242570,267970;211455,274320;242570,267970;211455,267970;240665,262255;265430,245745;281305,221615;287655,191770;281305,162560;265430,138430;240665,121920;211455,115570;242570,115570;243205,116205;269875,133985;287655,160020;294005,191770;287655,224155;269875,250190;243205,267970;242570,267970" o:connectangles="0,0,0,0,0,0,0,0,0,0,0,0,0,0,0,0,0,0,0,0,0,0,0,0,0,0,0,0,0,0,0,0,0,0,0,0,0,0,0,0,0,0"/>
                <w10:wrap anchorx="page"/>
              </v:shape>
            </w:pict>
          </mc:Fallback>
        </mc:AlternateContent>
      </w:r>
      <w:r w:rsidRPr="001F36E8">
        <w:rPr>
          <w:color w:val="18181C"/>
          <w:sz w:val="21"/>
        </w:rPr>
        <w:t>&gt; 26</w:t>
      </w:r>
    </w:p>
    <w:p w14:paraId="16F7AB38" w14:textId="77777777" w:rsidR="001F36E8" w:rsidRPr="001F36E8" w:rsidRDefault="001F36E8" w:rsidP="001F36E8">
      <w:pPr>
        <w:spacing w:before="4"/>
        <w:rPr>
          <w:sz w:val="18"/>
        </w:rPr>
      </w:pPr>
    </w:p>
    <w:p w14:paraId="36705431" w14:textId="77777777" w:rsidR="001F36E8" w:rsidRPr="001F36E8" w:rsidRDefault="001F36E8" w:rsidP="001F36E8">
      <w:pPr>
        <w:widowControl w:val="0"/>
        <w:numPr>
          <w:ilvl w:val="0"/>
          <w:numId w:val="6"/>
        </w:numPr>
        <w:tabs>
          <w:tab w:val="left" w:pos="607"/>
          <w:tab w:val="left" w:pos="608"/>
        </w:tabs>
        <w:autoSpaceDE w:val="0"/>
        <w:autoSpaceDN w:val="0"/>
        <w:spacing w:before="104" w:after="0" w:line="240" w:lineRule="auto"/>
        <w:rPr>
          <w:sz w:val="24"/>
        </w:rPr>
      </w:pPr>
      <w:bookmarkStart w:id="160" w:name="_Hlk84343882"/>
      <w:r w:rsidRPr="001F36E8">
        <w:rPr>
          <w:color w:val="18181C"/>
          <w:w w:val="105"/>
          <w:sz w:val="24"/>
        </w:rPr>
        <w:t>Which</w:t>
      </w:r>
      <w:r w:rsidRPr="001F36E8">
        <w:rPr>
          <w:color w:val="18181C"/>
          <w:spacing w:val="-15"/>
          <w:w w:val="105"/>
          <w:sz w:val="24"/>
        </w:rPr>
        <w:t xml:space="preserve"> </w:t>
      </w:r>
      <w:r w:rsidRPr="001F36E8">
        <w:rPr>
          <w:color w:val="18181C"/>
          <w:w w:val="105"/>
          <w:sz w:val="24"/>
        </w:rPr>
        <w:t>degree</w:t>
      </w:r>
      <w:r w:rsidRPr="001F36E8">
        <w:rPr>
          <w:color w:val="18181C"/>
          <w:spacing w:val="-14"/>
          <w:w w:val="105"/>
          <w:sz w:val="24"/>
        </w:rPr>
        <w:t xml:space="preserve"> </w:t>
      </w:r>
      <w:r w:rsidRPr="001F36E8">
        <w:rPr>
          <w:color w:val="18181C"/>
          <w:w w:val="105"/>
          <w:sz w:val="24"/>
        </w:rPr>
        <w:t>are</w:t>
      </w:r>
      <w:r w:rsidRPr="001F36E8">
        <w:rPr>
          <w:color w:val="18181C"/>
          <w:spacing w:val="-14"/>
          <w:w w:val="105"/>
          <w:sz w:val="24"/>
        </w:rPr>
        <w:t xml:space="preserve"> </w:t>
      </w:r>
      <w:r w:rsidRPr="001F36E8">
        <w:rPr>
          <w:color w:val="18181C"/>
          <w:w w:val="105"/>
          <w:sz w:val="24"/>
        </w:rPr>
        <w:t>you</w:t>
      </w:r>
      <w:r w:rsidRPr="001F36E8">
        <w:rPr>
          <w:color w:val="18181C"/>
          <w:spacing w:val="-14"/>
          <w:w w:val="105"/>
          <w:sz w:val="24"/>
        </w:rPr>
        <w:t xml:space="preserve"> </w:t>
      </w:r>
      <w:r w:rsidRPr="001F36E8">
        <w:rPr>
          <w:color w:val="18181C"/>
          <w:w w:val="105"/>
          <w:sz w:val="24"/>
        </w:rPr>
        <w:t>aiming</w:t>
      </w:r>
      <w:r w:rsidRPr="001F36E8">
        <w:rPr>
          <w:color w:val="18181C"/>
          <w:spacing w:val="-14"/>
          <w:w w:val="105"/>
          <w:sz w:val="24"/>
        </w:rPr>
        <w:t xml:space="preserve"> </w:t>
      </w:r>
      <w:r w:rsidRPr="001F36E8">
        <w:rPr>
          <w:color w:val="18181C"/>
          <w:w w:val="105"/>
          <w:sz w:val="24"/>
        </w:rPr>
        <w:t>for</w:t>
      </w:r>
      <w:r w:rsidRPr="001F36E8">
        <w:rPr>
          <w:color w:val="18181C"/>
          <w:spacing w:val="-14"/>
          <w:w w:val="105"/>
          <w:sz w:val="24"/>
        </w:rPr>
        <w:t xml:space="preserve"> </w:t>
      </w:r>
      <w:r w:rsidRPr="001F36E8">
        <w:rPr>
          <w:color w:val="18181C"/>
          <w:w w:val="105"/>
          <w:sz w:val="24"/>
        </w:rPr>
        <w:t>in</w:t>
      </w:r>
      <w:r w:rsidRPr="001F36E8">
        <w:rPr>
          <w:color w:val="18181C"/>
          <w:spacing w:val="-14"/>
          <w:w w:val="105"/>
          <w:sz w:val="24"/>
        </w:rPr>
        <w:t xml:space="preserve"> </w:t>
      </w:r>
      <w:r w:rsidRPr="001F36E8">
        <w:rPr>
          <w:color w:val="18181C"/>
          <w:w w:val="105"/>
          <w:sz w:val="24"/>
        </w:rPr>
        <w:t>your</w:t>
      </w:r>
      <w:r w:rsidRPr="001F36E8">
        <w:rPr>
          <w:color w:val="18181C"/>
          <w:spacing w:val="-14"/>
          <w:w w:val="105"/>
          <w:sz w:val="24"/>
        </w:rPr>
        <w:t xml:space="preserve"> </w:t>
      </w:r>
      <w:r w:rsidRPr="001F36E8">
        <w:rPr>
          <w:color w:val="18181C"/>
          <w:w w:val="105"/>
          <w:sz w:val="24"/>
        </w:rPr>
        <w:t>current</w:t>
      </w:r>
      <w:r w:rsidRPr="001F36E8">
        <w:rPr>
          <w:color w:val="18181C"/>
          <w:spacing w:val="-14"/>
          <w:w w:val="105"/>
          <w:sz w:val="24"/>
        </w:rPr>
        <w:t xml:space="preserve"> </w:t>
      </w:r>
      <w:r w:rsidRPr="001F36E8">
        <w:rPr>
          <w:color w:val="18181C"/>
          <w:w w:val="105"/>
          <w:sz w:val="24"/>
        </w:rPr>
        <w:t>degree?</w:t>
      </w:r>
    </w:p>
    <w:p w14:paraId="0E5AB545" w14:textId="77777777" w:rsidR="001F36E8" w:rsidRPr="001F36E8" w:rsidRDefault="001F36E8" w:rsidP="001F36E8">
      <w:pPr>
        <w:spacing w:before="259"/>
        <w:ind w:left="608"/>
        <w:rPr>
          <w:rFonts w:ascii="Roboto"/>
          <w:i/>
          <w:sz w:val="24"/>
          <w:lang w:val="de-DE"/>
        </w:rPr>
      </w:pPr>
      <w:r w:rsidRPr="001F36E8">
        <w:rPr>
          <w:rFonts w:ascii="Roboto"/>
          <w:i/>
          <w:color w:val="18181C"/>
          <w:sz w:val="24"/>
          <w:lang w:val="de-DE"/>
        </w:rPr>
        <w:t>Markieren Sie nur ein Oval.</w:t>
      </w:r>
    </w:p>
    <w:p w14:paraId="48E8C6E5" w14:textId="77777777" w:rsidR="001F36E8" w:rsidRPr="001F36E8" w:rsidRDefault="001F36E8" w:rsidP="001F36E8">
      <w:pPr>
        <w:widowControl w:val="0"/>
        <w:autoSpaceDE w:val="0"/>
        <w:autoSpaceDN w:val="0"/>
        <w:spacing w:before="7" w:after="0" w:line="240" w:lineRule="auto"/>
        <w:rPr>
          <w:rFonts w:ascii="Roboto" w:eastAsia="Arial" w:hAnsi="Arial" w:cs="Arial"/>
          <w:i/>
          <w:sz w:val="26"/>
          <w:szCs w:val="24"/>
          <w:lang w:val="de-DE" w:eastAsia="en-US"/>
        </w:rPr>
      </w:pPr>
    </w:p>
    <w:p w14:paraId="25232D30" w14:textId="77777777" w:rsidR="001F36E8" w:rsidRPr="001F36E8" w:rsidRDefault="001F36E8" w:rsidP="001F36E8">
      <w:pPr>
        <w:spacing w:line="429" w:lineRule="auto"/>
        <w:ind w:left="1220" w:right="6919"/>
        <w:rPr>
          <w:sz w:val="21"/>
        </w:rPr>
      </w:pPr>
      <w:r w:rsidRPr="001F36E8">
        <w:rPr>
          <w:noProof/>
        </w:rPr>
        <mc:AlternateContent>
          <mc:Choice Requires="wps">
            <w:drawing>
              <wp:anchor distT="0" distB="0" distL="114300" distR="114300" simplePos="0" relativeHeight="251724800" behindDoc="0" locked="0" layoutInCell="1" allowOverlap="1" wp14:anchorId="7FAF728F" wp14:editId="08CAD336">
                <wp:simplePos x="0" y="0"/>
                <wp:positionH relativeFrom="page">
                  <wp:posOffset>1221105</wp:posOffset>
                </wp:positionH>
                <wp:positionV relativeFrom="paragraph">
                  <wp:posOffset>679450</wp:posOffset>
                </wp:positionV>
                <wp:extent cx="294005" cy="165100"/>
                <wp:effectExtent l="1905" t="3175" r="8890" b="3175"/>
                <wp:wrapNone/>
                <wp:docPr id="849" name="Freihandform: Form 8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1135 875"/>
                            <a:gd name="T3" fmla="*/ 1135 h 260"/>
                            <a:gd name="T4" fmla="+- 0 2053 1923"/>
                            <a:gd name="T5" fmla="*/ T4 w 463"/>
                            <a:gd name="T6" fmla="+- 0 1135 875"/>
                            <a:gd name="T7" fmla="*/ 1135 h 260"/>
                            <a:gd name="T8" fmla="+- 0 2002 1923"/>
                            <a:gd name="T9" fmla="*/ T8 w 463"/>
                            <a:gd name="T10" fmla="+- 0 1124 875"/>
                            <a:gd name="T11" fmla="*/ 1124 h 260"/>
                            <a:gd name="T12" fmla="+- 0 1961 1923"/>
                            <a:gd name="T13" fmla="*/ T12 w 463"/>
                            <a:gd name="T14" fmla="+- 0 1096 875"/>
                            <a:gd name="T15" fmla="*/ 1096 h 260"/>
                            <a:gd name="T16" fmla="+- 0 1933 1923"/>
                            <a:gd name="T17" fmla="*/ T16 w 463"/>
                            <a:gd name="T18" fmla="+- 0 1055 875"/>
                            <a:gd name="T19" fmla="*/ 1055 h 260"/>
                            <a:gd name="T20" fmla="+- 0 1923 1923"/>
                            <a:gd name="T21" fmla="*/ T20 w 463"/>
                            <a:gd name="T22" fmla="+- 0 1005 875"/>
                            <a:gd name="T23" fmla="*/ 1005 h 260"/>
                            <a:gd name="T24" fmla="+- 0 1933 1923"/>
                            <a:gd name="T25" fmla="*/ T24 w 463"/>
                            <a:gd name="T26" fmla="+- 0 954 875"/>
                            <a:gd name="T27" fmla="*/ 954 h 260"/>
                            <a:gd name="T28" fmla="+- 0 1961 1923"/>
                            <a:gd name="T29" fmla="*/ T28 w 463"/>
                            <a:gd name="T30" fmla="+- 0 913 875"/>
                            <a:gd name="T31" fmla="*/ 913 h 260"/>
                            <a:gd name="T32" fmla="+- 0 2002 1923"/>
                            <a:gd name="T33" fmla="*/ T32 w 463"/>
                            <a:gd name="T34" fmla="+- 0 885 875"/>
                            <a:gd name="T35" fmla="*/ 885 h 260"/>
                            <a:gd name="T36" fmla="+- 0 2053 1923"/>
                            <a:gd name="T37" fmla="*/ T36 w 463"/>
                            <a:gd name="T38" fmla="+- 0 875 875"/>
                            <a:gd name="T39" fmla="*/ 875 h 260"/>
                            <a:gd name="T40" fmla="+- 0 2256 1923"/>
                            <a:gd name="T41" fmla="*/ T40 w 463"/>
                            <a:gd name="T42" fmla="+- 0 875 875"/>
                            <a:gd name="T43" fmla="*/ 875 h 260"/>
                            <a:gd name="T44" fmla="+- 0 2305 1923"/>
                            <a:gd name="T45" fmla="*/ T44 w 463"/>
                            <a:gd name="T46" fmla="+- 0 885 875"/>
                            <a:gd name="T47" fmla="*/ 885 h 260"/>
                            <a:gd name="T48" fmla="+- 0 2053 1923"/>
                            <a:gd name="T49" fmla="*/ T48 w 463"/>
                            <a:gd name="T50" fmla="+- 0 885 875"/>
                            <a:gd name="T51" fmla="*/ 885 h 260"/>
                            <a:gd name="T52" fmla="+- 0 2006 1923"/>
                            <a:gd name="T53" fmla="*/ T52 w 463"/>
                            <a:gd name="T54" fmla="+- 0 894 875"/>
                            <a:gd name="T55" fmla="*/ 894 h 260"/>
                            <a:gd name="T56" fmla="+- 0 1968 1923"/>
                            <a:gd name="T57" fmla="*/ T56 w 463"/>
                            <a:gd name="T58" fmla="+- 0 920 875"/>
                            <a:gd name="T59" fmla="*/ 920 h 260"/>
                            <a:gd name="T60" fmla="+- 0 1942 1923"/>
                            <a:gd name="T61" fmla="*/ T60 w 463"/>
                            <a:gd name="T62" fmla="+- 0 958 875"/>
                            <a:gd name="T63" fmla="*/ 958 h 260"/>
                            <a:gd name="T64" fmla="+- 0 1933 1923"/>
                            <a:gd name="T65" fmla="*/ T64 w 463"/>
                            <a:gd name="T66" fmla="+- 0 1005 875"/>
                            <a:gd name="T67" fmla="*/ 1005 h 260"/>
                            <a:gd name="T68" fmla="+- 0 1942 1923"/>
                            <a:gd name="T69" fmla="*/ T68 w 463"/>
                            <a:gd name="T70" fmla="+- 0 1051 875"/>
                            <a:gd name="T71" fmla="*/ 1051 h 260"/>
                            <a:gd name="T72" fmla="+- 0 1968 1923"/>
                            <a:gd name="T73" fmla="*/ T72 w 463"/>
                            <a:gd name="T74" fmla="+- 0 1089 875"/>
                            <a:gd name="T75" fmla="*/ 1089 h 260"/>
                            <a:gd name="T76" fmla="+- 0 2006 1923"/>
                            <a:gd name="T77" fmla="*/ T76 w 463"/>
                            <a:gd name="T78" fmla="+- 0 1115 875"/>
                            <a:gd name="T79" fmla="*/ 1115 h 260"/>
                            <a:gd name="T80" fmla="+- 0 2053 1923"/>
                            <a:gd name="T81" fmla="*/ T80 w 463"/>
                            <a:gd name="T82" fmla="+- 0 1125 875"/>
                            <a:gd name="T83" fmla="*/ 1125 h 260"/>
                            <a:gd name="T84" fmla="+- 0 2305 1923"/>
                            <a:gd name="T85" fmla="*/ T84 w 463"/>
                            <a:gd name="T86" fmla="+- 0 1125 875"/>
                            <a:gd name="T87" fmla="*/ 1125 h 260"/>
                            <a:gd name="T88" fmla="+- 0 2256 1923"/>
                            <a:gd name="T89" fmla="*/ T88 w 463"/>
                            <a:gd name="T90" fmla="+- 0 1135 875"/>
                            <a:gd name="T91" fmla="*/ 1135 h 260"/>
                            <a:gd name="T92" fmla="+- 0 2305 1923"/>
                            <a:gd name="T93" fmla="*/ T92 w 463"/>
                            <a:gd name="T94" fmla="+- 0 1125 875"/>
                            <a:gd name="T95" fmla="*/ 1125 h 260"/>
                            <a:gd name="T96" fmla="+- 0 2256 1923"/>
                            <a:gd name="T97" fmla="*/ T96 w 463"/>
                            <a:gd name="T98" fmla="+- 0 1125 875"/>
                            <a:gd name="T99" fmla="*/ 1125 h 260"/>
                            <a:gd name="T100" fmla="+- 0 2302 1923"/>
                            <a:gd name="T101" fmla="*/ T100 w 463"/>
                            <a:gd name="T102" fmla="+- 0 1115 875"/>
                            <a:gd name="T103" fmla="*/ 1115 h 260"/>
                            <a:gd name="T104" fmla="+- 0 2341 1923"/>
                            <a:gd name="T105" fmla="*/ T104 w 463"/>
                            <a:gd name="T106" fmla="+- 0 1089 875"/>
                            <a:gd name="T107" fmla="*/ 1089 h 260"/>
                            <a:gd name="T108" fmla="+- 0 2366 1923"/>
                            <a:gd name="T109" fmla="*/ T108 w 463"/>
                            <a:gd name="T110" fmla="+- 0 1051 875"/>
                            <a:gd name="T111" fmla="*/ 1051 h 260"/>
                            <a:gd name="T112" fmla="+- 0 2376 1923"/>
                            <a:gd name="T113" fmla="*/ T112 w 463"/>
                            <a:gd name="T114" fmla="+- 0 1005 875"/>
                            <a:gd name="T115" fmla="*/ 1005 h 260"/>
                            <a:gd name="T116" fmla="+- 0 2366 1923"/>
                            <a:gd name="T117" fmla="*/ T116 w 463"/>
                            <a:gd name="T118" fmla="+- 0 958 875"/>
                            <a:gd name="T119" fmla="*/ 958 h 260"/>
                            <a:gd name="T120" fmla="+- 0 2341 1923"/>
                            <a:gd name="T121" fmla="*/ T120 w 463"/>
                            <a:gd name="T122" fmla="+- 0 920 875"/>
                            <a:gd name="T123" fmla="*/ 920 h 260"/>
                            <a:gd name="T124" fmla="+- 0 2302 1923"/>
                            <a:gd name="T125" fmla="*/ T124 w 463"/>
                            <a:gd name="T126" fmla="+- 0 894 875"/>
                            <a:gd name="T127" fmla="*/ 894 h 260"/>
                            <a:gd name="T128" fmla="+- 0 2256 1923"/>
                            <a:gd name="T129" fmla="*/ T128 w 463"/>
                            <a:gd name="T130" fmla="+- 0 885 875"/>
                            <a:gd name="T131" fmla="*/ 885 h 260"/>
                            <a:gd name="T132" fmla="+- 0 2305 1923"/>
                            <a:gd name="T133" fmla="*/ T132 w 463"/>
                            <a:gd name="T134" fmla="+- 0 885 875"/>
                            <a:gd name="T135" fmla="*/ 885 h 260"/>
                            <a:gd name="T136" fmla="+- 0 2306 1923"/>
                            <a:gd name="T137" fmla="*/ T136 w 463"/>
                            <a:gd name="T138" fmla="+- 0 885 875"/>
                            <a:gd name="T139" fmla="*/ 885 h 260"/>
                            <a:gd name="T140" fmla="+- 0 2348 1923"/>
                            <a:gd name="T141" fmla="*/ T140 w 463"/>
                            <a:gd name="T142" fmla="+- 0 913 875"/>
                            <a:gd name="T143" fmla="*/ 913 h 260"/>
                            <a:gd name="T144" fmla="+- 0 2376 1923"/>
                            <a:gd name="T145" fmla="*/ T144 w 463"/>
                            <a:gd name="T146" fmla="+- 0 954 875"/>
                            <a:gd name="T147" fmla="*/ 954 h 260"/>
                            <a:gd name="T148" fmla="+- 0 2386 1923"/>
                            <a:gd name="T149" fmla="*/ T148 w 463"/>
                            <a:gd name="T150" fmla="+- 0 1005 875"/>
                            <a:gd name="T151" fmla="*/ 1005 h 260"/>
                            <a:gd name="T152" fmla="+- 0 2376 1923"/>
                            <a:gd name="T153" fmla="*/ T152 w 463"/>
                            <a:gd name="T154" fmla="+- 0 1055 875"/>
                            <a:gd name="T155" fmla="*/ 1055 h 260"/>
                            <a:gd name="T156" fmla="+- 0 2348 1923"/>
                            <a:gd name="T157" fmla="*/ T156 w 463"/>
                            <a:gd name="T158" fmla="+- 0 1096 875"/>
                            <a:gd name="T159" fmla="*/ 1096 h 260"/>
                            <a:gd name="T160" fmla="+- 0 2306 1923"/>
                            <a:gd name="T161" fmla="*/ T160 w 463"/>
                            <a:gd name="T162" fmla="+- 0 1124 875"/>
                            <a:gd name="T163" fmla="*/ 1124 h 260"/>
                            <a:gd name="T164" fmla="+- 0 2305 1923"/>
                            <a:gd name="T165" fmla="*/ T164 w 463"/>
                            <a:gd name="T166" fmla="+- 0 1125 875"/>
                            <a:gd name="T167" fmla="*/ 112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BBB1EF" id="Freihandform: Form 849" o:spid="_x0000_s1026" style="position:absolute;margin-left:96.15pt;margin-top:53.5pt;width:23.15pt;height:13pt;z-index:2517248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720725;82550,720725;50165,713740;24130,695960;6350,669925;0,638175;6350,605790;24130,579755;50165,561975;82550,555625;211455,555625;242570,561975;82550,561975;52705,567690;28575,584200;12065,608330;6350,638175;12065,667385;28575,691515;52705,708025;82550,714375;242570,714375;211455,720725;242570,714375;211455,714375;240665,708025;265430,691515;281305,667385;287655,638175;281305,608330;265430,584200;240665,567690;211455,561975;242570,561975;243205,561975;269875,579755;287655,605790;294005,638175;287655,669925;269875,695960;243205,713740;242570,714375" o:connectangles="0,0,0,0,0,0,0,0,0,0,0,0,0,0,0,0,0,0,0,0,0,0,0,0,0,0,0,0,0,0,0,0,0,0,0,0,0,0,0,0,0,0"/>
                <w10:wrap anchorx="page"/>
              </v:shape>
            </w:pict>
          </mc:Fallback>
        </mc:AlternateContent>
      </w:r>
      <w:r w:rsidRPr="001F36E8">
        <w:rPr>
          <w:noProof/>
        </w:rPr>
        <mc:AlternateContent>
          <mc:Choice Requires="wps">
            <w:drawing>
              <wp:anchor distT="0" distB="0" distL="114300" distR="114300" simplePos="0" relativeHeight="251722752" behindDoc="0" locked="0" layoutInCell="1" allowOverlap="1" wp14:anchorId="68156A73" wp14:editId="18A1A196">
                <wp:simplePos x="0" y="0"/>
                <wp:positionH relativeFrom="page">
                  <wp:posOffset>1221105</wp:posOffset>
                </wp:positionH>
                <wp:positionV relativeFrom="paragraph">
                  <wp:posOffset>-15875</wp:posOffset>
                </wp:positionV>
                <wp:extent cx="294005" cy="165100"/>
                <wp:effectExtent l="1905" t="3175" r="8890" b="3175"/>
                <wp:wrapNone/>
                <wp:docPr id="851" name="Freihandform: Form 8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235 -25"/>
                            <a:gd name="T3" fmla="*/ 235 h 260"/>
                            <a:gd name="T4" fmla="+- 0 2053 1923"/>
                            <a:gd name="T5" fmla="*/ T4 w 463"/>
                            <a:gd name="T6" fmla="+- 0 235 -25"/>
                            <a:gd name="T7" fmla="*/ 235 h 260"/>
                            <a:gd name="T8" fmla="+- 0 2002 1923"/>
                            <a:gd name="T9" fmla="*/ T8 w 463"/>
                            <a:gd name="T10" fmla="+- 0 224 -25"/>
                            <a:gd name="T11" fmla="*/ 224 h 260"/>
                            <a:gd name="T12" fmla="+- 0 1961 1923"/>
                            <a:gd name="T13" fmla="*/ T12 w 463"/>
                            <a:gd name="T14" fmla="+- 0 196 -25"/>
                            <a:gd name="T15" fmla="*/ 196 h 260"/>
                            <a:gd name="T16" fmla="+- 0 1933 1923"/>
                            <a:gd name="T17" fmla="*/ T16 w 463"/>
                            <a:gd name="T18" fmla="+- 0 155 -25"/>
                            <a:gd name="T19" fmla="*/ 155 h 260"/>
                            <a:gd name="T20" fmla="+- 0 1923 1923"/>
                            <a:gd name="T21" fmla="*/ T20 w 463"/>
                            <a:gd name="T22" fmla="+- 0 105 -25"/>
                            <a:gd name="T23" fmla="*/ 105 h 260"/>
                            <a:gd name="T24" fmla="+- 0 1933 1923"/>
                            <a:gd name="T25" fmla="*/ T24 w 463"/>
                            <a:gd name="T26" fmla="+- 0 54 -25"/>
                            <a:gd name="T27" fmla="*/ 54 h 260"/>
                            <a:gd name="T28" fmla="+- 0 1961 1923"/>
                            <a:gd name="T29" fmla="*/ T28 w 463"/>
                            <a:gd name="T30" fmla="+- 0 13 -25"/>
                            <a:gd name="T31" fmla="*/ 13 h 260"/>
                            <a:gd name="T32" fmla="+- 0 2002 1923"/>
                            <a:gd name="T33" fmla="*/ T32 w 463"/>
                            <a:gd name="T34" fmla="+- 0 -15 -25"/>
                            <a:gd name="T35" fmla="*/ -15 h 260"/>
                            <a:gd name="T36" fmla="+- 0 2053 1923"/>
                            <a:gd name="T37" fmla="*/ T36 w 463"/>
                            <a:gd name="T38" fmla="+- 0 -25 -25"/>
                            <a:gd name="T39" fmla="*/ -25 h 260"/>
                            <a:gd name="T40" fmla="+- 0 2256 1923"/>
                            <a:gd name="T41" fmla="*/ T40 w 463"/>
                            <a:gd name="T42" fmla="+- 0 -25 -25"/>
                            <a:gd name="T43" fmla="*/ -25 h 260"/>
                            <a:gd name="T44" fmla="+- 0 2305 1923"/>
                            <a:gd name="T45" fmla="*/ T44 w 463"/>
                            <a:gd name="T46" fmla="+- 0 -15 -25"/>
                            <a:gd name="T47" fmla="*/ -15 h 260"/>
                            <a:gd name="T48" fmla="+- 0 2053 1923"/>
                            <a:gd name="T49" fmla="*/ T48 w 463"/>
                            <a:gd name="T50" fmla="+- 0 -15 -25"/>
                            <a:gd name="T51" fmla="*/ -15 h 260"/>
                            <a:gd name="T52" fmla="+- 0 2006 1923"/>
                            <a:gd name="T53" fmla="*/ T52 w 463"/>
                            <a:gd name="T54" fmla="+- 0 -6 -25"/>
                            <a:gd name="T55" fmla="*/ -6 h 260"/>
                            <a:gd name="T56" fmla="+- 0 1968 1923"/>
                            <a:gd name="T57" fmla="*/ T56 w 463"/>
                            <a:gd name="T58" fmla="+- 0 20 -25"/>
                            <a:gd name="T59" fmla="*/ 20 h 260"/>
                            <a:gd name="T60" fmla="+- 0 1942 1923"/>
                            <a:gd name="T61" fmla="*/ T60 w 463"/>
                            <a:gd name="T62" fmla="+- 0 58 -25"/>
                            <a:gd name="T63" fmla="*/ 58 h 260"/>
                            <a:gd name="T64" fmla="+- 0 1933 1923"/>
                            <a:gd name="T65" fmla="*/ T64 w 463"/>
                            <a:gd name="T66" fmla="+- 0 105 -25"/>
                            <a:gd name="T67" fmla="*/ 105 h 260"/>
                            <a:gd name="T68" fmla="+- 0 1942 1923"/>
                            <a:gd name="T69" fmla="*/ T68 w 463"/>
                            <a:gd name="T70" fmla="+- 0 151 -25"/>
                            <a:gd name="T71" fmla="*/ 151 h 260"/>
                            <a:gd name="T72" fmla="+- 0 1968 1923"/>
                            <a:gd name="T73" fmla="*/ T72 w 463"/>
                            <a:gd name="T74" fmla="+- 0 189 -25"/>
                            <a:gd name="T75" fmla="*/ 189 h 260"/>
                            <a:gd name="T76" fmla="+- 0 2006 1923"/>
                            <a:gd name="T77" fmla="*/ T76 w 463"/>
                            <a:gd name="T78" fmla="+- 0 215 -25"/>
                            <a:gd name="T79" fmla="*/ 215 h 260"/>
                            <a:gd name="T80" fmla="+- 0 2053 1923"/>
                            <a:gd name="T81" fmla="*/ T80 w 463"/>
                            <a:gd name="T82" fmla="+- 0 225 -25"/>
                            <a:gd name="T83" fmla="*/ 225 h 260"/>
                            <a:gd name="T84" fmla="+- 0 2305 1923"/>
                            <a:gd name="T85" fmla="*/ T84 w 463"/>
                            <a:gd name="T86" fmla="+- 0 225 -25"/>
                            <a:gd name="T87" fmla="*/ 225 h 260"/>
                            <a:gd name="T88" fmla="+- 0 2256 1923"/>
                            <a:gd name="T89" fmla="*/ T88 w 463"/>
                            <a:gd name="T90" fmla="+- 0 235 -25"/>
                            <a:gd name="T91" fmla="*/ 235 h 260"/>
                            <a:gd name="T92" fmla="+- 0 2305 1923"/>
                            <a:gd name="T93" fmla="*/ T92 w 463"/>
                            <a:gd name="T94" fmla="+- 0 225 -25"/>
                            <a:gd name="T95" fmla="*/ 225 h 260"/>
                            <a:gd name="T96" fmla="+- 0 2256 1923"/>
                            <a:gd name="T97" fmla="*/ T96 w 463"/>
                            <a:gd name="T98" fmla="+- 0 225 -25"/>
                            <a:gd name="T99" fmla="*/ 225 h 260"/>
                            <a:gd name="T100" fmla="+- 0 2302 1923"/>
                            <a:gd name="T101" fmla="*/ T100 w 463"/>
                            <a:gd name="T102" fmla="+- 0 215 -25"/>
                            <a:gd name="T103" fmla="*/ 215 h 260"/>
                            <a:gd name="T104" fmla="+- 0 2341 1923"/>
                            <a:gd name="T105" fmla="*/ T104 w 463"/>
                            <a:gd name="T106" fmla="+- 0 189 -25"/>
                            <a:gd name="T107" fmla="*/ 189 h 260"/>
                            <a:gd name="T108" fmla="+- 0 2366 1923"/>
                            <a:gd name="T109" fmla="*/ T108 w 463"/>
                            <a:gd name="T110" fmla="+- 0 151 -25"/>
                            <a:gd name="T111" fmla="*/ 151 h 260"/>
                            <a:gd name="T112" fmla="+- 0 2376 1923"/>
                            <a:gd name="T113" fmla="*/ T112 w 463"/>
                            <a:gd name="T114" fmla="+- 0 105 -25"/>
                            <a:gd name="T115" fmla="*/ 105 h 260"/>
                            <a:gd name="T116" fmla="+- 0 2366 1923"/>
                            <a:gd name="T117" fmla="*/ T116 w 463"/>
                            <a:gd name="T118" fmla="+- 0 58 -25"/>
                            <a:gd name="T119" fmla="*/ 58 h 260"/>
                            <a:gd name="T120" fmla="+- 0 2341 1923"/>
                            <a:gd name="T121" fmla="*/ T120 w 463"/>
                            <a:gd name="T122" fmla="+- 0 20 -25"/>
                            <a:gd name="T123" fmla="*/ 20 h 260"/>
                            <a:gd name="T124" fmla="+- 0 2302 1923"/>
                            <a:gd name="T125" fmla="*/ T124 w 463"/>
                            <a:gd name="T126" fmla="+- 0 -6 -25"/>
                            <a:gd name="T127" fmla="*/ -6 h 260"/>
                            <a:gd name="T128" fmla="+- 0 2256 1923"/>
                            <a:gd name="T129" fmla="*/ T128 w 463"/>
                            <a:gd name="T130" fmla="+- 0 -15 -25"/>
                            <a:gd name="T131" fmla="*/ -15 h 260"/>
                            <a:gd name="T132" fmla="+- 0 2305 1923"/>
                            <a:gd name="T133" fmla="*/ T132 w 463"/>
                            <a:gd name="T134" fmla="+- 0 -15 -25"/>
                            <a:gd name="T135" fmla="*/ -15 h 260"/>
                            <a:gd name="T136" fmla="+- 0 2306 1923"/>
                            <a:gd name="T137" fmla="*/ T136 w 463"/>
                            <a:gd name="T138" fmla="+- 0 -15 -25"/>
                            <a:gd name="T139" fmla="*/ -15 h 260"/>
                            <a:gd name="T140" fmla="+- 0 2348 1923"/>
                            <a:gd name="T141" fmla="*/ T140 w 463"/>
                            <a:gd name="T142" fmla="+- 0 13 -25"/>
                            <a:gd name="T143" fmla="*/ 13 h 260"/>
                            <a:gd name="T144" fmla="+- 0 2376 1923"/>
                            <a:gd name="T145" fmla="*/ T144 w 463"/>
                            <a:gd name="T146" fmla="+- 0 54 -25"/>
                            <a:gd name="T147" fmla="*/ 54 h 260"/>
                            <a:gd name="T148" fmla="+- 0 2386 1923"/>
                            <a:gd name="T149" fmla="*/ T148 w 463"/>
                            <a:gd name="T150" fmla="+- 0 105 -25"/>
                            <a:gd name="T151" fmla="*/ 105 h 260"/>
                            <a:gd name="T152" fmla="+- 0 2376 1923"/>
                            <a:gd name="T153" fmla="*/ T152 w 463"/>
                            <a:gd name="T154" fmla="+- 0 155 -25"/>
                            <a:gd name="T155" fmla="*/ 155 h 260"/>
                            <a:gd name="T156" fmla="+- 0 2348 1923"/>
                            <a:gd name="T157" fmla="*/ T156 w 463"/>
                            <a:gd name="T158" fmla="+- 0 196 -25"/>
                            <a:gd name="T159" fmla="*/ 196 h 260"/>
                            <a:gd name="T160" fmla="+- 0 2306 1923"/>
                            <a:gd name="T161" fmla="*/ T160 w 463"/>
                            <a:gd name="T162" fmla="+- 0 224 -25"/>
                            <a:gd name="T163" fmla="*/ 224 h 260"/>
                            <a:gd name="T164" fmla="+- 0 2305 1923"/>
                            <a:gd name="T165" fmla="*/ T164 w 463"/>
                            <a:gd name="T166" fmla="+- 0 225 -25"/>
                            <a:gd name="T167" fmla="*/ 22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E562F2" id="Freihandform: Form 851" o:spid="_x0000_s1026" style="position:absolute;margin-left:96.15pt;margin-top:-1.25pt;width:23.15pt;height:13pt;z-index:2517227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149225;82550,149225;50165,142240;24130,124460;6350,98425;0,66675;6350,34290;24130,8255;50165,-9525;82550,-15875;211455,-15875;242570,-9525;82550,-9525;52705,-3810;28575,12700;12065,36830;6350,66675;12065,95885;28575,120015;52705,136525;82550,142875;242570,142875;211455,149225;242570,142875;211455,142875;240665,136525;265430,120015;281305,95885;287655,66675;281305,36830;265430,12700;240665,-3810;211455,-9525;242570,-9525;243205,-9525;269875,8255;287655,34290;294005,66675;287655,98425;269875,124460;243205,142240;242570,142875" o:connectangles="0,0,0,0,0,0,0,0,0,0,0,0,0,0,0,0,0,0,0,0,0,0,0,0,0,0,0,0,0,0,0,0,0,0,0,0,0,0,0,0,0,0"/>
                <w10:wrap anchorx="page"/>
              </v:shape>
            </w:pict>
          </mc:Fallback>
        </mc:AlternateContent>
      </w:r>
      <w:r w:rsidRPr="001F36E8">
        <w:rPr>
          <w:noProof/>
        </w:rPr>
        <mc:AlternateContent>
          <mc:Choice Requires="wps">
            <w:drawing>
              <wp:anchor distT="0" distB="0" distL="114300" distR="114300" simplePos="0" relativeHeight="251723776" behindDoc="0" locked="0" layoutInCell="1" allowOverlap="1" wp14:anchorId="0BC0A8E0" wp14:editId="791B4162">
                <wp:simplePos x="0" y="0"/>
                <wp:positionH relativeFrom="page">
                  <wp:posOffset>1221105</wp:posOffset>
                </wp:positionH>
                <wp:positionV relativeFrom="paragraph">
                  <wp:posOffset>269875</wp:posOffset>
                </wp:positionV>
                <wp:extent cx="294005" cy="165100"/>
                <wp:effectExtent l="1905" t="3175" r="8890" b="3175"/>
                <wp:wrapNone/>
                <wp:docPr id="850" name="Freihandform: Form 8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685 425"/>
                            <a:gd name="T3" fmla="*/ 685 h 260"/>
                            <a:gd name="T4" fmla="+- 0 2053 1923"/>
                            <a:gd name="T5" fmla="*/ T4 w 463"/>
                            <a:gd name="T6" fmla="+- 0 685 425"/>
                            <a:gd name="T7" fmla="*/ 685 h 260"/>
                            <a:gd name="T8" fmla="+- 0 2002 1923"/>
                            <a:gd name="T9" fmla="*/ T8 w 463"/>
                            <a:gd name="T10" fmla="+- 0 674 425"/>
                            <a:gd name="T11" fmla="*/ 674 h 260"/>
                            <a:gd name="T12" fmla="+- 0 1961 1923"/>
                            <a:gd name="T13" fmla="*/ T12 w 463"/>
                            <a:gd name="T14" fmla="+- 0 646 425"/>
                            <a:gd name="T15" fmla="*/ 646 h 260"/>
                            <a:gd name="T16" fmla="+- 0 1933 1923"/>
                            <a:gd name="T17" fmla="*/ T16 w 463"/>
                            <a:gd name="T18" fmla="+- 0 605 425"/>
                            <a:gd name="T19" fmla="*/ 605 h 260"/>
                            <a:gd name="T20" fmla="+- 0 1923 1923"/>
                            <a:gd name="T21" fmla="*/ T20 w 463"/>
                            <a:gd name="T22" fmla="+- 0 555 425"/>
                            <a:gd name="T23" fmla="*/ 555 h 260"/>
                            <a:gd name="T24" fmla="+- 0 1933 1923"/>
                            <a:gd name="T25" fmla="*/ T24 w 463"/>
                            <a:gd name="T26" fmla="+- 0 504 425"/>
                            <a:gd name="T27" fmla="*/ 504 h 260"/>
                            <a:gd name="T28" fmla="+- 0 1961 1923"/>
                            <a:gd name="T29" fmla="*/ T28 w 463"/>
                            <a:gd name="T30" fmla="+- 0 463 425"/>
                            <a:gd name="T31" fmla="*/ 463 h 260"/>
                            <a:gd name="T32" fmla="+- 0 2002 1923"/>
                            <a:gd name="T33" fmla="*/ T32 w 463"/>
                            <a:gd name="T34" fmla="+- 0 435 425"/>
                            <a:gd name="T35" fmla="*/ 435 h 260"/>
                            <a:gd name="T36" fmla="+- 0 2053 1923"/>
                            <a:gd name="T37" fmla="*/ T36 w 463"/>
                            <a:gd name="T38" fmla="+- 0 425 425"/>
                            <a:gd name="T39" fmla="*/ 425 h 260"/>
                            <a:gd name="T40" fmla="+- 0 2256 1923"/>
                            <a:gd name="T41" fmla="*/ T40 w 463"/>
                            <a:gd name="T42" fmla="+- 0 425 425"/>
                            <a:gd name="T43" fmla="*/ 425 h 260"/>
                            <a:gd name="T44" fmla="+- 0 2305 1923"/>
                            <a:gd name="T45" fmla="*/ T44 w 463"/>
                            <a:gd name="T46" fmla="+- 0 435 425"/>
                            <a:gd name="T47" fmla="*/ 435 h 260"/>
                            <a:gd name="T48" fmla="+- 0 2053 1923"/>
                            <a:gd name="T49" fmla="*/ T48 w 463"/>
                            <a:gd name="T50" fmla="+- 0 435 425"/>
                            <a:gd name="T51" fmla="*/ 435 h 260"/>
                            <a:gd name="T52" fmla="+- 0 2006 1923"/>
                            <a:gd name="T53" fmla="*/ T52 w 463"/>
                            <a:gd name="T54" fmla="+- 0 444 425"/>
                            <a:gd name="T55" fmla="*/ 444 h 260"/>
                            <a:gd name="T56" fmla="+- 0 1968 1923"/>
                            <a:gd name="T57" fmla="*/ T56 w 463"/>
                            <a:gd name="T58" fmla="+- 0 470 425"/>
                            <a:gd name="T59" fmla="*/ 470 h 260"/>
                            <a:gd name="T60" fmla="+- 0 1942 1923"/>
                            <a:gd name="T61" fmla="*/ T60 w 463"/>
                            <a:gd name="T62" fmla="+- 0 508 425"/>
                            <a:gd name="T63" fmla="*/ 508 h 260"/>
                            <a:gd name="T64" fmla="+- 0 1933 1923"/>
                            <a:gd name="T65" fmla="*/ T64 w 463"/>
                            <a:gd name="T66" fmla="+- 0 555 425"/>
                            <a:gd name="T67" fmla="*/ 555 h 260"/>
                            <a:gd name="T68" fmla="+- 0 1942 1923"/>
                            <a:gd name="T69" fmla="*/ T68 w 463"/>
                            <a:gd name="T70" fmla="+- 0 601 425"/>
                            <a:gd name="T71" fmla="*/ 601 h 260"/>
                            <a:gd name="T72" fmla="+- 0 1968 1923"/>
                            <a:gd name="T73" fmla="*/ T72 w 463"/>
                            <a:gd name="T74" fmla="+- 0 639 425"/>
                            <a:gd name="T75" fmla="*/ 639 h 260"/>
                            <a:gd name="T76" fmla="+- 0 2006 1923"/>
                            <a:gd name="T77" fmla="*/ T76 w 463"/>
                            <a:gd name="T78" fmla="+- 0 665 425"/>
                            <a:gd name="T79" fmla="*/ 665 h 260"/>
                            <a:gd name="T80" fmla="+- 0 2053 1923"/>
                            <a:gd name="T81" fmla="*/ T80 w 463"/>
                            <a:gd name="T82" fmla="+- 0 675 425"/>
                            <a:gd name="T83" fmla="*/ 675 h 260"/>
                            <a:gd name="T84" fmla="+- 0 2305 1923"/>
                            <a:gd name="T85" fmla="*/ T84 w 463"/>
                            <a:gd name="T86" fmla="+- 0 675 425"/>
                            <a:gd name="T87" fmla="*/ 675 h 260"/>
                            <a:gd name="T88" fmla="+- 0 2256 1923"/>
                            <a:gd name="T89" fmla="*/ T88 w 463"/>
                            <a:gd name="T90" fmla="+- 0 685 425"/>
                            <a:gd name="T91" fmla="*/ 685 h 260"/>
                            <a:gd name="T92" fmla="+- 0 2305 1923"/>
                            <a:gd name="T93" fmla="*/ T92 w 463"/>
                            <a:gd name="T94" fmla="+- 0 675 425"/>
                            <a:gd name="T95" fmla="*/ 675 h 260"/>
                            <a:gd name="T96" fmla="+- 0 2256 1923"/>
                            <a:gd name="T97" fmla="*/ T96 w 463"/>
                            <a:gd name="T98" fmla="+- 0 675 425"/>
                            <a:gd name="T99" fmla="*/ 675 h 260"/>
                            <a:gd name="T100" fmla="+- 0 2302 1923"/>
                            <a:gd name="T101" fmla="*/ T100 w 463"/>
                            <a:gd name="T102" fmla="+- 0 665 425"/>
                            <a:gd name="T103" fmla="*/ 665 h 260"/>
                            <a:gd name="T104" fmla="+- 0 2341 1923"/>
                            <a:gd name="T105" fmla="*/ T104 w 463"/>
                            <a:gd name="T106" fmla="+- 0 639 425"/>
                            <a:gd name="T107" fmla="*/ 639 h 260"/>
                            <a:gd name="T108" fmla="+- 0 2366 1923"/>
                            <a:gd name="T109" fmla="*/ T108 w 463"/>
                            <a:gd name="T110" fmla="+- 0 601 425"/>
                            <a:gd name="T111" fmla="*/ 601 h 260"/>
                            <a:gd name="T112" fmla="+- 0 2376 1923"/>
                            <a:gd name="T113" fmla="*/ T112 w 463"/>
                            <a:gd name="T114" fmla="+- 0 555 425"/>
                            <a:gd name="T115" fmla="*/ 555 h 260"/>
                            <a:gd name="T116" fmla="+- 0 2366 1923"/>
                            <a:gd name="T117" fmla="*/ T116 w 463"/>
                            <a:gd name="T118" fmla="+- 0 508 425"/>
                            <a:gd name="T119" fmla="*/ 508 h 260"/>
                            <a:gd name="T120" fmla="+- 0 2341 1923"/>
                            <a:gd name="T121" fmla="*/ T120 w 463"/>
                            <a:gd name="T122" fmla="+- 0 470 425"/>
                            <a:gd name="T123" fmla="*/ 470 h 260"/>
                            <a:gd name="T124" fmla="+- 0 2302 1923"/>
                            <a:gd name="T125" fmla="*/ T124 w 463"/>
                            <a:gd name="T126" fmla="+- 0 444 425"/>
                            <a:gd name="T127" fmla="*/ 444 h 260"/>
                            <a:gd name="T128" fmla="+- 0 2256 1923"/>
                            <a:gd name="T129" fmla="*/ T128 w 463"/>
                            <a:gd name="T130" fmla="+- 0 435 425"/>
                            <a:gd name="T131" fmla="*/ 435 h 260"/>
                            <a:gd name="T132" fmla="+- 0 2305 1923"/>
                            <a:gd name="T133" fmla="*/ T132 w 463"/>
                            <a:gd name="T134" fmla="+- 0 435 425"/>
                            <a:gd name="T135" fmla="*/ 435 h 260"/>
                            <a:gd name="T136" fmla="+- 0 2306 1923"/>
                            <a:gd name="T137" fmla="*/ T136 w 463"/>
                            <a:gd name="T138" fmla="+- 0 435 425"/>
                            <a:gd name="T139" fmla="*/ 435 h 260"/>
                            <a:gd name="T140" fmla="+- 0 2348 1923"/>
                            <a:gd name="T141" fmla="*/ T140 w 463"/>
                            <a:gd name="T142" fmla="+- 0 463 425"/>
                            <a:gd name="T143" fmla="*/ 463 h 260"/>
                            <a:gd name="T144" fmla="+- 0 2376 1923"/>
                            <a:gd name="T145" fmla="*/ T144 w 463"/>
                            <a:gd name="T146" fmla="+- 0 504 425"/>
                            <a:gd name="T147" fmla="*/ 504 h 260"/>
                            <a:gd name="T148" fmla="+- 0 2386 1923"/>
                            <a:gd name="T149" fmla="*/ T148 w 463"/>
                            <a:gd name="T150" fmla="+- 0 555 425"/>
                            <a:gd name="T151" fmla="*/ 555 h 260"/>
                            <a:gd name="T152" fmla="+- 0 2376 1923"/>
                            <a:gd name="T153" fmla="*/ T152 w 463"/>
                            <a:gd name="T154" fmla="+- 0 605 425"/>
                            <a:gd name="T155" fmla="*/ 605 h 260"/>
                            <a:gd name="T156" fmla="+- 0 2348 1923"/>
                            <a:gd name="T157" fmla="*/ T156 w 463"/>
                            <a:gd name="T158" fmla="+- 0 646 425"/>
                            <a:gd name="T159" fmla="*/ 646 h 260"/>
                            <a:gd name="T160" fmla="+- 0 2306 1923"/>
                            <a:gd name="T161" fmla="*/ T160 w 463"/>
                            <a:gd name="T162" fmla="+- 0 674 425"/>
                            <a:gd name="T163" fmla="*/ 674 h 260"/>
                            <a:gd name="T164" fmla="+- 0 2305 1923"/>
                            <a:gd name="T165" fmla="*/ T164 w 463"/>
                            <a:gd name="T166" fmla="+- 0 675 425"/>
                            <a:gd name="T167" fmla="*/ 67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B8D280" id="Freihandform: Form 850" o:spid="_x0000_s1026" style="position:absolute;margin-left:96.15pt;margin-top:21.25pt;width:23.15pt;height:13pt;z-index:2517237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434975;82550,434975;50165,427990;24130,410210;6350,384175;0,352425;6350,320040;24130,294005;50165,276225;82550,269875;211455,269875;242570,276225;82550,276225;52705,281940;28575,298450;12065,322580;6350,352425;12065,381635;28575,405765;52705,422275;82550,428625;242570,428625;211455,434975;242570,428625;211455,428625;240665,422275;265430,405765;281305,381635;287655,352425;281305,322580;265430,298450;240665,281940;211455,276225;242570,276225;243205,276225;269875,294005;287655,320040;294005,352425;287655,384175;269875,410210;243205,427990;242570,428625" o:connectangles="0,0,0,0,0,0,0,0,0,0,0,0,0,0,0,0,0,0,0,0,0,0,0,0,0,0,0,0,0,0,0,0,0,0,0,0,0,0,0,0,0,0"/>
                <w10:wrap anchorx="page"/>
              </v:shape>
            </w:pict>
          </mc:Fallback>
        </mc:AlternateContent>
      </w:r>
      <w:r w:rsidRPr="001F36E8">
        <w:rPr>
          <w:color w:val="18181C"/>
          <w:sz w:val="21"/>
        </w:rPr>
        <w:t>Bachelor Master</w:t>
      </w:r>
    </w:p>
    <w:p w14:paraId="07305677" w14:textId="5E2BF881" w:rsidR="001F36E8" w:rsidRDefault="001F36E8" w:rsidP="00C44E58">
      <w:pPr>
        <w:spacing w:line="429" w:lineRule="auto"/>
        <w:ind w:left="1220" w:right="6191"/>
        <w:rPr>
          <w:color w:val="18181C"/>
          <w:sz w:val="21"/>
        </w:rPr>
      </w:pPr>
      <w:r w:rsidRPr="001F36E8">
        <w:rPr>
          <w:noProof/>
        </w:rPr>
        <mc:AlternateContent>
          <mc:Choice Requires="wps">
            <w:drawing>
              <wp:anchor distT="0" distB="0" distL="114300" distR="114300" simplePos="0" relativeHeight="251725824" behindDoc="0" locked="0" layoutInCell="1" allowOverlap="1" wp14:anchorId="25A84CA8" wp14:editId="44918CD7">
                <wp:simplePos x="0" y="0"/>
                <wp:positionH relativeFrom="page">
                  <wp:posOffset>1221105</wp:posOffset>
                </wp:positionH>
                <wp:positionV relativeFrom="paragraph">
                  <wp:posOffset>297815</wp:posOffset>
                </wp:positionV>
                <wp:extent cx="294005" cy="165100"/>
                <wp:effectExtent l="1905" t="1270" r="8890" b="5080"/>
                <wp:wrapNone/>
                <wp:docPr id="848" name="Freihandform: Form 8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684 424"/>
                            <a:gd name="T3" fmla="*/ 684 h 260"/>
                            <a:gd name="T4" fmla="+- 0 2053 1923"/>
                            <a:gd name="T5" fmla="*/ T4 w 463"/>
                            <a:gd name="T6" fmla="+- 0 684 424"/>
                            <a:gd name="T7" fmla="*/ 684 h 260"/>
                            <a:gd name="T8" fmla="+- 0 2002 1923"/>
                            <a:gd name="T9" fmla="*/ T8 w 463"/>
                            <a:gd name="T10" fmla="+- 0 674 424"/>
                            <a:gd name="T11" fmla="*/ 674 h 260"/>
                            <a:gd name="T12" fmla="+- 0 1961 1923"/>
                            <a:gd name="T13" fmla="*/ T12 w 463"/>
                            <a:gd name="T14" fmla="+- 0 646 424"/>
                            <a:gd name="T15" fmla="*/ 646 h 260"/>
                            <a:gd name="T16" fmla="+- 0 1933 1923"/>
                            <a:gd name="T17" fmla="*/ T16 w 463"/>
                            <a:gd name="T18" fmla="+- 0 605 424"/>
                            <a:gd name="T19" fmla="*/ 605 h 260"/>
                            <a:gd name="T20" fmla="+- 0 1923 1923"/>
                            <a:gd name="T21" fmla="*/ T20 w 463"/>
                            <a:gd name="T22" fmla="+- 0 554 424"/>
                            <a:gd name="T23" fmla="*/ 554 h 260"/>
                            <a:gd name="T24" fmla="+- 0 1933 1923"/>
                            <a:gd name="T25" fmla="*/ T24 w 463"/>
                            <a:gd name="T26" fmla="+- 0 504 424"/>
                            <a:gd name="T27" fmla="*/ 504 h 260"/>
                            <a:gd name="T28" fmla="+- 0 1961 1923"/>
                            <a:gd name="T29" fmla="*/ T28 w 463"/>
                            <a:gd name="T30" fmla="+- 0 463 424"/>
                            <a:gd name="T31" fmla="*/ 463 h 260"/>
                            <a:gd name="T32" fmla="+- 0 2002 1923"/>
                            <a:gd name="T33" fmla="*/ T32 w 463"/>
                            <a:gd name="T34" fmla="+- 0 435 424"/>
                            <a:gd name="T35" fmla="*/ 435 h 260"/>
                            <a:gd name="T36" fmla="+- 0 2053 1923"/>
                            <a:gd name="T37" fmla="*/ T36 w 463"/>
                            <a:gd name="T38" fmla="+- 0 424 424"/>
                            <a:gd name="T39" fmla="*/ 424 h 260"/>
                            <a:gd name="T40" fmla="+- 0 2256 1923"/>
                            <a:gd name="T41" fmla="*/ T40 w 463"/>
                            <a:gd name="T42" fmla="+- 0 424 424"/>
                            <a:gd name="T43" fmla="*/ 424 h 260"/>
                            <a:gd name="T44" fmla="+- 0 2305 1923"/>
                            <a:gd name="T45" fmla="*/ T44 w 463"/>
                            <a:gd name="T46" fmla="+- 0 434 424"/>
                            <a:gd name="T47" fmla="*/ 434 h 260"/>
                            <a:gd name="T48" fmla="+- 0 2053 1923"/>
                            <a:gd name="T49" fmla="*/ T48 w 463"/>
                            <a:gd name="T50" fmla="+- 0 434 424"/>
                            <a:gd name="T51" fmla="*/ 434 h 260"/>
                            <a:gd name="T52" fmla="+- 0 2006 1923"/>
                            <a:gd name="T53" fmla="*/ T52 w 463"/>
                            <a:gd name="T54" fmla="+- 0 444 424"/>
                            <a:gd name="T55" fmla="*/ 444 h 260"/>
                            <a:gd name="T56" fmla="+- 0 1968 1923"/>
                            <a:gd name="T57" fmla="*/ T56 w 463"/>
                            <a:gd name="T58" fmla="+- 0 470 424"/>
                            <a:gd name="T59" fmla="*/ 470 h 260"/>
                            <a:gd name="T60" fmla="+- 0 1942 1923"/>
                            <a:gd name="T61" fmla="*/ T60 w 463"/>
                            <a:gd name="T62" fmla="+- 0 508 424"/>
                            <a:gd name="T63" fmla="*/ 508 h 260"/>
                            <a:gd name="T64" fmla="+- 0 1933 1923"/>
                            <a:gd name="T65" fmla="*/ T64 w 463"/>
                            <a:gd name="T66" fmla="+- 0 554 424"/>
                            <a:gd name="T67" fmla="*/ 554 h 260"/>
                            <a:gd name="T68" fmla="+- 0 1942 1923"/>
                            <a:gd name="T69" fmla="*/ T68 w 463"/>
                            <a:gd name="T70" fmla="+- 0 601 424"/>
                            <a:gd name="T71" fmla="*/ 601 h 260"/>
                            <a:gd name="T72" fmla="+- 0 1968 1923"/>
                            <a:gd name="T73" fmla="*/ T72 w 463"/>
                            <a:gd name="T74" fmla="+- 0 639 424"/>
                            <a:gd name="T75" fmla="*/ 639 h 260"/>
                            <a:gd name="T76" fmla="+- 0 2006 1923"/>
                            <a:gd name="T77" fmla="*/ T76 w 463"/>
                            <a:gd name="T78" fmla="+- 0 665 424"/>
                            <a:gd name="T79" fmla="*/ 665 h 260"/>
                            <a:gd name="T80" fmla="+- 0 2053 1923"/>
                            <a:gd name="T81" fmla="*/ T80 w 463"/>
                            <a:gd name="T82" fmla="+- 0 674 424"/>
                            <a:gd name="T83" fmla="*/ 674 h 260"/>
                            <a:gd name="T84" fmla="+- 0 2305 1923"/>
                            <a:gd name="T85" fmla="*/ T84 w 463"/>
                            <a:gd name="T86" fmla="+- 0 674 424"/>
                            <a:gd name="T87" fmla="*/ 674 h 260"/>
                            <a:gd name="T88" fmla="+- 0 2256 1923"/>
                            <a:gd name="T89" fmla="*/ T88 w 463"/>
                            <a:gd name="T90" fmla="+- 0 684 424"/>
                            <a:gd name="T91" fmla="*/ 684 h 260"/>
                            <a:gd name="T92" fmla="+- 0 2305 1923"/>
                            <a:gd name="T93" fmla="*/ T92 w 463"/>
                            <a:gd name="T94" fmla="+- 0 674 424"/>
                            <a:gd name="T95" fmla="*/ 674 h 260"/>
                            <a:gd name="T96" fmla="+- 0 2256 1923"/>
                            <a:gd name="T97" fmla="*/ T96 w 463"/>
                            <a:gd name="T98" fmla="+- 0 674 424"/>
                            <a:gd name="T99" fmla="*/ 674 h 260"/>
                            <a:gd name="T100" fmla="+- 0 2302 1923"/>
                            <a:gd name="T101" fmla="*/ T100 w 463"/>
                            <a:gd name="T102" fmla="+- 0 665 424"/>
                            <a:gd name="T103" fmla="*/ 665 h 260"/>
                            <a:gd name="T104" fmla="+- 0 2341 1923"/>
                            <a:gd name="T105" fmla="*/ T104 w 463"/>
                            <a:gd name="T106" fmla="+- 0 639 424"/>
                            <a:gd name="T107" fmla="*/ 639 h 260"/>
                            <a:gd name="T108" fmla="+- 0 2366 1923"/>
                            <a:gd name="T109" fmla="*/ T108 w 463"/>
                            <a:gd name="T110" fmla="+- 0 601 424"/>
                            <a:gd name="T111" fmla="*/ 601 h 260"/>
                            <a:gd name="T112" fmla="+- 0 2376 1923"/>
                            <a:gd name="T113" fmla="*/ T112 w 463"/>
                            <a:gd name="T114" fmla="+- 0 554 424"/>
                            <a:gd name="T115" fmla="*/ 554 h 260"/>
                            <a:gd name="T116" fmla="+- 0 2366 1923"/>
                            <a:gd name="T117" fmla="*/ T116 w 463"/>
                            <a:gd name="T118" fmla="+- 0 508 424"/>
                            <a:gd name="T119" fmla="*/ 508 h 260"/>
                            <a:gd name="T120" fmla="+- 0 2341 1923"/>
                            <a:gd name="T121" fmla="*/ T120 w 463"/>
                            <a:gd name="T122" fmla="+- 0 470 424"/>
                            <a:gd name="T123" fmla="*/ 470 h 260"/>
                            <a:gd name="T124" fmla="+- 0 2302 1923"/>
                            <a:gd name="T125" fmla="*/ T124 w 463"/>
                            <a:gd name="T126" fmla="+- 0 444 424"/>
                            <a:gd name="T127" fmla="*/ 444 h 260"/>
                            <a:gd name="T128" fmla="+- 0 2256 1923"/>
                            <a:gd name="T129" fmla="*/ T128 w 463"/>
                            <a:gd name="T130" fmla="+- 0 434 424"/>
                            <a:gd name="T131" fmla="*/ 434 h 260"/>
                            <a:gd name="T132" fmla="+- 0 2305 1923"/>
                            <a:gd name="T133" fmla="*/ T132 w 463"/>
                            <a:gd name="T134" fmla="+- 0 434 424"/>
                            <a:gd name="T135" fmla="*/ 434 h 260"/>
                            <a:gd name="T136" fmla="+- 0 2306 1923"/>
                            <a:gd name="T137" fmla="*/ T136 w 463"/>
                            <a:gd name="T138" fmla="+- 0 435 424"/>
                            <a:gd name="T139" fmla="*/ 435 h 260"/>
                            <a:gd name="T140" fmla="+- 0 2348 1923"/>
                            <a:gd name="T141" fmla="*/ T140 w 463"/>
                            <a:gd name="T142" fmla="+- 0 463 424"/>
                            <a:gd name="T143" fmla="*/ 463 h 260"/>
                            <a:gd name="T144" fmla="+- 0 2376 1923"/>
                            <a:gd name="T145" fmla="*/ T144 w 463"/>
                            <a:gd name="T146" fmla="+- 0 504 424"/>
                            <a:gd name="T147" fmla="*/ 504 h 260"/>
                            <a:gd name="T148" fmla="+- 0 2386 1923"/>
                            <a:gd name="T149" fmla="*/ T148 w 463"/>
                            <a:gd name="T150" fmla="+- 0 554 424"/>
                            <a:gd name="T151" fmla="*/ 554 h 260"/>
                            <a:gd name="T152" fmla="+- 0 2376 1923"/>
                            <a:gd name="T153" fmla="*/ T152 w 463"/>
                            <a:gd name="T154" fmla="+- 0 605 424"/>
                            <a:gd name="T155" fmla="*/ 605 h 260"/>
                            <a:gd name="T156" fmla="+- 0 2348 1923"/>
                            <a:gd name="T157" fmla="*/ T156 w 463"/>
                            <a:gd name="T158" fmla="+- 0 646 424"/>
                            <a:gd name="T159" fmla="*/ 646 h 260"/>
                            <a:gd name="T160" fmla="+- 0 2306 1923"/>
                            <a:gd name="T161" fmla="*/ T160 w 463"/>
                            <a:gd name="T162" fmla="+- 0 674 424"/>
                            <a:gd name="T163" fmla="*/ 674 h 260"/>
                            <a:gd name="T164" fmla="+- 0 2305 1923"/>
                            <a:gd name="T165" fmla="*/ T164 w 463"/>
                            <a:gd name="T166" fmla="+- 0 674 424"/>
                            <a:gd name="T167" fmla="*/ 674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50"/>
                              </a:lnTo>
                              <a:lnTo>
                                <a:pt x="38" y="222"/>
                              </a:lnTo>
                              <a:lnTo>
                                <a:pt x="10" y="181"/>
                              </a:lnTo>
                              <a:lnTo>
                                <a:pt x="0" y="130"/>
                              </a:lnTo>
                              <a:lnTo>
                                <a:pt x="10" y="80"/>
                              </a:lnTo>
                              <a:lnTo>
                                <a:pt x="38" y="39"/>
                              </a:lnTo>
                              <a:lnTo>
                                <a:pt x="79" y="11"/>
                              </a:lnTo>
                              <a:lnTo>
                                <a:pt x="130" y="0"/>
                              </a:lnTo>
                              <a:lnTo>
                                <a:pt x="333" y="0"/>
                              </a:lnTo>
                              <a:lnTo>
                                <a:pt x="382" y="10"/>
                              </a:lnTo>
                              <a:lnTo>
                                <a:pt x="130" y="10"/>
                              </a:lnTo>
                              <a:lnTo>
                                <a:pt x="83" y="20"/>
                              </a:lnTo>
                              <a:lnTo>
                                <a:pt x="45" y="46"/>
                              </a:lnTo>
                              <a:lnTo>
                                <a:pt x="19" y="84"/>
                              </a:lnTo>
                              <a:lnTo>
                                <a:pt x="10" y="130"/>
                              </a:lnTo>
                              <a:lnTo>
                                <a:pt x="19" y="177"/>
                              </a:lnTo>
                              <a:lnTo>
                                <a:pt x="45" y="215"/>
                              </a:lnTo>
                              <a:lnTo>
                                <a:pt x="83" y="241"/>
                              </a:lnTo>
                              <a:lnTo>
                                <a:pt x="130" y="250"/>
                              </a:lnTo>
                              <a:lnTo>
                                <a:pt x="382" y="250"/>
                              </a:lnTo>
                              <a:lnTo>
                                <a:pt x="333" y="260"/>
                              </a:lnTo>
                              <a:close/>
                              <a:moveTo>
                                <a:pt x="382" y="250"/>
                              </a:moveTo>
                              <a:lnTo>
                                <a:pt x="333" y="250"/>
                              </a:lnTo>
                              <a:lnTo>
                                <a:pt x="379" y="241"/>
                              </a:lnTo>
                              <a:lnTo>
                                <a:pt x="418" y="215"/>
                              </a:lnTo>
                              <a:lnTo>
                                <a:pt x="443" y="177"/>
                              </a:lnTo>
                              <a:lnTo>
                                <a:pt x="453" y="130"/>
                              </a:lnTo>
                              <a:lnTo>
                                <a:pt x="443" y="84"/>
                              </a:lnTo>
                              <a:lnTo>
                                <a:pt x="418" y="46"/>
                              </a:lnTo>
                              <a:lnTo>
                                <a:pt x="379" y="20"/>
                              </a:lnTo>
                              <a:lnTo>
                                <a:pt x="333" y="10"/>
                              </a:lnTo>
                              <a:lnTo>
                                <a:pt x="382" y="10"/>
                              </a:lnTo>
                              <a:lnTo>
                                <a:pt x="383" y="11"/>
                              </a:lnTo>
                              <a:lnTo>
                                <a:pt x="425" y="39"/>
                              </a:lnTo>
                              <a:lnTo>
                                <a:pt x="453" y="80"/>
                              </a:lnTo>
                              <a:lnTo>
                                <a:pt x="463" y="130"/>
                              </a:lnTo>
                              <a:lnTo>
                                <a:pt x="453" y="181"/>
                              </a:lnTo>
                              <a:lnTo>
                                <a:pt x="425" y="222"/>
                              </a:lnTo>
                              <a:lnTo>
                                <a:pt x="383" y="250"/>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1A3C2AD" id="Freihandform: Form 848" o:spid="_x0000_s1026" style="position:absolute;margin-left:96.15pt;margin-top:23.45pt;width:23.15pt;height:13pt;z-index:251725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" path="m333,260r-203,l79,250,38,222,10,181,,130,10,80,38,39,79,11,130,,333,r49,10l130,10,83,20,45,46,19,84r-9,46l19,177r26,38l83,241r47,9l382,250r-49,10xm382,250r-49,l379,241r39,-26l443,177r10,-47l443,84,418,46,379,20,333,10r49,l383,11r42,28l453,80r10,50l453,181r-28,41l383,250r-1,xe" fillcolor="#9aa0a5" stroked="f">
                <v:path arrowok="t" o:connecttype="custom" o:connectlocs="211455,434340;82550,434340;50165,427990;24130,410210;6350,384175;0,351790;6350,320040;24130,294005;50165,276225;82550,269240;211455,269240;242570,275590;82550,275590;52705,281940;28575,298450;12065,322580;6350,351790;12065,381635;28575,405765;52705,422275;82550,427990;242570,427990;211455,434340;242570,427990;211455,427990;240665,422275;265430,405765;281305,381635;287655,351790;281305,322580;265430,298450;240665,281940;211455,275590;242570,275590;243205,276225;269875,294005;287655,320040;294005,351790;287655,384175;269875,410210;243205,427990;242570,427990" o:connectangles="0,0,0,0,0,0,0,0,0,0,0,0,0,0,0,0,0,0,0,0,0,0,0,0,0,0,0,0,0,0,0,0,0,0,0,0,0,0,0,0,0,0"/>
                <w10:wrap anchorx="page"/>
              </v:shape>
            </w:pict>
          </mc:Fallback>
        </mc:AlternateContent>
      </w:r>
      <w:r w:rsidRPr="001F36E8">
        <w:rPr>
          <w:color w:val="18181C"/>
          <w:sz w:val="21"/>
        </w:rPr>
        <w:t>State Examination Other</w:t>
      </w:r>
    </w:p>
    <w:p w14:paraId="57E95696" w14:textId="4EEBCDE1" w:rsidR="00C44E58" w:rsidRDefault="00C44E58" w:rsidP="00C44E58">
      <w:pPr>
        <w:spacing w:line="429" w:lineRule="auto"/>
        <w:ind w:left="1220" w:right="6191"/>
        <w:rPr>
          <w:color w:val="18181C"/>
          <w:sz w:val="21"/>
        </w:rPr>
      </w:pPr>
    </w:p>
    <w:p w14:paraId="474601D0" w14:textId="18EA68C5" w:rsidR="00C44E58" w:rsidRDefault="00C44E58" w:rsidP="00C44E58">
      <w:pPr>
        <w:spacing w:line="429" w:lineRule="auto"/>
        <w:ind w:left="1220" w:right="6191"/>
        <w:rPr>
          <w:color w:val="18181C"/>
          <w:sz w:val="21"/>
        </w:rPr>
      </w:pPr>
    </w:p>
    <w:p w14:paraId="73C20F5A" w14:textId="77777777" w:rsidR="00C44E58" w:rsidRPr="001F36E8" w:rsidRDefault="00C44E58" w:rsidP="00C44E58">
      <w:pPr>
        <w:spacing w:line="429" w:lineRule="auto"/>
        <w:ind w:left="1220" w:right="6191"/>
        <w:rPr>
          <w:color w:val="18181C"/>
          <w:sz w:val="21"/>
        </w:rPr>
      </w:pPr>
    </w:p>
    <w:p w14:paraId="74333F4C" w14:textId="77777777" w:rsidR="001F36E8" w:rsidRPr="001F36E8" w:rsidRDefault="001F36E8" w:rsidP="001F36E8">
      <w:pPr>
        <w:widowControl w:val="0"/>
        <w:numPr>
          <w:ilvl w:val="0"/>
          <w:numId w:val="6"/>
        </w:numPr>
        <w:tabs>
          <w:tab w:val="left" w:pos="607"/>
          <w:tab w:val="left" w:pos="608"/>
        </w:tabs>
        <w:autoSpaceDE w:val="0"/>
        <w:autoSpaceDN w:val="0"/>
        <w:spacing w:before="93" w:after="0" w:line="240" w:lineRule="auto"/>
        <w:rPr>
          <w:sz w:val="24"/>
        </w:rPr>
      </w:pPr>
      <w:bookmarkStart w:id="161" w:name="_Hlk84343901"/>
      <w:bookmarkEnd w:id="160"/>
      <w:r w:rsidRPr="001F36E8">
        <w:rPr>
          <w:color w:val="18181C"/>
          <w:w w:val="105"/>
          <w:sz w:val="24"/>
        </w:rPr>
        <w:t>What</w:t>
      </w:r>
      <w:r w:rsidRPr="001F36E8">
        <w:rPr>
          <w:color w:val="18181C"/>
          <w:spacing w:val="-14"/>
          <w:w w:val="105"/>
          <w:sz w:val="24"/>
        </w:rPr>
        <w:t xml:space="preserve"> </w:t>
      </w:r>
      <w:r w:rsidRPr="001F36E8">
        <w:rPr>
          <w:color w:val="18181C"/>
          <w:w w:val="105"/>
          <w:sz w:val="24"/>
        </w:rPr>
        <w:t>is</w:t>
      </w:r>
      <w:r w:rsidRPr="001F36E8">
        <w:rPr>
          <w:color w:val="18181C"/>
          <w:spacing w:val="-13"/>
          <w:w w:val="105"/>
          <w:sz w:val="24"/>
        </w:rPr>
        <w:t xml:space="preserve"> </w:t>
      </w:r>
      <w:r w:rsidRPr="001F36E8">
        <w:rPr>
          <w:color w:val="18181C"/>
          <w:w w:val="105"/>
          <w:sz w:val="24"/>
        </w:rPr>
        <w:t>your</w:t>
      </w:r>
      <w:r w:rsidRPr="001F36E8">
        <w:rPr>
          <w:color w:val="18181C"/>
          <w:spacing w:val="-14"/>
          <w:w w:val="105"/>
          <w:sz w:val="24"/>
        </w:rPr>
        <w:t xml:space="preserve"> </w:t>
      </w:r>
      <w:r w:rsidRPr="001F36E8">
        <w:rPr>
          <w:color w:val="18181C"/>
          <w:w w:val="105"/>
          <w:sz w:val="24"/>
        </w:rPr>
        <w:t>current</w:t>
      </w:r>
      <w:r w:rsidRPr="001F36E8">
        <w:rPr>
          <w:color w:val="18181C"/>
          <w:spacing w:val="-13"/>
          <w:w w:val="105"/>
          <w:sz w:val="24"/>
        </w:rPr>
        <w:t xml:space="preserve"> </w:t>
      </w:r>
      <w:r w:rsidRPr="001F36E8">
        <w:rPr>
          <w:color w:val="18181C"/>
          <w:w w:val="105"/>
          <w:sz w:val="24"/>
        </w:rPr>
        <w:t>course</w:t>
      </w:r>
      <w:r w:rsidRPr="001F36E8">
        <w:rPr>
          <w:color w:val="18181C"/>
          <w:spacing w:val="-14"/>
          <w:w w:val="105"/>
          <w:sz w:val="24"/>
        </w:rPr>
        <w:t xml:space="preserve"> </w:t>
      </w:r>
      <w:r w:rsidRPr="001F36E8">
        <w:rPr>
          <w:color w:val="18181C"/>
          <w:w w:val="105"/>
          <w:sz w:val="24"/>
        </w:rPr>
        <w:t>of</w:t>
      </w:r>
      <w:r w:rsidRPr="001F36E8">
        <w:rPr>
          <w:color w:val="18181C"/>
          <w:spacing w:val="-13"/>
          <w:w w:val="105"/>
          <w:sz w:val="24"/>
        </w:rPr>
        <w:t xml:space="preserve"> </w:t>
      </w:r>
      <w:r w:rsidRPr="001F36E8">
        <w:rPr>
          <w:color w:val="18181C"/>
          <w:w w:val="105"/>
          <w:sz w:val="24"/>
        </w:rPr>
        <w:t>study?</w:t>
      </w:r>
    </w:p>
    <w:p w14:paraId="6D10447D" w14:textId="77777777" w:rsidR="001F36E8" w:rsidRPr="001F36E8" w:rsidRDefault="001F36E8" w:rsidP="001F36E8">
      <w:pPr>
        <w:spacing w:before="259"/>
        <w:ind w:left="608"/>
        <w:rPr>
          <w:rFonts w:ascii="Roboto"/>
          <w:i/>
          <w:sz w:val="24"/>
          <w:lang w:val="de-DE"/>
        </w:rPr>
      </w:pPr>
      <w:r w:rsidRPr="001F36E8">
        <w:rPr>
          <w:rFonts w:ascii="Roboto"/>
          <w:i/>
          <w:color w:val="18181C"/>
          <w:sz w:val="24"/>
          <w:lang w:val="de-DE"/>
        </w:rPr>
        <w:lastRenderedPageBreak/>
        <w:t>Markieren Sie nur ein Oval.</w:t>
      </w:r>
    </w:p>
    <w:p w14:paraId="24204F3F" w14:textId="77777777" w:rsidR="001F36E8" w:rsidRPr="001F36E8" w:rsidRDefault="001F36E8" w:rsidP="001F36E8">
      <w:pPr>
        <w:widowControl w:val="0"/>
        <w:autoSpaceDE w:val="0"/>
        <w:autoSpaceDN w:val="0"/>
        <w:spacing w:before="7" w:after="0" w:line="240" w:lineRule="auto"/>
        <w:rPr>
          <w:rFonts w:ascii="Roboto" w:eastAsia="Arial" w:hAnsi="Arial" w:cs="Arial"/>
          <w:i/>
          <w:sz w:val="26"/>
          <w:szCs w:val="24"/>
          <w:lang w:val="de-DE" w:eastAsia="en-US"/>
        </w:rPr>
      </w:pPr>
    </w:p>
    <w:p w14:paraId="068CE3A8" w14:textId="77777777" w:rsidR="001F36E8" w:rsidRPr="001F36E8" w:rsidRDefault="001F36E8" w:rsidP="001F36E8">
      <w:pPr>
        <w:spacing w:before="1" w:line="429" w:lineRule="auto"/>
        <w:ind w:left="1220" w:right="5839"/>
        <w:rPr>
          <w:color w:val="18181C"/>
          <w:sz w:val="21"/>
        </w:rPr>
      </w:pPr>
      <w:r w:rsidRPr="001F36E8">
        <w:rPr>
          <w:noProof/>
        </w:rPr>
        <mc:AlternateContent>
          <mc:Choice Requires="wps">
            <w:drawing>
              <wp:anchor distT="0" distB="0" distL="114300" distR="114300" simplePos="0" relativeHeight="251726848" behindDoc="0" locked="0" layoutInCell="1" allowOverlap="1" wp14:anchorId="1ED4FCB5" wp14:editId="6BEF751B">
                <wp:simplePos x="0" y="0"/>
                <wp:positionH relativeFrom="page">
                  <wp:posOffset>1221105</wp:posOffset>
                </wp:positionH>
                <wp:positionV relativeFrom="paragraph">
                  <wp:posOffset>-15240</wp:posOffset>
                </wp:positionV>
                <wp:extent cx="294005" cy="165100"/>
                <wp:effectExtent l="1905" t="1905" r="8890" b="4445"/>
                <wp:wrapNone/>
                <wp:docPr id="859" name="Freihandform: Form 8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236 -24"/>
                            <a:gd name="T3" fmla="*/ 236 h 260"/>
                            <a:gd name="T4" fmla="+- 0 2053 1923"/>
                            <a:gd name="T5" fmla="*/ T4 w 463"/>
                            <a:gd name="T6" fmla="+- 0 236 -24"/>
                            <a:gd name="T7" fmla="*/ 236 h 260"/>
                            <a:gd name="T8" fmla="+- 0 2002 1923"/>
                            <a:gd name="T9" fmla="*/ T8 w 463"/>
                            <a:gd name="T10" fmla="+- 0 225 -24"/>
                            <a:gd name="T11" fmla="*/ 225 h 260"/>
                            <a:gd name="T12" fmla="+- 0 1961 1923"/>
                            <a:gd name="T13" fmla="*/ T12 w 463"/>
                            <a:gd name="T14" fmla="+- 0 197 -24"/>
                            <a:gd name="T15" fmla="*/ 197 h 260"/>
                            <a:gd name="T16" fmla="+- 0 1933 1923"/>
                            <a:gd name="T17" fmla="*/ T16 w 463"/>
                            <a:gd name="T18" fmla="+- 0 156 -24"/>
                            <a:gd name="T19" fmla="*/ 156 h 260"/>
                            <a:gd name="T20" fmla="+- 0 1923 1923"/>
                            <a:gd name="T21" fmla="*/ T20 w 463"/>
                            <a:gd name="T22" fmla="+- 0 106 -24"/>
                            <a:gd name="T23" fmla="*/ 106 h 260"/>
                            <a:gd name="T24" fmla="+- 0 1933 1923"/>
                            <a:gd name="T25" fmla="*/ T24 w 463"/>
                            <a:gd name="T26" fmla="+- 0 55 -24"/>
                            <a:gd name="T27" fmla="*/ 55 h 260"/>
                            <a:gd name="T28" fmla="+- 0 1961 1923"/>
                            <a:gd name="T29" fmla="*/ T28 w 463"/>
                            <a:gd name="T30" fmla="+- 0 14 -24"/>
                            <a:gd name="T31" fmla="*/ 14 h 260"/>
                            <a:gd name="T32" fmla="+- 0 2002 1923"/>
                            <a:gd name="T33" fmla="*/ T32 w 463"/>
                            <a:gd name="T34" fmla="+- 0 -14 -24"/>
                            <a:gd name="T35" fmla="*/ -14 h 260"/>
                            <a:gd name="T36" fmla="+- 0 2053 1923"/>
                            <a:gd name="T37" fmla="*/ T36 w 463"/>
                            <a:gd name="T38" fmla="+- 0 -24 -24"/>
                            <a:gd name="T39" fmla="*/ -24 h 260"/>
                            <a:gd name="T40" fmla="+- 0 2256 1923"/>
                            <a:gd name="T41" fmla="*/ T40 w 463"/>
                            <a:gd name="T42" fmla="+- 0 -24 -24"/>
                            <a:gd name="T43" fmla="*/ -24 h 260"/>
                            <a:gd name="T44" fmla="+- 0 2305 1923"/>
                            <a:gd name="T45" fmla="*/ T44 w 463"/>
                            <a:gd name="T46" fmla="+- 0 -14 -24"/>
                            <a:gd name="T47" fmla="*/ -14 h 260"/>
                            <a:gd name="T48" fmla="+- 0 2053 1923"/>
                            <a:gd name="T49" fmla="*/ T48 w 463"/>
                            <a:gd name="T50" fmla="+- 0 -14 -24"/>
                            <a:gd name="T51" fmla="*/ -14 h 260"/>
                            <a:gd name="T52" fmla="+- 0 2006 1923"/>
                            <a:gd name="T53" fmla="*/ T52 w 463"/>
                            <a:gd name="T54" fmla="+- 0 -5 -24"/>
                            <a:gd name="T55" fmla="*/ -5 h 260"/>
                            <a:gd name="T56" fmla="+- 0 1968 1923"/>
                            <a:gd name="T57" fmla="*/ T56 w 463"/>
                            <a:gd name="T58" fmla="+- 0 21 -24"/>
                            <a:gd name="T59" fmla="*/ 21 h 260"/>
                            <a:gd name="T60" fmla="+- 0 1942 1923"/>
                            <a:gd name="T61" fmla="*/ T60 w 463"/>
                            <a:gd name="T62" fmla="+- 0 59 -24"/>
                            <a:gd name="T63" fmla="*/ 59 h 260"/>
                            <a:gd name="T64" fmla="+- 0 1933 1923"/>
                            <a:gd name="T65" fmla="*/ T64 w 463"/>
                            <a:gd name="T66" fmla="+- 0 106 -24"/>
                            <a:gd name="T67" fmla="*/ 106 h 260"/>
                            <a:gd name="T68" fmla="+- 0 1942 1923"/>
                            <a:gd name="T69" fmla="*/ T68 w 463"/>
                            <a:gd name="T70" fmla="+- 0 152 -24"/>
                            <a:gd name="T71" fmla="*/ 152 h 260"/>
                            <a:gd name="T72" fmla="+- 0 1968 1923"/>
                            <a:gd name="T73" fmla="*/ T72 w 463"/>
                            <a:gd name="T74" fmla="+- 0 190 -24"/>
                            <a:gd name="T75" fmla="*/ 190 h 260"/>
                            <a:gd name="T76" fmla="+- 0 2006 1923"/>
                            <a:gd name="T77" fmla="*/ T76 w 463"/>
                            <a:gd name="T78" fmla="+- 0 216 -24"/>
                            <a:gd name="T79" fmla="*/ 216 h 260"/>
                            <a:gd name="T80" fmla="+- 0 2053 1923"/>
                            <a:gd name="T81" fmla="*/ T80 w 463"/>
                            <a:gd name="T82" fmla="+- 0 226 -24"/>
                            <a:gd name="T83" fmla="*/ 226 h 260"/>
                            <a:gd name="T84" fmla="+- 0 2305 1923"/>
                            <a:gd name="T85" fmla="*/ T84 w 463"/>
                            <a:gd name="T86" fmla="+- 0 226 -24"/>
                            <a:gd name="T87" fmla="*/ 226 h 260"/>
                            <a:gd name="T88" fmla="+- 0 2256 1923"/>
                            <a:gd name="T89" fmla="*/ T88 w 463"/>
                            <a:gd name="T90" fmla="+- 0 236 -24"/>
                            <a:gd name="T91" fmla="*/ 236 h 260"/>
                            <a:gd name="T92" fmla="+- 0 2305 1923"/>
                            <a:gd name="T93" fmla="*/ T92 w 463"/>
                            <a:gd name="T94" fmla="+- 0 226 -24"/>
                            <a:gd name="T95" fmla="*/ 226 h 260"/>
                            <a:gd name="T96" fmla="+- 0 2256 1923"/>
                            <a:gd name="T97" fmla="*/ T96 w 463"/>
                            <a:gd name="T98" fmla="+- 0 226 -24"/>
                            <a:gd name="T99" fmla="*/ 226 h 260"/>
                            <a:gd name="T100" fmla="+- 0 2302 1923"/>
                            <a:gd name="T101" fmla="*/ T100 w 463"/>
                            <a:gd name="T102" fmla="+- 0 216 -24"/>
                            <a:gd name="T103" fmla="*/ 216 h 260"/>
                            <a:gd name="T104" fmla="+- 0 2341 1923"/>
                            <a:gd name="T105" fmla="*/ T104 w 463"/>
                            <a:gd name="T106" fmla="+- 0 190 -24"/>
                            <a:gd name="T107" fmla="*/ 190 h 260"/>
                            <a:gd name="T108" fmla="+- 0 2366 1923"/>
                            <a:gd name="T109" fmla="*/ T108 w 463"/>
                            <a:gd name="T110" fmla="+- 0 152 -24"/>
                            <a:gd name="T111" fmla="*/ 152 h 260"/>
                            <a:gd name="T112" fmla="+- 0 2376 1923"/>
                            <a:gd name="T113" fmla="*/ T112 w 463"/>
                            <a:gd name="T114" fmla="+- 0 106 -24"/>
                            <a:gd name="T115" fmla="*/ 106 h 260"/>
                            <a:gd name="T116" fmla="+- 0 2366 1923"/>
                            <a:gd name="T117" fmla="*/ T116 w 463"/>
                            <a:gd name="T118" fmla="+- 0 59 -24"/>
                            <a:gd name="T119" fmla="*/ 59 h 260"/>
                            <a:gd name="T120" fmla="+- 0 2341 1923"/>
                            <a:gd name="T121" fmla="*/ T120 w 463"/>
                            <a:gd name="T122" fmla="+- 0 21 -24"/>
                            <a:gd name="T123" fmla="*/ 21 h 260"/>
                            <a:gd name="T124" fmla="+- 0 2302 1923"/>
                            <a:gd name="T125" fmla="*/ T124 w 463"/>
                            <a:gd name="T126" fmla="+- 0 -5 -24"/>
                            <a:gd name="T127" fmla="*/ -5 h 260"/>
                            <a:gd name="T128" fmla="+- 0 2256 1923"/>
                            <a:gd name="T129" fmla="*/ T128 w 463"/>
                            <a:gd name="T130" fmla="+- 0 -14 -24"/>
                            <a:gd name="T131" fmla="*/ -14 h 260"/>
                            <a:gd name="T132" fmla="+- 0 2305 1923"/>
                            <a:gd name="T133" fmla="*/ T132 w 463"/>
                            <a:gd name="T134" fmla="+- 0 -14 -24"/>
                            <a:gd name="T135" fmla="*/ -14 h 260"/>
                            <a:gd name="T136" fmla="+- 0 2306 1923"/>
                            <a:gd name="T137" fmla="*/ T136 w 463"/>
                            <a:gd name="T138" fmla="+- 0 -14 -24"/>
                            <a:gd name="T139" fmla="*/ -14 h 260"/>
                            <a:gd name="T140" fmla="+- 0 2348 1923"/>
                            <a:gd name="T141" fmla="*/ T140 w 463"/>
                            <a:gd name="T142" fmla="+- 0 14 -24"/>
                            <a:gd name="T143" fmla="*/ 14 h 260"/>
                            <a:gd name="T144" fmla="+- 0 2376 1923"/>
                            <a:gd name="T145" fmla="*/ T144 w 463"/>
                            <a:gd name="T146" fmla="+- 0 55 -24"/>
                            <a:gd name="T147" fmla="*/ 55 h 260"/>
                            <a:gd name="T148" fmla="+- 0 2386 1923"/>
                            <a:gd name="T149" fmla="*/ T148 w 463"/>
                            <a:gd name="T150" fmla="+- 0 106 -24"/>
                            <a:gd name="T151" fmla="*/ 106 h 260"/>
                            <a:gd name="T152" fmla="+- 0 2376 1923"/>
                            <a:gd name="T153" fmla="*/ T152 w 463"/>
                            <a:gd name="T154" fmla="+- 0 156 -24"/>
                            <a:gd name="T155" fmla="*/ 156 h 260"/>
                            <a:gd name="T156" fmla="+- 0 2348 1923"/>
                            <a:gd name="T157" fmla="*/ T156 w 463"/>
                            <a:gd name="T158" fmla="+- 0 197 -24"/>
                            <a:gd name="T159" fmla="*/ 197 h 260"/>
                            <a:gd name="T160" fmla="+- 0 2306 1923"/>
                            <a:gd name="T161" fmla="*/ T160 w 463"/>
                            <a:gd name="T162" fmla="+- 0 225 -24"/>
                            <a:gd name="T163" fmla="*/ 225 h 260"/>
                            <a:gd name="T164" fmla="+- 0 2305 1923"/>
                            <a:gd name="T165" fmla="*/ T164 w 463"/>
                            <a:gd name="T166" fmla="+- 0 226 -24"/>
                            <a:gd name="T167" fmla="*/ 22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AF4624E" id="Freihandform: Form 859" o:spid="_x0000_s1026" style="position:absolute;margin-left:96.15pt;margin-top:-1.2pt;width:23.15pt;height:13pt;z-index:2517268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149860;82550,149860;50165,142875;24130,125095;6350,99060;0,67310;6350,34925;24130,8890;50165,-8890;82550,-15240;211455,-15240;242570,-8890;82550,-8890;52705,-3175;28575,13335;12065,37465;6350,67310;12065,96520;28575,120650;52705,137160;82550,143510;242570,143510;211455,149860;242570,143510;211455,143510;240665,137160;265430,120650;281305,96520;287655,67310;281305,37465;265430,13335;240665,-3175;211455,-8890;242570,-8890;243205,-8890;269875,8890;287655,34925;294005,67310;287655,99060;269875,125095;243205,142875;242570,143510" o:connectangles="0,0,0,0,0,0,0,0,0,0,0,0,0,0,0,0,0,0,0,0,0,0,0,0,0,0,0,0,0,0,0,0,0,0,0,0,0,0,0,0,0,0"/>
                <w10:wrap anchorx="page"/>
              </v:shape>
            </w:pict>
          </mc:Fallback>
        </mc:AlternateContent>
      </w:r>
      <w:r w:rsidRPr="001F36E8">
        <w:rPr>
          <w:noProof/>
        </w:rPr>
        <mc:AlternateContent>
          <mc:Choice Requires="wps">
            <w:drawing>
              <wp:anchor distT="0" distB="0" distL="114300" distR="114300" simplePos="0" relativeHeight="251727872" behindDoc="0" locked="0" layoutInCell="1" allowOverlap="1" wp14:anchorId="5C6C8657" wp14:editId="4A6AA96C">
                <wp:simplePos x="0" y="0"/>
                <wp:positionH relativeFrom="page">
                  <wp:posOffset>1221105</wp:posOffset>
                </wp:positionH>
                <wp:positionV relativeFrom="paragraph">
                  <wp:posOffset>270510</wp:posOffset>
                </wp:positionV>
                <wp:extent cx="294005" cy="165100"/>
                <wp:effectExtent l="1905" t="1905" r="8890" b="4445"/>
                <wp:wrapNone/>
                <wp:docPr id="858" name="Freihandform: Form 8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686 426"/>
                            <a:gd name="T3" fmla="*/ 686 h 260"/>
                            <a:gd name="T4" fmla="+- 0 2053 1923"/>
                            <a:gd name="T5" fmla="*/ T4 w 463"/>
                            <a:gd name="T6" fmla="+- 0 686 426"/>
                            <a:gd name="T7" fmla="*/ 686 h 260"/>
                            <a:gd name="T8" fmla="+- 0 2002 1923"/>
                            <a:gd name="T9" fmla="*/ T8 w 463"/>
                            <a:gd name="T10" fmla="+- 0 675 426"/>
                            <a:gd name="T11" fmla="*/ 675 h 260"/>
                            <a:gd name="T12" fmla="+- 0 1961 1923"/>
                            <a:gd name="T13" fmla="*/ T12 w 463"/>
                            <a:gd name="T14" fmla="+- 0 647 426"/>
                            <a:gd name="T15" fmla="*/ 647 h 260"/>
                            <a:gd name="T16" fmla="+- 0 1933 1923"/>
                            <a:gd name="T17" fmla="*/ T16 w 463"/>
                            <a:gd name="T18" fmla="+- 0 606 426"/>
                            <a:gd name="T19" fmla="*/ 606 h 260"/>
                            <a:gd name="T20" fmla="+- 0 1923 1923"/>
                            <a:gd name="T21" fmla="*/ T20 w 463"/>
                            <a:gd name="T22" fmla="+- 0 556 426"/>
                            <a:gd name="T23" fmla="*/ 556 h 260"/>
                            <a:gd name="T24" fmla="+- 0 1933 1923"/>
                            <a:gd name="T25" fmla="*/ T24 w 463"/>
                            <a:gd name="T26" fmla="+- 0 505 426"/>
                            <a:gd name="T27" fmla="*/ 505 h 260"/>
                            <a:gd name="T28" fmla="+- 0 1961 1923"/>
                            <a:gd name="T29" fmla="*/ T28 w 463"/>
                            <a:gd name="T30" fmla="+- 0 464 426"/>
                            <a:gd name="T31" fmla="*/ 464 h 260"/>
                            <a:gd name="T32" fmla="+- 0 2002 1923"/>
                            <a:gd name="T33" fmla="*/ T32 w 463"/>
                            <a:gd name="T34" fmla="+- 0 436 426"/>
                            <a:gd name="T35" fmla="*/ 436 h 260"/>
                            <a:gd name="T36" fmla="+- 0 2053 1923"/>
                            <a:gd name="T37" fmla="*/ T36 w 463"/>
                            <a:gd name="T38" fmla="+- 0 426 426"/>
                            <a:gd name="T39" fmla="*/ 426 h 260"/>
                            <a:gd name="T40" fmla="+- 0 2256 1923"/>
                            <a:gd name="T41" fmla="*/ T40 w 463"/>
                            <a:gd name="T42" fmla="+- 0 426 426"/>
                            <a:gd name="T43" fmla="*/ 426 h 260"/>
                            <a:gd name="T44" fmla="+- 0 2305 1923"/>
                            <a:gd name="T45" fmla="*/ T44 w 463"/>
                            <a:gd name="T46" fmla="+- 0 436 426"/>
                            <a:gd name="T47" fmla="*/ 436 h 260"/>
                            <a:gd name="T48" fmla="+- 0 2053 1923"/>
                            <a:gd name="T49" fmla="*/ T48 w 463"/>
                            <a:gd name="T50" fmla="+- 0 436 426"/>
                            <a:gd name="T51" fmla="*/ 436 h 260"/>
                            <a:gd name="T52" fmla="+- 0 2006 1923"/>
                            <a:gd name="T53" fmla="*/ T52 w 463"/>
                            <a:gd name="T54" fmla="+- 0 445 426"/>
                            <a:gd name="T55" fmla="*/ 445 h 260"/>
                            <a:gd name="T56" fmla="+- 0 1968 1923"/>
                            <a:gd name="T57" fmla="*/ T56 w 463"/>
                            <a:gd name="T58" fmla="+- 0 471 426"/>
                            <a:gd name="T59" fmla="*/ 471 h 260"/>
                            <a:gd name="T60" fmla="+- 0 1942 1923"/>
                            <a:gd name="T61" fmla="*/ T60 w 463"/>
                            <a:gd name="T62" fmla="+- 0 509 426"/>
                            <a:gd name="T63" fmla="*/ 509 h 260"/>
                            <a:gd name="T64" fmla="+- 0 1933 1923"/>
                            <a:gd name="T65" fmla="*/ T64 w 463"/>
                            <a:gd name="T66" fmla="+- 0 556 426"/>
                            <a:gd name="T67" fmla="*/ 556 h 260"/>
                            <a:gd name="T68" fmla="+- 0 1942 1923"/>
                            <a:gd name="T69" fmla="*/ T68 w 463"/>
                            <a:gd name="T70" fmla="+- 0 602 426"/>
                            <a:gd name="T71" fmla="*/ 602 h 260"/>
                            <a:gd name="T72" fmla="+- 0 1968 1923"/>
                            <a:gd name="T73" fmla="*/ T72 w 463"/>
                            <a:gd name="T74" fmla="+- 0 640 426"/>
                            <a:gd name="T75" fmla="*/ 640 h 260"/>
                            <a:gd name="T76" fmla="+- 0 2006 1923"/>
                            <a:gd name="T77" fmla="*/ T76 w 463"/>
                            <a:gd name="T78" fmla="+- 0 666 426"/>
                            <a:gd name="T79" fmla="*/ 666 h 260"/>
                            <a:gd name="T80" fmla="+- 0 2053 1923"/>
                            <a:gd name="T81" fmla="*/ T80 w 463"/>
                            <a:gd name="T82" fmla="+- 0 676 426"/>
                            <a:gd name="T83" fmla="*/ 676 h 260"/>
                            <a:gd name="T84" fmla="+- 0 2305 1923"/>
                            <a:gd name="T85" fmla="*/ T84 w 463"/>
                            <a:gd name="T86" fmla="+- 0 676 426"/>
                            <a:gd name="T87" fmla="*/ 676 h 260"/>
                            <a:gd name="T88" fmla="+- 0 2256 1923"/>
                            <a:gd name="T89" fmla="*/ T88 w 463"/>
                            <a:gd name="T90" fmla="+- 0 686 426"/>
                            <a:gd name="T91" fmla="*/ 686 h 260"/>
                            <a:gd name="T92" fmla="+- 0 2305 1923"/>
                            <a:gd name="T93" fmla="*/ T92 w 463"/>
                            <a:gd name="T94" fmla="+- 0 676 426"/>
                            <a:gd name="T95" fmla="*/ 676 h 260"/>
                            <a:gd name="T96" fmla="+- 0 2256 1923"/>
                            <a:gd name="T97" fmla="*/ T96 w 463"/>
                            <a:gd name="T98" fmla="+- 0 676 426"/>
                            <a:gd name="T99" fmla="*/ 676 h 260"/>
                            <a:gd name="T100" fmla="+- 0 2302 1923"/>
                            <a:gd name="T101" fmla="*/ T100 w 463"/>
                            <a:gd name="T102" fmla="+- 0 666 426"/>
                            <a:gd name="T103" fmla="*/ 666 h 260"/>
                            <a:gd name="T104" fmla="+- 0 2341 1923"/>
                            <a:gd name="T105" fmla="*/ T104 w 463"/>
                            <a:gd name="T106" fmla="+- 0 640 426"/>
                            <a:gd name="T107" fmla="*/ 640 h 260"/>
                            <a:gd name="T108" fmla="+- 0 2366 1923"/>
                            <a:gd name="T109" fmla="*/ T108 w 463"/>
                            <a:gd name="T110" fmla="+- 0 602 426"/>
                            <a:gd name="T111" fmla="*/ 602 h 260"/>
                            <a:gd name="T112" fmla="+- 0 2376 1923"/>
                            <a:gd name="T113" fmla="*/ T112 w 463"/>
                            <a:gd name="T114" fmla="+- 0 556 426"/>
                            <a:gd name="T115" fmla="*/ 556 h 260"/>
                            <a:gd name="T116" fmla="+- 0 2366 1923"/>
                            <a:gd name="T117" fmla="*/ T116 w 463"/>
                            <a:gd name="T118" fmla="+- 0 509 426"/>
                            <a:gd name="T119" fmla="*/ 509 h 260"/>
                            <a:gd name="T120" fmla="+- 0 2341 1923"/>
                            <a:gd name="T121" fmla="*/ T120 w 463"/>
                            <a:gd name="T122" fmla="+- 0 471 426"/>
                            <a:gd name="T123" fmla="*/ 471 h 260"/>
                            <a:gd name="T124" fmla="+- 0 2302 1923"/>
                            <a:gd name="T125" fmla="*/ T124 w 463"/>
                            <a:gd name="T126" fmla="+- 0 445 426"/>
                            <a:gd name="T127" fmla="*/ 445 h 260"/>
                            <a:gd name="T128" fmla="+- 0 2256 1923"/>
                            <a:gd name="T129" fmla="*/ T128 w 463"/>
                            <a:gd name="T130" fmla="+- 0 436 426"/>
                            <a:gd name="T131" fmla="*/ 436 h 260"/>
                            <a:gd name="T132" fmla="+- 0 2305 1923"/>
                            <a:gd name="T133" fmla="*/ T132 w 463"/>
                            <a:gd name="T134" fmla="+- 0 436 426"/>
                            <a:gd name="T135" fmla="*/ 436 h 260"/>
                            <a:gd name="T136" fmla="+- 0 2306 1923"/>
                            <a:gd name="T137" fmla="*/ T136 w 463"/>
                            <a:gd name="T138" fmla="+- 0 436 426"/>
                            <a:gd name="T139" fmla="*/ 436 h 260"/>
                            <a:gd name="T140" fmla="+- 0 2348 1923"/>
                            <a:gd name="T141" fmla="*/ T140 w 463"/>
                            <a:gd name="T142" fmla="+- 0 464 426"/>
                            <a:gd name="T143" fmla="*/ 464 h 260"/>
                            <a:gd name="T144" fmla="+- 0 2376 1923"/>
                            <a:gd name="T145" fmla="*/ T144 w 463"/>
                            <a:gd name="T146" fmla="+- 0 505 426"/>
                            <a:gd name="T147" fmla="*/ 505 h 260"/>
                            <a:gd name="T148" fmla="+- 0 2386 1923"/>
                            <a:gd name="T149" fmla="*/ T148 w 463"/>
                            <a:gd name="T150" fmla="+- 0 556 426"/>
                            <a:gd name="T151" fmla="*/ 556 h 260"/>
                            <a:gd name="T152" fmla="+- 0 2376 1923"/>
                            <a:gd name="T153" fmla="*/ T152 w 463"/>
                            <a:gd name="T154" fmla="+- 0 606 426"/>
                            <a:gd name="T155" fmla="*/ 606 h 260"/>
                            <a:gd name="T156" fmla="+- 0 2348 1923"/>
                            <a:gd name="T157" fmla="*/ T156 w 463"/>
                            <a:gd name="T158" fmla="+- 0 647 426"/>
                            <a:gd name="T159" fmla="*/ 647 h 260"/>
                            <a:gd name="T160" fmla="+- 0 2306 1923"/>
                            <a:gd name="T161" fmla="*/ T160 w 463"/>
                            <a:gd name="T162" fmla="+- 0 675 426"/>
                            <a:gd name="T163" fmla="*/ 675 h 260"/>
                            <a:gd name="T164" fmla="+- 0 2305 1923"/>
                            <a:gd name="T165" fmla="*/ T164 w 463"/>
                            <a:gd name="T166" fmla="+- 0 676 426"/>
                            <a:gd name="T167" fmla="*/ 67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1307B3" id="Freihandform: Form 858" o:spid="_x0000_s1026" style="position:absolute;margin-left:96.15pt;margin-top:21.3pt;width:23.15pt;height:13pt;z-index:2517278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435610;82550,435610;50165,428625;24130,410845;6350,384810;0,353060;6350,320675;24130,294640;50165,276860;82550,270510;211455,270510;242570,276860;82550,276860;52705,282575;28575,299085;12065,323215;6350,353060;12065,382270;28575,406400;52705,422910;82550,429260;242570,429260;211455,435610;242570,429260;211455,429260;240665,422910;265430,406400;281305,382270;287655,353060;281305,323215;265430,299085;240665,282575;211455,276860;242570,276860;243205,276860;269875,294640;287655,320675;294005,353060;287655,384810;269875,410845;243205,428625;242570,429260" o:connectangles="0,0,0,0,0,0,0,0,0,0,0,0,0,0,0,0,0,0,0,0,0,0,0,0,0,0,0,0,0,0,0,0,0,0,0,0,0,0,0,0,0,0"/>
                <w10:wrap anchorx="page"/>
              </v:shape>
            </w:pict>
          </mc:Fallback>
        </mc:AlternateContent>
      </w:r>
      <w:r w:rsidRPr="001F36E8">
        <w:rPr>
          <w:noProof/>
        </w:rPr>
        <mc:AlternateContent>
          <mc:Choice Requires="wps">
            <w:drawing>
              <wp:anchor distT="0" distB="0" distL="114300" distR="114300" simplePos="0" relativeHeight="251728896" behindDoc="0" locked="0" layoutInCell="1" allowOverlap="1" wp14:anchorId="78F26AB3" wp14:editId="06F44666">
                <wp:simplePos x="0" y="0"/>
                <wp:positionH relativeFrom="page">
                  <wp:posOffset>1221105</wp:posOffset>
                </wp:positionH>
                <wp:positionV relativeFrom="paragraph">
                  <wp:posOffset>556260</wp:posOffset>
                </wp:positionV>
                <wp:extent cx="294005" cy="165100"/>
                <wp:effectExtent l="1905" t="1905" r="8890" b="4445"/>
                <wp:wrapNone/>
                <wp:docPr id="857" name="Freihandform: Form 85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1136 876"/>
                            <a:gd name="T3" fmla="*/ 1136 h 260"/>
                            <a:gd name="T4" fmla="+- 0 2053 1923"/>
                            <a:gd name="T5" fmla="*/ T4 w 463"/>
                            <a:gd name="T6" fmla="+- 0 1136 876"/>
                            <a:gd name="T7" fmla="*/ 1136 h 260"/>
                            <a:gd name="T8" fmla="+- 0 2002 1923"/>
                            <a:gd name="T9" fmla="*/ T8 w 463"/>
                            <a:gd name="T10" fmla="+- 0 1125 876"/>
                            <a:gd name="T11" fmla="*/ 1125 h 260"/>
                            <a:gd name="T12" fmla="+- 0 1961 1923"/>
                            <a:gd name="T13" fmla="*/ T12 w 463"/>
                            <a:gd name="T14" fmla="+- 0 1097 876"/>
                            <a:gd name="T15" fmla="*/ 1097 h 260"/>
                            <a:gd name="T16" fmla="+- 0 1933 1923"/>
                            <a:gd name="T17" fmla="*/ T16 w 463"/>
                            <a:gd name="T18" fmla="+- 0 1056 876"/>
                            <a:gd name="T19" fmla="*/ 1056 h 260"/>
                            <a:gd name="T20" fmla="+- 0 1923 1923"/>
                            <a:gd name="T21" fmla="*/ T20 w 463"/>
                            <a:gd name="T22" fmla="+- 0 1006 876"/>
                            <a:gd name="T23" fmla="*/ 1006 h 260"/>
                            <a:gd name="T24" fmla="+- 0 1933 1923"/>
                            <a:gd name="T25" fmla="*/ T24 w 463"/>
                            <a:gd name="T26" fmla="+- 0 955 876"/>
                            <a:gd name="T27" fmla="*/ 955 h 260"/>
                            <a:gd name="T28" fmla="+- 0 1961 1923"/>
                            <a:gd name="T29" fmla="*/ T28 w 463"/>
                            <a:gd name="T30" fmla="+- 0 914 876"/>
                            <a:gd name="T31" fmla="*/ 914 h 260"/>
                            <a:gd name="T32" fmla="+- 0 2002 1923"/>
                            <a:gd name="T33" fmla="*/ T32 w 463"/>
                            <a:gd name="T34" fmla="+- 0 886 876"/>
                            <a:gd name="T35" fmla="*/ 886 h 260"/>
                            <a:gd name="T36" fmla="+- 0 2053 1923"/>
                            <a:gd name="T37" fmla="*/ T36 w 463"/>
                            <a:gd name="T38" fmla="+- 0 876 876"/>
                            <a:gd name="T39" fmla="*/ 876 h 260"/>
                            <a:gd name="T40" fmla="+- 0 2256 1923"/>
                            <a:gd name="T41" fmla="*/ T40 w 463"/>
                            <a:gd name="T42" fmla="+- 0 876 876"/>
                            <a:gd name="T43" fmla="*/ 876 h 260"/>
                            <a:gd name="T44" fmla="+- 0 2305 1923"/>
                            <a:gd name="T45" fmla="*/ T44 w 463"/>
                            <a:gd name="T46" fmla="+- 0 886 876"/>
                            <a:gd name="T47" fmla="*/ 886 h 260"/>
                            <a:gd name="T48" fmla="+- 0 2053 1923"/>
                            <a:gd name="T49" fmla="*/ T48 w 463"/>
                            <a:gd name="T50" fmla="+- 0 886 876"/>
                            <a:gd name="T51" fmla="*/ 886 h 260"/>
                            <a:gd name="T52" fmla="+- 0 2006 1923"/>
                            <a:gd name="T53" fmla="*/ T52 w 463"/>
                            <a:gd name="T54" fmla="+- 0 895 876"/>
                            <a:gd name="T55" fmla="*/ 895 h 260"/>
                            <a:gd name="T56" fmla="+- 0 1968 1923"/>
                            <a:gd name="T57" fmla="*/ T56 w 463"/>
                            <a:gd name="T58" fmla="+- 0 921 876"/>
                            <a:gd name="T59" fmla="*/ 921 h 260"/>
                            <a:gd name="T60" fmla="+- 0 1942 1923"/>
                            <a:gd name="T61" fmla="*/ T60 w 463"/>
                            <a:gd name="T62" fmla="+- 0 959 876"/>
                            <a:gd name="T63" fmla="*/ 959 h 260"/>
                            <a:gd name="T64" fmla="+- 0 1933 1923"/>
                            <a:gd name="T65" fmla="*/ T64 w 463"/>
                            <a:gd name="T66" fmla="+- 0 1006 876"/>
                            <a:gd name="T67" fmla="*/ 1006 h 260"/>
                            <a:gd name="T68" fmla="+- 0 1942 1923"/>
                            <a:gd name="T69" fmla="*/ T68 w 463"/>
                            <a:gd name="T70" fmla="+- 0 1052 876"/>
                            <a:gd name="T71" fmla="*/ 1052 h 260"/>
                            <a:gd name="T72" fmla="+- 0 1968 1923"/>
                            <a:gd name="T73" fmla="*/ T72 w 463"/>
                            <a:gd name="T74" fmla="+- 0 1090 876"/>
                            <a:gd name="T75" fmla="*/ 1090 h 260"/>
                            <a:gd name="T76" fmla="+- 0 2006 1923"/>
                            <a:gd name="T77" fmla="*/ T76 w 463"/>
                            <a:gd name="T78" fmla="+- 0 1116 876"/>
                            <a:gd name="T79" fmla="*/ 1116 h 260"/>
                            <a:gd name="T80" fmla="+- 0 2053 1923"/>
                            <a:gd name="T81" fmla="*/ T80 w 463"/>
                            <a:gd name="T82" fmla="+- 0 1126 876"/>
                            <a:gd name="T83" fmla="*/ 1126 h 260"/>
                            <a:gd name="T84" fmla="+- 0 2305 1923"/>
                            <a:gd name="T85" fmla="*/ T84 w 463"/>
                            <a:gd name="T86" fmla="+- 0 1126 876"/>
                            <a:gd name="T87" fmla="*/ 1126 h 260"/>
                            <a:gd name="T88" fmla="+- 0 2256 1923"/>
                            <a:gd name="T89" fmla="*/ T88 w 463"/>
                            <a:gd name="T90" fmla="+- 0 1136 876"/>
                            <a:gd name="T91" fmla="*/ 1136 h 260"/>
                            <a:gd name="T92" fmla="+- 0 2305 1923"/>
                            <a:gd name="T93" fmla="*/ T92 w 463"/>
                            <a:gd name="T94" fmla="+- 0 1126 876"/>
                            <a:gd name="T95" fmla="*/ 1126 h 260"/>
                            <a:gd name="T96" fmla="+- 0 2256 1923"/>
                            <a:gd name="T97" fmla="*/ T96 w 463"/>
                            <a:gd name="T98" fmla="+- 0 1126 876"/>
                            <a:gd name="T99" fmla="*/ 1126 h 260"/>
                            <a:gd name="T100" fmla="+- 0 2302 1923"/>
                            <a:gd name="T101" fmla="*/ T100 w 463"/>
                            <a:gd name="T102" fmla="+- 0 1116 876"/>
                            <a:gd name="T103" fmla="*/ 1116 h 260"/>
                            <a:gd name="T104" fmla="+- 0 2341 1923"/>
                            <a:gd name="T105" fmla="*/ T104 w 463"/>
                            <a:gd name="T106" fmla="+- 0 1090 876"/>
                            <a:gd name="T107" fmla="*/ 1090 h 260"/>
                            <a:gd name="T108" fmla="+- 0 2366 1923"/>
                            <a:gd name="T109" fmla="*/ T108 w 463"/>
                            <a:gd name="T110" fmla="+- 0 1052 876"/>
                            <a:gd name="T111" fmla="*/ 1052 h 260"/>
                            <a:gd name="T112" fmla="+- 0 2376 1923"/>
                            <a:gd name="T113" fmla="*/ T112 w 463"/>
                            <a:gd name="T114" fmla="+- 0 1006 876"/>
                            <a:gd name="T115" fmla="*/ 1006 h 260"/>
                            <a:gd name="T116" fmla="+- 0 2366 1923"/>
                            <a:gd name="T117" fmla="*/ T116 w 463"/>
                            <a:gd name="T118" fmla="+- 0 959 876"/>
                            <a:gd name="T119" fmla="*/ 959 h 260"/>
                            <a:gd name="T120" fmla="+- 0 2341 1923"/>
                            <a:gd name="T121" fmla="*/ T120 w 463"/>
                            <a:gd name="T122" fmla="+- 0 921 876"/>
                            <a:gd name="T123" fmla="*/ 921 h 260"/>
                            <a:gd name="T124" fmla="+- 0 2302 1923"/>
                            <a:gd name="T125" fmla="*/ T124 w 463"/>
                            <a:gd name="T126" fmla="+- 0 895 876"/>
                            <a:gd name="T127" fmla="*/ 895 h 260"/>
                            <a:gd name="T128" fmla="+- 0 2256 1923"/>
                            <a:gd name="T129" fmla="*/ T128 w 463"/>
                            <a:gd name="T130" fmla="+- 0 886 876"/>
                            <a:gd name="T131" fmla="*/ 886 h 260"/>
                            <a:gd name="T132" fmla="+- 0 2305 1923"/>
                            <a:gd name="T133" fmla="*/ T132 w 463"/>
                            <a:gd name="T134" fmla="+- 0 886 876"/>
                            <a:gd name="T135" fmla="*/ 886 h 260"/>
                            <a:gd name="T136" fmla="+- 0 2306 1923"/>
                            <a:gd name="T137" fmla="*/ T136 w 463"/>
                            <a:gd name="T138" fmla="+- 0 886 876"/>
                            <a:gd name="T139" fmla="*/ 886 h 260"/>
                            <a:gd name="T140" fmla="+- 0 2348 1923"/>
                            <a:gd name="T141" fmla="*/ T140 w 463"/>
                            <a:gd name="T142" fmla="+- 0 914 876"/>
                            <a:gd name="T143" fmla="*/ 914 h 260"/>
                            <a:gd name="T144" fmla="+- 0 2376 1923"/>
                            <a:gd name="T145" fmla="*/ T144 w 463"/>
                            <a:gd name="T146" fmla="+- 0 955 876"/>
                            <a:gd name="T147" fmla="*/ 955 h 260"/>
                            <a:gd name="T148" fmla="+- 0 2386 1923"/>
                            <a:gd name="T149" fmla="*/ T148 w 463"/>
                            <a:gd name="T150" fmla="+- 0 1006 876"/>
                            <a:gd name="T151" fmla="*/ 1006 h 260"/>
                            <a:gd name="T152" fmla="+- 0 2376 1923"/>
                            <a:gd name="T153" fmla="*/ T152 w 463"/>
                            <a:gd name="T154" fmla="+- 0 1056 876"/>
                            <a:gd name="T155" fmla="*/ 1056 h 260"/>
                            <a:gd name="T156" fmla="+- 0 2348 1923"/>
                            <a:gd name="T157" fmla="*/ T156 w 463"/>
                            <a:gd name="T158" fmla="+- 0 1097 876"/>
                            <a:gd name="T159" fmla="*/ 1097 h 260"/>
                            <a:gd name="T160" fmla="+- 0 2306 1923"/>
                            <a:gd name="T161" fmla="*/ T160 w 463"/>
                            <a:gd name="T162" fmla="+- 0 1125 876"/>
                            <a:gd name="T163" fmla="*/ 1125 h 260"/>
                            <a:gd name="T164" fmla="+- 0 2305 1923"/>
                            <a:gd name="T165" fmla="*/ T164 w 463"/>
                            <a:gd name="T166" fmla="+- 0 1126 876"/>
                            <a:gd name="T167" fmla="*/ 112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FAA51D" id="Freihandform: Form 857" o:spid="_x0000_s1026" style="position:absolute;margin-left:96.15pt;margin-top:43.8pt;width:23.15pt;height:13pt;z-index:2517288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721360;82550,721360;50165,714375;24130,696595;6350,670560;0,638810;6350,606425;24130,580390;50165,562610;82550,556260;211455,556260;242570,562610;82550,562610;52705,568325;28575,584835;12065,608965;6350,638810;12065,668020;28575,692150;52705,708660;82550,715010;242570,715010;211455,721360;242570,715010;211455,715010;240665,708660;265430,692150;281305,668020;287655,638810;281305,608965;265430,584835;240665,568325;211455,562610;242570,562610;243205,562610;269875,580390;287655,606425;294005,638810;287655,670560;269875,696595;243205,714375;242570,715010" o:connectangles="0,0,0,0,0,0,0,0,0,0,0,0,0,0,0,0,0,0,0,0,0,0,0,0,0,0,0,0,0,0,0,0,0,0,0,0,0,0,0,0,0,0"/>
                <w10:wrap anchorx="page"/>
              </v:shape>
            </w:pict>
          </mc:Fallback>
        </mc:AlternateContent>
      </w:r>
      <w:r w:rsidRPr="001F36E8">
        <w:rPr>
          <w:noProof/>
        </w:rPr>
        <mc:AlternateContent>
          <mc:Choice Requires="wps">
            <w:drawing>
              <wp:anchor distT="0" distB="0" distL="114300" distR="114300" simplePos="0" relativeHeight="251729920" behindDoc="0" locked="0" layoutInCell="1" allowOverlap="1" wp14:anchorId="643D63C9" wp14:editId="222A00B8">
                <wp:simplePos x="0" y="0"/>
                <wp:positionH relativeFrom="page">
                  <wp:posOffset>1221105</wp:posOffset>
                </wp:positionH>
                <wp:positionV relativeFrom="paragraph">
                  <wp:posOffset>842010</wp:posOffset>
                </wp:positionV>
                <wp:extent cx="294005" cy="165100"/>
                <wp:effectExtent l="1905" t="1905" r="8890" b="4445"/>
                <wp:wrapNone/>
                <wp:docPr id="856" name="Freihandform: Form 85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94005" cy="165100"/>
                        </a:xfrm>
                        <a:custGeom>
                          <a:avLst/>
                          <a:gdLst>
                            <a:gd name="T0" fmla="+- 0 2256 1923"/>
                            <a:gd name="T1" fmla="*/ T0 w 463"/>
                            <a:gd name="T2" fmla="+- 0 1586 1326"/>
                            <a:gd name="T3" fmla="*/ 1586 h 260"/>
                            <a:gd name="T4" fmla="+- 0 2053 1923"/>
                            <a:gd name="T5" fmla="*/ T4 w 463"/>
                            <a:gd name="T6" fmla="+- 0 1586 1326"/>
                            <a:gd name="T7" fmla="*/ 1586 h 260"/>
                            <a:gd name="T8" fmla="+- 0 2002 1923"/>
                            <a:gd name="T9" fmla="*/ T8 w 463"/>
                            <a:gd name="T10" fmla="+- 0 1575 1326"/>
                            <a:gd name="T11" fmla="*/ 1575 h 260"/>
                            <a:gd name="T12" fmla="+- 0 1961 1923"/>
                            <a:gd name="T13" fmla="*/ T12 w 463"/>
                            <a:gd name="T14" fmla="+- 0 1547 1326"/>
                            <a:gd name="T15" fmla="*/ 1547 h 260"/>
                            <a:gd name="T16" fmla="+- 0 1933 1923"/>
                            <a:gd name="T17" fmla="*/ T16 w 463"/>
                            <a:gd name="T18" fmla="+- 0 1506 1326"/>
                            <a:gd name="T19" fmla="*/ 1506 h 260"/>
                            <a:gd name="T20" fmla="+- 0 1923 1923"/>
                            <a:gd name="T21" fmla="*/ T20 w 463"/>
                            <a:gd name="T22" fmla="+- 0 1456 1326"/>
                            <a:gd name="T23" fmla="*/ 1456 h 260"/>
                            <a:gd name="T24" fmla="+- 0 1933 1923"/>
                            <a:gd name="T25" fmla="*/ T24 w 463"/>
                            <a:gd name="T26" fmla="+- 0 1405 1326"/>
                            <a:gd name="T27" fmla="*/ 1405 h 260"/>
                            <a:gd name="T28" fmla="+- 0 1961 1923"/>
                            <a:gd name="T29" fmla="*/ T28 w 463"/>
                            <a:gd name="T30" fmla="+- 0 1364 1326"/>
                            <a:gd name="T31" fmla="*/ 1364 h 260"/>
                            <a:gd name="T32" fmla="+- 0 2002 1923"/>
                            <a:gd name="T33" fmla="*/ T32 w 463"/>
                            <a:gd name="T34" fmla="+- 0 1336 1326"/>
                            <a:gd name="T35" fmla="*/ 1336 h 260"/>
                            <a:gd name="T36" fmla="+- 0 2053 1923"/>
                            <a:gd name="T37" fmla="*/ T36 w 463"/>
                            <a:gd name="T38" fmla="+- 0 1326 1326"/>
                            <a:gd name="T39" fmla="*/ 1326 h 260"/>
                            <a:gd name="T40" fmla="+- 0 2256 1923"/>
                            <a:gd name="T41" fmla="*/ T40 w 463"/>
                            <a:gd name="T42" fmla="+- 0 1326 1326"/>
                            <a:gd name="T43" fmla="*/ 1326 h 260"/>
                            <a:gd name="T44" fmla="+- 0 2305 1923"/>
                            <a:gd name="T45" fmla="*/ T44 w 463"/>
                            <a:gd name="T46" fmla="+- 0 1336 1326"/>
                            <a:gd name="T47" fmla="*/ 1336 h 260"/>
                            <a:gd name="T48" fmla="+- 0 2053 1923"/>
                            <a:gd name="T49" fmla="*/ T48 w 463"/>
                            <a:gd name="T50" fmla="+- 0 1336 1326"/>
                            <a:gd name="T51" fmla="*/ 1336 h 260"/>
                            <a:gd name="T52" fmla="+- 0 2006 1923"/>
                            <a:gd name="T53" fmla="*/ T52 w 463"/>
                            <a:gd name="T54" fmla="+- 0 1345 1326"/>
                            <a:gd name="T55" fmla="*/ 1345 h 260"/>
                            <a:gd name="T56" fmla="+- 0 1968 1923"/>
                            <a:gd name="T57" fmla="*/ T56 w 463"/>
                            <a:gd name="T58" fmla="+- 0 1371 1326"/>
                            <a:gd name="T59" fmla="*/ 1371 h 260"/>
                            <a:gd name="T60" fmla="+- 0 1942 1923"/>
                            <a:gd name="T61" fmla="*/ T60 w 463"/>
                            <a:gd name="T62" fmla="+- 0 1409 1326"/>
                            <a:gd name="T63" fmla="*/ 1409 h 260"/>
                            <a:gd name="T64" fmla="+- 0 1933 1923"/>
                            <a:gd name="T65" fmla="*/ T64 w 463"/>
                            <a:gd name="T66" fmla="+- 0 1456 1326"/>
                            <a:gd name="T67" fmla="*/ 1456 h 260"/>
                            <a:gd name="T68" fmla="+- 0 1942 1923"/>
                            <a:gd name="T69" fmla="*/ T68 w 463"/>
                            <a:gd name="T70" fmla="+- 0 1502 1326"/>
                            <a:gd name="T71" fmla="*/ 1502 h 260"/>
                            <a:gd name="T72" fmla="+- 0 1968 1923"/>
                            <a:gd name="T73" fmla="*/ T72 w 463"/>
                            <a:gd name="T74" fmla="+- 0 1540 1326"/>
                            <a:gd name="T75" fmla="*/ 1540 h 260"/>
                            <a:gd name="T76" fmla="+- 0 2006 1923"/>
                            <a:gd name="T77" fmla="*/ T76 w 463"/>
                            <a:gd name="T78" fmla="+- 0 1566 1326"/>
                            <a:gd name="T79" fmla="*/ 1566 h 260"/>
                            <a:gd name="T80" fmla="+- 0 2053 1923"/>
                            <a:gd name="T81" fmla="*/ T80 w 463"/>
                            <a:gd name="T82" fmla="+- 0 1576 1326"/>
                            <a:gd name="T83" fmla="*/ 1576 h 260"/>
                            <a:gd name="T84" fmla="+- 0 2305 1923"/>
                            <a:gd name="T85" fmla="*/ T84 w 463"/>
                            <a:gd name="T86" fmla="+- 0 1576 1326"/>
                            <a:gd name="T87" fmla="*/ 1576 h 260"/>
                            <a:gd name="T88" fmla="+- 0 2256 1923"/>
                            <a:gd name="T89" fmla="*/ T88 w 463"/>
                            <a:gd name="T90" fmla="+- 0 1586 1326"/>
                            <a:gd name="T91" fmla="*/ 1586 h 260"/>
                            <a:gd name="T92" fmla="+- 0 2305 1923"/>
                            <a:gd name="T93" fmla="*/ T92 w 463"/>
                            <a:gd name="T94" fmla="+- 0 1576 1326"/>
                            <a:gd name="T95" fmla="*/ 1576 h 260"/>
                            <a:gd name="T96" fmla="+- 0 2256 1923"/>
                            <a:gd name="T97" fmla="*/ T96 w 463"/>
                            <a:gd name="T98" fmla="+- 0 1576 1326"/>
                            <a:gd name="T99" fmla="*/ 1576 h 260"/>
                            <a:gd name="T100" fmla="+- 0 2302 1923"/>
                            <a:gd name="T101" fmla="*/ T100 w 463"/>
                            <a:gd name="T102" fmla="+- 0 1566 1326"/>
                            <a:gd name="T103" fmla="*/ 1566 h 260"/>
                            <a:gd name="T104" fmla="+- 0 2341 1923"/>
                            <a:gd name="T105" fmla="*/ T104 w 463"/>
                            <a:gd name="T106" fmla="+- 0 1540 1326"/>
                            <a:gd name="T107" fmla="*/ 1540 h 260"/>
                            <a:gd name="T108" fmla="+- 0 2366 1923"/>
                            <a:gd name="T109" fmla="*/ T108 w 463"/>
                            <a:gd name="T110" fmla="+- 0 1502 1326"/>
                            <a:gd name="T111" fmla="*/ 1502 h 260"/>
                            <a:gd name="T112" fmla="+- 0 2376 1923"/>
                            <a:gd name="T113" fmla="*/ T112 w 463"/>
                            <a:gd name="T114" fmla="+- 0 1456 1326"/>
                            <a:gd name="T115" fmla="*/ 1456 h 260"/>
                            <a:gd name="T116" fmla="+- 0 2366 1923"/>
                            <a:gd name="T117" fmla="*/ T116 w 463"/>
                            <a:gd name="T118" fmla="+- 0 1409 1326"/>
                            <a:gd name="T119" fmla="*/ 1409 h 260"/>
                            <a:gd name="T120" fmla="+- 0 2341 1923"/>
                            <a:gd name="T121" fmla="*/ T120 w 463"/>
                            <a:gd name="T122" fmla="+- 0 1371 1326"/>
                            <a:gd name="T123" fmla="*/ 1371 h 260"/>
                            <a:gd name="T124" fmla="+- 0 2302 1923"/>
                            <a:gd name="T125" fmla="*/ T124 w 463"/>
                            <a:gd name="T126" fmla="+- 0 1345 1326"/>
                            <a:gd name="T127" fmla="*/ 1345 h 260"/>
                            <a:gd name="T128" fmla="+- 0 2256 1923"/>
                            <a:gd name="T129" fmla="*/ T128 w 463"/>
                            <a:gd name="T130" fmla="+- 0 1336 1326"/>
                            <a:gd name="T131" fmla="*/ 1336 h 260"/>
                            <a:gd name="T132" fmla="+- 0 2305 1923"/>
                            <a:gd name="T133" fmla="*/ T132 w 463"/>
                            <a:gd name="T134" fmla="+- 0 1336 1326"/>
                            <a:gd name="T135" fmla="*/ 1336 h 260"/>
                            <a:gd name="T136" fmla="+- 0 2306 1923"/>
                            <a:gd name="T137" fmla="*/ T136 w 463"/>
                            <a:gd name="T138" fmla="+- 0 1336 1326"/>
                            <a:gd name="T139" fmla="*/ 1336 h 260"/>
                            <a:gd name="T140" fmla="+- 0 2348 1923"/>
                            <a:gd name="T141" fmla="*/ T140 w 463"/>
                            <a:gd name="T142" fmla="+- 0 1364 1326"/>
                            <a:gd name="T143" fmla="*/ 1364 h 260"/>
                            <a:gd name="T144" fmla="+- 0 2376 1923"/>
                            <a:gd name="T145" fmla="*/ T144 w 463"/>
                            <a:gd name="T146" fmla="+- 0 1405 1326"/>
                            <a:gd name="T147" fmla="*/ 1405 h 260"/>
                            <a:gd name="T148" fmla="+- 0 2386 1923"/>
                            <a:gd name="T149" fmla="*/ T148 w 463"/>
                            <a:gd name="T150" fmla="+- 0 1456 1326"/>
                            <a:gd name="T151" fmla="*/ 1456 h 260"/>
                            <a:gd name="T152" fmla="+- 0 2376 1923"/>
                            <a:gd name="T153" fmla="*/ T152 w 463"/>
                            <a:gd name="T154" fmla="+- 0 1506 1326"/>
                            <a:gd name="T155" fmla="*/ 1506 h 260"/>
                            <a:gd name="T156" fmla="+- 0 2348 1923"/>
                            <a:gd name="T157" fmla="*/ T156 w 463"/>
                            <a:gd name="T158" fmla="+- 0 1547 1326"/>
                            <a:gd name="T159" fmla="*/ 1547 h 260"/>
                            <a:gd name="T160" fmla="+- 0 2306 1923"/>
                            <a:gd name="T161" fmla="*/ T160 w 463"/>
                            <a:gd name="T162" fmla="+- 0 1575 1326"/>
                            <a:gd name="T163" fmla="*/ 1575 h 260"/>
                            <a:gd name="T164" fmla="+- 0 2305 1923"/>
                            <a:gd name="T165" fmla="*/ T164 w 463"/>
                            <a:gd name="T166" fmla="+- 0 1576 1326"/>
                            <a:gd name="T167" fmla="*/ 157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63" h="260">
                              <a:moveTo>
                                <a:pt x="333" y="260"/>
                              </a:moveTo>
                              <a:lnTo>
                                <a:pt x="130" y="260"/>
                              </a:lnTo>
                              <a:lnTo>
                                <a:pt x="79" y="249"/>
                              </a:lnTo>
                              <a:lnTo>
                                <a:pt x="38" y="221"/>
                              </a:lnTo>
                              <a:lnTo>
                                <a:pt x="10" y="180"/>
                              </a:lnTo>
                              <a:lnTo>
                                <a:pt x="0" y="130"/>
                              </a:lnTo>
                              <a:lnTo>
                                <a:pt x="10" y="79"/>
                              </a:lnTo>
                              <a:lnTo>
                                <a:pt x="38" y="38"/>
                              </a:lnTo>
                              <a:lnTo>
                                <a:pt x="79" y="10"/>
                              </a:lnTo>
                              <a:lnTo>
                                <a:pt x="130" y="0"/>
                              </a:lnTo>
                              <a:lnTo>
                                <a:pt x="333" y="0"/>
                              </a:lnTo>
                              <a:lnTo>
                                <a:pt x="382" y="10"/>
                              </a:lnTo>
                              <a:lnTo>
                                <a:pt x="130" y="10"/>
                              </a:lnTo>
                              <a:lnTo>
                                <a:pt x="83" y="19"/>
                              </a:lnTo>
                              <a:lnTo>
                                <a:pt x="45" y="45"/>
                              </a:lnTo>
                              <a:lnTo>
                                <a:pt x="19" y="83"/>
                              </a:lnTo>
                              <a:lnTo>
                                <a:pt x="10" y="130"/>
                              </a:lnTo>
                              <a:lnTo>
                                <a:pt x="19" y="176"/>
                              </a:lnTo>
                              <a:lnTo>
                                <a:pt x="45" y="214"/>
                              </a:lnTo>
                              <a:lnTo>
                                <a:pt x="83" y="240"/>
                              </a:lnTo>
                              <a:lnTo>
                                <a:pt x="130" y="250"/>
                              </a:lnTo>
                              <a:lnTo>
                                <a:pt x="382" y="250"/>
                              </a:lnTo>
                              <a:lnTo>
                                <a:pt x="333" y="260"/>
                              </a:lnTo>
                              <a:close/>
                              <a:moveTo>
                                <a:pt x="382" y="250"/>
                              </a:moveTo>
                              <a:lnTo>
                                <a:pt x="333" y="250"/>
                              </a:lnTo>
                              <a:lnTo>
                                <a:pt x="379" y="240"/>
                              </a:lnTo>
                              <a:lnTo>
                                <a:pt x="418" y="214"/>
                              </a:lnTo>
                              <a:lnTo>
                                <a:pt x="443" y="176"/>
                              </a:lnTo>
                              <a:lnTo>
                                <a:pt x="453" y="130"/>
                              </a:lnTo>
                              <a:lnTo>
                                <a:pt x="443" y="83"/>
                              </a:lnTo>
                              <a:lnTo>
                                <a:pt x="418" y="45"/>
                              </a:lnTo>
                              <a:lnTo>
                                <a:pt x="379" y="19"/>
                              </a:lnTo>
                              <a:lnTo>
                                <a:pt x="333" y="10"/>
                              </a:lnTo>
                              <a:lnTo>
                                <a:pt x="382" y="10"/>
                              </a:lnTo>
                              <a:lnTo>
                                <a:pt x="383" y="10"/>
                              </a:lnTo>
                              <a:lnTo>
                                <a:pt x="425" y="38"/>
                              </a:lnTo>
                              <a:lnTo>
                                <a:pt x="453" y="79"/>
                              </a:lnTo>
                              <a:lnTo>
                                <a:pt x="463" y="130"/>
                              </a:lnTo>
                              <a:lnTo>
                                <a:pt x="453" y="180"/>
                              </a:lnTo>
                              <a:lnTo>
                                <a:pt x="425" y="221"/>
                              </a:lnTo>
                              <a:lnTo>
                                <a:pt x="383" y="249"/>
                              </a:lnTo>
                              <a:lnTo>
                                <a:pt x="382" y="250"/>
                              </a:lnTo>
                              <a:close/>
                            </a:path>
                          </a:pathLst>
                        </a:custGeom>
                        <a:solidFill>
                          <a:srgbClr val="9AA0A5"/>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CEF1910" id="Freihandform: Form 856" o:spid="_x0000_s1026" style="position:absolute;margin-left:96.15pt;margin-top:66.3pt;width:23.15pt;height:13pt;z-index:2517299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63,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" path="m333,260r-203,l79,249,38,221,10,180,,130,10,79,38,38,79,10,130,,333,r49,10l130,10,83,19,45,45,19,83r-9,47l19,176r26,38l83,240r47,10l382,250r-49,10xm382,250r-49,l379,240r39,-26l443,176r10,-46l443,83,418,45,379,19,333,10r49,l383,10r42,28l453,79r10,51l453,180r-28,41l383,249r-1,1xe" fillcolor="#9aa0a5" stroked="f">
                <v:path arrowok="t" o:connecttype="custom" o:connectlocs="211455,1007110;82550,1007110;50165,1000125;24130,982345;6350,956310;0,924560;6350,892175;24130,866140;50165,848360;82550,842010;211455,842010;242570,848360;82550,848360;52705,854075;28575,870585;12065,894715;6350,924560;12065,953770;28575,977900;52705,994410;82550,1000760;242570,1000760;211455,1007110;242570,1000760;211455,1000760;240665,994410;265430,977900;281305,953770;287655,924560;281305,894715;265430,870585;240665,854075;211455,848360;242570,848360;243205,848360;269875,866140;287655,892175;294005,924560;287655,956310;269875,982345;243205,1000125;242570,1000760" o:connectangles="0,0,0,0,0,0,0,0,0,0,0,0,0,0,0,0,0,0,0,0,0,0,0,0,0,0,0,0,0,0,0,0,0,0,0,0,0,0,0,0,0,0"/>
                <w10:wrap anchorx="page"/>
              </v:shape>
            </w:pict>
          </mc:Fallback>
        </mc:AlternateContent>
      </w:r>
      <w:r w:rsidRPr="001F36E8">
        <w:rPr>
          <w:color w:val="18181C"/>
          <w:sz w:val="21"/>
        </w:rPr>
        <w:t>Information Systems Computer Science BusinessAdministration Other</w:t>
      </w:r>
    </w:p>
    <w:p w14:paraId="6606473F" w14:textId="77777777" w:rsidR="001F36E8" w:rsidRPr="001F36E8" w:rsidRDefault="001F36E8" w:rsidP="001F36E8">
      <w:pPr>
        <w:widowControl w:val="0"/>
        <w:numPr>
          <w:ilvl w:val="0"/>
          <w:numId w:val="6"/>
        </w:numPr>
        <w:tabs>
          <w:tab w:val="left" w:pos="607"/>
          <w:tab w:val="left" w:pos="608"/>
        </w:tabs>
        <w:autoSpaceDE w:val="0"/>
        <w:autoSpaceDN w:val="0"/>
        <w:spacing w:before="104" w:after="0" w:line="240" w:lineRule="auto"/>
        <w:rPr>
          <w:sz w:val="24"/>
        </w:rPr>
      </w:pPr>
      <w:r w:rsidRPr="001F36E8">
        <w:rPr>
          <w:color w:val="18181C"/>
          <w:w w:val="105"/>
          <w:sz w:val="24"/>
        </w:rPr>
        <w:t>In</w:t>
      </w:r>
      <w:r w:rsidRPr="001F36E8">
        <w:rPr>
          <w:color w:val="18181C"/>
          <w:spacing w:val="-14"/>
          <w:w w:val="105"/>
          <w:sz w:val="24"/>
        </w:rPr>
        <w:t xml:space="preserve"> </w:t>
      </w:r>
      <w:r w:rsidRPr="001F36E8">
        <w:rPr>
          <w:color w:val="18181C"/>
          <w:w w:val="105"/>
          <w:sz w:val="24"/>
        </w:rPr>
        <w:t>which</w:t>
      </w:r>
      <w:r w:rsidRPr="001F36E8">
        <w:rPr>
          <w:color w:val="18181C"/>
          <w:spacing w:val="-13"/>
          <w:w w:val="105"/>
          <w:sz w:val="24"/>
        </w:rPr>
        <w:t xml:space="preserve"> </w:t>
      </w:r>
      <w:r w:rsidRPr="001F36E8">
        <w:rPr>
          <w:color w:val="18181C"/>
          <w:w w:val="105"/>
          <w:sz w:val="24"/>
        </w:rPr>
        <w:t>semester</w:t>
      </w:r>
      <w:r w:rsidRPr="001F36E8">
        <w:rPr>
          <w:color w:val="18181C"/>
          <w:spacing w:val="-14"/>
          <w:w w:val="105"/>
          <w:sz w:val="24"/>
        </w:rPr>
        <w:t xml:space="preserve"> </w:t>
      </w:r>
      <w:r w:rsidRPr="001F36E8">
        <w:rPr>
          <w:color w:val="18181C"/>
          <w:w w:val="105"/>
          <w:sz w:val="24"/>
        </w:rPr>
        <w:t>are</w:t>
      </w:r>
      <w:r w:rsidRPr="001F36E8">
        <w:rPr>
          <w:color w:val="18181C"/>
          <w:spacing w:val="-13"/>
          <w:w w:val="105"/>
          <w:sz w:val="24"/>
        </w:rPr>
        <w:t xml:space="preserve"> </w:t>
      </w:r>
      <w:r w:rsidRPr="001F36E8">
        <w:rPr>
          <w:color w:val="18181C"/>
          <w:w w:val="105"/>
          <w:sz w:val="24"/>
        </w:rPr>
        <w:t>you</w:t>
      </w:r>
      <w:r w:rsidRPr="001F36E8">
        <w:rPr>
          <w:color w:val="18181C"/>
          <w:spacing w:val="-13"/>
          <w:w w:val="105"/>
          <w:sz w:val="24"/>
        </w:rPr>
        <w:t xml:space="preserve"> </w:t>
      </w:r>
      <w:r w:rsidRPr="001F36E8">
        <w:rPr>
          <w:color w:val="18181C"/>
          <w:w w:val="105"/>
          <w:sz w:val="24"/>
        </w:rPr>
        <w:t>for</w:t>
      </w:r>
      <w:r w:rsidRPr="001F36E8">
        <w:rPr>
          <w:color w:val="18181C"/>
          <w:spacing w:val="-14"/>
          <w:w w:val="105"/>
          <w:sz w:val="24"/>
        </w:rPr>
        <w:t xml:space="preserve"> </w:t>
      </w:r>
      <w:r w:rsidRPr="001F36E8">
        <w:rPr>
          <w:color w:val="18181C"/>
          <w:w w:val="105"/>
          <w:sz w:val="24"/>
        </w:rPr>
        <w:t>the</w:t>
      </w:r>
      <w:r w:rsidRPr="001F36E8">
        <w:rPr>
          <w:color w:val="18181C"/>
          <w:spacing w:val="-13"/>
          <w:w w:val="105"/>
          <w:sz w:val="24"/>
        </w:rPr>
        <w:t xml:space="preserve"> </w:t>
      </w:r>
      <w:r w:rsidRPr="001F36E8">
        <w:rPr>
          <w:color w:val="18181C"/>
          <w:w w:val="105"/>
          <w:sz w:val="24"/>
        </w:rPr>
        <w:t>above-mentioned</w:t>
      </w:r>
      <w:r w:rsidRPr="001F36E8">
        <w:rPr>
          <w:color w:val="18181C"/>
          <w:spacing w:val="-14"/>
          <w:w w:val="105"/>
          <w:sz w:val="24"/>
        </w:rPr>
        <w:t xml:space="preserve"> </w:t>
      </w:r>
      <w:r w:rsidRPr="001F36E8">
        <w:rPr>
          <w:color w:val="18181C"/>
          <w:w w:val="105"/>
          <w:sz w:val="24"/>
        </w:rPr>
        <w:t>course</w:t>
      </w:r>
      <w:r w:rsidRPr="001F36E8">
        <w:rPr>
          <w:color w:val="18181C"/>
          <w:spacing w:val="-13"/>
          <w:w w:val="105"/>
          <w:sz w:val="24"/>
        </w:rPr>
        <w:t xml:space="preserve"> </w:t>
      </w:r>
      <w:r w:rsidRPr="001F36E8">
        <w:rPr>
          <w:color w:val="18181C"/>
          <w:w w:val="105"/>
          <w:sz w:val="24"/>
        </w:rPr>
        <w:t>of</w:t>
      </w:r>
      <w:r w:rsidRPr="001F36E8">
        <w:rPr>
          <w:color w:val="18181C"/>
          <w:spacing w:val="-13"/>
          <w:w w:val="105"/>
          <w:sz w:val="24"/>
        </w:rPr>
        <w:t xml:space="preserve"> </w:t>
      </w:r>
      <w:r w:rsidRPr="001F36E8">
        <w:rPr>
          <w:color w:val="18181C"/>
          <w:w w:val="105"/>
          <w:sz w:val="24"/>
        </w:rPr>
        <w:t>study?</w:t>
      </w:r>
    </w:p>
    <w:p w14:paraId="19E823F7" w14:textId="77777777" w:rsidR="001F36E8" w:rsidRPr="001F36E8" w:rsidRDefault="001F36E8" w:rsidP="001F36E8">
      <w:pPr>
        <w:widowControl w:val="0"/>
        <w:autoSpaceDE w:val="0"/>
        <w:autoSpaceDN w:val="0"/>
        <w:spacing w:after="0" w:line="240" w:lineRule="auto"/>
        <w:rPr>
          <w:rFonts w:ascii="Arial" w:eastAsia="Arial" w:hAnsi="Arial" w:cs="Arial"/>
          <w:sz w:val="20"/>
          <w:szCs w:val="24"/>
          <w:lang w:eastAsia="en-US"/>
        </w:rPr>
      </w:pPr>
    </w:p>
    <w:p w14:paraId="79B879AB" w14:textId="77777777" w:rsidR="001F36E8" w:rsidRPr="001F36E8" w:rsidRDefault="001F36E8" w:rsidP="001F36E8">
      <w:pPr>
        <w:widowControl w:val="0"/>
        <w:autoSpaceDE w:val="0"/>
        <w:autoSpaceDN w:val="0"/>
        <w:spacing w:before="6" w:after="0" w:line="240" w:lineRule="auto"/>
        <w:rPr>
          <w:rFonts w:ascii="Arial" w:eastAsia="Arial" w:hAnsi="Arial" w:cs="Arial"/>
          <w:sz w:val="17"/>
          <w:szCs w:val="24"/>
          <w:lang w:eastAsia="en-US"/>
        </w:rPr>
      </w:pPr>
      <w:r w:rsidRPr="001F36E8">
        <w:rPr>
          <w:rFonts w:ascii="Arial" w:eastAsia="Arial" w:hAnsi="Arial" w:cs="Arial"/>
          <w:noProof/>
          <w:sz w:val="24"/>
          <w:szCs w:val="24"/>
          <w:lang w:eastAsia="en-US"/>
        </w:rPr>
        <mc:AlternateContent>
          <mc:Choice Requires="wps">
            <w:drawing>
              <wp:anchor distT="0" distB="0" distL="0" distR="0" simplePos="0" relativeHeight="251730944" behindDoc="1" locked="0" layoutInCell="1" allowOverlap="1" wp14:anchorId="406A5F7F" wp14:editId="4BDE5E02">
                <wp:simplePos x="0" y="0"/>
                <wp:positionH relativeFrom="page">
                  <wp:posOffset>1173480</wp:posOffset>
                </wp:positionH>
                <wp:positionV relativeFrom="paragraph">
                  <wp:posOffset>153035</wp:posOffset>
                </wp:positionV>
                <wp:extent cx="2832735" cy="6350"/>
                <wp:effectExtent l="1905" t="0" r="3810" b="0"/>
                <wp:wrapTopAndBottom/>
                <wp:docPr id="860" name="Rechteck 8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32735" cy="635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74B8F2" id="Rechteck 860" o:spid="_x0000_s1026" style="position:absolute;margin-left:92.4pt;margin-top:12.05pt;width:223.05pt;height:.5pt;z-index:-2515855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" fillcolor="#bcc1c6" stroked="f">
                <w10:wrap type="topAndBottom" anchorx="page"/>
              </v:rect>
            </w:pict>
          </mc:Fallback>
        </mc:AlternateContent>
      </w:r>
    </w:p>
    <w:bookmarkEnd w:id="161"/>
    <w:p w14:paraId="35208524" w14:textId="77777777" w:rsidR="001F36E8" w:rsidRPr="001F36E8" w:rsidRDefault="001F36E8" w:rsidP="001F36E8">
      <w:pPr>
        <w:widowControl w:val="0"/>
        <w:autoSpaceDE w:val="0"/>
        <w:autoSpaceDN w:val="0"/>
        <w:spacing w:before="107" w:after="0" w:line="240" w:lineRule="auto"/>
        <w:ind w:firstLine="110"/>
        <w:rPr>
          <w:rFonts w:ascii="Arial" w:eastAsia="Arial" w:hAnsi="Arial" w:cs="Arial"/>
          <w:color w:val="18181C"/>
          <w:w w:val="105"/>
          <w:sz w:val="24"/>
          <w:szCs w:val="24"/>
          <w:lang w:eastAsia="en-US"/>
        </w:rPr>
      </w:pPr>
    </w:p>
    <w:p w14:paraId="3BA07ED6" w14:textId="77777777" w:rsidR="001F36E8" w:rsidRPr="001F36E8" w:rsidRDefault="001F36E8" w:rsidP="001F36E8">
      <w:pPr>
        <w:widowControl w:val="0"/>
        <w:autoSpaceDE w:val="0"/>
        <w:autoSpaceDN w:val="0"/>
        <w:spacing w:before="107" w:after="0" w:line="240" w:lineRule="auto"/>
        <w:ind w:firstLine="110"/>
        <w:rPr>
          <w:rFonts w:ascii="Arial" w:eastAsia="Arial" w:hAnsi="Arial" w:cs="Arial"/>
          <w:color w:val="18181C"/>
          <w:w w:val="105"/>
          <w:sz w:val="24"/>
          <w:szCs w:val="24"/>
          <w:lang w:eastAsia="en-US"/>
        </w:rPr>
      </w:pPr>
      <w:r w:rsidRPr="001F36E8">
        <w:rPr>
          <w:rFonts w:ascii="Arial" w:eastAsia="Arial" w:hAnsi="Arial" w:cs="Arial"/>
          <w:color w:val="18181C"/>
          <w:w w:val="105"/>
          <w:sz w:val="24"/>
          <w:szCs w:val="24"/>
          <w:lang w:eastAsia="en-US"/>
        </w:rPr>
        <w:t>System Usability Scale</w:t>
      </w:r>
    </w:p>
    <w:p w14:paraId="172E9988" w14:textId="77777777" w:rsidR="001F36E8" w:rsidRPr="001F36E8" w:rsidRDefault="001F36E8" w:rsidP="001F36E8">
      <w:pPr>
        <w:widowControl w:val="0"/>
        <w:autoSpaceDE w:val="0"/>
        <w:autoSpaceDN w:val="0"/>
        <w:spacing w:after="0" w:line="240" w:lineRule="auto"/>
        <w:rPr>
          <w:rFonts w:ascii="Arial" w:eastAsia="Arial" w:hAnsi="Arial" w:cs="Arial"/>
          <w:sz w:val="20"/>
          <w:szCs w:val="24"/>
          <w:lang w:eastAsia="en-US"/>
        </w:rPr>
      </w:pPr>
    </w:p>
    <w:p w14:paraId="71C4BC50" w14:textId="77777777" w:rsidR="001F36E8" w:rsidRPr="001F36E8" w:rsidRDefault="001F36E8" w:rsidP="001F36E8">
      <w:pPr>
        <w:widowControl w:val="0"/>
        <w:autoSpaceDE w:val="0"/>
        <w:autoSpaceDN w:val="0"/>
        <w:spacing w:before="5" w:after="0" w:line="240" w:lineRule="auto"/>
        <w:rPr>
          <w:rFonts w:ascii="Arial" w:eastAsia="Arial" w:hAnsi="Arial" w:cs="Arial"/>
          <w:sz w:val="24"/>
          <w:szCs w:val="24"/>
          <w:lang w:eastAsia="en-US"/>
        </w:rPr>
      </w:pPr>
    </w:p>
    <w:p w14:paraId="237934F6" w14:textId="77777777" w:rsidR="001F36E8" w:rsidRPr="001F36E8" w:rsidRDefault="001F36E8" w:rsidP="001F36E8">
      <w:pPr>
        <w:widowControl w:val="0"/>
        <w:numPr>
          <w:ilvl w:val="0"/>
          <w:numId w:val="6"/>
        </w:numPr>
        <w:tabs>
          <w:tab w:val="left" w:pos="607"/>
          <w:tab w:val="left" w:pos="608"/>
        </w:tabs>
        <w:autoSpaceDE w:val="0"/>
        <w:autoSpaceDN w:val="0"/>
        <w:spacing w:after="0" w:line="240" w:lineRule="auto"/>
        <w:rPr>
          <w:rFonts w:ascii="Arial" w:eastAsia="Arial" w:hAnsi="Arial" w:cs="Arial"/>
          <w:sz w:val="24"/>
          <w:lang w:eastAsia="en-US"/>
        </w:rPr>
      </w:pPr>
      <w:bookmarkStart w:id="162" w:name="_Hlk84344013"/>
      <w:r w:rsidRPr="001F36E8">
        <w:rPr>
          <w:rFonts w:ascii="Arial" w:eastAsia="Arial" w:hAnsi="Arial" w:cs="Arial"/>
          <w:color w:val="18181C"/>
          <w:w w:val="105"/>
          <w:sz w:val="24"/>
          <w:lang w:eastAsia="en-US"/>
        </w:rPr>
        <w:t>I</w:t>
      </w:r>
      <w:r w:rsidRPr="001F36E8">
        <w:rPr>
          <w:rFonts w:ascii="Arial" w:eastAsia="Arial" w:hAnsi="Arial" w:cs="Arial"/>
          <w:color w:val="18181C"/>
          <w:spacing w:val="-14"/>
          <w:w w:val="105"/>
          <w:sz w:val="24"/>
          <w:lang w:eastAsia="en-US"/>
        </w:rPr>
        <w:t xml:space="preserve"> </w:t>
      </w:r>
      <w:r w:rsidRPr="001F36E8">
        <w:rPr>
          <w:rFonts w:ascii="Arial" w:eastAsia="Arial" w:hAnsi="Arial" w:cs="Arial"/>
          <w:color w:val="18181C"/>
          <w:w w:val="105"/>
          <w:sz w:val="24"/>
          <w:lang w:eastAsia="en-US"/>
        </w:rPr>
        <w:t>found</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he</w:t>
      </w:r>
      <w:r w:rsidRPr="001F36E8">
        <w:rPr>
          <w:rFonts w:ascii="Arial" w:eastAsia="Arial" w:hAnsi="Arial" w:cs="Arial"/>
          <w:color w:val="18181C"/>
          <w:spacing w:val="-14"/>
          <w:w w:val="105"/>
          <w:sz w:val="24"/>
          <w:lang w:eastAsia="en-US"/>
        </w:rPr>
        <w:t xml:space="preserve"> </w:t>
      </w:r>
      <w:r w:rsidRPr="001F36E8">
        <w:rPr>
          <w:rFonts w:ascii="Arial" w:eastAsia="Arial" w:hAnsi="Arial" w:cs="Arial"/>
          <w:color w:val="18181C"/>
          <w:w w:val="105"/>
          <w:sz w:val="24"/>
          <w:lang w:eastAsia="en-US"/>
        </w:rPr>
        <w:t>monitoring</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ool</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unnecessarily</w:t>
      </w:r>
      <w:r w:rsidRPr="001F36E8">
        <w:rPr>
          <w:rFonts w:ascii="Arial" w:eastAsia="Arial" w:hAnsi="Arial" w:cs="Arial"/>
          <w:color w:val="18181C"/>
          <w:spacing w:val="-14"/>
          <w:w w:val="105"/>
          <w:sz w:val="24"/>
          <w:lang w:eastAsia="en-US"/>
        </w:rPr>
        <w:t xml:space="preserve"> </w:t>
      </w:r>
      <w:r w:rsidRPr="001F36E8">
        <w:rPr>
          <w:rFonts w:ascii="Arial" w:eastAsia="Arial" w:hAnsi="Arial" w:cs="Arial"/>
          <w:color w:val="18181C"/>
          <w:w w:val="105"/>
          <w:sz w:val="24"/>
          <w:lang w:eastAsia="en-US"/>
        </w:rPr>
        <w:t>complex</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D32D23"/>
          <w:w w:val="105"/>
          <w:sz w:val="24"/>
          <w:lang w:eastAsia="en-US"/>
        </w:rPr>
        <w:t>*</w:t>
      </w:r>
    </w:p>
    <w:p w14:paraId="7BF18A6B" w14:textId="77777777" w:rsidR="001F36E8" w:rsidRPr="001F36E8" w:rsidRDefault="001F36E8" w:rsidP="001F36E8">
      <w:pPr>
        <w:widowControl w:val="0"/>
        <w:autoSpaceDE w:val="0"/>
        <w:autoSpaceDN w:val="0"/>
        <w:spacing w:before="3" w:after="0" w:line="240" w:lineRule="auto"/>
        <w:rPr>
          <w:rFonts w:ascii="Arial" w:eastAsia="Arial" w:hAnsi="Arial" w:cs="Arial"/>
          <w:sz w:val="18"/>
          <w:szCs w:val="24"/>
          <w:lang w:eastAsia="en-US"/>
        </w:rPr>
      </w:pPr>
    </w:p>
    <w:p w14:paraId="7C582EE4" w14:textId="77777777" w:rsidR="001F36E8" w:rsidRPr="001F36E8" w:rsidRDefault="001F36E8" w:rsidP="001F36E8">
      <w:pPr>
        <w:widowControl w:val="0"/>
        <w:autoSpaceDE w:val="0"/>
        <w:autoSpaceDN w:val="0"/>
        <w:spacing w:before="75" w:after="0" w:line="240" w:lineRule="auto"/>
        <w:ind w:left="608"/>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5E0BE320" w14:textId="77777777" w:rsidR="001F36E8" w:rsidRPr="001F36E8" w:rsidRDefault="001F36E8" w:rsidP="001F36E8">
      <w:pPr>
        <w:widowControl w:val="0"/>
        <w:autoSpaceDE w:val="0"/>
        <w:autoSpaceDN w:val="0"/>
        <w:spacing w:before="8" w:after="0" w:line="240" w:lineRule="auto"/>
        <w:rPr>
          <w:rFonts w:ascii="Roboto" w:eastAsia="Arial" w:hAnsi="Arial" w:cs="Arial"/>
          <w:i/>
          <w:sz w:val="25"/>
          <w:szCs w:val="24"/>
          <w:lang w:val="de-DE" w:eastAsia="en-US"/>
        </w:rPr>
      </w:pPr>
    </w:p>
    <w:p w14:paraId="09153E09" w14:textId="77777777" w:rsidR="001F36E8" w:rsidRPr="001F36E8" w:rsidRDefault="001F36E8" w:rsidP="001F36E8">
      <w:pPr>
        <w:widowControl w:val="0"/>
        <w:tabs>
          <w:tab w:val="left" w:pos="3448"/>
          <w:tab w:val="left" w:pos="4169"/>
          <w:tab w:val="left" w:pos="4890"/>
          <w:tab w:val="left" w:pos="5611"/>
        </w:tabs>
        <w:autoSpaceDE w:val="0"/>
        <w:autoSpaceDN w:val="0"/>
        <w:spacing w:before="96" w:after="0" w:line="240" w:lineRule="auto"/>
        <w:ind w:left="2727"/>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31968" behindDoc="1" locked="0" layoutInCell="1" allowOverlap="1" wp14:anchorId="2CC94885" wp14:editId="40EFEF55">
                <wp:simplePos x="0" y="0"/>
                <wp:positionH relativeFrom="page">
                  <wp:posOffset>2419350</wp:posOffset>
                </wp:positionH>
                <wp:positionV relativeFrom="paragraph">
                  <wp:posOffset>416560</wp:posOffset>
                </wp:positionV>
                <wp:extent cx="278130" cy="165100"/>
                <wp:effectExtent l="0" t="3175" r="7620" b="3175"/>
                <wp:wrapNone/>
                <wp:docPr id="876" name="Freihandform: Form 8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117 3810"/>
                            <a:gd name="T1" fmla="*/ T0 w 438"/>
                            <a:gd name="T2" fmla="+- 0 916 656"/>
                            <a:gd name="T3" fmla="*/ 916 h 260"/>
                            <a:gd name="T4" fmla="+- 0 3940 3810"/>
                            <a:gd name="T5" fmla="*/ T4 w 438"/>
                            <a:gd name="T6" fmla="+- 0 916 656"/>
                            <a:gd name="T7" fmla="*/ 916 h 260"/>
                            <a:gd name="T8" fmla="+- 0 3889 3810"/>
                            <a:gd name="T9" fmla="*/ T8 w 438"/>
                            <a:gd name="T10" fmla="+- 0 905 656"/>
                            <a:gd name="T11" fmla="*/ 905 h 260"/>
                            <a:gd name="T12" fmla="+- 0 3848 3810"/>
                            <a:gd name="T13" fmla="*/ T12 w 438"/>
                            <a:gd name="T14" fmla="+- 0 877 656"/>
                            <a:gd name="T15" fmla="*/ 877 h 260"/>
                            <a:gd name="T16" fmla="+- 0 3820 3810"/>
                            <a:gd name="T17" fmla="*/ T16 w 438"/>
                            <a:gd name="T18" fmla="+- 0 836 656"/>
                            <a:gd name="T19" fmla="*/ 836 h 260"/>
                            <a:gd name="T20" fmla="+- 0 3810 3810"/>
                            <a:gd name="T21" fmla="*/ T20 w 438"/>
                            <a:gd name="T22" fmla="+- 0 786 656"/>
                            <a:gd name="T23" fmla="*/ 786 h 260"/>
                            <a:gd name="T24" fmla="+- 0 3820 3810"/>
                            <a:gd name="T25" fmla="*/ T24 w 438"/>
                            <a:gd name="T26" fmla="+- 0 735 656"/>
                            <a:gd name="T27" fmla="*/ 735 h 260"/>
                            <a:gd name="T28" fmla="+- 0 3848 3810"/>
                            <a:gd name="T29" fmla="*/ T28 w 438"/>
                            <a:gd name="T30" fmla="+- 0 694 656"/>
                            <a:gd name="T31" fmla="*/ 694 h 260"/>
                            <a:gd name="T32" fmla="+- 0 3889 3810"/>
                            <a:gd name="T33" fmla="*/ T32 w 438"/>
                            <a:gd name="T34" fmla="+- 0 666 656"/>
                            <a:gd name="T35" fmla="*/ 666 h 260"/>
                            <a:gd name="T36" fmla="+- 0 3940 3810"/>
                            <a:gd name="T37" fmla="*/ T36 w 438"/>
                            <a:gd name="T38" fmla="+- 0 656 656"/>
                            <a:gd name="T39" fmla="*/ 656 h 260"/>
                            <a:gd name="T40" fmla="+- 0 4117 3810"/>
                            <a:gd name="T41" fmla="*/ T40 w 438"/>
                            <a:gd name="T42" fmla="+- 0 656 656"/>
                            <a:gd name="T43" fmla="*/ 656 h 260"/>
                            <a:gd name="T44" fmla="+- 0 4166 3810"/>
                            <a:gd name="T45" fmla="*/ T44 w 438"/>
                            <a:gd name="T46" fmla="+- 0 666 656"/>
                            <a:gd name="T47" fmla="*/ 666 h 260"/>
                            <a:gd name="T48" fmla="+- 0 3940 3810"/>
                            <a:gd name="T49" fmla="*/ T48 w 438"/>
                            <a:gd name="T50" fmla="+- 0 666 656"/>
                            <a:gd name="T51" fmla="*/ 666 h 260"/>
                            <a:gd name="T52" fmla="+- 0 3893 3810"/>
                            <a:gd name="T53" fmla="*/ T52 w 438"/>
                            <a:gd name="T54" fmla="+- 0 675 656"/>
                            <a:gd name="T55" fmla="*/ 675 h 260"/>
                            <a:gd name="T56" fmla="+- 0 3855 3810"/>
                            <a:gd name="T57" fmla="*/ T56 w 438"/>
                            <a:gd name="T58" fmla="+- 0 701 656"/>
                            <a:gd name="T59" fmla="*/ 701 h 260"/>
                            <a:gd name="T60" fmla="+- 0 3829 3810"/>
                            <a:gd name="T61" fmla="*/ T60 w 438"/>
                            <a:gd name="T62" fmla="+- 0 739 656"/>
                            <a:gd name="T63" fmla="*/ 739 h 260"/>
                            <a:gd name="T64" fmla="+- 0 3820 3810"/>
                            <a:gd name="T65" fmla="*/ T64 w 438"/>
                            <a:gd name="T66" fmla="+- 0 786 656"/>
                            <a:gd name="T67" fmla="*/ 786 h 260"/>
                            <a:gd name="T68" fmla="+- 0 3829 3810"/>
                            <a:gd name="T69" fmla="*/ T68 w 438"/>
                            <a:gd name="T70" fmla="+- 0 832 656"/>
                            <a:gd name="T71" fmla="*/ 832 h 260"/>
                            <a:gd name="T72" fmla="+- 0 3855 3810"/>
                            <a:gd name="T73" fmla="*/ T72 w 438"/>
                            <a:gd name="T74" fmla="+- 0 870 656"/>
                            <a:gd name="T75" fmla="*/ 870 h 260"/>
                            <a:gd name="T76" fmla="+- 0 3893 3810"/>
                            <a:gd name="T77" fmla="*/ T76 w 438"/>
                            <a:gd name="T78" fmla="+- 0 896 656"/>
                            <a:gd name="T79" fmla="*/ 896 h 260"/>
                            <a:gd name="T80" fmla="+- 0 3940 3810"/>
                            <a:gd name="T81" fmla="*/ T80 w 438"/>
                            <a:gd name="T82" fmla="+- 0 906 656"/>
                            <a:gd name="T83" fmla="*/ 906 h 260"/>
                            <a:gd name="T84" fmla="+- 0 4166 3810"/>
                            <a:gd name="T85" fmla="*/ T84 w 438"/>
                            <a:gd name="T86" fmla="+- 0 906 656"/>
                            <a:gd name="T87" fmla="*/ 906 h 260"/>
                            <a:gd name="T88" fmla="+- 0 4117 3810"/>
                            <a:gd name="T89" fmla="*/ T88 w 438"/>
                            <a:gd name="T90" fmla="+- 0 916 656"/>
                            <a:gd name="T91" fmla="*/ 916 h 260"/>
                            <a:gd name="T92" fmla="+- 0 4166 3810"/>
                            <a:gd name="T93" fmla="*/ T92 w 438"/>
                            <a:gd name="T94" fmla="+- 0 906 656"/>
                            <a:gd name="T95" fmla="*/ 906 h 260"/>
                            <a:gd name="T96" fmla="+- 0 4117 3810"/>
                            <a:gd name="T97" fmla="*/ T96 w 438"/>
                            <a:gd name="T98" fmla="+- 0 906 656"/>
                            <a:gd name="T99" fmla="*/ 906 h 260"/>
                            <a:gd name="T100" fmla="+- 0 4164 3810"/>
                            <a:gd name="T101" fmla="*/ T100 w 438"/>
                            <a:gd name="T102" fmla="+- 0 896 656"/>
                            <a:gd name="T103" fmla="*/ 896 h 260"/>
                            <a:gd name="T104" fmla="+- 0 4202 3810"/>
                            <a:gd name="T105" fmla="*/ T104 w 438"/>
                            <a:gd name="T106" fmla="+- 0 870 656"/>
                            <a:gd name="T107" fmla="*/ 870 h 260"/>
                            <a:gd name="T108" fmla="+- 0 4228 3810"/>
                            <a:gd name="T109" fmla="*/ T108 w 438"/>
                            <a:gd name="T110" fmla="+- 0 832 656"/>
                            <a:gd name="T111" fmla="*/ 832 h 260"/>
                            <a:gd name="T112" fmla="+- 0 4237 3810"/>
                            <a:gd name="T113" fmla="*/ T112 w 438"/>
                            <a:gd name="T114" fmla="+- 0 786 656"/>
                            <a:gd name="T115" fmla="*/ 786 h 260"/>
                            <a:gd name="T116" fmla="+- 0 4228 3810"/>
                            <a:gd name="T117" fmla="*/ T116 w 438"/>
                            <a:gd name="T118" fmla="+- 0 739 656"/>
                            <a:gd name="T119" fmla="*/ 739 h 260"/>
                            <a:gd name="T120" fmla="+- 0 4202 3810"/>
                            <a:gd name="T121" fmla="*/ T120 w 438"/>
                            <a:gd name="T122" fmla="+- 0 701 656"/>
                            <a:gd name="T123" fmla="*/ 701 h 260"/>
                            <a:gd name="T124" fmla="+- 0 4164 3810"/>
                            <a:gd name="T125" fmla="*/ T124 w 438"/>
                            <a:gd name="T126" fmla="+- 0 675 656"/>
                            <a:gd name="T127" fmla="*/ 675 h 260"/>
                            <a:gd name="T128" fmla="+- 0 4117 3810"/>
                            <a:gd name="T129" fmla="*/ T128 w 438"/>
                            <a:gd name="T130" fmla="+- 0 666 656"/>
                            <a:gd name="T131" fmla="*/ 666 h 260"/>
                            <a:gd name="T132" fmla="+- 0 4166 3810"/>
                            <a:gd name="T133" fmla="*/ T132 w 438"/>
                            <a:gd name="T134" fmla="+- 0 666 656"/>
                            <a:gd name="T135" fmla="*/ 666 h 260"/>
                            <a:gd name="T136" fmla="+- 0 4168 3810"/>
                            <a:gd name="T137" fmla="*/ T136 w 438"/>
                            <a:gd name="T138" fmla="+- 0 666 656"/>
                            <a:gd name="T139" fmla="*/ 666 h 260"/>
                            <a:gd name="T140" fmla="+- 0 4209 3810"/>
                            <a:gd name="T141" fmla="*/ T140 w 438"/>
                            <a:gd name="T142" fmla="+- 0 694 656"/>
                            <a:gd name="T143" fmla="*/ 694 h 260"/>
                            <a:gd name="T144" fmla="+- 0 4237 3810"/>
                            <a:gd name="T145" fmla="*/ T144 w 438"/>
                            <a:gd name="T146" fmla="+- 0 735 656"/>
                            <a:gd name="T147" fmla="*/ 735 h 260"/>
                            <a:gd name="T148" fmla="+- 0 4247 3810"/>
                            <a:gd name="T149" fmla="*/ T148 w 438"/>
                            <a:gd name="T150" fmla="+- 0 786 656"/>
                            <a:gd name="T151" fmla="*/ 786 h 260"/>
                            <a:gd name="T152" fmla="+- 0 4237 3810"/>
                            <a:gd name="T153" fmla="*/ T152 w 438"/>
                            <a:gd name="T154" fmla="+- 0 836 656"/>
                            <a:gd name="T155" fmla="*/ 836 h 260"/>
                            <a:gd name="T156" fmla="+- 0 4209 3810"/>
                            <a:gd name="T157" fmla="*/ T156 w 438"/>
                            <a:gd name="T158" fmla="+- 0 877 656"/>
                            <a:gd name="T159" fmla="*/ 877 h 260"/>
                            <a:gd name="T160" fmla="+- 0 4168 3810"/>
                            <a:gd name="T161" fmla="*/ T160 w 438"/>
                            <a:gd name="T162" fmla="+- 0 905 656"/>
                            <a:gd name="T163" fmla="*/ 905 h 260"/>
                            <a:gd name="T164" fmla="+- 0 4166 3810"/>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89B6B" id="Freihandform: Form 876" o:spid="_x0000_s1026" style="position:absolute;margin-left:190.5pt;margin-top:32.8pt;width:21.9pt;height:13pt;z-index:-2515845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660;82550,581660;50165,574675;24130,556895;6350,530860;0,499110;6350,466725;24130,440690;50165,422910;82550,416560;194945,416560;226060,422910;82550,422910;52705,428625;28575,445135;12065,469265;6350,499110;12065,528320;28575,552450;52705,568960;82550,575310;226060,575310;194945,581660;226060,575310;194945,575310;224790,568960;248920,552450;265430,528320;271145,499110;265430,469265;248920,445135;224790,428625;194945,422910;226060,422910;227330,422910;253365,440690;271145,466725;277495,499110;271145,530860;253365,556895;227330,574675;226060,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32992" behindDoc="1" locked="0" layoutInCell="1" allowOverlap="1" wp14:anchorId="4FBD61A0" wp14:editId="2F57177C">
                <wp:simplePos x="0" y="0"/>
                <wp:positionH relativeFrom="page">
                  <wp:posOffset>2876550</wp:posOffset>
                </wp:positionH>
                <wp:positionV relativeFrom="paragraph">
                  <wp:posOffset>416560</wp:posOffset>
                </wp:positionV>
                <wp:extent cx="278130" cy="165100"/>
                <wp:effectExtent l="0" t="3175" r="7620" b="3175"/>
                <wp:wrapNone/>
                <wp:docPr id="875" name="Freihandform: Form 87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838 4530"/>
                            <a:gd name="T1" fmla="*/ T0 w 438"/>
                            <a:gd name="T2" fmla="+- 0 916 656"/>
                            <a:gd name="T3" fmla="*/ 916 h 260"/>
                            <a:gd name="T4" fmla="+- 0 4660 4530"/>
                            <a:gd name="T5" fmla="*/ T4 w 438"/>
                            <a:gd name="T6" fmla="+- 0 916 656"/>
                            <a:gd name="T7" fmla="*/ 916 h 260"/>
                            <a:gd name="T8" fmla="+- 0 4610 4530"/>
                            <a:gd name="T9" fmla="*/ T8 w 438"/>
                            <a:gd name="T10" fmla="+- 0 905 656"/>
                            <a:gd name="T11" fmla="*/ 905 h 260"/>
                            <a:gd name="T12" fmla="+- 0 4569 4530"/>
                            <a:gd name="T13" fmla="*/ T12 w 438"/>
                            <a:gd name="T14" fmla="+- 0 877 656"/>
                            <a:gd name="T15" fmla="*/ 877 h 260"/>
                            <a:gd name="T16" fmla="+- 0 4541 4530"/>
                            <a:gd name="T17" fmla="*/ T16 w 438"/>
                            <a:gd name="T18" fmla="+- 0 836 656"/>
                            <a:gd name="T19" fmla="*/ 836 h 260"/>
                            <a:gd name="T20" fmla="+- 0 4530 4530"/>
                            <a:gd name="T21" fmla="*/ T20 w 438"/>
                            <a:gd name="T22" fmla="+- 0 786 656"/>
                            <a:gd name="T23" fmla="*/ 786 h 260"/>
                            <a:gd name="T24" fmla="+- 0 4541 4530"/>
                            <a:gd name="T25" fmla="*/ T24 w 438"/>
                            <a:gd name="T26" fmla="+- 0 735 656"/>
                            <a:gd name="T27" fmla="*/ 735 h 260"/>
                            <a:gd name="T28" fmla="+- 0 4569 4530"/>
                            <a:gd name="T29" fmla="*/ T28 w 438"/>
                            <a:gd name="T30" fmla="+- 0 694 656"/>
                            <a:gd name="T31" fmla="*/ 694 h 260"/>
                            <a:gd name="T32" fmla="+- 0 4610 4530"/>
                            <a:gd name="T33" fmla="*/ T32 w 438"/>
                            <a:gd name="T34" fmla="+- 0 666 656"/>
                            <a:gd name="T35" fmla="*/ 666 h 260"/>
                            <a:gd name="T36" fmla="+- 0 4660 4530"/>
                            <a:gd name="T37" fmla="*/ T36 w 438"/>
                            <a:gd name="T38" fmla="+- 0 656 656"/>
                            <a:gd name="T39" fmla="*/ 656 h 260"/>
                            <a:gd name="T40" fmla="+- 0 4838 4530"/>
                            <a:gd name="T41" fmla="*/ T40 w 438"/>
                            <a:gd name="T42" fmla="+- 0 656 656"/>
                            <a:gd name="T43" fmla="*/ 656 h 260"/>
                            <a:gd name="T44" fmla="+- 0 4887 4530"/>
                            <a:gd name="T45" fmla="*/ T44 w 438"/>
                            <a:gd name="T46" fmla="+- 0 666 656"/>
                            <a:gd name="T47" fmla="*/ 666 h 260"/>
                            <a:gd name="T48" fmla="+- 0 4660 4530"/>
                            <a:gd name="T49" fmla="*/ T48 w 438"/>
                            <a:gd name="T50" fmla="+- 0 666 656"/>
                            <a:gd name="T51" fmla="*/ 666 h 260"/>
                            <a:gd name="T52" fmla="+- 0 4614 4530"/>
                            <a:gd name="T53" fmla="*/ T52 w 438"/>
                            <a:gd name="T54" fmla="+- 0 675 656"/>
                            <a:gd name="T55" fmla="*/ 675 h 260"/>
                            <a:gd name="T56" fmla="+- 0 4576 4530"/>
                            <a:gd name="T57" fmla="*/ T56 w 438"/>
                            <a:gd name="T58" fmla="+- 0 701 656"/>
                            <a:gd name="T59" fmla="*/ 701 h 260"/>
                            <a:gd name="T60" fmla="+- 0 4550 4530"/>
                            <a:gd name="T61" fmla="*/ T60 w 438"/>
                            <a:gd name="T62" fmla="+- 0 739 656"/>
                            <a:gd name="T63" fmla="*/ 739 h 260"/>
                            <a:gd name="T64" fmla="+- 0 4540 4530"/>
                            <a:gd name="T65" fmla="*/ T64 w 438"/>
                            <a:gd name="T66" fmla="+- 0 786 656"/>
                            <a:gd name="T67" fmla="*/ 786 h 260"/>
                            <a:gd name="T68" fmla="+- 0 4550 4530"/>
                            <a:gd name="T69" fmla="*/ T68 w 438"/>
                            <a:gd name="T70" fmla="+- 0 832 656"/>
                            <a:gd name="T71" fmla="*/ 832 h 260"/>
                            <a:gd name="T72" fmla="+- 0 4576 4530"/>
                            <a:gd name="T73" fmla="*/ T72 w 438"/>
                            <a:gd name="T74" fmla="+- 0 870 656"/>
                            <a:gd name="T75" fmla="*/ 870 h 260"/>
                            <a:gd name="T76" fmla="+- 0 4614 4530"/>
                            <a:gd name="T77" fmla="*/ T76 w 438"/>
                            <a:gd name="T78" fmla="+- 0 896 656"/>
                            <a:gd name="T79" fmla="*/ 896 h 260"/>
                            <a:gd name="T80" fmla="+- 0 4660 4530"/>
                            <a:gd name="T81" fmla="*/ T80 w 438"/>
                            <a:gd name="T82" fmla="+- 0 906 656"/>
                            <a:gd name="T83" fmla="*/ 906 h 260"/>
                            <a:gd name="T84" fmla="+- 0 4887 4530"/>
                            <a:gd name="T85" fmla="*/ T84 w 438"/>
                            <a:gd name="T86" fmla="+- 0 906 656"/>
                            <a:gd name="T87" fmla="*/ 906 h 260"/>
                            <a:gd name="T88" fmla="+- 0 4838 4530"/>
                            <a:gd name="T89" fmla="*/ T88 w 438"/>
                            <a:gd name="T90" fmla="+- 0 916 656"/>
                            <a:gd name="T91" fmla="*/ 916 h 260"/>
                            <a:gd name="T92" fmla="+- 0 4887 4530"/>
                            <a:gd name="T93" fmla="*/ T92 w 438"/>
                            <a:gd name="T94" fmla="+- 0 906 656"/>
                            <a:gd name="T95" fmla="*/ 906 h 260"/>
                            <a:gd name="T96" fmla="+- 0 4838 4530"/>
                            <a:gd name="T97" fmla="*/ T96 w 438"/>
                            <a:gd name="T98" fmla="+- 0 906 656"/>
                            <a:gd name="T99" fmla="*/ 906 h 260"/>
                            <a:gd name="T100" fmla="+- 0 4885 4530"/>
                            <a:gd name="T101" fmla="*/ T100 w 438"/>
                            <a:gd name="T102" fmla="+- 0 896 656"/>
                            <a:gd name="T103" fmla="*/ 896 h 260"/>
                            <a:gd name="T104" fmla="+- 0 4923 4530"/>
                            <a:gd name="T105" fmla="*/ T104 w 438"/>
                            <a:gd name="T106" fmla="+- 0 870 656"/>
                            <a:gd name="T107" fmla="*/ 870 h 260"/>
                            <a:gd name="T108" fmla="+- 0 4949 4530"/>
                            <a:gd name="T109" fmla="*/ T108 w 438"/>
                            <a:gd name="T110" fmla="+- 0 832 656"/>
                            <a:gd name="T111" fmla="*/ 832 h 260"/>
                            <a:gd name="T112" fmla="+- 0 4958 4530"/>
                            <a:gd name="T113" fmla="*/ T112 w 438"/>
                            <a:gd name="T114" fmla="+- 0 786 656"/>
                            <a:gd name="T115" fmla="*/ 786 h 260"/>
                            <a:gd name="T116" fmla="+- 0 4949 4530"/>
                            <a:gd name="T117" fmla="*/ T116 w 438"/>
                            <a:gd name="T118" fmla="+- 0 739 656"/>
                            <a:gd name="T119" fmla="*/ 739 h 260"/>
                            <a:gd name="T120" fmla="+- 0 4923 4530"/>
                            <a:gd name="T121" fmla="*/ T120 w 438"/>
                            <a:gd name="T122" fmla="+- 0 701 656"/>
                            <a:gd name="T123" fmla="*/ 701 h 260"/>
                            <a:gd name="T124" fmla="+- 0 4885 4530"/>
                            <a:gd name="T125" fmla="*/ T124 w 438"/>
                            <a:gd name="T126" fmla="+- 0 675 656"/>
                            <a:gd name="T127" fmla="*/ 675 h 260"/>
                            <a:gd name="T128" fmla="+- 0 4838 4530"/>
                            <a:gd name="T129" fmla="*/ T128 w 438"/>
                            <a:gd name="T130" fmla="+- 0 666 656"/>
                            <a:gd name="T131" fmla="*/ 666 h 260"/>
                            <a:gd name="T132" fmla="+- 0 4887 4530"/>
                            <a:gd name="T133" fmla="*/ T132 w 438"/>
                            <a:gd name="T134" fmla="+- 0 666 656"/>
                            <a:gd name="T135" fmla="*/ 666 h 260"/>
                            <a:gd name="T136" fmla="+- 0 4889 4530"/>
                            <a:gd name="T137" fmla="*/ T136 w 438"/>
                            <a:gd name="T138" fmla="+- 0 666 656"/>
                            <a:gd name="T139" fmla="*/ 666 h 260"/>
                            <a:gd name="T140" fmla="+- 0 4930 4530"/>
                            <a:gd name="T141" fmla="*/ T140 w 438"/>
                            <a:gd name="T142" fmla="+- 0 694 656"/>
                            <a:gd name="T143" fmla="*/ 694 h 260"/>
                            <a:gd name="T144" fmla="+- 0 4958 4530"/>
                            <a:gd name="T145" fmla="*/ T144 w 438"/>
                            <a:gd name="T146" fmla="+- 0 735 656"/>
                            <a:gd name="T147" fmla="*/ 735 h 260"/>
                            <a:gd name="T148" fmla="+- 0 4968 4530"/>
                            <a:gd name="T149" fmla="*/ T148 w 438"/>
                            <a:gd name="T150" fmla="+- 0 786 656"/>
                            <a:gd name="T151" fmla="*/ 786 h 260"/>
                            <a:gd name="T152" fmla="+- 0 4958 4530"/>
                            <a:gd name="T153" fmla="*/ T152 w 438"/>
                            <a:gd name="T154" fmla="+- 0 836 656"/>
                            <a:gd name="T155" fmla="*/ 836 h 260"/>
                            <a:gd name="T156" fmla="+- 0 4930 4530"/>
                            <a:gd name="T157" fmla="*/ T156 w 438"/>
                            <a:gd name="T158" fmla="+- 0 877 656"/>
                            <a:gd name="T159" fmla="*/ 877 h 260"/>
                            <a:gd name="T160" fmla="+- 0 4889 4530"/>
                            <a:gd name="T161" fmla="*/ T160 w 438"/>
                            <a:gd name="T162" fmla="+- 0 905 656"/>
                            <a:gd name="T163" fmla="*/ 905 h 260"/>
                            <a:gd name="T164" fmla="+- 0 4887 4530"/>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135B6F" id="Freihandform: Form 875" o:spid="_x0000_s1026" style="position:absolute;margin-left:226.5pt;margin-top:32.8pt;width:21.9pt;height:13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660;82550,581660;50800,574675;24765,556895;6985,530860;0,499110;6985,466725;24765,440690;50800,422910;82550,416560;195580,416560;226695,422910;82550,422910;53340,428625;29210,445135;12700,469265;6350,499110;12700,528320;29210,552450;53340,568960;82550,575310;226695,575310;195580,581660;226695,575310;195580,575310;225425,568960;249555,552450;266065,528320;271780,499110;266065,469265;249555,445135;225425,428625;195580,422910;226695,422910;227965,422910;254000,440690;271780,466725;278130,499110;271780,530860;254000,556895;227965,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34016" behindDoc="1" locked="0" layoutInCell="1" allowOverlap="1" wp14:anchorId="3B2CBA27" wp14:editId="3DEE364C">
                <wp:simplePos x="0" y="0"/>
                <wp:positionH relativeFrom="page">
                  <wp:posOffset>3334385</wp:posOffset>
                </wp:positionH>
                <wp:positionV relativeFrom="paragraph">
                  <wp:posOffset>416560</wp:posOffset>
                </wp:positionV>
                <wp:extent cx="278130" cy="165100"/>
                <wp:effectExtent l="635" t="3175" r="6985" b="3175"/>
                <wp:wrapNone/>
                <wp:docPr id="874" name="Freihandform: Form 8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559 5251"/>
                            <a:gd name="T1" fmla="*/ T0 w 438"/>
                            <a:gd name="T2" fmla="+- 0 916 656"/>
                            <a:gd name="T3" fmla="*/ 916 h 260"/>
                            <a:gd name="T4" fmla="+- 0 5381 5251"/>
                            <a:gd name="T5" fmla="*/ T4 w 438"/>
                            <a:gd name="T6" fmla="+- 0 916 656"/>
                            <a:gd name="T7" fmla="*/ 916 h 260"/>
                            <a:gd name="T8" fmla="+- 0 5331 5251"/>
                            <a:gd name="T9" fmla="*/ T8 w 438"/>
                            <a:gd name="T10" fmla="+- 0 905 656"/>
                            <a:gd name="T11" fmla="*/ 905 h 260"/>
                            <a:gd name="T12" fmla="+- 0 5290 5251"/>
                            <a:gd name="T13" fmla="*/ T12 w 438"/>
                            <a:gd name="T14" fmla="+- 0 877 656"/>
                            <a:gd name="T15" fmla="*/ 877 h 260"/>
                            <a:gd name="T16" fmla="+- 0 5262 5251"/>
                            <a:gd name="T17" fmla="*/ T16 w 438"/>
                            <a:gd name="T18" fmla="+- 0 836 656"/>
                            <a:gd name="T19" fmla="*/ 836 h 260"/>
                            <a:gd name="T20" fmla="+- 0 5251 5251"/>
                            <a:gd name="T21" fmla="*/ T20 w 438"/>
                            <a:gd name="T22" fmla="+- 0 786 656"/>
                            <a:gd name="T23" fmla="*/ 786 h 260"/>
                            <a:gd name="T24" fmla="+- 0 5262 5251"/>
                            <a:gd name="T25" fmla="*/ T24 w 438"/>
                            <a:gd name="T26" fmla="+- 0 735 656"/>
                            <a:gd name="T27" fmla="*/ 735 h 260"/>
                            <a:gd name="T28" fmla="+- 0 5290 5251"/>
                            <a:gd name="T29" fmla="*/ T28 w 438"/>
                            <a:gd name="T30" fmla="+- 0 694 656"/>
                            <a:gd name="T31" fmla="*/ 694 h 260"/>
                            <a:gd name="T32" fmla="+- 0 5331 5251"/>
                            <a:gd name="T33" fmla="*/ T32 w 438"/>
                            <a:gd name="T34" fmla="+- 0 666 656"/>
                            <a:gd name="T35" fmla="*/ 666 h 260"/>
                            <a:gd name="T36" fmla="+- 0 5381 5251"/>
                            <a:gd name="T37" fmla="*/ T36 w 438"/>
                            <a:gd name="T38" fmla="+- 0 656 656"/>
                            <a:gd name="T39" fmla="*/ 656 h 260"/>
                            <a:gd name="T40" fmla="+- 0 5559 5251"/>
                            <a:gd name="T41" fmla="*/ T40 w 438"/>
                            <a:gd name="T42" fmla="+- 0 656 656"/>
                            <a:gd name="T43" fmla="*/ 656 h 260"/>
                            <a:gd name="T44" fmla="+- 0 5608 5251"/>
                            <a:gd name="T45" fmla="*/ T44 w 438"/>
                            <a:gd name="T46" fmla="+- 0 666 656"/>
                            <a:gd name="T47" fmla="*/ 666 h 260"/>
                            <a:gd name="T48" fmla="+- 0 5381 5251"/>
                            <a:gd name="T49" fmla="*/ T48 w 438"/>
                            <a:gd name="T50" fmla="+- 0 666 656"/>
                            <a:gd name="T51" fmla="*/ 666 h 260"/>
                            <a:gd name="T52" fmla="+- 0 5335 5251"/>
                            <a:gd name="T53" fmla="*/ T52 w 438"/>
                            <a:gd name="T54" fmla="+- 0 675 656"/>
                            <a:gd name="T55" fmla="*/ 675 h 260"/>
                            <a:gd name="T56" fmla="+- 0 5297 5251"/>
                            <a:gd name="T57" fmla="*/ T56 w 438"/>
                            <a:gd name="T58" fmla="+- 0 701 656"/>
                            <a:gd name="T59" fmla="*/ 701 h 260"/>
                            <a:gd name="T60" fmla="+- 0 5271 5251"/>
                            <a:gd name="T61" fmla="*/ T60 w 438"/>
                            <a:gd name="T62" fmla="+- 0 739 656"/>
                            <a:gd name="T63" fmla="*/ 739 h 260"/>
                            <a:gd name="T64" fmla="+- 0 5261 5251"/>
                            <a:gd name="T65" fmla="*/ T64 w 438"/>
                            <a:gd name="T66" fmla="+- 0 786 656"/>
                            <a:gd name="T67" fmla="*/ 786 h 260"/>
                            <a:gd name="T68" fmla="+- 0 5271 5251"/>
                            <a:gd name="T69" fmla="*/ T68 w 438"/>
                            <a:gd name="T70" fmla="+- 0 832 656"/>
                            <a:gd name="T71" fmla="*/ 832 h 260"/>
                            <a:gd name="T72" fmla="+- 0 5297 5251"/>
                            <a:gd name="T73" fmla="*/ T72 w 438"/>
                            <a:gd name="T74" fmla="+- 0 870 656"/>
                            <a:gd name="T75" fmla="*/ 870 h 260"/>
                            <a:gd name="T76" fmla="+- 0 5335 5251"/>
                            <a:gd name="T77" fmla="*/ T76 w 438"/>
                            <a:gd name="T78" fmla="+- 0 896 656"/>
                            <a:gd name="T79" fmla="*/ 896 h 260"/>
                            <a:gd name="T80" fmla="+- 0 5381 5251"/>
                            <a:gd name="T81" fmla="*/ T80 w 438"/>
                            <a:gd name="T82" fmla="+- 0 906 656"/>
                            <a:gd name="T83" fmla="*/ 906 h 260"/>
                            <a:gd name="T84" fmla="+- 0 5608 5251"/>
                            <a:gd name="T85" fmla="*/ T84 w 438"/>
                            <a:gd name="T86" fmla="+- 0 906 656"/>
                            <a:gd name="T87" fmla="*/ 906 h 260"/>
                            <a:gd name="T88" fmla="+- 0 5559 5251"/>
                            <a:gd name="T89" fmla="*/ T88 w 438"/>
                            <a:gd name="T90" fmla="+- 0 916 656"/>
                            <a:gd name="T91" fmla="*/ 916 h 260"/>
                            <a:gd name="T92" fmla="+- 0 5608 5251"/>
                            <a:gd name="T93" fmla="*/ T92 w 438"/>
                            <a:gd name="T94" fmla="+- 0 906 656"/>
                            <a:gd name="T95" fmla="*/ 906 h 260"/>
                            <a:gd name="T96" fmla="+- 0 5559 5251"/>
                            <a:gd name="T97" fmla="*/ T96 w 438"/>
                            <a:gd name="T98" fmla="+- 0 906 656"/>
                            <a:gd name="T99" fmla="*/ 906 h 260"/>
                            <a:gd name="T100" fmla="+- 0 5606 5251"/>
                            <a:gd name="T101" fmla="*/ T100 w 438"/>
                            <a:gd name="T102" fmla="+- 0 896 656"/>
                            <a:gd name="T103" fmla="*/ 896 h 260"/>
                            <a:gd name="T104" fmla="+- 0 5644 5251"/>
                            <a:gd name="T105" fmla="*/ T104 w 438"/>
                            <a:gd name="T106" fmla="+- 0 870 656"/>
                            <a:gd name="T107" fmla="*/ 870 h 260"/>
                            <a:gd name="T108" fmla="+- 0 5670 5251"/>
                            <a:gd name="T109" fmla="*/ T108 w 438"/>
                            <a:gd name="T110" fmla="+- 0 832 656"/>
                            <a:gd name="T111" fmla="*/ 832 h 260"/>
                            <a:gd name="T112" fmla="+- 0 5679 5251"/>
                            <a:gd name="T113" fmla="*/ T112 w 438"/>
                            <a:gd name="T114" fmla="+- 0 786 656"/>
                            <a:gd name="T115" fmla="*/ 786 h 260"/>
                            <a:gd name="T116" fmla="+- 0 5670 5251"/>
                            <a:gd name="T117" fmla="*/ T116 w 438"/>
                            <a:gd name="T118" fmla="+- 0 739 656"/>
                            <a:gd name="T119" fmla="*/ 739 h 260"/>
                            <a:gd name="T120" fmla="+- 0 5644 5251"/>
                            <a:gd name="T121" fmla="*/ T120 w 438"/>
                            <a:gd name="T122" fmla="+- 0 701 656"/>
                            <a:gd name="T123" fmla="*/ 701 h 260"/>
                            <a:gd name="T124" fmla="+- 0 5606 5251"/>
                            <a:gd name="T125" fmla="*/ T124 w 438"/>
                            <a:gd name="T126" fmla="+- 0 675 656"/>
                            <a:gd name="T127" fmla="*/ 675 h 260"/>
                            <a:gd name="T128" fmla="+- 0 5559 5251"/>
                            <a:gd name="T129" fmla="*/ T128 w 438"/>
                            <a:gd name="T130" fmla="+- 0 666 656"/>
                            <a:gd name="T131" fmla="*/ 666 h 260"/>
                            <a:gd name="T132" fmla="+- 0 5608 5251"/>
                            <a:gd name="T133" fmla="*/ T132 w 438"/>
                            <a:gd name="T134" fmla="+- 0 666 656"/>
                            <a:gd name="T135" fmla="*/ 666 h 260"/>
                            <a:gd name="T136" fmla="+- 0 5610 5251"/>
                            <a:gd name="T137" fmla="*/ T136 w 438"/>
                            <a:gd name="T138" fmla="+- 0 666 656"/>
                            <a:gd name="T139" fmla="*/ 666 h 260"/>
                            <a:gd name="T140" fmla="+- 0 5651 5251"/>
                            <a:gd name="T141" fmla="*/ T140 w 438"/>
                            <a:gd name="T142" fmla="+- 0 694 656"/>
                            <a:gd name="T143" fmla="*/ 694 h 260"/>
                            <a:gd name="T144" fmla="+- 0 5679 5251"/>
                            <a:gd name="T145" fmla="*/ T144 w 438"/>
                            <a:gd name="T146" fmla="+- 0 735 656"/>
                            <a:gd name="T147" fmla="*/ 735 h 260"/>
                            <a:gd name="T148" fmla="+- 0 5689 5251"/>
                            <a:gd name="T149" fmla="*/ T148 w 438"/>
                            <a:gd name="T150" fmla="+- 0 786 656"/>
                            <a:gd name="T151" fmla="*/ 786 h 260"/>
                            <a:gd name="T152" fmla="+- 0 5679 5251"/>
                            <a:gd name="T153" fmla="*/ T152 w 438"/>
                            <a:gd name="T154" fmla="+- 0 836 656"/>
                            <a:gd name="T155" fmla="*/ 836 h 260"/>
                            <a:gd name="T156" fmla="+- 0 5651 5251"/>
                            <a:gd name="T157" fmla="*/ T156 w 438"/>
                            <a:gd name="T158" fmla="+- 0 877 656"/>
                            <a:gd name="T159" fmla="*/ 877 h 260"/>
                            <a:gd name="T160" fmla="+- 0 5610 5251"/>
                            <a:gd name="T161" fmla="*/ T160 w 438"/>
                            <a:gd name="T162" fmla="+- 0 905 656"/>
                            <a:gd name="T163" fmla="*/ 905 h 260"/>
                            <a:gd name="T164" fmla="+- 0 5608 5251"/>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1FB38C" id="Freihandform: Form 874" o:spid="_x0000_s1026" style="position:absolute;margin-left:262.55pt;margin-top:32.8pt;width:21.9pt;height:13pt;z-index:-2515824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660;82550,581660;50800,574675;24765,556895;6985,530860;0,499110;6985,466725;24765,440690;50800,422910;82550,416560;195580,416560;226695,422910;82550,422910;53340,428625;29210,445135;12700,469265;6350,499110;12700,528320;29210,552450;53340,568960;82550,575310;226695,575310;195580,581660;226695,575310;195580,575310;225425,568960;249555,552450;266065,528320;271780,499110;266065,469265;249555,445135;225425,428625;195580,422910;226695,422910;227965,422910;254000,440690;271780,466725;278130,499110;271780,530860;254000,556895;227965,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35040" behindDoc="1" locked="0" layoutInCell="1" allowOverlap="1" wp14:anchorId="76A5CA10" wp14:editId="5145BA74">
                <wp:simplePos x="0" y="0"/>
                <wp:positionH relativeFrom="page">
                  <wp:posOffset>3792220</wp:posOffset>
                </wp:positionH>
                <wp:positionV relativeFrom="paragraph">
                  <wp:posOffset>416560</wp:posOffset>
                </wp:positionV>
                <wp:extent cx="278130" cy="165100"/>
                <wp:effectExtent l="1270" t="3175" r="6350" b="3175"/>
                <wp:wrapNone/>
                <wp:docPr id="873" name="Freihandform: Form 87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280 5973"/>
                            <a:gd name="T1" fmla="*/ T0 w 438"/>
                            <a:gd name="T2" fmla="+- 0 916 656"/>
                            <a:gd name="T3" fmla="*/ 916 h 260"/>
                            <a:gd name="T4" fmla="+- 0 6103 5973"/>
                            <a:gd name="T5" fmla="*/ T4 w 438"/>
                            <a:gd name="T6" fmla="+- 0 916 656"/>
                            <a:gd name="T7" fmla="*/ 916 h 260"/>
                            <a:gd name="T8" fmla="+- 0 6052 5973"/>
                            <a:gd name="T9" fmla="*/ T8 w 438"/>
                            <a:gd name="T10" fmla="+- 0 905 656"/>
                            <a:gd name="T11" fmla="*/ 905 h 260"/>
                            <a:gd name="T12" fmla="+- 0 6011 5973"/>
                            <a:gd name="T13" fmla="*/ T12 w 438"/>
                            <a:gd name="T14" fmla="+- 0 877 656"/>
                            <a:gd name="T15" fmla="*/ 877 h 260"/>
                            <a:gd name="T16" fmla="+- 0 5983 5973"/>
                            <a:gd name="T17" fmla="*/ T16 w 438"/>
                            <a:gd name="T18" fmla="+- 0 836 656"/>
                            <a:gd name="T19" fmla="*/ 836 h 260"/>
                            <a:gd name="T20" fmla="+- 0 5973 5973"/>
                            <a:gd name="T21" fmla="*/ T20 w 438"/>
                            <a:gd name="T22" fmla="+- 0 786 656"/>
                            <a:gd name="T23" fmla="*/ 786 h 260"/>
                            <a:gd name="T24" fmla="+- 0 5983 5973"/>
                            <a:gd name="T25" fmla="*/ T24 w 438"/>
                            <a:gd name="T26" fmla="+- 0 735 656"/>
                            <a:gd name="T27" fmla="*/ 735 h 260"/>
                            <a:gd name="T28" fmla="+- 0 6011 5973"/>
                            <a:gd name="T29" fmla="*/ T28 w 438"/>
                            <a:gd name="T30" fmla="+- 0 694 656"/>
                            <a:gd name="T31" fmla="*/ 694 h 260"/>
                            <a:gd name="T32" fmla="+- 0 6052 5973"/>
                            <a:gd name="T33" fmla="*/ T32 w 438"/>
                            <a:gd name="T34" fmla="+- 0 666 656"/>
                            <a:gd name="T35" fmla="*/ 666 h 260"/>
                            <a:gd name="T36" fmla="+- 0 6103 5973"/>
                            <a:gd name="T37" fmla="*/ T36 w 438"/>
                            <a:gd name="T38" fmla="+- 0 656 656"/>
                            <a:gd name="T39" fmla="*/ 656 h 260"/>
                            <a:gd name="T40" fmla="+- 0 6280 5973"/>
                            <a:gd name="T41" fmla="*/ T40 w 438"/>
                            <a:gd name="T42" fmla="+- 0 656 656"/>
                            <a:gd name="T43" fmla="*/ 656 h 260"/>
                            <a:gd name="T44" fmla="+- 0 6329 5973"/>
                            <a:gd name="T45" fmla="*/ T44 w 438"/>
                            <a:gd name="T46" fmla="+- 0 666 656"/>
                            <a:gd name="T47" fmla="*/ 666 h 260"/>
                            <a:gd name="T48" fmla="+- 0 6103 5973"/>
                            <a:gd name="T49" fmla="*/ T48 w 438"/>
                            <a:gd name="T50" fmla="+- 0 666 656"/>
                            <a:gd name="T51" fmla="*/ 666 h 260"/>
                            <a:gd name="T52" fmla="+- 0 6056 5973"/>
                            <a:gd name="T53" fmla="*/ T52 w 438"/>
                            <a:gd name="T54" fmla="+- 0 675 656"/>
                            <a:gd name="T55" fmla="*/ 675 h 260"/>
                            <a:gd name="T56" fmla="+- 0 6018 5973"/>
                            <a:gd name="T57" fmla="*/ T56 w 438"/>
                            <a:gd name="T58" fmla="+- 0 701 656"/>
                            <a:gd name="T59" fmla="*/ 701 h 260"/>
                            <a:gd name="T60" fmla="+- 0 5992 5973"/>
                            <a:gd name="T61" fmla="*/ T60 w 438"/>
                            <a:gd name="T62" fmla="+- 0 739 656"/>
                            <a:gd name="T63" fmla="*/ 739 h 260"/>
                            <a:gd name="T64" fmla="+- 0 5983 5973"/>
                            <a:gd name="T65" fmla="*/ T64 w 438"/>
                            <a:gd name="T66" fmla="+- 0 786 656"/>
                            <a:gd name="T67" fmla="*/ 786 h 260"/>
                            <a:gd name="T68" fmla="+- 0 5992 5973"/>
                            <a:gd name="T69" fmla="*/ T68 w 438"/>
                            <a:gd name="T70" fmla="+- 0 832 656"/>
                            <a:gd name="T71" fmla="*/ 832 h 260"/>
                            <a:gd name="T72" fmla="+- 0 6018 5973"/>
                            <a:gd name="T73" fmla="*/ T72 w 438"/>
                            <a:gd name="T74" fmla="+- 0 870 656"/>
                            <a:gd name="T75" fmla="*/ 870 h 260"/>
                            <a:gd name="T76" fmla="+- 0 6056 5973"/>
                            <a:gd name="T77" fmla="*/ T76 w 438"/>
                            <a:gd name="T78" fmla="+- 0 896 656"/>
                            <a:gd name="T79" fmla="*/ 896 h 260"/>
                            <a:gd name="T80" fmla="+- 0 6103 5973"/>
                            <a:gd name="T81" fmla="*/ T80 w 438"/>
                            <a:gd name="T82" fmla="+- 0 906 656"/>
                            <a:gd name="T83" fmla="*/ 906 h 260"/>
                            <a:gd name="T84" fmla="+- 0 6329 5973"/>
                            <a:gd name="T85" fmla="*/ T84 w 438"/>
                            <a:gd name="T86" fmla="+- 0 906 656"/>
                            <a:gd name="T87" fmla="*/ 906 h 260"/>
                            <a:gd name="T88" fmla="+- 0 6280 5973"/>
                            <a:gd name="T89" fmla="*/ T88 w 438"/>
                            <a:gd name="T90" fmla="+- 0 916 656"/>
                            <a:gd name="T91" fmla="*/ 916 h 260"/>
                            <a:gd name="T92" fmla="+- 0 6329 5973"/>
                            <a:gd name="T93" fmla="*/ T92 w 438"/>
                            <a:gd name="T94" fmla="+- 0 906 656"/>
                            <a:gd name="T95" fmla="*/ 906 h 260"/>
                            <a:gd name="T96" fmla="+- 0 6280 5973"/>
                            <a:gd name="T97" fmla="*/ T96 w 438"/>
                            <a:gd name="T98" fmla="+- 0 906 656"/>
                            <a:gd name="T99" fmla="*/ 906 h 260"/>
                            <a:gd name="T100" fmla="+- 0 6327 5973"/>
                            <a:gd name="T101" fmla="*/ T100 w 438"/>
                            <a:gd name="T102" fmla="+- 0 896 656"/>
                            <a:gd name="T103" fmla="*/ 896 h 260"/>
                            <a:gd name="T104" fmla="+- 0 6365 5973"/>
                            <a:gd name="T105" fmla="*/ T104 w 438"/>
                            <a:gd name="T106" fmla="+- 0 870 656"/>
                            <a:gd name="T107" fmla="*/ 870 h 260"/>
                            <a:gd name="T108" fmla="+- 0 6391 5973"/>
                            <a:gd name="T109" fmla="*/ T108 w 438"/>
                            <a:gd name="T110" fmla="+- 0 832 656"/>
                            <a:gd name="T111" fmla="*/ 832 h 260"/>
                            <a:gd name="T112" fmla="+- 0 6400 5973"/>
                            <a:gd name="T113" fmla="*/ T112 w 438"/>
                            <a:gd name="T114" fmla="+- 0 786 656"/>
                            <a:gd name="T115" fmla="*/ 786 h 260"/>
                            <a:gd name="T116" fmla="+- 0 6391 5973"/>
                            <a:gd name="T117" fmla="*/ T116 w 438"/>
                            <a:gd name="T118" fmla="+- 0 739 656"/>
                            <a:gd name="T119" fmla="*/ 739 h 260"/>
                            <a:gd name="T120" fmla="+- 0 6365 5973"/>
                            <a:gd name="T121" fmla="*/ T120 w 438"/>
                            <a:gd name="T122" fmla="+- 0 701 656"/>
                            <a:gd name="T123" fmla="*/ 701 h 260"/>
                            <a:gd name="T124" fmla="+- 0 6327 5973"/>
                            <a:gd name="T125" fmla="*/ T124 w 438"/>
                            <a:gd name="T126" fmla="+- 0 675 656"/>
                            <a:gd name="T127" fmla="*/ 675 h 260"/>
                            <a:gd name="T128" fmla="+- 0 6280 5973"/>
                            <a:gd name="T129" fmla="*/ T128 w 438"/>
                            <a:gd name="T130" fmla="+- 0 666 656"/>
                            <a:gd name="T131" fmla="*/ 666 h 260"/>
                            <a:gd name="T132" fmla="+- 0 6329 5973"/>
                            <a:gd name="T133" fmla="*/ T132 w 438"/>
                            <a:gd name="T134" fmla="+- 0 666 656"/>
                            <a:gd name="T135" fmla="*/ 666 h 260"/>
                            <a:gd name="T136" fmla="+- 0 6331 5973"/>
                            <a:gd name="T137" fmla="*/ T136 w 438"/>
                            <a:gd name="T138" fmla="+- 0 666 656"/>
                            <a:gd name="T139" fmla="*/ 666 h 260"/>
                            <a:gd name="T140" fmla="+- 0 6372 5973"/>
                            <a:gd name="T141" fmla="*/ T140 w 438"/>
                            <a:gd name="T142" fmla="+- 0 694 656"/>
                            <a:gd name="T143" fmla="*/ 694 h 260"/>
                            <a:gd name="T144" fmla="+- 0 6400 5973"/>
                            <a:gd name="T145" fmla="*/ T144 w 438"/>
                            <a:gd name="T146" fmla="+- 0 735 656"/>
                            <a:gd name="T147" fmla="*/ 735 h 260"/>
                            <a:gd name="T148" fmla="+- 0 6410 5973"/>
                            <a:gd name="T149" fmla="*/ T148 w 438"/>
                            <a:gd name="T150" fmla="+- 0 786 656"/>
                            <a:gd name="T151" fmla="*/ 786 h 260"/>
                            <a:gd name="T152" fmla="+- 0 6400 5973"/>
                            <a:gd name="T153" fmla="*/ T152 w 438"/>
                            <a:gd name="T154" fmla="+- 0 836 656"/>
                            <a:gd name="T155" fmla="*/ 836 h 260"/>
                            <a:gd name="T156" fmla="+- 0 6372 5973"/>
                            <a:gd name="T157" fmla="*/ T156 w 438"/>
                            <a:gd name="T158" fmla="+- 0 877 656"/>
                            <a:gd name="T159" fmla="*/ 877 h 260"/>
                            <a:gd name="T160" fmla="+- 0 6331 5973"/>
                            <a:gd name="T161" fmla="*/ T160 w 438"/>
                            <a:gd name="T162" fmla="+- 0 905 656"/>
                            <a:gd name="T163" fmla="*/ 905 h 260"/>
                            <a:gd name="T164" fmla="+- 0 6329 5973"/>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68A196" id="Freihandform: Form 873" o:spid="_x0000_s1026" style="position:absolute;margin-left:298.6pt;margin-top:32.8pt;width:21.9pt;height:13pt;z-index:-2515814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660;82550,581660;50165,574675;24130,556895;6350,530860;0,499110;6350,466725;24130,440690;50165,422910;82550,416560;194945,416560;226060,422910;82550,422910;52705,428625;28575,445135;12065,469265;6350,499110;12065,528320;28575,552450;52705,568960;82550,575310;226060,575310;194945,581660;226060,575310;194945,575310;224790,568960;248920,552450;265430,528320;271145,499110;265430,469265;248920,445135;224790,428625;194945,422910;226060,422910;227330,422910;253365,440690;271145,466725;277495,499110;271145,530860;253365,556895;227330,574675;226060,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36064" behindDoc="1" locked="0" layoutInCell="1" allowOverlap="1" wp14:anchorId="7B0ECAAE" wp14:editId="01826D8D">
                <wp:simplePos x="0" y="0"/>
                <wp:positionH relativeFrom="page">
                  <wp:posOffset>4250690</wp:posOffset>
                </wp:positionH>
                <wp:positionV relativeFrom="paragraph">
                  <wp:posOffset>416560</wp:posOffset>
                </wp:positionV>
                <wp:extent cx="278130" cy="165100"/>
                <wp:effectExtent l="2540" t="3175" r="5080" b="3175"/>
                <wp:wrapNone/>
                <wp:docPr id="872" name="Freihandform: Form 8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001 6694"/>
                            <a:gd name="T1" fmla="*/ T0 w 438"/>
                            <a:gd name="T2" fmla="+- 0 916 656"/>
                            <a:gd name="T3" fmla="*/ 916 h 260"/>
                            <a:gd name="T4" fmla="+- 0 6824 6694"/>
                            <a:gd name="T5" fmla="*/ T4 w 438"/>
                            <a:gd name="T6" fmla="+- 0 916 656"/>
                            <a:gd name="T7" fmla="*/ 916 h 260"/>
                            <a:gd name="T8" fmla="+- 0 6773 6694"/>
                            <a:gd name="T9" fmla="*/ T8 w 438"/>
                            <a:gd name="T10" fmla="+- 0 905 656"/>
                            <a:gd name="T11" fmla="*/ 905 h 260"/>
                            <a:gd name="T12" fmla="+- 0 6732 6694"/>
                            <a:gd name="T13" fmla="*/ T12 w 438"/>
                            <a:gd name="T14" fmla="+- 0 877 656"/>
                            <a:gd name="T15" fmla="*/ 877 h 260"/>
                            <a:gd name="T16" fmla="+- 0 6704 6694"/>
                            <a:gd name="T17" fmla="*/ T16 w 438"/>
                            <a:gd name="T18" fmla="+- 0 836 656"/>
                            <a:gd name="T19" fmla="*/ 836 h 260"/>
                            <a:gd name="T20" fmla="+- 0 6694 6694"/>
                            <a:gd name="T21" fmla="*/ T20 w 438"/>
                            <a:gd name="T22" fmla="+- 0 786 656"/>
                            <a:gd name="T23" fmla="*/ 786 h 260"/>
                            <a:gd name="T24" fmla="+- 0 6704 6694"/>
                            <a:gd name="T25" fmla="*/ T24 w 438"/>
                            <a:gd name="T26" fmla="+- 0 735 656"/>
                            <a:gd name="T27" fmla="*/ 735 h 260"/>
                            <a:gd name="T28" fmla="+- 0 6732 6694"/>
                            <a:gd name="T29" fmla="*/ T28 w 438"/>
                            <a:gd name="T30" fmla="+- 0 694 656"/>
                            <a:gd name="T31" fmla="*/ 694 h 260"/>
                            <a:gd name="T32" fmla="+- 0 6773 6694"/>
                            <a:gd name="T33" fmla="*/ T32 w 438"/>
                            <a:gd name="T34" fmla="+- 0 666 656"/>
                            <a:gd name="T35" fmla="*/ 666 h 260"/>
                            <a:gd name="T36" fmla="+- 0 6824 6694"/>
                            <a:gd name="T37" fmla="*/ T36 w 438"/>
                            <a:gd name="T38" fmla="+- 0 656 656"/>
                            <a:gd name="T39" fmla="*/ 656 h 260"/>
                            <a:gd name="T40" fmla="+- 0 7001 6694"/>
                            <a:gd name="T41" fmla="*/ T40 w 438"/>
                            <a:gd name="T42" fmla="+- 0 656 656"/>
                            <a:gd name="T43" fmla="*/ 656 h 260"/>
                            <a:gd name="T44" fmla="+- 0 7050 6694"/>
                            <a:gd name="T45" fmla="*/ T44 w 438"/>
                            <a:gd name="T46" fmla="+- 0 666 656"/>
                            <a:gd name="T47" fmla="*/ 666 h 260"/>
                            <a:gd name="T48" fmla="+- 0 6824 6694"/>
                            <a:gd name="T49" fmla="*/ T48 w 438"/>
                            <a:gd name="T50" fmla="+- 0 666 656"/>
                            <a:gd name="T51" fmla="*/ 666 h 260"/>
                            <a:gd name="T52" fmla="+- 0 6777 6694"/>
                            <a:gd name="T53" fmla="*/ T52 w 438"/>
                            <a:gd name="T54" fmla="+- 0 675 656"/>
                            <a:gd name="T55" fmla="*/ 675 h 260"/>
                            <a:gd name="T56" fmla="+- 0 6739 6694"/>
                            <a:gd name="T57" fmla="*/ T56 w 438"/>
                            <a:gd name="T58" fmla="+- 0 701 656"/>
                            <a:gd name="T59" fmla="*/ 701 h 260"/>
                            <a:gd name="T60" fmla="+- 0 6713 6694"/>
                            <a:gd name="T61" fmla="*/ T60 w 438"/>
                            <a:gd name="T62" fmla="+- 0 739 656"/>
                            <a:gd name="T63" fmla="*/ 739 h 260"/>
                            <a:gd name="T64" fmla="+- 0 6704 6694"/>
                            <a:gd name="T65" fmla="*/ T64 w 438"/>
                            <a:gd name="T66" fmla="+- 0 786 656"/>
                            <a:gd name="T67" fmla="*/ 786 h 260"/>
                            <a:gd name="T68" fmla="+- 0 6713 6694"/>
                            <a:gd name="T69" fmla="*/ T68 w 438"/>
                            <a:gd name="T70" fmla="+- 0 832 656"/>
                            <a:gd name="T71" fmla="*/ 832 h 260"/>
                            <a:gd name="T72" fmla="+- 0 6739 6694"/>
                            <a:gd name="T73" fmla="*/ T72 w 438"/>
                            <a:gd name="T74" fmla="+- 0 870 656"/>
                            <a:gd name="T75" fmla="*/ 870 h 260"/>
                            <a:gd name="T76" fmla="+- 0 6777 6694"/>
                            <a:gd name="T77" fmla="*/ T76 w 438"/>
                            <a:gd name="T78" fmla="+- 0 896 656"/>
                            <a:gd name="T79" fmla="*/ 896 h 260"/>
                            <a:gd name="T80" fmla="+- 0 6824 6694"/>
                            <a:gd name="T81" fmla="*/ T80 w 438"/>
                            <a:gd name="T82" fmla="+- 0 906 656"/>
                            <a:gd name="T83" fmla="*/ 906 h 260"/>
                            <a:gd name="T84" fmla="+- 0 7050 6694"/>
                            <a:gd name="T85" fmla="*/ T84 w 438"/>
                            <a:gd name="T86" fmla="+- 0 906 656"/>
                            <a:gd name="T87" fmla="*/ 906 h 260"/>
                            <a:gd name="T88" fmla="+- 0 7001 6694"/>
                            <a:gd name="T89" fmla="*/ T88 w 438"/>
                            <a:gd name="T90" fmla="+- 0 916 656"/>
                            <a:gd name="T91" fmla="*/ 916 h 260"/>
                            <a:gd name="T92" fmla="+- 0 7050 6694"/>
                            <a:gd name="T93" fmla="*/ T92 w 438"/>
                            <a:gd name="T94" fmla="+- 0 906 656"/>
                            <a:gd name="T95" fmla="*/ 906 h 260"/>
                            <a:gd name="T96" fmla="+- 0 7001 6694"/>
                            <a:gd name="T97" fmla="*/ T96 w 438"/>
                            <a:gd name="T98" fmla="+- 0 906 656"/>
                            <a:gd name="T99" fmla="*/ 906 h 260"/>
                            <a:gd name="T100" fmla="+- 0 7048 6694"/>
                            <a:gd name="T101" fmla="*/ T100 w 438"/>
                            <a:gd name="T102" fmla="+- 0 896 656"/>
                            <a:gd name="T103" fmla="*/ 896 h 260"/>
                            <a:gd name="T104" fmla="+- 0 7086 6694"/>
                            <a:gd name="T105" fmla="*/ T104 w 438"/>
                            <a:gd name="T106" fmla="+- 0 870 656"/>
                            <a:gd name="T107" fmla="*/ 870 h 260"/>
                            <a:gd name="T108" fmla="+- 0 7112 6694"/>
                            <a:gd name="T109" fmla="*/ T108 w 438"/>
                            <a:gd name="T110" fmla="+- 0 832 656"/>
                            <a:gd name="T111" fmla="*/ 832 h 260"/>
                            <a:gd name="T112" fmla="+- 0 7121 6694"/>
                            <a:gd name="T113" fmla="*/ T112 w 438"/>
                            <a:gd name="T114" fmla="+- 0 786 656"/>
                            <a:gd name="T115" fmla="*/ 786 h 260"/>
                            <a:gd name="T116" fmla="+- 0 7112 6694"/>
                            <a:gd name="T117" fmla="*/ T116 w 438"/>
                            <a:gd name="T118" fmla="+- 0 739 656"/>
                            <a:gd name="T119" fmla="*/ 739 h 260"/>
                            <a:gd name="T120" fmla="+- 0 7086 6694"/>
                            <a:gd name="T121" fmla="*/ T120 w 438"/>
                            <a:gd name="T122" fmla="+- 0 701 656"/>
                            <a:gd name="T123" fmla="*/ 701 h 260"/>
                            <a:gd name="T124" fmla="+- 0 7048 6694"/>
                            <a:gd name="T125" fmla="*/ T124 w 438"/>
                            <a:gd name="T126" fmla="+- 0 675 656"/>
                            <a:gd name="T127" fmla="*/ 675 h 260"/>
                            <a:gd name="T128" fmla="+- 0 7001 6694"/>
                            <a:gd name="T129" fmla="*/ T128 w 438"/>
                            <a:gd name="T130" fmla="+- 0 666 656"/>
                            <a:gd name="T131" fmla="*/ 666 h 260"/>
                            <a:gd name="T132" fmla="+- 0 7050 6694"/>
                            <a:gd name="T133" fmla="*/ T132 w 438"/>
                            <a:gd name="T134" fmla="+- 0 666 656"/>
                            <a:gd name="T135" fmla="*/ 666 h 260"/>
                            <a:gd name="T136" fmla="+- 0 7052 6694"/>
                            <a:gd name="T137" fmla="*/ T136 w 438"/>
                            <a:gd name="T138" fmla="+- 0 666 656"/>
                            <a:gd name="T139" fmla="*/ 666 h 260"/>
                            <a:gd name="T140" fmla="+- 0 7093 6694"/>
                            <a:gd name="T141" fmla="*/ T140 w 438"/>
                            <a:gd name="T142" fmla="+- 0 694 656"/>
                            <a:gd name="T143" fmla="*/ 694 h 260"/>
                            <a:gd name="T144" fmla="+- 0 7121 6694"/>
                            <a:gd name="T145" fmla="*/ T144 w 438"/>
                            <a:gd name="T146" fmla="+- 0 735 656"/>
                            <a:gd name="T147" fmla="*/ 735 h 260"/>
                            <a:gd name="T148" fmla="+- 0 7131 6694"/>
                            <a:gd name="T149" fmla="*/ T148 w 438"/>
                            <a:gd name="T150" fmla="+- 0 786 656"/>
                            <a:gd name="T151" fmla="*/ 786 h 260"/>
                            <a:gd name="T152" fmla="+- 0 7121 6694"/>
                            <a:gd name="T153" fmla="*/ T152 w 438"/>
                            <a:gd name="T154" fmla="+- 0 836 656"/>
                            <a:gd name="T155" fmla="*/ 836 h 260"/>
                            <a:gd name="T156" fmla="+- 0 7093 6694"/>
                            <a:gd name="T157" fmla="*/ T156 w 438"/>
                            <a:gd name="T158" fmla="+- 0 877 656"/>
                            <a:gd name="T159" fmla="*/ 877 h 260"/>
                            <a:gd name="T160" fmla="+- 0 7052 6694"/>
                            <a:gd name="T161" fmla="*/ T160 w 438"/>
                            <a:gd name="T162" fmla="+- 0 905 656"/>
                            <a:gd name="T163" fmla="*/ 905 h 260"/>
                            <a:gd name="T164" fmla="+- 0 7050 6694"/>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41BAF1" id="Freihandform: Form 872" o:spid="_x0000_s1026" style="position:absolute;margin-left:334.7pt;margin-top:32.8pt;width:21.9pt;height:13pt;z-index:-251580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660;82550,581660;50165,574675;24130,556895;6350,530860;0,499110;6350,466725;24130,440690;50165,422910;82550,416560;194945,416560;226060,422910;82550,422910;52705,428625;28575,445135;12065,469265;6350,499110;12065,528320;28575,552450;52705,568960;82550,575310;226060,575310;194945,581660;226060,575310;194945,575310;224790,568960;248920,552450;265430,528320;271145,499110;265430,469265;248920,445135;224790,428625;194945,422910;226060,422910;227330,422910;253365,440690;271145,466725;277495,499110;271145,530860;253365,556895;227330,574675;226060,575310"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0EF998F8" w14:textId="77777777" w:rsidR="001F36E8" w:rsidRPr="001F36E8" w:rsidRDefault="001F36E8" w:rsidP="001F36E8">
      <w:pPr>
        <w:widowControl w:val="0"/>
        <w:autoSpaceDE w:val="0"/>
        <w:autoSpaceDN w:val="0"/>
        <w:spacing w:before="4"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37088" behindDoc="1" locked="0" layoutInCell="1" allowOverlap="1" wp14:anchorId="03B162EA" wp14:editId="472C5053">
                <wp:simplePos x="0" y="0"/>
                <wp:positionH relativeFrom="page">
                  <wp:posOffset>1306830</wp:posOffset>
                </wp:positionH>
                <wp:positionV relativeFrom="paragraph">
                  <wp:posOffset>122555</wp:posOffset>
                </wp:positionV>
                <wp:extent cx="4418330" cy="6350"/>
                <wp:effectExtent l="1905" t="2540" r="0" b="635"/>
                <wp:wrapTopAndBottom/>
                <wp:docPr id="871" name="Freihandform: Form 87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18330" cy="6350"/>
                        </a:xfrm>
                        <a:custGeom>
                          <a:avLst/>
                          <a:gdLst>
                            <a:gd name="T0" fmla="+- 0 3668 1848"/>
                            <a:gd name="T1" fmla="*/ T0 w 6958"/>
                            <a:gd name="T2" fmla="+- 0 187 187"/>
                            <a:gd name="T3" fmla="*/ 187 h 10"/>
                            <a:gd name="T4" fmla="+- 0 1848 1848"/>
                            <a:gd name="T5" fmla="*/ T4 w 6958"/>
                            <a:gd name="T6" fmla="+- 0 187 187"/>
                            <a:gd name="T7" fmla="*/ 187 h 10"/>
                            <a:gd name="T8" fmla="+- 0 1848 1848"/>
                            <a:gd name="T9" fmla="*/ T8 w 6958"/>
                            <a:gd name="T10" fmla="+- 0 197 187"/>
                            <a:gd name="T11" fmla="*/ 197 h 10"/>
                            <a:gd name="T12" fmla="+- 0 3668 1848"/>
                            <a:gd name="T13" fmla="*/ T12 w 6958"/>
                            <a:gd name="T14" fmla="+- 0 197 187"/>
                            <a:gd name="T15" fmla="*/ 197 h 10"/>
                            <a:gd name="T16" fmla="+- 0 3668 1848"/>
                            <a:gd name="T17" fmla="*/ T16 w 6958"/>
                            <a:gd name="T18" fmla="+- 0 187 187"/>
                            <a:gd name="T19" fmla="*/ 187 h 10"/>
                            <a:gd name="T20" fmla="+- 0 8806 1848"/>
                            <a:gd name="T21" fmla="*/ T20 w 6958"/>
                            <a:gd name="T22" fmla="+- 0 187 187"/>
                            <a:gd name="T23" fmla="*/ 187 h 10"/>
                            <a:gd name="T24" fmla="+- 0 7273 1848"/>
                            <a:gd name="T25" fmla="*/ T24 w 6958"/>
                            <a:gd name="T26" fmla="+- 0 187 187"/>
                            <a:gd name="T27" fmla="*/ 187 h 10"/>
                            <a:gd name="T28" fmla="+- 0 6552 1848"/>
                            <a:gd name="T29" fmla="*/ T28 w 6958"/>
                            <a:gd name="T30" fmla="+- 0 187 187"/>
                            <a:gd name="T31" fmla="*/ 187 h 10"/>
                            <a:gd name="T32" fmla="+- 0 6552 1848"/>
                            <a:gd name="T33" fmla="*/ T32 w 6958"/>
                            <a:gd name="T34" fmla="+- 0 187 187"/>
                            <a:gd name="T35" fmla="*/ 187 h 10"/>
                            <a:gd name="T36" fmla="+- 0 5831 1848"/>
                            <a:gd name="T37" fmla="*/ T36 w 6958"/>
                            <a:gd name="T38" fmla="+- 0 187 187"/>
                            <a:gd name="T39" fmla="*/ 187 h 10"/>
                            <a:gd name="T40" fmla="+- 0 5110 1848"/>
                            <a:gd name="T41" fmla="*/ T40 w 6958"/>
                            <a:gd name="T42" fmla="+- 0 187 187"/>
                            <a:gd name="T43" fmla="*/ 187 h 10"/>
                            <a:gd name="T44" fmla="+- 0 4389 1848"/>
                            <a:gd name="T45" fmla="*/ T44 w 6958"/>
                            <a:gd name="T46" fmla="+- 0 187 187"/>
                            <a:gd name="T47" fmla="*/ 187 h 10"/>
                            <a:gd name="T48" fmla="+- 0 3668 1848"/>
                            <a:gd name="T49" fmla="*/ T48 w 6958"/>
                            <a:gd name="T50" fmla="+- 0 187 187"/>
                            <a:gd name="T51" fmla="*/ 187 h 10"/>
                            <a:gd name="T52" fmla="+- 0 3668 1848"/>
                            <a:gd name="T53" fmla="*/ T52 w 6958"/>
                            <a:gd name="T54" fmla="+- 0 197 187"/>
                            <a:gd name="T55" fmla="*/ 197 h 10"/>
                            <a:gd name="T56" fmla="+- 0 4389 1848"/>
                            <a:gd name="T57" fmla="*/ T56 w 6958"/>
                            <a:gd name="T58" fmla="+- 0 197 187"/>
                            <a:gd name="T59" fmla="*/ 197 h 10"/>
                            <a:gd name="T60" fmla="+- 0 5110 1848"/>
                            <a:gd name="T61" fmla="*/ T60 w 6958"/>
                            <a:gd name="T62" fmla="+- 0 197 187"/>
                            <a:gd name="T63" fmla="*/ 197 h 10"/>
                            <a:gd name="T64" fmla="+- 0 5831 1848"/>
                            <a:gd name="T65" fmla="*/ T64 w 6958"/>
                            <a:gd name="T66" fmla="+- 0 197 187"/>
                            <a:gd name="T67" fmla="*/ 197 h 10"/>
                            <a:gd name="T68" fmla="+- 0 6552 1848"/>
                            <a:gd name="T69" fmla="*/ T68 w 6958"/>
                            <a:gd name="T70" fmla="+- 0 197 187"/>
                            <a:gd name="T71" fmla="*/ 197 h 10"/>
                            <a:gd name="T72" fmla="+- 0 6552 1848"/>
                            <a:gd name="T73" fmla="*/ T72 w 6958"/>
                            <a:gd name="T74" fmla="+- 0 197 187"/>
                            <a:gd name="T75" fmla="*/ 197 h 10"/>
                            <a:gd name="T76" fmla="+- 0 7273 1848"/>
                            <a:gd name="T77" fmla="*/ T76 w 6958"/>
                            <a:gd name="T78" fmla="+- 0 197 187"/>
                            <a:gd name="T79" fmla="*/ 197 h 10"/>
                            <a:gd name="T80" fmla="+- 0 8806 1848"/>
                            <a:gd name="T81" fmla="*/ T80 w 6958"/>
                            <a:gd name="T82" fmla="+- 0 197 187"/>
                            <a:gd name="T83" fmla="*/ 197 h 10"/>
                            <a:gd name="T84" fmla="+- 0 8806 1848"/>
                            <a:gd name="T85" fmla="*/ T84 w 6958"/>
                            <a:gd name="T86" fmla="+- 0 187 187"/>
                            <a:gd name="T87" fmla="*/ 18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E98B85" id="Freihandform: Form 871" o:spid="_x0000_s1026" style="position:absolute;margin-left:102.9pt;margin-top:9.65pt;width:347.9pt;height:.5pt;z-index:-2515793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" path="m1820,l,,,10r1820,l1820,xm6958,l5425,,4704,,3983,,3262,,2541,,1820,r,10l2541,10r721,l3983,10r721,l5425,10r1533,l6958,xe" fillcolor="#bcc1c6" stroked="f">
                <v:path arrowok="t" o:connecttype="custom" o:connectlocs="1155700,118745;0,118745;0,125095;1155700,125095;1155700,118745;4418330,118745;3444875,118745;2987040,118745;2987040,118745;2529205,118745;2071370,118745;1613535,118745;1155700,118745;1155700,125095;1613535,125095;2071370,125095;2529205,125095;2987040,125095;2987040,125095;3444875,125095;4418330,125095;4418330,118745" o:connectangles="0,0,0,0,0,0,0,0,0,0,0,0,0,0,0,0,0,0,0,0,0,0"/>
                <w10:wrap type="topAndBottom" anchorx="page"/>
              </v:shape>
            </w:pict>
          </mc:Fallback>
        </mc:AlternateContent>
      </w:r>
    </w:p>
    <w:p w14:paraId="186E1054" w14:textId="77777777" w:rsidR="001F36E8" w:rsidRPr="001F36E8" w:rsidRDefault="001F36E8" w:rsidP="001F36E8">
      <w:pPr>
        <w:widowControl w:val="0"/>
        <w:tabs>
          <w:tab w:val="left" w:pos="6107"/>
        </w:tabs>
        <w:autoSpaceDE w:val="0"/>
        <w:autoSpaceDN w:val="0"/>
        <w:spacing w:before="86" w:after="113" w:line="240" w:lineRule="auto"/>
        <w:ind w:left="683"/>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51751CC3" w14:textId="77777777" w:rsidR="001F36E8" w:rsidRPr="001F36E8" w:rsidRDefault="001F36E8" w:rsidP="001F36E8">
      <w:pPr>
        <w:widowControl w:val="0"/>
        <w:autoSpaceDE w:val="0"/>
        <w:autoSpaceDN w:val="0"/>
        <w:spacing w:after="0" w:line="20" w:lineRule="exact"/>
        <w:ind w:left="607"/>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0A1250A9" wp14:editId="7BAD2913">
                <wp:extent cx="4418330" cy="6350"/>
                <wp:effectExtent l="0" t="0" r="1270" b="3175"/>
                <wp:docPr id="869" name="Gruppieren 8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870" name="AutoShape 817"/>
                        <wps:cNvSpPr>
                          <a:spLocks/>
                        </wps:cNvSpPr>
                        <wps:spPr bwMode="auto">
                          <a:xfrm>
                            <a:off x="0" y="0"/>
                            <a:ext cx="6958" cy="10"/>
                          </a:xfrm>
                          <a:custGeom>
                            <a:avLst/>
                            <a:gdLst>
                              <a:gd name="T0" fmla="*/ 1820 w 6958"/>
                              <a:gd name="T1" fmla="*/ 0 h 10"/>
                              <a:gd name="T2" fmla="*/ 0 w 6958"/>
                              <a:gd name="T3" fmla="*/ 0 h 10"/>
                              <a:gd name="T4" fmla="*/ 0 w 6958"/>
                              <a:gd name="T5" fmla="*/ 10 h 10"/>
                              <a:gd name="T6" fmla="*/ 1820 w 6958"/>
                              <a:gd name="T7" fmla="*/ 10 h 10"/>
                              <a:gd name="T8" fmla="*/ 1820 w 6958"/>
                              <a:gd name="T9" fmla="*/ 0 h 10"/>
                              <a:gd name="T10" fmla="*/ 6958 w 6958"/>
                              <a:gd name="T11" fmla="*/ 0 h 10"/>
                              <a:gd name="T12" fmla="*/ 5425 w 6958"/>
                              <a:gd name="T13" fmla="*/ 0 h 10"/>
                              <a:gd name="T14" fmla="*/ 4704 w 6958"/>
                              <a:gd name="T15" fmla="*/ 0 h 10"/>
                              <a:gd name="T16" fmla="*/ 4704 w 6958"/>
                              <a:gd name="T17" fmla="*/ 0 h 10"/>
                              <a:gd name="T18" fmla="*/ 3983 w 6958"/>
                              <a:gd name="T19" fmla="*/ 0 h 10"/>
                              <a:gd name="T20" fmla="*/ 3262 w 6958"/>
                              <a:gd name="T21" fmla="*/ 0 h 10"/>
                              <a:gd name="T22" fmla="*/ 2541 w 6958"/>
                              <a:gd name="T23" fmla="*/ 0 h 10"/>
                              <a:gd name="T24" fmla="*/ 1820 w 6958"/>
                              <a:gd name="T25" fmla="*/ 0 h 10"/>
                              <a:gd name="T26" fmla="*/ 1820 w 6958"/>
                              <a:gd name="T27" fmla="*/ 10 h 10"/>
                              <a:gd name="T28" fmla="*/ 2541 w 6958"/>
                              <a:gd name="T29" fmla="*/ 10 h 10"/>
                              <a:gd name="T30" fmla="*/ 3262 w 6958"/>
                              <a:gd name="T31" fmla="*/ 10 h 10"/>
                              <a:gd name="T32" fmla="*/ 3983 w 6958"/>
                              <a:gd name="T33" fmla="*/ 10 h 10"/>
                              <a:gd name="T34" fmla="*/ 4704 w 6958"/>
                              <a:gd name="T35" fmla="*/ 10 h 10"/>
                              <a:gd name="T36" fmla="*/ 4704 w 6958"/>
                              <a:gd name="T37" fmla="*/ 10 h 10"/>
                              <a:gd name="T38" fmla="*/ 5425 w 6958"/>
                              <a:gd name="T39" fmla="*/ 10 h 10"/>
                              <a:gd name="T40" fmla="*/ 6958 w 6958"/>
                              <a:gd name="T41" fmla="*/ 10 h 10"/>
                              <a:gd name="T42" fmla="*/ 6958 w 6958"/>
                              <a:gd name="T43" fmla="*/ 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99B5F93" id="Gruppieren 869"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">
                <v:shape id="AutoShape 817" o:spid="_x0000_s1027" style="position:absolute;width:6958;height:10;visibility:visible;mso-wrap-style:square;v-text-anchor:top" coordsize="6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" path="m1820,l,,,10r1820,l1820,xm6958,l5425,,4704,,3983,,3262,,2541,,1820,r,10l2541,10r721,l3983,10r721,l5425,10r1533,l6958,xe" fillcolor="#bcc1c6" stroked="f">
                  <v:path arrowok="t" o:connecttype="custom" o:connectlocs="1820,0;0,0;0,10;1820,10;1820,0;6958,0;5425,0;4704,0;4704,0;3983,0;3262,0;2541,0;1820,0;1820,10;2541,10;3262,10;3983,10;4704,10;4704,10;5425,10;6958,10;6958,0" o:connectangles="0,0,0,0,0,0,0,0,0,0,0,0,0,0,0,0,0,0,0,0,0,0"/>
                </v:shape>
                <w10:anchorlock/>
              </v:group>
            </w:pict>
          </mc:Fallback>
        </mc:AlternateContent>
      </w:r>
    </w:p>
    <w:bookmarkEnd w:id="162"/>
    <w:p w14:paraId="14DD522A" w14:textId="77777777" w:rsidR="001F36E8" w:rsidRPr="001F36E8" w:rsidRDefault="001F36E8" w:rsidP="001F36E8">
      <w:pPr>
        <w:widowControl w:val="0"/>
        <w:autoSpaceDE w:val="0"/>
        <w:autoSpaceDN w:val="0"/>
        <w:spacing w:after="0" w:line="240" w:lineRule="auto"/>
        <w:rPr>
          <w:rFonts w:ascii="RobotoRegular" w:eastAsia="RobotoRegular" w:hAnsi="RobotoRegular" w:cs="RobotoRegular"/>
          <w:sz w:val="20"/>
          <w:lang w:eastAsia="en-US"/>
        </w:rPr>
      </w:pPr>
    </w:p>
    <w:p w14:paraId="09A5C943" w14:textId="77777777" w:rsidR="001F36E8" w:rsidRPr="001F36E8" w:rsidRDefault="001F36E8" w:rsidP="001F36E8">
      <w:pPr>
        <w:widowControl w:val="0"/>
        <w:numPr>
          <w:ilvl w:val="0"/>
          <w:numId w:val="6"/>
        </w:numPr>
        <w:tabs>
          <w:tab w:val="left" w:pos="607"/>
          <w:tab w:val="left" w:pos="608"/>
        </w:tabs>
        <w:autoSpaceDE w:val="0"/>
        <w:autoSpaceDN w:val="0"/>
        <w:spacing w:before="104" w:after="0" w:line="240" w:lineRule="auto"/>
        <w:rPr>
          <w:rFonts w:ascii="Arial" w:eastAsia="Arial" w:hAnsi="Arial" w:cs="Arial"/>
          <w:sz w:val="24"/>
          <w:lang w:eastAsia="en-US"/>
        </w:rPr>
      </w:pPr>
      <w:r w:rsidRPr="001F36E8">
        <w:rPr>
          <w:rFonts w:ascii="Arial" w:eastAsia="Arial" w:hAnsi="Arial" w:cs="Arial"/>
          <w:color w:val="18181C"/>
          <w:w w:val="105"/>
          <w:sz w:val="24"/>
          <w:lang w:eastAsia="en-US"/>
        </w:rPr>
        <w:t>I</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hink</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I</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would</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like</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o</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use</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the</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monitoring</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ool</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frequently</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D32D23"/>
          <w:w w:val="105"/>
          <w:sz w:val="24"/>
          <w:lang w:eastAsia="en-US"/>
        </w:rPr>
        <w:t>*</w:t>
      </w:r>
    </w:p>
    <w:p w14:paraId="3826C510" w14:textId="77777777" w:rsidR="001F36E8" w:rsidRPr="001F36E8" w:rsidRDefault="001F36E8" w:rsidP="001F36E8">
      <w:pPr>
        <w:widowControl w:val="0"/>
        <w:autoSpaceDE w:val="0"/>
        <w:autoSpaceDN w:val="0"/>
        <w:spacing w:before="3" w:after="0" w:line="240" w:lineRule="auto"/>
        <w:rPr>
          <w:rFonts w:ascii="Arial" w:eastAsia="Arial" w:hAnsi="Arial" w:cs="Arial"/>
          <w:sz w:val="18"/>
          <w:szCs w:val="24"/>
          <w:lang w:eastAsia="en-US"/>
        </w:rPr>
      </w:pPr>
    </w:p>
    <w:p w14:paraId="4262D9B8" w14:textId="77777777" w:rsidR="001F36E8" w:rsidRPr="001F36E8" w:rsidRDefault="001F36E8" w:rsidP="001F36E8">
      <w:pPr>
        <w:widowControl w:val="0"/>
        <w:autoSpaceDE w:val="0"/>
        <w:autoSpaceDN w:val="0"/>
        <w:spacing w:before="74" w:after="0" w:line="240" w:lineRule="auto"/>
        <w:ind w:left="608"/>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654738B0" w14:textId="77777777" w:rsidR="001F36E8" w:rsidRPr="001F36E8" w:rsidRDefault="001F36E8" w:rsidP="001F36E8">
      <w:pPr>
        <w:widowControl w:val="0"/>
        <w:autoSpaceDE w:val="0"/>
        <w:autoSpaceDN w:val="0"/>
        <w:spacing w:before="9" w:after="0" w:line="240" w:lineRule="auto"/>
        <w:rPr>
          <w:rFonts w:ascii="Roboto" w:eastAsia="Arial" w:hAnsi="Arial" w:cs="Arial"/>
          <w:i/>
          <w:sz w:val="25"/>
          <w:szCs w:val="24"/>
          <w:lang w:val="de-DE" w:eastAsia="en-US"/>
        </w:rPr>
      </w:pPr>
    </w:p>
    <w:p w14:paraId="7856B7C3" w14:textId="77777777" w:rsidR="001F36E8" w:rsidRPr="001F36E8" w:rsidRDefault="001F36E8" w:rsidP="001F36E8">
      <w:pPr>
        <w:widowControl w:val="0"/>
        <w:tabs>
          <w:tab w:val="left" w:pos="3448"/>
          <w:tab w:val="left" w:pos="4169"/>
          <w:tab w:val="left" w:pos="4890"/>
          <w:tab w:val="left" w:pos="5611"/>
        </w:tabs>
        <w:autoSpaceDE w:val="0"/>
        <w:autoSpaceDN w:val="0"/>
        <w:spacing w:before="95" w:after="0" w:line="240" w:lineRule="auto"/>
        <w:ind w:left="2727"/>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38112" behindDoc="1" locked="0" layoutInCell="1" allowOverlap="1" wp14:anchorId="3D0DBB42" wp14:editId="52D5A878">
                <wp:simplePos x="0" y="0"/>
                <wp:positionH relativeFrom="page">
                  <wp:posOffset>2419350</wp:posOffset>
                </wp:positionH>
                <wp:positionV relativeFrom="paragraph">
                  <wp:posOffset>415925</wp:posOffset>
                </wp:positionV>
                <wp:extent cx="278130" cy="165100"/>
                <wp:effectExtent l="0" t="3810" r="7620" b="2540"/>
                <wp:wrapNone/>
                <wp:docPr id="892" name="Freihandform: Form 8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117 3810"/>
                            <a:gd name="T1" fmla="*/ T0 w 438"/>
                            <a:gd name="T2" fmla="+- 0 915 655"/>
                            <a:gd name="T3" fmla="*/ 915 h 260"/>
                            <a:gd name="T4" fmla="+- 0 3940 3810"/>
                            <a:gd name="T5" fmla="*/ T4 w 438"/>
                            <a:gd name="T6" fmla="+- 0 915 655"/>
                            <a:gd name="T7" fmla="*/ 915 h 260"/>
                            <a:gd name="T8" fmla="+- 0 3889 3810"/>
                            <a:gd name="T9" fmla="*/ T8 w 438"/>
                            <a:gd name="T10" fmla="+- 0 904 655"/>
                            <a:gd name="T11" fmla="*/ 904 h 260"/>
                            <a:gd name="T12" fmla="+- 0 3848 3810"/>
                            <a:gd name="T13" fmla="*/ T12 w 438"/>
                            <a:gd name="T14" fmla="+- 0 876 655"/>
                            <a:gd name="T15" fmla="*/ 876 h 260"/>
                            <a:gd name="T16" fmla="+- 0 3820 3810"/>
                            <a:gd name="T17" fmla="*/ T16 w 438"/>
                            <a:gd name="T18" fmla="+- 0 835 655"/>
                            <a:gd name="T19" fmla="*/ 835 h 260"/>
                            <a:gd name="T20" fmla="+- 0 3810 3810"/>
                            <a:gd name="T21" fmla="*/ T20 w 438"/>
                            <a:gd name="T22" fmla="+- 0 785 655"/>
                            <a:gd name="T23" fmla="*/ 785 h 260"/>
                            <a:gd name="T24" fmla="+- 0 3820 3810"/>
                            <a:gd name="T25" fmla="*/ T24 w 438"/>
                            <a:gd name="T26" fmla="+- 0 734 655"/>
                            <a:gd name="T27" fmla="*/ 734 h 260"/>
                            <a:gd name="T28" fmla="+- 0 3848 3810"/>
                            <a:gd name="T29" fmla="*/ T28 w 438"/>
                            <a:gd name="T30" fmla="+- 0 693 655"/>
                            <a:gd name="T31" fmla="*/ 693 h 260"/>
                            <a:gd name="T32" fmla="+- 0 3889 3810"/>
                            <a:gd name="T33" fmla="*/ T32 w 438"/>
                            <a:gd name="T34" fmla="+- 0 665 655"/>
                            <a:gd name="T35" fmla="*/ 665 h 260"/>
                            <a:gd name="T36" fmla="+- 0 3940 3810"/>
                            <a:gd name="T37" fmla="*/ T36 w 438"/>
                            <a:gd name="T38" fmla="+- 0 655 655"/>
                            <a:gd name="T39" fmla="*/ 655 h 260"/>
                            <a:gd name="T40" fmla="+- 0 4117 3810"/>
                            <a:gd name="T41" fmla="*/ T40 w 438"/>
                            <a:gd name="T42" fmla="+- 0 655 655"/>
                            <a:gd name="T43" fmla="*/ 655 h 260"/>
                            <a:gd name="T44" fmla="+- 0 4166 3810"/>
                            <a:gd name="T45" fmla="*/ T44 w 438"/>
                            <a:gd name="T46" fmla="+- 0 665 655"/>
                            <a:gd name="T47" fmla="*/ 665 h 260"/>
                            <a:gd name="T48" fmla="+- 0 3940 3810"/>
                            <a:gd name="T49" fmla="*/ T48 w 438"/>
                            <a:gd name="T50" fmla="+- 0 665 655"/>
                            <a:gd name="T51" fmla="*/ 665 h 260"/>
                            <a:gd name="T52" fmla="+- 0 3893 3810"/>
                            <a:gd name="T53" fmla="*/ T52 w 438"/>
                            <a:gd name="T54" fmla="+- 0 674 655"/>
                            <a:gd name="T55" fmla="*/ 674 h 260"/>
                            <a:gd name="T56" fmla="+- 0 3855 3810"/>
                            <a:gd name="T57" fmla="*/ T56 w 438"/>
                            <a:gd name="T58" fmla="+- 0 700 655"/>
                            <a:gd name="T59" fmla="*/ 700 h 260"/>
                            <a:gd name="T60" fmla="+- 0 3829 3810"/>
                            <a:gd name="T61" fmla="*/ T60 w 438"/>
                            <a:gd name="T62" fmla="+- 0 738 655"/>
                            <a:gd name="T63" fmla="*/ 738 h 260"/>
                            <a:gd name="T64" fmla="+- 0 3820 3810"/>
                            <a:gd name="T65" fmla="*/ T64 w 438"/>
                            <a:gd name="T66" fmla="+- 0 785 655"/>
                            <a:gd name="T67" fmla="*/ 785 h 260"/>
                            <a:gd name="T68" fmla="+- 0 3829 3810"/>
                            <a:gd name="T69" fmla="*/ T68 w 438"/>
                            <a:gd name="T70" fmla="+- 0 831 655"/>
                            <a:gd name="T71" fmla="*/ 831 h 260"/>
                            <a:gd name="T72" fmla="+- 0 3855 3810"/>
                            <a:gd name="T73" fmla="*/ T72 w 438"/>
                            <a:gd name="T74" fmla="+- 0 869 655"/>
                            <a:gd name="T75" fmla="*/ 869 h 260"/>
                            <a:gd name="T76" fmla="+- 0 3893 3810"/>
                            <a:gd name="T77" fmla="*/ T76 w 438"/>
                            <a:gd name="T78" fmla="+- 0 895 655"/>
                            <a:gd name="T79" fmla="*/ 895 h 260"/>
                            <a:gd name="T80" fmla="+- 0 3940 3810"/>
                            <a:gd name="T81" fmla="*/ T80 w 438"/>
                            <a:gd name="T82" fmla="+- 0 905 655"/>
                            <a:gd name="T83" fmla="*/ 905 h 260"/>
                            <a:gd name="T84" fmla="+- 0 4166 3810"/>
                            <a:gd name="T85" fmla="*/ T84 w 438"/>
                            <a:gd name="T86" fmla="+- 0 905 655"/>
                            <a:gd name="T87" fmla="*/ 905 h 260"/>
                            <a:gd name="T88" fmla="+- 0 4117 3810"/>
                            <a:gd name="T89" fmla="*/ T88 w 438"/>
                            <a:gd name="T90" fmla="+- 0 915 655"/>
                            <a:gd name="T91" fmla="*/ 915 h 260"/>
                            <a:gd name="T92" fmla="+- 0 4166 3810"/>
                            <a:gd name="T93" fmla="*/ T92 w 438"/>
                            <a:gd name="T94" fmla="+- 0 905 655"/>
                            <a:gd name="T95" fmla="*/ 905 h 260"/>
                            <a:gd name="T96" fmla="+- 0 4117 3810"/>
                            <a:gd name="T97" fmla="*/ T96 w 438"/>
                            <a:gd name="T98" fmla="+- 0 905 655"/>
                            <a:gd name="T99" fmla="*/ 905 h 260"/>
                            <a:gd name="T100" fmla="+- 0 4164 3810"/>
                            <a:gd name="T101" fmla="*/ T100 w 438"/>
                            <a:gd name="T102" fmla="+- 0 895 655"/>
                            <a:gd name="T103" fmla="*/ 895 h 260"/>
                            <a:gd name="T104" fmla="+- 0 4202 3810"/>
                            <a:gd name="T105" fmla="*/ T104 w 438"/>
                            <a:gd name="T106" fmla="+- 0 869 655"/>
                            <a:gd name="T107" fmla="*/ 869 h 260"/>
                            <a:gd name="T108" fmla="+- 0 4228 3810"/>
                            <a:gd name="T109" fmla="*/ T108 w 438"/>
                            <a:gd name="T110" fmla="+- 0 831 655"/>
                            <a:gd name="T111" fmla="*/ 831 h 260"/>
                            <a:gd name="T112" fmla="+- 0 4237 3810"/>
                            <a:gd name="T113" fmla="*/ T112 w 438"/>
                            <a:gd name="T114" fmla="+- 0 785 655"/>
                            <a:gd name="T115" fmla="*/ 785 h 260"/>
                            <a:gd name="T116" fmla="+- 0 4228 3810"/>
                            <a:gd name="T117" fmla="*/ T116 w 438"/>
                            <a:gd name="T118" fmla="+- 0 738 655"/>
                            <a:gd name="T119" fmla="*/ 738 h 260"/>
                            <a:gd name="T120" fmla="+- 0 4202 3810"/>
                            <a:gd name="T121" fmla="*/ T120 w 438"/>
                            <a:gd name="T122" fmla="+- 0 700 655"/>
                            <a:gd name="T123" fmla="*/ 700 h 260"/>
                            <a:gd name="T124" fmla="+- 0 4164 3810"/>
                            <a:gd name="T125" fmla="*/ T124 w 438"/>
                            <a:gd name="T126" fmla="+- 0 674 655"/>
                            <a:gd name="T127" fmla="*/ 674 h 260"/>
                            <a:gd name="T128" fmla="+- 0 4117 3810"/>
                            <a:gd name="T129" fmla="*/ T128 w 438"/>
                            <a:gd name="T130" fmla="+- 0 665 655"/>
                            <a:gd name="T131" fmla="*/ 665 h 260"/>
                            <a:gd name="T132" fmla="+- 0 4166 3810"/>
                            <a:gd name="T133" fmla="*/ T132 w 438"/>
                            <a:gd name="T134" fmla="+- 0 665 655"/>
                            <a:gd name="T135" fmla="*/ 665 h 260"/>
                            <a:gd name="T136" fmla="+- 0 4168 3810"/>
                            <a:gd name="T137" fmla="*/ T136 w 438"/>
                            <a:gd name="T138" fmla="+- 0 665 655"/>
                            <a:gd name="T139" fmla="*/ 665 h 260"/>
                            <a:gd name="T140" fmla="+- 0 4209 3810"/>
                            <a:gd name="T141" fmla="*/ T140 w 438"/>
                            <a:gd name="T142" fmla="+- 0 693 655"/>
                            <a:gd name="T143" fmla="*/ 693 h 260"/>
                            <a:gd name="T144" fmla="+- 0 4237 3810"/>
                            <a:gd name="T145" fmla="*/ T144 w 438"/>
                            <a:gd name="T146" fmla="+- 0 734 655"/>
                            <a:gd name="T147" fmla="*/ 734 h 260"/>
                            <a:gd name="T148" fmla="+- 0 4247 3810"/>
                            <a:gd name="T149" fmla="*/ T148 w 438"/>
                            <a:gd name="T150" fmla="+- 0 785 655"/>
                            <a:gd name="T151" fmla="*/ 785 h 260"/>
                            <a:gd name="T152" fmla="+- 0 4237 3810"/>
                            <a:gd name="T153" fmla="*/ T152 w 438"/>
                            <a:gd name="T154" fmla="+- 0 835 655"/>
                            <a:gd name="T155" fmla="*/ 835 h 260"/>
                            <a:gd name="T156" fmla="+- 0 4209 3810"/>
                            <a:gd name="T157" fmla="*/ T156 w 438"/>
                            <a:gd name="T158" fmla="+- 0 876 655"/>
                            <a:gd name="T159" fmla="*/ 876 h 260"/>
                            <a:gd name="T160" fmla="+- 0 4168 3810"/>
                            <a:gd name="T161" fmla="*/ T160 w 438"/>
                            <a:gd name="T162" fmla="+- 0 904 655"/>
                            <a:gd name="T163" fmla="*/ 904 h 260"/>
                            <a:gd name="T164" fmla="+- 0 4166 3810"/>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27BAC48" id="Freihandform: Form 892" o:spid="_x0000_s1026" style="position:absolute;margin-left:190.5pt;margin-top:32.75pt;width:21.9pt;height:13pt;z-index:-2515783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39136" behindDoc="1" locked="0" layoutInCell="1" allowOverlap="1" wp14:anchorId="69ACE719" wp14:editId="292A8C51">
                <wp:simplePos x="0" y="0"/>
                <wp:positionH relativeFrom="page">
                  <wp:posOffset>2876550</wp:posOffset>
                </wp:positionH>
                <wp:positionV relativeFrom="paragraph">
                  <wp:posOffset>415925</wp:posOffset>
                </wp:positionV>
                <wp:extent cx="278130" cy="165100"/>
                <wp:effectExtent l="0" t="3810" r="7620" b="2540"/>
                <wp:wrapNone/>
                <wp:docPr id="891" name="Freihandform: Form 8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838 4530"/>
                            <a:gd name="T1" fmla="*/ T0 w 438"/>
                            <a:gd name="T2" fmla="+- 0 915 655"/>
                            <a:gd name="T3" fmla="*/ 915 h 260"/>
                            <a:gd name="T4" fmla="+- 0 4660 4530"/>
                            <a:gd name="T5" fmla="*/ T4 w 438"/>
                            <a:gd name="T6" fmla="+- 0 915 655"/>
                            <a:gd name="T7" fmla="*/ 915 h 260"/>
                            <a:gd name="T8" fmla="+- 0 4610 4530"/>
                            <a:gd name="T9" fmla="*/ T8 w 438"/>
                            <a:gd name="T10" fmla="+- 0 904 655"/>
                            <a:gd name="T11" fmla="*/ 904 h 260"/>
                            <a:gd name="T12" fmla="+- 0 4569 4530"/>
                            <a:gd name="T13" fmla="*/ T12 w 438"/>
                            <a:gd name="T14" fmla="+- 0 876 655"/>
                            <a:gd name="T15" fmla="*/ 876 h 260"/>
                            <a:gd name="T16" fmla="+- 0 4541 4530"/>
                            <a:gd name="T17" fmla="*/ T16 w 438"/>
                            <a:gd name="T18" fmla="+- 0 835 655"/>
                            <a:gd name="T19" fmla="*/ 835 h 260"/>
                            <a:gd name="T20" fmla="+- 0 4530 4530"/>
                            <a:gd name="T21" fmla="*/ T20 w 438"/>
                            <a:gd name="T22" fmla="+- 0 785 655"/>
                            <a:gd name="T23" fmla="*/ 785 h 260"/>
                            <a:gd name="T24" fmla="+- 0 4541 4530"/>
                            <a:gd name="T25" fmla="*/ T24 w 438"/>
                            <a:gd name="T26" fmla="+- 0 734 655"/>
                            <a:gd name="T27" fmla="*/ 734 h 260"/>
                            <a:gd name="T28" fmla="+- 0 4569 4530"/>
                            <a:gd name="T29" fmla="*/ T28 w 438"/>
                            <a:gd name="T30" fmla="+- 0 693 655"/>
                            <a:gd name="T31" fmla="*/ 693 h 260"/>
                            <a:gd name="T32" fmla="+- 0 4610 4530"/>
                            <a:gd name="T33" fmla="*/ T32 w 438"/>
                            <a:gd name="T34" fmla="+- 0 665 655"/>
                            <a:gd name="T35" fmla="*/ 665 h 260"/>
                            <a:gd name="T36" fmla="+- 0 4660 4530"/>
                            <a:gd name="T37" fmla="*/ T36 w 438"/>
                            <a:gd name="T38" fmla="+- 0 655 655"/>
                            <a:gd name="T39" fmla="*/ 655 h 260"/>
                            <a:gd name="T40" fmla="+- 0 4838 4530"/>
                            <a:gd name="T41" fmla="*/ T40 w 438"/>
                            <a:gd name="T42" fmla="+- 0 655 655"/>
                            <a:gd name="T43" fmla="*/ 655 h 260"/>
                            <a:gd name="T44" fmla="+- 0 4887 4530"/>
                            <a:gd name="T45" fmla="*/ T44 w 438"/>
                            <a:gd name="T46" fmla="+- 0 665 655"/>
                            <a:gd name="T47" fmla="*/ 665 h 260"/>
                            <a:gd name="T48" fmla="+- 0 4660 4530"/>
                            <a:gd name="T49" fmla="*/ T48 w 438"/>
                            <a:gd name="T50" fmla="+- 0 665 655"/>
                            <a:gd name="T51" fmla="*/ 665 h 260"/>
                            <a:gd name="T52" fmla="+- 0 4614 4530"/>
                            <a:gd name="T53" fmla="*/ T52 w 438"/>
                            <a:gd name="T54" fmla="+- 0 674 655"/>
                            <a:gd name="T55" fmla="*/ 674 h 260"/>
                            <a:gd name="T56" fmla="+- 0 4576 4530"/>
                            <a:gd name="T57" fmla="*/ T56 w 438"/>
                            <a:gd name="T58" fmla="+- 0 700 655"/>
                            <a:gd name="T59" fmla="*/ 700 h 260"/>
                            <a:gd name="T60" fmla="+- 0 4550 4530"/>
                            <a:gd name="T61" fmla="*/ T60 w 438"/>
                            <a:gd name="T62" fmla="+- 0 738 655"/>
                            <a:gd name="T63" fmla="*/ 738 h 260"/>
                            <a:gd name="T64" fmla="+- 0 4540 4530"/>
                            <a:gd name="T65" fmla="*/ T64 w 438"/>
                            <a:gd name="T66" fmla="+- 0 785 655"/>
                            <a:gd name="T67" fmla="*/ 785 h 260"/>
                            <a:gd name="T68" fmla="+- 0 4550 4530"/>
                            <a:gd name="T69" fmla="*/ T68 w 438"/>
                            <a:gd name="T70" fmla="+- 0 831 655"/>
                            <a:gd name="T71" fmla="*/ 831 h 260"/>
                            <a:gd name="T72" fmla="+- 0 4576 4530"/>
                            <a:gd name="T73" fmla="*/ T72 w 438"/>
                            <a:gd name="T74" fmla="+- 0 869 655"/>
                            <a:gd name="T75" fmla="*/ 869 h 260"/>
                            <a:gd name="T76" fmla="+- 0 4614 4530"/>
                            <a:gd name="T77" fmla="*/ T76 w 438"/>
                            <a:gd name="T78" fmla="+- 0 895 655"/>
                            <a:gd name="T79" fmla="*/ 895 h 260"/>
                            <a:gd name="T80" fmla="+- 0 4660 4530"/>
                            <a:gd name="T81" fmla="*/ T80 w 438"/>
                            <a:gd name="T82" fmla="+- 0 905 655"/>
                            <a:gd name="T83" fmla="*/ 905 h 260"/>
                            <a:gd name="T84" fmla="+- 0 4887 4530"/>
                            <a:gd name="T85" fmla="*/ T84 w 438"/>
                            <a:gd name="T86" fmla="+- 0 905 655"/>
                            <a:gd name="T87" fmla="*/ 905 h 260"/>
                            <a:gd name="T88" fmla="+- 0 4838 4530"/>
                            <a:gd name="T89" fmla="*/ T88 w 438"/>
                            <a:gd name="T90" fmla="+- 0 915 655"/>
                            <a:gd name="T91" fmla="*/ 915 h 260"/>
                            <a:gd name="T92" fmla="+- 0 4887 4530"/>
                            <a:gd name="T93" fmla="*/ T92 w 438"/>
                            <a:gd name="T94" fmla="+- 0 905 655"/>
                            <a:gd name="T95" fmla="*/ 905 h 260"/>
                            <a:gd name="T96" fmla="+- 0 4838 4530"/>
                            <a:gd name="T97" fmla="*/ T96 w 438"/>
                            <a:gd name="T98" fmla="+- 0 905 655"/>
                            <a:gd name="T99" fmla="*/ 905 h 260"/>
                            <a:gd name="T100" fmla="+- 0 4885 4530"/>
                            <a:gd name="T101" fmla="*/ T100 w 438"/>
                            <a:gd name="T102" fmla="+- 0 895 655"/>
                            <a:gd name="T103" fmla="*/ 895 h 260"/>
                            <a:gd name="T104" fmla="+- 0 4923 4530"/>
                            <a:gd name="T105" fmla="*/ T104 w 438"/>
                            <a:gd name="T106" fmla="+- 0 869 655"/>
                            <a:gd name="T107" fmla="*/ 869 h 260"/>
                            <a:gd name="T108" fmla="+- 0 4949 4530"/>
                            <a:gd name="T109" fmla="*/ T108 w 438"/>
                            <a:gd name="T110" fmla="+- 0 831 655"/>
                            <a:gd name="T111" fmla="*/ 831 h 260"/>
                            <a:gd name="T112" fmla="+- 0 4958 4530"/>
                            <a:gd name="T113" fmla="*/ T112 w 438"/>
                            <a:gd name="T114" fmla="+- 0 785 655"/>
                            <a:gd name="T115" fmla="*/ 785 h 260"/>
                            <a:gd name="T116" fmla="+- 0 4949 4530"/>
                            <a:gd name="T117" fmla="*/ T116 w 438"/>
                            <a:gd name="T118" fmla="+- 0 738 655"/>
                            <a:gd name="T119" fmla="*/ 738 h 260"/>
                            <a:gd name="T120" fmla="+- 0 4923 4530"/>
                            <a:gd name="T121" fmla="*/ T120 w 438"/>
                            <a:gd name="T122" fmla="+- 0 700 655"/>
                            <a:gd name="T123" fmla="*/ 700 h 260"/>
                            <a:gd name="T124" fmla="+- 0 4885 4530"/>
                            <a:gd name="T125" fmla="*/ T124 w 438"/>
                            <a:gd name="T126" fmla="+- 0 674 655"/>
                            <a:gd name="T127" fmla="*/ 674 h 260"/>
                            <a:gd name="T128" fmla="+- 0 4838 4530"/>
                            <a:gd name="T129" fmla="*/ T128 w 438"/>
                            <a:gd name="T130" fmla="+- 0 665 655"/>
                            <a:gd name="T131" fmla="*/ 665 h 260"/>
                            <a:gd name="T132" fmla="+- 0 4887 4530"/>
                            <a:gd name="T133" fmla="*/ T132 w 438"/>
                            <a:gd name="T134" fmla="+- 0 665 655"/>
                            <a:gd name="T135" fmla="*/ 665 h 260"/>
                            <a:gd name="T136" fmla="+- 0 4889 4530"/>
                            <a:gd name="T137" fmla="*/ T136 w 438"/>
                            <a:gd name="T138" fmla="+- 0 665 655"/>
                            <a:gd name="T139" fmla="*/ 665 h 260"/>
                            <a:gd name="T140" fmla="+- 0 4930 4530"/>
                            <a:gd name="T141" fmla="*/ T140 w 438"/>
                            <a:gd name="T142" fmla="+- 0 693 655"/>
                            <a:gd name="T143" fmla="*/ 693 h 260"/>
                            <a:gd name="T144" fmla="+- 0 4958 4530"/>
                            <a:gd name="T145" fmla="*/ T144 w 438"/>
                            <a:gd name="T146" fmla="+- 0 734 655"/>
                            <a:gd name="T147" fmla="*/ 734 h 260"/>
                            <a:gd name="T148" fmla="+- 0 4968 4530"/>
                            <a:gd name="T149" fmla="*/ T148 w 438"/>
                            <a:gd name="T150" fmla="+- 0 785 655"/>
                            <a:gd name="T151" fmla="*/ 785 h 260"/>
                            <a:gd name="T152" fmla="+- 0 4958 4530"/>
                            <a:gd name="T153" fmla="*/ T152 w 438"/>
                            <a:gd name="T154" fmla="+- 0 835 655"/>
                            <a:gd name="T155" fmla="*/ 835 h 260"/>
                            <a:gd name="T156" fmla="+- 0 4930 4530"/>
                            <a:gd name="T157" fmla="*/ T156 w 438"/>
                            <a:gd name="T158" fmla="+- 0 876 655"/>
                            <a:gd name="T159" fmla="*/ 876 h 260"/>
                            <a:gd name="T160" fmla="+- 0 4889 4530"/>
                            <a:gd name="T161" fmla="*/ T160 w 438"/>
                            <a:gd name="T162" fmla="+- 0 904 655"/>
                            <a:gd name="T163" fmla="*/ 904 h 260"/>
                            <a:gd name="T164" fmla="+- 0 4887 4530"/>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57B517" id="Freihandform: Form 891" o:spid="_x0000_s1026" style="position:absolute;margin-left:226.5pt;margin-top:32.75pt;width:21.9pt;height:13pt;z-index:-2515773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025;82550,581025;50800,574040;24765,556260;6985,530225;0,498475;6985,466090;24765,440055;50800,422275;82550,415925;195580,415925;226695,422275;82550,422275;53340,427990;29210,444500;12700,468630;6350,498475;12700,527685;29210,551815;53340,568325;82550,574675;226695,574675;195580,581025;226695,574675;195580,574675;225425,568325;249555,551815;266065,527685;271780,498475;266065,468630;249555,444500;225425,427990;195580,422275;226695,422275;227965,422275;254000,440055;271780,466090;278130,498475;271780,530225;254000,556260;227965,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40160" behindDoc="1" locked="0" layoutInCell="1" allowOverlap="1" wp14:anchorId="6055B7EC" wp14:editId="537DB0ED">
                <wp:simplePos x="0" y="0"/>
                <wp:positionH relativeFrom="page">
                  <wp:posOffset>3334385</wp:posOffset>
                </wp:positionH>
                <wp:positionV relativeFrom="paragraph">
                  <wp:posOffset>415925</wp:posOffset>
                </wp:positionV>
                <wp:extent cx="278130" cy="165100"/>
                <wp:effectExtent l="635" t="3810" r="6985" b="2540"/>
                <wp:wrapNone/>
                <wp:docPr id="890" name="Freihandform: Form 8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559 5251"/>
                            <a:gd name="T1" fmla="*/ T0 w 438"/>
                            <a:gd name="T2" fmla="+- 0 915 655"/>
                            <a:gd name="T3" fmla="*/ 915 h 260"/>
                            <a:gd name="T4" fmla="+- 0 5381 5251"/>
                            <a:gd name="T5" fmla="*/ T4 w 438"/>
                            <a:gd name="T6" fmla="+- 0 915 655"/>
                            <a:gd name="T7" fmla="*/ 915 h 260"/>
                            <a:gd name="T8" fmla="+- 0 5331 5251"/>
                            <a:gd name="T9" fmla="*/ T8 w 438"/>
                            <a:gd name="T10" fmla="+- 0 904 655"/>
                            <a:gd name="T11" fmla="*/ 904 h 260"/>
                            <a:gd name="T12" fmla="+- 0 5290 5251"/>
                            <a:gd name="T13" fmla="*/ T12 w 438"/>
                            <a:gd name="T14" fmla="+- 0 876 655"/>
                            <a:gd name="T15" fmla="*/ 876 h 260"/>
                            <a:gd name="T16" fmla="+- 0 5262 5251"/>
                            <a:gd name="T17" fmla="*/ T16 w 438"/>
                            <a:gd name="T18" fmla="+- 0 835 655"/>
                            <a:gd name="T19" fmla="*/ 835 h 260"/>
                            <a:gd name="T20" fmla="+- 0 5251 5251"/>
                            <a:gd name="T21" fmla="*/ T20 w 438"/>
                            <a:gd name="T22" fmla="+- 0 785 655"/>
                            <a:gd name="T23" fmla="*/ 785 h 260"/>
                            <a:gd name="T24" fmla="+- 0 5262 5251"/>
                            <a:gd name="T25" fmla="*/ T24 w 438"/>
                            <a:gd name="T26" fmla="+- 0 734 655"/>
                            <a:gd name="T27" fmla="*/ 734 h 260"/>
                            <a:gd name="T28" fmla="+- 0 5290 5251"/>
                            <a:gd name="T29" fmla="*/ T28 w 438"/>
                            <a:gd name="T30" fmla="+- 0 693 655"/>
                            <a:gd name="T31" fmla="*/ 693 h 260"/>
                            <a:gd name="T32" fmla="+- 0 5331 5251"/>
                            <a:gd name="T33" fmla="*/ T32 w 438"/>
                            <a:gd name="T34" fmla="+- 0 665 655"/>
                            <a:gd name="T35" fmla="*/ 665 h 260"/>
                            <a:gd name="T36" fmla="+- 0 5381 5251"/>
                            <a:gd name="T37" fmla="*/ T36 w 438"/>
                            <a:gd name="T38" fmla="+- 0 655 655"/>
                            <a:gd name="T39" fmla="*/ 655 h 260"/>
                            <a:gd name="T40" fmla="+- 0 5559 5251"/>
                            <a:gd name="T41" fmla="*/ T40 w 438"/>
                            <a:gd name="T42" fmla="+- 0 655 655"/>
                            <a:gd name="T43" fmla="*/ 655 h 260"/>
                            <a:gd name="T44" fmla="+- 0 5608 5251"/>
                            <a:gd name="T45" fmla="*/ T44 w 438"/>
                            <a:gd name="T46" fmla="+- 0 665 655"/>
                            <a:gd name="T47" fmla="*/ 665 h 260"/>
                            <a:gd name="T48" fmla="+- 0 5381 5251"/>
                            <a:gd name="T49" fmla="*/ T48 w 438"/>
                            <a:gd name="T50" fmla="+- 0 665 655"/>
                            <a:gd name="T51" fmla="*/ 665 h 260"/>
                            <a:gd name="T52" fmla="+- 0 5335 5251"/>
                            <a:gd name="T53" fmla="*/ T52 w 438"/>
                            <a:gd name="T54" fmla="+- 0 674 655"/>
                            <a:gd name="T55" fmla="*/ 674 h 260"/>
                            <a:gd name="T56" fmla="+- 0 5297 5251"/>
                            <a:gd name="T57" fmla="*/ T56 w 438"/>
                            <a:gd name="T58" fmla="+- 0 700 655"/>
                            <a:gd name="T59" fmla="*/ 700 h 260"/>
                            <a:gd name="T60" fmla="+- 0 5271 5251"/>
                            <a:gd name="T61" fmla="*/ T60 w 438"/>
                            <a:gd name="T62" fmla="+- 0 738 655"/>
                            <a:gd name="T63" fmla="*/ 738 h 260"/>
                            <a:gd name="T64" fmla="+- 0 5261 5251"/>
                            <a:gd name="T65" fmla="*/ T64 w 438"/>
                            <a:gd name="T66" fmla="+- 0 785 655"/>
                            <a:gd name="T67" fmla="*/ 785 h 260"/>
                            <a:gd name="T68" fmla="+- 0 5271 5251"/>
                            <a:gd name="T69" fmla="*/ T68 w 438"/>
                            <a:gd name="T70" fmla="+- 0 831 655"/>
                            <a:gd name="T71" fmla="*/ 831 h 260"/>
                            <a:gd name="T72" fmla="+- 0 5297 5251"/>
                            <a:gd name="T73" fmla="*/ T72 w 438"/>
                            <a:gd name="T74" fmla="+- 0 869 655"/>
                            <a:gd name="T75" fmla="*/ 869 h 260"/>
                            <a:gd name="T76" fmla="+- 0 5335 5251"/>
                            <a:gd name="T77" fmla="*/ T76 w 438"/>
                            <a:gd name="T78" fmla="+- 0 895 655"/>
                            <a:gd name="T79" fmla="*/ 895 h 260"/>
                            <a:gd name="T80" fmla="+- 0 5381 5251"/>
                            <a:gd name="T81" fmla="*/ T80 w 438"/>
                            <a:gd name="T82" fmla="+- 0 905 655"/>
                            <a:gd name="T83" fmla="*/ 905 h 260"/>
                            <a:gd name="T84" fmla="+- 0 5608 5251"/>
                            <a:gd name="T85" fmla="*/ T84 w 438"/>
                            <a:gd name="T86" fmla="+- 0 905 655"/>
                            <a:gd name="T87" fmla="*/ 905 h 260"/>
                            <a:gd name="T88" fmla="+- 0 5559 5251"/>
                            <a:gd name="T89" fmla="*/ T88 w 438"/>
                            <a:gd name="T90" fmla="+- 0 915 655"/>
                            <a:gd name="T91" fmla="*/ 915 h 260"/>
                            <a:gd name="T92" fmla="+- 0 5608 5251"/>
                            <a:gd name="T93" fmla="*/ T92 w 438"/>
                            <a:gd name="T94" fmla="+- 0 905 655"/>
                            <a:gd name="T95" fmla="*/ 905 h 260"/>
                            <a:gd name="T96" fmla="+- 0 5559 5251"/>
                            <a:gd name="T97" fmla="*/ T96 w 438"/>
                            <a:gd name="T98" fmla="+- 0 905 655"/>
                            <a:gd name="T99" fmla="*/ 905 h 260"/>
                            <a:gd name="T100" fmla="+- 0 5606 5251"/>
                            <a:gd name="T101" fmla="*/ T100 w 438"/>
                            <a:gd name="T102" fmla="+- 0 895 655"/>
                            <a:gd name="T103" fmla="*/ 895 h 260"/>
                            <a:gd name="T104" fmla="+- 0 5644 5251"/>
                            <a:gd name="T105" fmla="*/ T104 w 438"/>
                            <a:gd name="T106" fmla="+- 0 869 655"/>
                            <a:gd name="T107" fmla="*/ 869 h 260"/>
                            <a:gd name="T108" fmla="+- 0 5670 5251"/>
                            <a:gd name="T109" fmla="*/ T108 w 438"/>
                            <a:gd name="T110" fmla="+- 0 831 655"/>
                            <a:gd name="T111" fmla="*/ 831 h 260"/>
                            <a:gd name="T112" fmla="+- 0 5679 5251"/>
                            <a:gd name="T113" fmla="*/ T112 w 438"/>
                            <a:gd name="T114" fmla="+- 0 785 655"/>
                            <a:gd name="T115" fmla="*/ 785 h 260"/>
                            <a:gd name="T116" fmla="+- 0 5670 5251"/>
                            <a:gd name="T117" fmla="*/ T116 w 438"/>
                            <a:gd name="T118" fmla="+- 0 738 655"/>
                            <a:gd name="T119" fmla="*/ 738 h 260"/>
                            <a:gd name="T120" fmla="+- 0 5644 5251"/>
                            <a:gd name="T121" fmla="*/ T120 w 438"/>
                            <a:gd name="T122" fmla="+- 0 700 655"/>
                            <a:gd name="T123" fmla="*/ 700 h 260"/>
                            <a:gd name="T124" fmla="+- 0 5606 5251"/>
                            <a:gd name="T125" fmla="*/ T124 w 438"/>
                            <a:gd name="T126" fmla="+- 0 674 655"/>
                            <a:gd name="T127" fmla="*/ 674 h 260"/>
                            <a:gd name="T128" fmla="+- 0 5559 5251"/>
                            <a:gd name="T129" fmla="*/ T128 w 438"/>
                            <a:gd name="T130" fmla="+- 0 665 655"/>
                            <a:gd name="T131" fmla="*/ 665 h 260"/>
                            <a:gd name="T132" fmla="+- 0 5608 5251"/>
                            <a:gd name="T133" fmla="*/ T132 w 438"/>
                            <a:gd name="T134" fmla="+- 0 665 655"/>
                            <a:gd name="T135" fmla="*/ 665 h 260"/>
                            <a:gd name="T136" fmla="+- 0 5610 5251"/>
                            <a:gd name="T137" fmla="*/ T136 w 438"/>
                            <a:gd name="T138" fmla="+- 0 665 655"/>
                            <a:gd name="T139" fmla="*/ 665 h 260"/>
                            <a:gd name="T140" fmla="+- 0 5651 5251"/>
                            <a:gd name="T141" fmla="*/ T140 w 438"/>
                            <a:gd name="T142" fmla="+- 0 693 655"/>
                            <a:gd name="T143" fmla="*/ 693 h 260"/>
                            <a:gd name="T144" fmla="+- 0 5679 5251"/>
                            <a:gd name="T145" fmla="*/ T144 w 438"/>
                            <a:gd name="T146" fmla="+- 0 734 655"/>
                            <a:gd name="T147" fmla="*/ 734 h 260"/>
                            <a:gd name="T148" fmla="+- 0 5689 5251"/>
                            <a:gd name="T149" fmla="*/ T148 w 438"/>
                            <a:gd name="T150" fmla="+- 0 785 655"/>
                            <a:gd name="T151" fmla="*/ 785 h 260"/>
                            <a:gd name="T152" fmla="+- 0 5679 5251"/>
                            <a:gd name="T153" fmla="*/ T152 w 438"/>
                            <a:gd name="T154" fmla="+- 0 835 655"/>
                            <a:gd name="T155" fmla="*/ 835 h 260"/>
                            <a:gd name="T156" fmla="+- 0 5651 5251"/>
                            <a:gd name="T157" fmla="*/ T156 w 438"/>
                            <a:gd name="T158" fmla="+- 0 876 655"/>
                            <a:gd name="T159" fmla="*/ 876 h 260"/>
                            <a:gd name="T160" fmla="+- 0 5610 5251"/>
                            <a:gd name="T161" fmla="*/ T160 w 438"/>
                            <a:gd name="T162" fmla="+- 0 904 655"/>
                            <a:gd name="T163" fmla="*/ 904 h 260"/>
                            <a:gd name="T164" fmla="+- 0 5608 5251"/>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20EBA2" id="Freihandform: Form 890" o:spid="_x0000_s1026" style="position:absolute;margin-left:262.55pt;margin-top:32.75pt;width:21.9pt;height:13pt;z-index:-2515763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025;82550,581025;50800,574040;24765,556260;6985,530225;0,498475;6985,466090;24765,440055;50800,422275;82550,415925;195580,415925;226695,422275;82550,422275;53340,427990;29210,444500;12700,468630;6350,498475;12700,527685;29210,551815;53340,568325;82550,574675;226695,574675;195580,581025;226695,574675;195580,574675;225425,568325;249555,551815;266065,527685;271780,498475;266065,468630;249555,444500;225425,427990;195580,422275;226695,422275;227965,422275;254000,440055;271780,466090;278130,498475;271780,530225;254000,556260;227965,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41184" behindDoc="1" locked="0" layoutInCell="1" allowOverlap="1" wp14:anchorId="17F945EC" wp14:editId="50FC2FB2">
                <wp:simplePos x="0" y="0"/>
                <wp:positionH relativeFrom="page">
                  <wp:posOffset>3792220</wp:posOffset>
                </wp:positionH>
                <wp:positionV relativeFrom="paragraph">
                  <wp:posOffset>415925</wp:posOffset>
                </wp:positionV>
                <wp:extent cx="278130" cy="165100"/>
                <wp:effectExtent l="1270" t="3810" r="6350" b="2540"/>
                <wp:wrapNone/>
                <wp:docPr id="889" name="Freihandform: Form 8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280 5973"/>
                            <a:gd name="T1" fmla="*/ T0 w 438"/>
                            <a:gd name="T2" fmla="+- 0 915 655"/>
                            <a:gd name="T3" fmla="*/ 915 h 260"/>
                            <a:gd name="T4" fmla="+- 0 6103 5973"/>
                            <a:gd name="T5" fmla="*/ T4 w 438"/>
                            <a:gd name="T6" fmla="+- 0 915 655"/>
                            <a:gd name="T7" fmla="*/ 915 h 260"/>
                            <a:gd name="T8" fmla="+- 0 6052 5973"/>
                            <a:gd name="T9" fmla="*/ T8 w 438"/>
                            <a:gd name="T10" fmla="+- 0 904 655"/>
                            <a:gd name="T11" fmla="*/ 904 h 260"/>
                            <a:gd name="T12" fmla="+- 0 6011 5973"/>
                            <a:gd name="T13" fmla="*/ T12 w 438"/>
                            <a:gd name="T14" fmla="+- 0 876 655"/>
                            <a:gd name="T15" fmla="*/ 876 h 260"/>
                            <a:gd name="T16" fmla="+- 0 5983 5973"/>
                            <a:gd name="T17" fmla="*/ T16 w 438"/>
                            <a:gd name="T18" fmla="+- 0 835 655"/>
                            <a:gd name="T19" fmla="*/ 835 h 260"/>
                            <a:gd name="T20" fmla="+- 0 5973 5973"/>
                            <a:gd name="T21" fmla="*/ T20 w 438"/>
                            <a:gd name="T22" fmla="+- 0 785 655"/>
                            <a:gd name="T23" fmla="*/ 785 h 260"/>
                            <a:gd name="T24" fmla="+- 0 5983 5973"/>
                            <a:gd name="T25" fmla="*/ T24 w 438"/>
                            <a:gd name="T26" fmla="+- 0 734 655"/>
                            <a:gd name="T27" fmla="*/ 734 h 260"/>
                            <a:gd name="T28" fmla="+- 0 6011 5973"/>
                            <a:gd name="T29" fmla="*/ T28 w 438"/>
                            <a:gd name="T30" fmla="+- 0 693 655"/>
                            <a:gd name="T31" fmla="*/ 693 h 260"/>
                            <a:gd name="T32" fmla="+- 0 6052 5973"/>
                            <a:gd name="T33" fmla="*/ T32 w 438"/>
                            <a:gd name="T34" fmla="+- 0 665 655"/>
                            <a:gd name="T35" fmla="*/ 665 h 260"/>
                            <a:gd name="T36" fmla="+- 0 6103 5973"/>
                            <a:gd name="T37" fmla="*/ T36 w 438"/>
                            <a:gd name="T38" fmla="+- 0 655 655"/>
                            <a:gd name="T39" fmla="*/ 655 h 260"/>
                            <a:gd name="T40" fmla="+- 0 6280 5973"/>
                            <a:gd name="T41" fmla="*/ T40 w 438"/>
                            <a:gd name="T42" fmla="+- 0 655 655"/>
                            <a:gd name="T43" fmla="*/ 655 h 260"/>
                            <a:gd name="T44" fmla="+- 0 6329 5973"/>
                            <a:gd name="T45" fmla="*/ T44 w 438"/>
                            <a:gd name="T46" fmla="+- 0 665 655"/>
                            <a:gd name="T47" fmla="*/ 665 h 260"/>
                            <a:gd name="T48" fmla="+- 0 6103 5973"/>
                            <a:gd name="T49" fmla="*/ T48 w 438"/>
                            <a:gd name="T50" fmla="+- 0 665 655"/>
                            <a:gd name="T51" fmla="*/ 665 h 260"/>
                            <a:gd name="T52" fmla="+- 0 6056 5973"/>
                            <a:gd name="T53" fmla="*/ T52 w 438"/>
                            <a:gd name="T54" fmla="+- 0 674 655"/>
                            <a:gd name="T55" fmla="*/ 674 h 260"/>
                            <a:gd name="T56" fmla="+- 0 6018 5973"/>
                            <a:gd name="T57" fmla="*/ T56 w 438"/>
                            <a:gd name="T58" fmla="+- 0 700 655"/>
                            <a:gd name="T59" fmla="*/ 700 h 260"/>
                            <a:gd name="T60" fmla="+- 0 5992 5973"/>
                            <a:gd name="T61" fmla="*/ T60 w 438"/>
                            <a:gd name="T62" fmla="+- 0 738 655"/>
                            <a:gd name="T63" fmla="*/ 738 h 260"/>
                            <a:gd name="T64" fmla="+- 0 5983 5973"/>
                            <a:gd name="T65" fmla="*/ T64 w 438"/>
                            <a:gd name="T66" fmla="+- 0 785 655"/>
                            <a:gd name="T67" fmla="*/ 785 h 260"/>
                            <a:gd name="T68" fmla="+- 0 5992 5973"/>
                            <a:gd name="T69" fmla="*/ T68 w 438"/>
                            <a:gd name="T70" fmla="+- 0 831 655"/>
                            <a:gd name="T71" fmla="*/ 831 h 260"/>
                            <a:gd name="T72" fmla="+- 0 6018 5973"/>
                            <a:gd name="T73" fmla="*/ T72 w 438"/>
                            <a:gd name="T74" fmla="+- 0 869 655"/>
                            <a:gd name="T75" fmla="*/ 869 h 260"/>
                            <a:gd name="T76" fmla="+- 0 6056 5973"/>
                            <a:gd name="T77" fmla="*/ T76 w 438"/>
                            <a:gd name="T78" fmla="+- 0 895 655"/>
                            <a:gd name="T79" fmla="*/ 895 h 260"/>
                            <a:gd name="T80" fmla="+- 0 6103 5973"/>
                            <a:gd name="T81" fmla="*/ T80 w 438"/>
                            <a:gd name="T82" fmla="+- 0 905 655"/>
                            <a:gd name="T83" fmla="*/ 905 h 260"/>
                            <a:gd name="T84" fmla="+- 0 6329 5973"/>
                            <a:gd name="T85" fmla="*/ T84 w 438"/>
                            <a:gd name="T86" fmla="+- 0 905 655"/>
                            <a:gd name="T87" fmla="*/ 905 h 260"/>
                            <a:gd name="T88" fmla="+- 0 6280 5973"/>
                            <a:gd name="T89" fmla="*/ T88 w 438"/>
                            <a:gd name="T90" fmla="+- 0 915 655"/>
                            <a:gd name="T91" fmla="*/ 915 h 260"/>
                            <a:gd name="T92" fmla="+- 0 6329 5973"/>
                            <a:gd name="T93" fmla="*/ T92 w 438"/>
                            <a:gd name="T94" fmla="+- 0 905 655"/>
                            <a:gd name="T95" fmla="*/ 905 h 260"/>
                            <a:gd name="T96" fmla="+- 0 6280 5973"/>
                            <a:gd name="T97" fmla="*/ T96 w 438"/>
                            <a:gd name="T98" fmla="+- 0 905 655"/>
                            <a:gd name="T99" fmla="*/ 905 h 260"/>
                            <a:gd name="T100" fmla="+- 0 6327 5973"/>
                            <a:gd name="T101" fmla="*/ T100 w 438"/>
                            <a:gd name="T102" fmla="+- 0 895 655"/>
                            <a:gd name="T103" fmla="*/ 895 h 260"/>
                            <a:gd name="T104" fmla="+- 0 6365 5973"/>
                            <a:gd name="T105" fmla="*/ T104 w 438"/>
                            <a:gd name="T106" fmla="+- 0 869 655"/>
                            <a:gd name="T107" fmla="*/ 869 h 260"/>
                            <a:gd name="T108" fmla="+- 0 6391 5973"/>
                            <a:gd name="T109" fmla="*/ T108 w 438"/>
                            <a:gd name="T110" fmla="+- 0 831 655"/>
                            <a:gd name="T111" fmla="*/ 831 h 260"/>
                            <a:gd name="T112" fmla="+- 0 6400 5973"/>
                            <a:gd name="T113" fmla="*/ T112 w 438"/>
                            <a:gd name="T114" fmla="+- 0 785 655"/>
                            <a:gd name="T115" fmla="*/ 785 h 260"/>
                            <a:gd name="T116" fmla="+- 0 6391 5973"/>
                            <a:gd name="T117" fmla="*/ T116 w 438"/>
                            <a:gd name="T118" fmla="+- 0 738 655"/>
                            <a:gd name="T119" fmla="*/ 738 h 260"/>
                            <a:gd name="T120" fmla="+- 0 6365 5973"/>
                            <a:gd name="T121" fmla="*/ T120 w 438"/>
                            <a:gd name="T122" fmla="+- 0 700 655"/>
                            <a:gd name="T123" fmla="*/ 700 h 260"/>
                            <a:gd name="T124" fmla="+- 0 6327 5973"/>
                            <a:gd name="T125" fmla="*/ T124 w 438"/>
                            <a:gd name="T126" fmla="+- 0 674 655"/>
                            <a:gd name="T127" fmla="*/ 674 h 260"/>
                            <a:gd name="T128" fmla="+- 0 6280 5973"/>
                            <a:gd name="T129" fmla="*/ T128 w 438"/>
                            <a:gd name="T130" fmla="+- 0 665 655"/>
                            <a:gd name="T131" fmla="*/ 665 h 260"/>
                            <a:gd name="T132" fmla="+- 0 6329 5973"/>
                            <a:gd name="T133" fmla="*/ T132 w 438"/>
                            <a:gd name="T134" fmla="+- 0 665 655"/>
                            <a:gd name="T135" fmla="*/ 665 h 260"/>
                            <a:gd name="T136" fmla="+- 0 6331 5973"/>
                            <a:gd name="T137" fmla="*/ T136 w 438"/>
                            <a:gd name="T138" fmla="+- 0 665 655"/>
                            <a:gd name="T139" fmla="*/ 665 h 260"/>
                            <a:gd name="T140" fmla="+- 0 6372 5973"/>
                            <a:gd name="T141" fmla="*/ T140 w 438"/>
                            <a:gd name="T142" fmla="+- 0 693 655"/>
                            <a:gd name="T143" fmla="*/ 693 h 260"/>
                            <a:gd name="T144" fmla="+- 0 6400 5973"/>
                            <a:gd name="T145" fmla="*/ T144 w 438"/>
                            <a:gd name="T146" fmla="+- 0 734 655"/>
                            <a:gd name="T147" fmla="*/ 734 h 260"/>
                            <a:gd name="T148" fmla="+- 0 6410 5973"/>
                            <a:gd name="T149" fmla="*/ T148 w 438"/>
                            <a:gd name="T150" fmla="+- 0 785 655"/>
                            <a:gd name="T151" fmla="*/ 785 h 260"/>
                            <a:gd name="T152" fmla="+- 0 6400 5973"/>
                            <a:gd name="T153" fmla="*/ T152 w 438"/>
                            <a:gd name="T154" fmla="+- 0 835 655"/>
                            <a:gd name="T155" fmla="*/ 835 h 260"/>
                            <a:gd name="T156" fmla="+- 0 6372 5973"/>
                            <a:gd name="T157" fmla="*/ T156 w 438"/>
                            <a:gd name="T158" fmla="+- 0 876 655"/>
                            <a:gd name="T159" fmla="*/ 876 h 260"/>
                            <a:gd name="T160" fmla="+- 0 6331 5973"/>
                            <a:gd name="T161" fmla="*/ T160 w 438"/>
                            <a:gd name="T162" fmla="+- 0 904 655"/>
                            <a:gd name="T163" fmla="*/ 904 h 260"/>
                            <a:gd name="T164" fmla="+- 0 6329 5973"/>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260A0A3" id="Freihandform: Form 889" o:spid="_x0000_s1026" style="position:absolute;margin-left:298.6pt;margin-top:32.75pt;width:21.9pt;height:13pt;z-index:-25157529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42208" behindDoc="1" locked="0" layoutInCell="1" allowOverlap="1" wp14:anchorId="75BEAC02" wp14:editId="2ED9BB98">
                <wp:simplePos x="0" y="0"/>
                <wp:positionH relativeFrom="page">
                  <wp:posOffset>4250690</wp:posOffset>
                </wp:positionH>
                <wp:positionV relativeFrom="paragraph">
                  <wp:posOffset>415925</wp:posOffset>
                </wp:positionV>
                <wp:extent cx="278130" cy="165100"/>
                <wp:effectExtent l="2540" t="3810" r="5080" b="2540"/>
                <wp:wrapNone/>
                <wp:docPr id="888" name="Freihandform: Form 8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001 6694"/>
                            <a:gd name="T1" fmla="*/ T0 w 438"/>
                            <a:gd name="T2" fmla="+- 0 915 655"/>
                            <a:gd name="T3" fmla="*/ 915 h 260"/>
                            <a:gd name="T4" fmla="+- 0 6824 6694"/>
                            <a:gd name="T5" fmla="*/ T4 w 438"/>
                            <a:gd name="T6" fmla="+- 0 915 655"/>
                            <a:gd name="T7" fmla="*/ 915 h 260"/>
                            <a:gd name="T8" fmla="+- 0 6773 6694"/>
                            <a:gd name="T9" fmla="*/ T8 w 438"/>
                            <a:gd name="T10" fmla="+- 0 904 655"/>
                            <a:gd name="T11" fmla="*/ 904 h 260"/>
                            <a:gd name="T12" fmla="+- 0 6732 6694"/>
                            <a:gd name="T13" fmla="*/ T12 w 438"/>
                            <a:gd name="T14" fmla="+- 0 876 655"/>
                            <a:gd name="T15" fmla="*/ 876 h 260"/>
                            <a:gd name="T16" fmla="+- 0 6704 6694"/>
                            <a:gd name="T17" fmla="*/ T16 w 438"/>
                            <a:gd name="T18" fmla="+- 0 835 655"/>
                            <a:gd name="T19" fmla="*/ 835 h 260"/>
                            <a:gd name="T20" fmla="+- 0 6694 6694"/>
                            <a:gd name="T21" fmla="*/ T20 w 438"/>
                            <a:gd name="T22" fmla="+- 0 785 655"/>
                            <a:gd name="T23" fmla="*/ 785 h 260"/>
                            <a:gd name="T24" fmla="+- 0 6704 6694"/>
                            <a:gd name="T25" fmla="*/ T24 w 438"/>
                            <a:gd name="T26" fmla="+- 0 734 655"/>
                            <a:gd name="T27" fmla="*/ 734 h 260"/>
                            <a:gd name="T28" fmla="+- 0 6732 6694"/>
                            <a:gd name="T29" fmla="*/ T28 w 438"/>
                            <a:gd name="T30" fmla="+- 0 693 655"/>
                            <a:gd name="T31" fmla="*/ 693 h 260"/>
                            <a:gd name="T32" fmla="+- 0 6773 6694"/>
                            <a:gd name="T33" fmla="*/ T32 w 438"/>
                            <a:gd name="T34" fmla="+- 0 665 655"/>
                            <a:gd name="T35" fmla="*/ 665 h 260"/>
                            <a:gd name="T36" fmla="+- 0 6824 6694"/>
                            <a:gd name="T37" fmla="*/ T36 w 438"/>
                            <a:gd name="T38" fmla="+- 0 655 655"/>
                            <a:gd name="T39" fmla="*/ 655 h 260"/>
                            <a:gd name="T40" fmla="+- 0 7001 6694"/>
                            <a:gd name="T41" fmla="*/ T40 w 438"/>
                            <a:gd name="T42" fmla="+- 0 655 655"/>
                            <a:gd name="T43" fmla="*/ 655 h 260"/>
                            <a:gd name="T44" fmla="+- 0 7050 6694"/>
                            <a:gd name="T45" fmla="*/ T44 w 438"/>
                            <a:gd name="T46" fmla="+- 0 665 655"/>
                            <a:gd name="T47" fmla="*/ 665 h 260"/>
                            <a:gd name="T48" fmla="+- 0 6824 6694"/>
                            <a:gd name="T49" fmla="*/ T48 w 438"/>
                            <a:gd name="T50" fmla="+- 0 665 655"/>
                            <a:gd name="T51" fmla="*/ 665 h 260"/>
                            <a:gd name="T52" fmla="+- 0 6777 6694"/>
                            <a:gd name="T53" fmla="*/ T52 w 438"/>
                            <a:gd name="T54" fmla="+- 0 674 655"/>
                            <a:gd name="T55" fmla="*/ 674 h 260"/>
                            <a:gd name="T56" fmla="+- 0 6739 6694"/>
                            <a:gd name="T57" fmla="*/ T56 w 438"/>
                            <a:gd name="T58" fmla="+- 0 700 655"/>
                            <a:gd name="T59" fmla="*/ 700 h 260"/>
                            <a:gd name="T60" fmla="+- 0 6713 6694"/>
                            <a:gd name="T61" fmla="*/ T60 w 438"/>
                            <a:gd name="T62" fmla="+- 0 738 655"/>
                            <a:gd name="T63" fmla="*/ 738 h 260"/>
                            <a:gd name="T64" fmla="+- 0 6704 6694"/>
                            <a:gd name="T65" fmla="*/ T64 w 438"/>
                            <a:gd name="T66" fmla="+- 0 785 655"/>
                            <a:gd name="T67" fmla="*/ 785 h 260"/>
                            <a:gd name="T68" fmla="+- 0 6713 6694"/>
                            <a:gd name="T69" fmla="*/ T68 w 438"/>
                            <a:gd name="T70" fmla="+- 0 831 655"/>
                            <a:gd name="T71" fmla="*/ 831 h 260"/>
                            <a:gd name="T72" fmla="+- 0 6739 6694"/>
                            <a:gd name="T73" fmla="*/ T72 w 438"/>
                            <a:gd name="T74" fmla="+- 0 869 655"/>
                            <a:gd name="T75" fmla="*/ 869 h 260"/>
                            <a:gd name="T76" fmla="+- 0 6777 6694"/>
                            <a:gd name="T77" fmla="*/ T76 w 438"/>
                            <a:gd name="T78" fmla="+- 0 895 655"/>
                            <a:gd name="T79" fmla="*/ 895 h 260"/>
                            <a:gd name="T80" fmla="+- 0 6824 6694"/>
                            <a:gd name="T81" fmla="*/ T80 w 438"/>
                            <a:gd name="T82" fmla="+- 0 905 655"/>
                            <a:gd name="T83" fmla="*/ 905 h 260"/>
                            <a:gd name="T84" fmla="+- 0 7050 6694"/>
                            <a:gd name="T85" fmla="*/ T84 w 438"/>
                            <a:gd name="T86" fmla="+- 0 905 655"/>
                            <a:gd name="T87" fmla="*/ 905 h 260"/>
                            <a:gd name="T88" fmla="+- 0 7001 6694"/>
                            <a:gd name="T89" fmla="*/ T88 w 438"/>
                            <a:gd name="T90" fmla="+- 0 915 655"/>
                            <a:gd name="T91" fmla="*/ 915 h 260"/>
                            <a:gd name="T92" fmla="+- 0 7050 6694"/>
                            <a:gd name="T93" fmla="*/ T92 w 438"/>
                            <a:gd name="T94" fmla="+- 0 905 655"/>
                            <a:gd name="T95" fmla="*/ 905 h 260"/>
                            <a:gd name="T96" fmla="+- 0 7001 6694"/>
                            <a:gd name="T97" fmla="*/ T96 w 438"/>
                            <a:gd name="T98" fmla="+- 0 905 655"/>
                            <a:gd name="T99" fmla="*/ 905 h 260"/>
                            <a:gd name="T100" fmla="+- 0 7048 6694"/>
                            <a:gd name="T101" fmla="*/ T100 w 438"/>
                            <a:gd name="T102" fmla="+- 0 895 655"/>
                            <a:gd name="T103" fmla="*/ 895 h 260"/>
                            <a:gd name="T104" fmla="+- 0 7086 6694"/>
                            <a:gd name="T105" fmla="*/ T104 w 438"/>
                            <a:gd name="T106" fmla="+- 0 869 655"/>
                            <a:gd name="T107" fmla="*/ 869 h 260"/>
                            <a:gd name="T108" fmla="+- 0 7112 6694"/>
                            <a:gd name="T109" fmla="*/ T108 w 438"/>
                            <a:gd name="T110" fmla="+- 0 831 655"/>
                            <a:gd name="T111" fmla="*/ 831 h 260"/>
                            <a:gd name="T112" fmla="+- 0 7121 6694"/>
                            <a:gd name="T113" fmla="*/ T112 w 438"/>
                            <a:gd name="T114" fmla="+- 0 785 655"/>
                            <a:gd name="T115" fmla="*/ 785 h 260"/>
                            <a:gd name="T116" fmla="+- 0 7112 6694"/>
                            <a:gd name="T117" fmla="*/ T116 w 438"/>
                            <a:gd name="T118" fmla="+- 0 738 655"/>
                            <a:gd name="T119" fmla="*/ 738 h 260"/>
                            <a:gd name="T120" fmla="+- 0 7086 6694"/>
                            <a:gd name="T121" fmla="*/ T120 w 438"/>
                            <a:gd name="T122" fmla="+- 0 700 655"/>
                            <a:gd name="T123" fmla="*/ 700 h 260"/>
                            <a:gd name="T124" fmla="+- 0 7048 6694"/>
                            <a:gd name="T125" fmla="*/ T124 w 438"/>
                            <a:gd name="T126" fmla="+- 0 674 655"/>
                            <a:gd name="T127" fmla="*/ 674 h 260"/>
                            <a:gd name="T128" fmla="+- 0 7001 6694"/>
                            <a:gd name="T129" fmla="*/ T128 w 438"/>
                            <a:gd name="T130" fmla="+- 0 665 655"/>
                            <a:gd name="T131" fmla="*/ 665 h 260"/>
                            <a:gd name="T132" fmla="+- 0 7050 6694"/>
                            <a:gd name="T133" fmla="*/ T132 w 438"/>
                            <a:gd name="T134" fmla="+- 0 665 655"/>
                            <a:gd name="T135" fmla="*/ 665 h 260"/>
                            <a:gd name="T136" fmla="+- 0 7052 6694"/>
                            <a:gd name="T137" fmla="*/ T136 w 438"/>
                            <a:gd name="T138" fmla="+- 0 665 655"/>
                            <a:gd name="T139" fmla="*/ 665 h 260"/>
                            <a:gd name="T140" fmla="+- 0 7093 6694"/>
                            <a:gd name="T141" fmla="*/ T140 w 438"/>
                            <a:gd name="T142" fmla="+- 0 693 655"/>
                            <a:gd name="T143" fmla="*/ 693 h 260"/>
                            <a:gd name="T144" fmla="+- 0 7121 6694"/>
                            <a:gd name="T145" fmla="*/ T144 w 438"/>
                            <a:gd name="T146" fmla="+- 0 734 655"/>
                            <a:gd name="T147" fmla="*/ 734 h 260"/>
                            <a:gd name="T148" fmla="+- 0 7131 6694"/>
                            <a:gd name="T149" fmla="*/ T148 w 438"/>
                            <a:gd name="T150" fmla="+- 0 785 655"/>
                            <a:gd name="T151" fmla="*/ 785 h 260"/>
                            <a:gd name="T152" fmla="+- 0 7121 6694"/>
                            <a:gd name="T153" fmla="*/ T152 w 438"/>
                            <a:gd name="T154" fmla="+- 0 835 655"/>
                            <a:gd name="T155" fmla="*/ 835 h 260"/>
                            <a:gd name="T156" fmla="+- 0 7093 6694"/>
                            <a:gd name="T157" fmla="*/ T156 w 438"/>
                            <a:gd name="T158" fmla="+- 0 876 655"/>
                            <a:gd name="T159" fmla="*/ 876 h 260"/>
                            <a:gd name="T160" fmla="+- 0 7052 6694"/>
                            <a:gd name="T161" fmla="*/ T160 w 438"/>
                            <a:gd name="T162" fmla="+- 0 904 655"/>
                            <a:gd name="T163" fmla="*/ 904 h 260"/>
                            <a:gd name="T164" fmla="+- 0 7050 6694"/>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7FCCE3" id="Freihandform: Form 888" o:spid="_x0000_s1026" style="position:absolute;margin-left:334.7pt;margin-top:32.75pt;width:21.9pt;height:13pt;z-index:-2515742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31D4AF66" w14:textId="77777777" w:rsidR="001F36E8" w:rsidRPr="001F36E8" w:rsidRDefault="001F36E8" w:rsidP="001F36E8">
      <w:pPr>
        <w:widowControl w:val="0"/>
        <w:autoSpaceDE w:val="0"/>
        <w:autoSpaceDN w:val="0"/>
        <w:spacing w:before="5"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43232" behindDoc="1" locked="0" layoutInCell="1" allowOverlap="1" wp14:anchorId="71FE7B3A" wp14:editId="4ACA4513">
                <wp:simplePos x="0" y="0"/>
                <wp:positionH relativeFrom="page">
                  <wp:posOffset>1259205</wp:posOffset>
                </wp:positionH>
                <wp:positionV relativeFrom="paragraph">
                  <wp:posOffset>123190</wp:posOffset>
                </wp:positionV>
                <wp:extent cx="4418330" cy="6350"/>
                <wp:effectExtent l="1905" t="3810" r="0" b="0"/>
                <wp:wrapTopAndBottom/>
                <wp:docPr id="887" name="Freihandform: Form 8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18330" cy="6350"/>
                        </a:xfrm>
                        <a:custGeom>
                          <a:avLst/>
                          <a:gdLst>
                            <a:gd name="T0" fmla="+- 0 3668 1848"/>
                            <a:gd name="T1" fmla="*/ T0 w 6958"/>
                            <a:gd name="T2" fmla="+- 0 188 188"/>
                            <a:gd name="T3" fmla="*/ 188 h 10"/>
                            <a:gd name="T4" fmla="+- 0 1848 1848"/>
                            <a:gd name="T5" fmla="*/ T4 w 6958"/>
                            <a:gd name="T6" fmla="+- 0 188 188"/>
                            <a:gd name="T7" fmla="*/ 188 h 10"/>
                            <a:gd name="T8" fmla="+- 0 1848 1848"/>
                            <a:gd name="T9" fmla="*/ T8 w 6958"/>
                            <a:gd name="T10" fmla="+- 0 198 188"/>
                            <a:gd name="T11" fmla="*/ 198 h 10"/>
                            <a:gd name="T12" fmla="+- 0 3668 1848"/>
                            <a:gd name="T13" fmla="*/ T12 w 6958"/>
                            <a:gd name="T14" fmla="+- 0 198 188"/>
                            <a:gd name="T15" fmla="*/ 198 h 10"/>
                            <a:gd name="T16" fmla="+- 0 3668 1848"/>
                            <a:gd name="T17" fmla="*/ T16 w 6958"/>
                            <a:gd name="T18" fmla="+- 0 188 188"/>
                            <a:gd name="T19" fmla="*/ 188 h 10"/>
                            <a:gd name="T20" fmla="+- 0 8806 1848"/>
                            <a:gd name="T21" fmla="*/ T20 w 6958"/>
                            <a:gd name="T22" fmla="+- 0 188 188"/>
                            <a:gd name="T23" fmla="*/ 188 h 10"/>
                            <a:gd name="T24" fmla="+- 0 7273 1848"/>
                            <a:gd name="T25" fmla="*/ T24 w 6958"/>
                            <a:gd name="T26" fmla="+- 0 188 188"/>
                            <a:gd name="T27" fmla="*/ 188 h 10"/>
                            <a:gd name="T28" fmla="+- 0 6552 1848"/>
                            <a:gd name="T29" fmla="*/ T28 w 6958"/>
                            <a:gd name="T30" fmla="+- 0 188 188"/>
                            <a:gd name="T31" fmla="*/ 188 h 10"/>
                            <a:gd name="T32" fmla="+- 0 6552 1848"/>
                            <a:gd name="T33" fmla="*/ T32 w 6958"/>
                            <a:gd name="T34" fmla="+- 0 188 188"/>
                            <a:gd name="T35" fmla="*/ 188 h 10"/>
                            <a:gd name="T36" fmla="+- 0 5831 1848"/>
                            <a:gd name="T37" fmla="*/ T36 w 6958"/>
                            <a:gd name="T38" fmla="+- 0 188 188"/>
                            <a:gd name="T39" fmla="*/ 188 h 10"/>
                            <a:gd name="T40" fmla="+- 0 5110 1848"/>
                            <a:gd name="T41" fmla="*/ T40 w 6958"/>
                            <a:gd name="T42" fmla="+- 0 188 188"/>
                            <a:gd name="T43" fmla="*/ 188 h 10"/>
                            <a:gd name="T44" fmla="+- 0 4389 1848"/>
                            <a:gd name="T45" fmla="*/ T44 w 6958"/>
                            <a:gd name="T46" fmla="+- 0 188 188"/>
                            <a:gd name="T47" fmla="*/ 188 h 10"/>
                            <a:gd name="T48" fmla="+- 0 3668 1848"/>
                            <a:gd name="T49" fmla="*/ T48 w 6958"/>
                            <a:gd name="T50" fmla="+- 0 188 188"/>
                            <a:gd name="T51" fmla="*/ 188 h 10"/>
                            <a:gd name="T52" fmla="+- 0 3668 1848"/>
                            <a:gd name="T53" fmla="*/ T52 w 6958"/>
                            <a:gd name="T54" fmla="+- 0 198 188"/>
                            <a:gd name="T55" fmla="*/ 198 h 10"/>
                            <a:gd name="T56" fmla="+- 0 4389 1848"/>
                            <a:gd name="T57" fmla="*/ T56 w 6958"/>
                            <a:gd name="T58" fmla="+- 0 198 188"/>
                            <a:gd name="T59" fmla="*/ 198 h 10"/>
                            <a:gd name="T60" fmla="+- 0 5110 1848"/>
                            <a:gd name="T61" fmla="*/ T60 w 6958"/>
                            <a:gd name="T62" fmla="+- 0 198 188"/>
                            <a:gd name="T63" fmla="*/ 198 h 10"/>
                            <a:gd name="T64" fmla="+- 0 5831 1848"/>
                            <a:gd name="T65" fmla="*/ T64 w 6958"/>
                            <a:gd name="T66" fmla="+- 0 198 188"/>
                            <a:gd name="T67" fmla="*/ 198 h 10"/>
                            <a:gd name="T68" fmla="+- 0 6552 1848"/>
                            <a:gd name="T69" fmla="*/ T68 w 6958"/>
                            <a:gd name="T70" fmla="+- 0 198 188"/>
                            <a:gd name="T71" fmla="*/ 198 h 10"/>
                            <a:gd name="T72" fmla="+- 0 6552 1848"/>
                            <a:gd name="T73" fmla="*/ T72 w 6958"/>
                            <a:gd name="T74" fmla="+- 0 198 188"/>
                            <a:gd name="T75" fmla="*/ 198 h 10"/>
                            <a:gd name="T76" fmla="+- 0 7273 1848"/>
                            <a:gd name="T77" fmla="*/ T76 w 6958"/>
                            <a:gd name="T78" fmla="+- 0 198 188"/>
                            <a:gd name="T79" fmla="*/ 198 h 10"/>
                            <a:gd name="T80" fmla="+- 0 8806 1848"/>
                            <a:gd name="T81" fmla="*/ T80 w 6958"/>
                            <a:gd name="T82" fmla="+- 0 198 188"/>
                            <a:gd name="T83" fmla="*/ 198 h 10"/>
                            <a:gd name="T84" fmla="+- 0 8806 1848"/>
                            <a:gd name="T85" fmla="*/ T84 w 6958"/>
                            <a:gd name="T86" fmla="+- 0 188 188"/>
                            <a:gd name="T87" fmla="*/ 188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63919C" id="Freihandform: Form 887" o:spid="_x0000_s1026" style="position:absolute;margin-left:99.15pt;margin-top:9.7pt;width:347.9pt;height:.5pt;z-index:-2515732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" path="m1820,l,,,10r1820,l1820,xm6958,l5425,,4704,,3983,,3262,,2541,,1820,r,10l2541,10r721,l3983,10r721,l5425,10r1533,l6958,xe" fillcolor="#bcc1c6" stroked="f">
                <v:path arrowok="t" o:connecttype="custom" o:connectlocs="1155700,119380;0,119380;0,125730;1155700,125730;1155700,119380;4418330,119380;3444875,119380;2987040,119380;2987040,119380;2529205,119380;2071370,119380;1613535,119380;1155700,119380;1155700,125730;1613535,125730;2071370,125730;2529205,125730;2987040,125730;2987040,125730;3444875,125730;4418330,125730;4418330,119380" o:connectangles="0,0,0,0,0,0,0,0,0,0,0,0,0,0,0,0,0,0,0,0,0,0"/>
                <w10:wrap type="topAndBottom" anchorx="page"/>
              </v:shape>
            </w:pict>
          </mc:Fallback>
        </mc:AlternateContent>
      </w:r>
    </w:p>
    <w:p w14:paraId="4759A3C3" w14:textId="77777777" w:rsidR="001F36E8" w:rsidRPr="001F36E8" w:rsidRDefault="001F36E8" w:rsidP="001F36E8">
      <w:pPr>
        <w:widowControl w:val="0"/>
        <w:tabs>
          <w:tab w:val="left" w:pos="6107"/>
        </w:tabs>
        <w:autoSpaceDE w:val="0"/>
        <w:autoSpaceDN w:val="0"/>
        <w:spacing w:before="86" w:after="113" w:line="240" w:lineRule="auto"/>
        <w:ind w:left="683"/>
        <w:rPr>
          <w:rFonts w:ascii="RobotoRegular" w:eastAsia="RobotoRegular" w:hAnsi="RobotoRegular" w:cs="RobotoRegular"/>
          <w:color w:val="18181C"/>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54EC4329" w14:textId="77777777" w:rsidR="001F36E8" w:rsidRPr="001F36E8" w:rsidRDefault="001F36E8" w:rsidP="001F36E8">
      <w:pPr>
        <w:widowControl w:val="0"/>
        <w:autoSpaceDE w:val="0"/>
        <w:autoSpaceDN w:val="0"/>
        <w:spacing w:after="0" w:line="20" w:lineRule="exact"/>
        <w:ind w:left="607"/>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4CC8BE0C" wp14:editId="4C2FAB86">
                <wp:extent cx="4418330" cy="6350"/>
                <wp:effectExtent l="0" t="0" r="1270" b="3175"/>
                <wp:docPr id="885" name="Gruppieren 88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886" name="AutoShape 833"/>
                        <wps:cNvSpPr>
                          <a:spLocks/>
                        </wps:cNvSpPr>
                        <wps:spPr bwMode="auto">
                          <a:xfrm>
                            <a:off x="0" y="0"/>
                            <a:ext cx="6958" cy="10"/>
                          </a:xfrm>
                          <a:custGeom>
                            <a:avLst/>
                            <a:gdLst>
                              <a:gd name="T0" fmla="*/ 1820 w 6958"/>
                              <a:gd name="T1" fmla="*/ 0 h 10"/>
                              <a:gd name="T2" fmla="*/ 0 w 6958"/>
                              <a:gd name="T3" fmla="*/ 0 h 10"/>
                              <a:gd name="T4" fmla="*/ 0 w 6958"/>
                              <a:gd name="T5" fmla="*/ 10 h 10"/>
                              <a:gd name="T6" fmla="*/ 1820 w 6958"/>
                              <a:gd name="T7" fmla="*/ 10 h 10"/>
                              <a:gd name="T8" fmla="*/ 1820 w 6958"/>
                              <a:gd name="T9" fmla="*/ 0 h 10"/>
                              <a:gd name="T10" fmla="*/ 6958 w 6958"/>
                              <a:gd name="T11" fmla="*/ 0 h 10"/>
                              <a:gd name="T12" fmla="*/ 5425 w 6958"/>
                              <a:gd name="T13" fmla="*/ 0 h 10"/>
                              <a:gd name="T14" fmla="*/ 4704 w 6958"/>
                              <a:gd name="T15" fmla="*/ 0 h 10"/>
                              <a:gd name="T16" fmla="*/ 4704 w 6958"/>
                              <a:gd name="T17" fmla="*/ 0 h 10"/>
                              <a:gd name="T18" fmla="*/ 3983 w 6958"/>
                              <a:gd name="T19" fmla="*/ 0 h 10"/>
                              <a:gd name="T20" fmla="*/ 3262 w 6958"/>
                              <a:gd name="T21" fmla="*/ 0 h 10"/>
                              <a:gd name="T22" fmla="*/ 2541 w 6958"/>
                              <a:gd name="T23" fmla="*/ 0 h 10"/>
                              <a:gd name="T24" fmla="*/ 1820 w 6958"/>
                              <a:gd name="T25" fmla="*/ 0 h 10"/>
                              <a:gd name="T26" fmla="*/ 1820 w 6958"/>
                              <a:gd name="T27" fmla="*/ 10 h 10"/>
                              <a:gd name="T28" fmla="*/ 2541 w 6958"/>
                              <a:gd name="T29" fmla="*/ 10 h 10"/>
                              <a:gd name="T30" fmla="*/ 3262 w 6958"/>
                              <a:gd name="T31" fmla="*/ 10 h 10"/>
                              <a:gd name="T32" fmla="*/ 3983 w 6958"/>
                              <a:gd name="T33" fmla="*/ 10 h 10"/>
                              <a:gd name="T34" fmla="*/ 4704 w 6958"/>
                              <a:gd name="T35" fmla="*/ 10 h 10"/>
                              <a:gd name="T36" fmla="*/ 4704 w 6958"/>
                              <a:gd name="T37" fmla="*/ 10 h 10"/>
                              <a:gd name="T38" fmla="*/ 5425 w 6958"/>
                              <a:gd name="T39" fmla="*/ 10 h 10"/>
                              <a:gd name="T40" fmla="*/ 6958 w 6958"/>
                              <a:gd name="T41" fmla="*/ 10 h 10"/>
                              <a:gd name="T42" fmla="*/ 6958 w 6958"/>
                              <a:gd name="T43" fmla="*/ 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99BBB2C" id="Gruppieren 885"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">
                <v:shape id="AutoShape 833" o:spid="_x0000_s1027" style="position:absolute;width:6958;height:10;visibility:visible;mso-wrap-style:square;v-text-anchor:top" coordsize="6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" path="m1820,l,,,10r1820,l1820,xm6958,l5425,,4704,,3983,,3262,,2541,,1820,r,10l2541,10r721,l3983,10r721,l5425,10r1533,l6958,xe" fillcolor="#bcc1c6" stroked="f">
                  <v:path arrowok="t" o:connecttype="custom" o:connectlocs="1820,0;0,0;0,10;1820,10;1820,0;6958,0;5425,0;4704,0;4704,0;3983,0;3262,0;2541,0;1820,0;1820,10;2541,10;3262,10;3983,10;4704,10;4704,10;5425,10;6958,10;6958,0" o:connectangles="0,0,0,0,0,0,0,0,0,0,0,0,0,0,0,0,0,0,0,0,0,0"/>
                </v:shape>
                <w10:anchorlock/>
              </v:group>
            </w:pict>
          </mc:Fallback>
        </mc:AlternateContent>
      </w:r>
    </w:p>
    <w:p w14:paraId="06D95523" w14:textId="77777777" w:rsidR="001F36E8" w:rsidRPr="001F36E8" w:rsidRDefault="001F36E8" w:rsidP="001F36E8">
      <w:pPr>
        <w:widowControl w:val="0"/>
        <w:tabs>
          <w:tab w:val="left" w:pos="607"/>
          <w:tab w:val="left" w:pos="608"/>
        </w:tabs>
        <w:autoSpaceDE w:val="0"/>
        <w:autoSpaceDN w:val="0"/>
        <w:spacing w:before="93" w:after="0" w:line="240" w:lineRule="auto"/>
        <w:ind w:left="608"/>
        <w:rPr>
          <w:rFonts w:ascii="Arial" w:eastAsia="Arial" w:hAnsi="Arial" w:cs="Arial"/>
          <w:sz w:val="24"/>
          <w:lang w:eastAsia="en-US"/>
        </w:rPr>
      </w:pPr>
    </w:p>
    <w:p w14:paraId="5AA3E001" w14:textId="77777777" w:rsidR="001F36E8" w:rsidRPr="001F36E8" w:rsidRDefault="001F36E8" w:rsidP="001F36E8">
      <w:pPr>
        <w:widowControl w:val="0"/>
        <w:numPr>
          <w:ilvl w:val="0"/>
          <w:numId w:val="6"/>
        </w:numPr>
        <w:tabs>
          <w:tab w:val="left" w:pos="607"/>
          <w:tab w:val="left" w:pos="608"/>
        </w:tabs>
        <w:autoSpaceDE w:val="0"/>
        <w:autoSpaceDN w:val="0"/>
        <w:spacing w:before="93" w:after="0" w:line="240" w:lineRule="auto"/>
        <w:rPr>
          <w:rFonts w:ascii="Arial" w:eastAsia="Arial" w:hAnsi="Arial" w:cs="Arial"/>
          <w:sz w:val="24"/>
          <w:lang w:eastAsia="en-US"/>
        </w:rPr>
      </w:pPr>
      <w:r w:rsidRPr="001F36E8">
        <w:rPr>
          <w:rFonts w:ascii="Arial" w:eastAsia="Arial" w:hAnsi="Arial" w:cs="Arial"/>
          <w:color w:val="18181C"/>
          <w:w w:val="105"/>
          <w:sz w:val="24"/>
          <w:lang w:eastAsia="en-US"/>
        </w:rPr>
        <w:t>I</w:t>
      </w:r>
      <w:r w:rsidRPr="001F36E8">
        <w:rPr>
          <w:rFonts w:ascii="Arial" w:eastAsia="Arial" w:hAnsi="Arial" w:cs="Arial"/>
          <w:color w:val="18181C"/>
          <w:spacing w:val="-14"/>
          <w:w w:val="105"/>
          <w:sz w:val="24"/>
          <w:lang w:eastAsia="en-US"/>
        </w:rPr>
        <w:t xml:space="preserve"> </w:t>
      </w:r>
      <w:r w:rsidRPr="001F36E8">
        <w:rPr>
          <w:rFonts w:ascii="Arial" w:eastAsia="Arial" w:hAnsi="Arial" w:cs="Arial"/>
          <w:color w:val="18181C"/>
          <w:w w:val="105"/>
          <w:sz w:val="24"/>
          <w:lang w:eastAsia="en-US"/>
        </w:rPr>
        <w:t>thought</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he</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monitoring</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ool</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was</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easy</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o</w:t>
      </w:r>
      <w:r w:rsidRPr="001F36E8">
        <w:rPr>
          <w:rFonts w:ascii="Arial" w:eastAsia="Arial" w:hAnsi="Arial" w:cs="Arial"/>
          <w:color w:val="18181C"/>
          <w:spacing w:val="-14"/>
          <w:w w:val="105"/>
          <w:sz w:val="24"/>
          <w:lang w:eastAsia="en-US"/>
        </w:rPr>
        <w:t xml:space="preserve"> </w:t>
      </w:r>
      <w:r w:rsidRPr="001F36E8">
        <w:rPr>
          <w:rFonts w:ascii="Arial" w:eastAsia="Arial" w:hAnsi="Arial" w:cs="Arial"/>
          <w:color w:val="18181C"/>
          <w:w w:val="105"/>
          <w:sz w:val="24"/>
          <w:lang w:eastAsia="en-US"/>
        </w:rPr>
        <w:t>use</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D32D23"/>
          <w:w w:val="105"/>
          <w:sz w:val="24"/>
          <w:lang w:eastAsia="en-US"/>
        </w:rPr>
        <w:t>*</w:t>
      </w:r>
    </w:p>
    <w:p w14:paraId="5BD55A5B" w14:textId="77777777" w:rsidR="001F36E8" w:rsidRPr="001F36E8" w:rsidRDefault="001F36E8" w:rsidP="001F36E8">
      <w:pPr>
        <w:widowControl w:val="0"/>
        <w:autoSpaceDE w:val="0"/>
        <w:autoSpaceDN w:val="0"/>
        <w:spacing w:before="3" w:after="0" w:line="240" w:lineRule="auto"/>
        <w:rPr>
          <w:rFonts w:ascii="Arial" w:eastAsia="Arial" w:hAnsi="Arial" w:cs="Arial"/>
          <w:sz w:val="18"/>
          <w:szCs w:val="24"/>
          <w:lang w:eastAsia="en-US"/>
        </w:rPr>
      </w:pPr>
    </w:p>
    <w:p w14:paraId="22F846A7" w14:textId="77777777" w:rsidR="001F36E8" w:rsidRPr="001F36E8" w:rsidRDefault="001F36E8" w:rsidP="001F36E8">
      <w:pPr>
        <w:widowControl w:val="0"/>
        <w:autoSpaceDE w:val="0"/>
        <w:autoSpaceDN w:val="0"/>
        <w:spacing w:before="75" w:after="0" w:line="240" w:lineRule="auto"/>
        <w:ind w:left="608"/>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29BB363B" w14:textId="77777777" w:rsidR="001F36E8" w:rsidRPr="001F36E8" w:rsidRDefault="001F36E8" w:rsidP="001F36E8">
      <w:pPr>
        <w:widowControl w:val="0"/>
        <w:autoSpaceDE w:val="0"/>
        <w:autoSpaceDN w:val="0"/>
        <w:spacing w:before="9" w:after="0" w:line="240" w:lineRule="auto"/>
        <w:rPr>
          <w:rFonts w:ascii="Roboto" w:eastAsia="Arial" w:hAnsi="Arial" w:cs="Arial"/>
          <w:i/>
          <w:sz w:val="25"/>
          <w:szCs w:val="24"/>
          <w:lang w:val="de-DE" w:eastAsia="en-US"/>
        </w:rPr>
      </w:pPr>
    </w:p>
    <w:p w14:paraId="0E1C4CCE" w14:textId="77777777" w:rsidR="001F36E8" w:rsidRPr="001F36E8" w:rsidRDefault="001F36E8" w:rsidP="001F36E8">
      <w:pPr>
        <w:widowControl w:val="0"/>
        <w:tabs>
          <w:tab w:val="left" w:pos="3448"/>
          <w:tab w:val="left" w:pos="4169"/>
          <w:tab w:val="left" w:pos="4890"/>
          <w:tab w:val="left" w:pos="5611"/>
        </w:tabs>
        <w:autoSpaceDE w:val="0"/>
        <w:autoSpaceDN w:val="0"/>
        <w:spacing w:before="95" w:after="0" w:line="240" w:lineRule="auto"/>
        <w:ind w:left="2727"/>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44256" behindDoc="1" locked="0" layoutInCell="1" allowOverlap="1" wp14:anchorId="5BD4135D" wp14:editId="71F7AEE6">
                <wp:simplePos x="0" y="0"/>
                <wp:positionH relativeFrom="page">
                  <wp:posOffset>2419350</wp:posOffset>
                </wp:positionH>
                <wp:positionV relativeFrom="paragraph">
                  <wp:posOffset>415925</wp:posOffset>
                </wp:positionV>
                <wp:extent cx="278130" cy="165100"/>
                <wp:effectExtent l="0" t="5080" r="7620" b="1270"/>
                <wp:wrapNone/>
                <wp:docPr id="908" name="Freihandform: Form 9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117 3810"/>
                            <a:gd name="T1" fmla="*/ T0 w 438"/>
                            <a:gd name="T2" fmla="+- 0 915 655"/>
                            <a:gd name="T3" fmla="*/ 915 h 260"/>
                            <a:gd name="T4" fmla="+- 0 3940 3810"/>
                            <a:gd name="T5" fmla="*/ T4 w 438"/>
                            <a:gd name="T6" fmla="+- 0 915 655"/>
                            <a:gd name="T7" fmla="*/ 915 h 260"/>
                            <a:gd name="T8" fmla="+- 0 3889 3810"/>
                            <a:gd name="T9" fmla="*/ T8 w 438"/>
                            <a:gd name="T10" fmla="+- 0 904 655"/>
                            <a:gd name="T11" fmla="*/ 904 h 260"/>
                            <a:gd name="T12" fmla="+- 0 3848 3810"/>
                            <a:gd name="T13" fmla="*/ T12 w 438"/>
                            <a:gd name="T14" fmla="+- 0 876 655"/>
                            <a:gd name="T15" fmla="*/ 876 h 260"/>
                            <a:gd name="T16" fmla="+- 0 3820 3810"/>
                            <a:gd name="T17" fmla="*/ T16 w 438"/>
                            <a:gd name="T18" fmla="+- 0 835 655"/>
                            <a:gd name="T19" fmla="*/ 835 h 260"/>
                            <a:gd name="T20" fmla="+- 0 3810 3810"/>
                            <a:gd name="T21" fmla="*/ T20 w 438"/>
                            <a:gd name="T22" fmla="+- 0 785 655"/>
                            <a:gd name="T23" fmla="*/ 785 h 260"/>
                            <a:gd name="T24" fmla="+- 0 3820 3810"/>
                            <a:gd name="T25" fmla="*/ T24 w 438"/>
                            <a:gd name="T26" fmla="+- 0 734 655"/>
                            <a:gd name="T27" fmla="*/ 734 h 260"/>
                            <a:gd name="T28" fmla="+- 0 3848 3810"/>
                            <a:gd name="T29" fmla="*/ T28 w 438"/>
                            <a:gd name="T30" fmla="+- 0 693 655"/>
                            <a:gd name="T31" fmla="*/ 693 h 260"/>
                            <a:gd name="T32" fmla="+- 0 3889 3810"/>
                            <a:gd name="T33" fmla="*/ T32 w 438"/>
                            <a:gd name="T34" fmla="+- 0 665 655"/>
                            <a:gd name="T35" fmla="*/ 665 h 260"/>
                            <a:gd name="T36" fmla="+- 0 3940 3810"/>
                            <a:gd name="T37" fmla="*/ T36 w 438"/>
                            <a:gd name="T38" fmla="+- 0 655 655"/>
                            <a:gd name="T39" fmla="*/ 655 h 260"/>
                            <a:gd name="T40" fmla="+- 0 4117 3810"/>
                            <a:gd name="T41" fmla="*/ T40 w 438"/>
                            <a:gd name="T42" fmla="+- 0 655 655"/>
                            <a:gd name="T43" fmla="*/ 655 h 260"/>
                            <a:gd name="T44" fmla="+- 0 4166 3810"/>
                            <a:gd name="T45" fmla="*/ T44 w 438"/>
                            <a:gd name="T46" fmla="+- 0 665 655"/>
                            <a:gd name="T47" fmla="*/ 665 h 260"/>
                            <a:gd name="T48" fmla="+- 0 3940 3810"/>
                            <a:gd name="T49" fmla="*/ T48 w 438"/>
                            <a:gd name="T50" fmla="+- 0 665 655"/>
                            <a:gd name="T51" fmla="*/ 665 h 260"/>
                            <a:gd name="T52" fmla="+- 0 3893 3810"/>
                            <a:gd name="T53" fmla="*/ T52 w 438"/>
                            <a:gd name="T54" fmla="+- 0 674 655"/>
                            <a:gd name="T55" fmla="*/ 674 h 260"/>
                            <a:gd name="T56" fmla="+- 0 3855 3810"/>
                            <a:gd name="T57" fmla="*/ T56 w 438"/>
                            <a:gd name="T58" fmla="+- 0 700 655"/>
                            <a:gd name="T59" fmla="*/ 700 h 260"/>
                            <a:gd name="T60" fmla="+- 0 3829 3810"/>
                            <a:gd name="T61" fmla="*/ T60 w 438"/>
                            <a:gd name="T62" fmla="+- 0 738 655"/>
                            <a:gd name="T63" fmla="*/ 738 h 260"/>
                            <a:gd name="T64" fmla="+- 0 3820 3810"/>
                            <a:gd name="T65" fmla="*/ T64 w 438"/>
                            <a:gd name="T66" fmla="+- 0 785 655"/>
                            <a:gd name="T67" fmla="*/ 785 h 260"/>
                            <a:gd name="T68" fmla="+- 0 3829 3810"/>
                            <a:gd name="T69" fmla="*/ T68 w 438"/>
                            <a:gd name="T70" fmla="+- 0 831 655"/>
                            <a:gd name="T71" fmla="*/ 831 h 260"/>
                            <a:gd name="T72" fmla="+- 0 3855 3810"/>
                            <a:gd name="T73" fmla="*/ T72 w 438"/>
                            <a:gd name="T74" fmla="+- 0 869 655"/>
                            <a:gd name="T75" fmla="*/ 869 h 260"/>
                            <a:gd name="T76" fmla="+- 0 3893 3810"/>
                            <a:gd name="T77" fmla="*/ T76 w 438"/>
                            <a:gd name="T78" fmla="+- 0 895 655"/>
                            <a:gd name="T79" fmla="*/ 895 h 260"/>
                            <a:gd name="T80" fmla="+- 0 3940 3810"/>
                            <a:gd name="T81" fmla="*/ T80 w 438"/>
                            <a:gd name="T82" fmla="+- 0 905 655"/>
                            <a:gd name="T83" fmla="*/ 905 h 260"/>
                            <a:gd name="T84" fmla="+- 0 4166 3810"/>
                            <a:gd name="T85" fmla="*/ T84 w 438"/>
                            <a:gd name="T86" fmla="+- 0 905 655"/>
                            <a:gd name="T87" fmla="*/ 905 h 260"/>
                            <a:gd name="T88" fmla="+- 0 4117 3810"/>
                            <a:gd name="T89" fmla="*/ T88 w 438"/>
                            <a:gd name="T90" fmla="+- 0 915 655"/>
                            <a:gd name="T91" fmla="*/ 915 h 260"/>
                            <a:gd name="T92" fmla="+- 0 4166 3810"/>
                            <a:gd name="T93" fmla="*/ T92 w 438"/>
                            <a:gd name="T94" fmla="+- 0 905 655"/>
                            <a:gd name="T95" fmla="*/ 905 h 260"/>
                            <a:gd name="T96" fmla="+- 0 4117 3810"/>
                            <a:gd name="T97" fmla="*/ T96 w 438"/>
                            <a:gd name="T98" fmla="+- 0 905 655"/>
                            <a:gd name="T99" fmla="*/ 905 h 260"/>
                            <a:gd name="T100" fmla="+- 0 4164 3810"/>
                            <a:gd name="T101" fmla="*/ T100 w 438"/>
                            <a:gd name="T102" fmla="+- 0 895 655"/>
                            <a:gd name="T103" fmla="*/ 895 h 260"/>
                            <a:gd name="T104" fmla="+- 0 4202 3810"/>
                            <a:gd name="T105" fmla="*/ T104 w 438"/>
                            <a:gd name="T106" fmla="+- 0 869 655"/>
                            <a:gd name="T107" fmla="*/ 869 h 260"/>
                            <a:gd name="T108" fmla="+- 0 4228 3810"/>
                            <a:gd name="T109" fmla="*/ T108 w 438"/>
                            <a:gd name="T110" fmla="+- 0 831 655"/>
                            <a:gd name="T111" fmla="*/ 831 h 260"/>
                            <a:gd name="T112" fmla="+- 0 4237 3810"/>
                            <a:gd name="T113" fmla="*/ T112 w 438"/>
                            <a:gd name="T114" fmla="+- 0 785 655"/>
                            <a:gd name="T115" fmla="*/ 785 h 260"/>
                            <a:gd name="T116" fmla="+- 0 4228 3810"/>
                            <a:gd name="T117" fmla="*/ T116 w 438"/>
                            <a:gd name="T118" fmla="+- 0 738 655"/>
                            <a:gd name="T119" fmla="*/ 738 h 260"/>
                            <a:gd name="T120" fmla="+- 0 4202 3810"/>
                            <a:gd name="T121" fmla="*/ T120 w 438"/>
                            <a:gd name="T122" fmla="+- 0 700 655"/>
                            <a:gd name="T123" fmla="*/ 700 h 260"/>
                            <a:gd name="T124" fmla="+- 0 4164 3810"/>
                            <a:gd name="T125" fmla="*/ T124 w 438"/>
                            <a:gd name="T126" fmla="+- 0 674 655"/>
                            <a:gd name="T127" fmla="*/ 674 h 260"/>
                            <a:gd name="T128" fmla="+- 0 4117 3810"/>
                            <a:gd name="T129" fmla="*/ T128 w 438"/>
                            <a:gd name="T130" fmla="+- 0 665 655"/>
                            <a:gd name="T131" fmla="*/ 665 h 260"/>
                            <a:gd name="T132" fmla="+- 0 4166 3810"/>
                            <a:gd name="T133" fmla="*/ T132 w 438"/>
                            <a:gd name="T134" fmla="+- 0 665 655"/>
                            <a:gd name="T135" fmla="*/ 665 h 260"/>
                            <a:gd name="T136" fmla="+- 0 4168 3810"/>
                            <a:gd name="T137" fmla="*/ T136 w 438"/>
                            <a:gd name="T138" fmla="+- 0 665 655"/>
                            <a:gd name="T139" fmla="*/ 665 h 260"/>
                            <a:gd name="T140" fmla="+- 0 4209 3810"/>
                            <a:gd name="T141" fmla="*/ T140 w 438"/>
                            <a:gd name="T142" fmla="+- 0 693 655"/>
                            <a:gd name="T143" fmla="*/ 693 h 260"/>
                            <a:gd name="T144" fmla="+- 0 4237 3810"/>
                            <a:gd name="T145" fmla="*/ T144 w 438"/>
                            <a:gd name="T146" fmla="+- 0 734 655"/>
                            <a:gd name="T147" fmla="*/ 734 h 260"/>
                            <a:gd name="T148" fmla="+- 0 4247 3810"/>
                            <a:gd name="T149" fmla="*/ T148 w 438"/>
                            <a:gd name="T150" fmla="+- 0 785 655"/>
                            <a:gd name="T151" fmla="*/ 785 h 260"/>
                            <a:gd name="T152" fmla="+- 0 4237 3810"/>
                            <a:gd name="T153" fmla="*/ T152 w 438"/>
                            <a:gd name="T154" fmla="+- 0 835 655"/>
                            <a:gd name="T155" fmla="*/ 835 h 260"/>
                            <a:gd name="T156" fmla="+- 0 4209 3810"/>
                            <a:gd name="T157" fmla="*/ T156 w 438"/>
                            <a:gd name="T158" fmla="+- 0 876 655"/>
                            <a:gd name="T159" fmla="*/ 876 h 260"/>
                            <a:gd name="T160" fmla="+- 0 4168 3810"/>
                            <a:gd name="T161" fmla="*/ T160 w 438"/>
                            <a:gd name="T162" fmla="+- 0 904 655"/>
                            <a:gd name="T163" fmla="*/ 904 h 260"/>
                            <a:gd name="T164" fmla="+- 0 4166 3810"/>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2DA3425" id="Freihandform: Form 908" o:spid="_x0000_s1026" style="position:absolute;margin-left:190.5pt;margin-top:32.75pt;width:21.9pt;height:13pt;z-index:-2515722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45280" behindDoc="1" locked="0" layoutInCell="1" allowOverlap="1" wp14:anchorId="45FD9EC5" wp14:editId="2DC0D717">
                <wp:simplePos x="0" y="0"/>
                <wp:positionH relativeFrom="page">
                  <wp:posOffset>2876550</wp:posOffset>
                </wp:positionH>
                <wp:positionV relativeFrom="paragraph">
                  <wp:posOffset>415925</wp:posOffset>
                </wp:positionV>
                <wp:extent cx="278130" cy="165100"/>
                <wp:effectExtent l="0" t="5080" r="7620" b="1270"/>
                <wp:wrapNone/>
                <wp:docPr id="907" name="Freihandform: Form 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838 4530"/>
                            <a:gd name="T1" fmla="*/ T0 w 438"/>
                            <a:gd name="T2" fmla="+- 0 915 655"/>
                            <a:gd name="T3" fmla="*/ 915 h 260"/>
                            <a:gd name="T4" fmla="+- 0 4660 4530"/>
                            <a:gd name="T5" fmla="*/ T4 w 438"/>
                            <a:gd name="T6" fmla="+- 0 915 655"/>
                            <a:gd name="T7" fmla="*/ 915 h 260"/>
                            <a:gd name="T8" fmla="+- 0 4610 4530"/>
                            <a:gd name="T9" fmla="*/ T8 w 438"/>
                            <a:gd name="T10" fmla="+- 0 904 655"/>
                            <a:gd name="T11" fmla="*/ 904 h 260"/>
                            <a:gd name="T12" fmla="+- 0 4569 4530"/>
                            <a:gd name="T13" fmla="*/ T12 w 438"/>
                            <a:gd name="T14" fmla="+- 0 876 655"/>
                            <a:gd name="T15" fmla="*/ 876 h 260"/>
                            <a:gd name="T16" fmla="+- 0 4541 4530"/>
                            <a:gd name="T17" fmla="*/ T16 w 438"/>
                            <a:gd name="T18" fmla="+- 0 835 655"/>
                            <a:gd name="T19" fmla="*/ 835 h 260"/>
                            <a:gd name="T20" fmla="+- 0 4530 4530"/>
                            <a:gd name="T21" fmla="*/ T20 w 438"/>
                            <a:gd name="T22" fmla="+- 0 785 655"/>
                            <a:gd name="T23" fmla="*/ 785 h 260"/>
                            <a:gd name="T24" fmla="+- 0 4541 4530"/>
                            <a:gd name="T25" fmla="*/ T24 w 438"/>
                            <a:gd name="T26" fmla="+- 0 734 655"/>
                            <a:gd name="T27" fmla="*/ 734 h 260"/>
                            <a:gd name="T28" fmla="+- 0 4569 4530"/>
                            <a:gd name="T29" fmla="*/ T28 w 438"/>
                            <a:gd name="T30" fmla="+- 0 693 655"/>
                            <a:gd name="T31" fmla="*/ 693 h 260"/>
                            <a:gd name="T32" fmla="+- 0 4610 4530"/>
                            <a:gd name="T33" fmla="*/ T32 w 438"/>
                            <a:gd name="T34" fmla="+- 0 665 655"/>
                            <a:gd name="T35" fmla="*/ 665 h 260"/>
                            <a:gd name="T36" fmla="+- 0 4660 4530"/>
                            <a:gd name="T37" fmla="*/ T36 w 438"/>
                            <a:gd name="T38" fmla="+- 0 655 655"/>
                            <a:gd name="T39" fmla="*/ 655 h 260"/>
                            <a:gd name="T40" fmla="+- 0 4838 4530"/>
                            <a:gd name="T41" fmla="*/ T40 w 438"/>
                            <a:gd name="T42" fmla="+- 0 655 655"/>
                            <a:gd name="T43" fmla="*/ 655 h 260"/>
                            <a:gd name="T44" fmla="+- 0 4887 4530"/>
                            <a:gd name="T45" fmla="*/ T44 w 438"/>
                            <a:gd name="T46" fmla="+- 0 665 655"/>
                            <a:gd name="T47" fmla="*/ 665 h 260"/>
                            <a:gd name="T48" fmla="+- 0 4660 4530"/>
                            <a:gd name="T49" fmla="*/ T48 w 438"/>
                            <a:gd name="T50" fmla="+- 0 665 655"/>
                            <a:gd name="T51" fmla="*/ 665 h 260"/>
                            <a:gd name="T52" fmla="+- 0 4614 4530"/>
                            <a:gd name="T53" fmla="*/ T52 w 438"/>
                            <a:gd name="T54" fmla="+- 0 674 655"/>
                            <a:gd name="T55" fmla="*/ 674 h 260"/>
                            <a:gd name="T56" fmla="+- 0 4576 4530"/>
                            <a:gd name="T57" fmla="*/ T56 w 438"/>
                            <a:gd name="T58" fmla="+- 0 700 655"/>
                            <a:gd name="T59" fmla="*/ 700 h 260"/>
                            <a:gd name="T60" fmla="+- 0 4550 4530"/>
                            <a:gd name="T61" fmla="*/ T60 w 438"/>
                            <a:gd name="T62" fmla="+- 0 738 655"/>
                            <a:gd name="T63" fmla="*/ 738 h 260"/>
                            <a:gd name="T64" fmla="+- 0 4540 4530"/>
                            <a:gd name="T65" fmla="*/ T64 w 438"/>
                            <a:gd name="T66" fmla="+- 0 785 655"/>
                            <a:gd name="T67" fmla="*/ 785 h 260"/>
                            <a:gd name="T68" fmla="+- 0 4550 4530"/>
                            <a:gd name="T69" fmla="*/ T68 w 438"/>
                            <a:gd name="T70" fmla="+- 0 831 655"/>
                            <a:gd name="T71" fmla="*/ 831 h 260"/>
                            <a:gd name="T72" fmla="+- 0 4576 4530"/>
                            <a:gd name="T73" fmla="*/ T72 w 438"/>
                            <a:gd name="T74" fmla="+- 0 869 655"/>
                            <a:gd name="T75" fmla="*/ 869 h 260"/>
                            <a:gd name="T76" fmla="+- 0 4614 4530"/>
                            <a:gd name="T77" fmla="*/ T76 w 438"/>
                            <a:gd name="T78" fmla="+- 0 895 655"/>
                            <a:gd name="T79" fmla="*/ 895 h 260"/>
                            <a:gd name="T80" fmla="+- 0 4660 4530"/>
                            <a:gd name="T81" fmla="*/ T80 w 438"/>
                            <a:gd name="T82" fmla="+- 0 905 655"/>
                            <a:gd name="T83" fmla="*/ 905 h 260"/>
                            <a:gd name="T84" fmla="+- 0 4887 4530"/>
                            <a:gd name="T85" fmla="*/ T84 w 438"/>
                            <a:gd name="T86" fmla="+- 0 905 655"/>
                            <a:gd name="T87" fmla="*/ 905 h 260"/>
                            <a:gd name="T88" fmla="+- 0 4838 4530"/>
                            <a:gd name="T89" fmla="*/ T88 w 438"/>
                            <a:gd name="T90" fmla="+- 0 915 655"/>
                            <a:gd name="T91" fmla="*/ 915 h 260"/>
                            <a:gd name="T92" fmla="+- 0 4887 4530"/>
                            <a:gd name="T93" fmla="*/ T92 w 438"/>
                            <a:gd name="T94" fmla="+- 0 905 655"/>
                            <a:gd name="T95" fmla="*/ 905 h 260"/>
                            <a:gd name="T96" fmla="+- 0 4838 4530"/>
                            <a:gd name="T97" fmla="*/ T96 w 438"/>
                            <a:gd name="T98" fmla="+- 0 905 655"/>
                            <a:gd name="T99" fmla="*/ 905 h 260"/>
                            <a:gd name="T100" fmla="+- 0 4885 4530"/>
                            <a:gd name="T101" fmla="*/ T100 w 438"/>
                            <a:gd name="T102" fmla="+- 0 895 655"/>
                            <a:gd name="T103" fmla="*/ 895 h 260"/>
                            <a:gd name="T104" fmla="+- 0 4923 4530"/>
                            <a:gd name="T105" fmla="*/ T104 w 438"/>
                            <a:gd name="T106" fmla="+- 0 869 655"/>
                            <a:gd name="T107" fmla="*/ 869 h 260"/>
                            <a:gd name="T108" fmla="+- 0 4949 4530"/>
                            <a:gd name="T109" fmla="*/ T108 w 438"/>
                            <a:gd name="T110" fmla="+- 0 831 655"/>
                            <a:gd name="T111" fmla="*/ 831 h 260"/>
                            <a:gd name="T112" fmla="+- 0 4958 4530"/>
                            <a:gd name="T113" fmla="*/ T112 w 438"/>
                            <a:gd name="T114" fmla="+- 0 785 655"/>
                            <a:gd name="T115" fmla="*/ 785 h 260"/>
                            <a:gd name="T116" fmla="+- 0 4949 4530"/>
                            <a:gd name="T117" fmla="*/ T116 w 438"/>
                            <a:gd name="T118" fmla="+- 0 738 655"/>
                            <a:gd name="T119" fmla="*/ 738 h 260"/>
                            <a:gd name="T120" fmla="+- 0 4923 4530"/>
                            <a:gd name="T121" fmla="*/ T120 w 438"/>
                            <a:gd name="T122" fmla="+- 0 700 655"/>
                            <a:gd name="T123" fmla="*/ 700 h 260"/>
                            <a:gd name="T124" fmla="+- 0 4885 4530"/>
                            <a:gd name="T125" fmla="*/ T124 w 438"/>
                            <a:gd name="T126" fmla="+- 0 674 655"/>
                            <a:gd name="T127" fmla="*/ 674 h 260"/>
                            <a:gd name="T128" fmla="+- 0 4838 4530"/>
                            <a:gd name="T129" fmla="*/ T128 w 438"/>
                            <a:gd name="T130" fmla="+- 0 665 655"/>
                            <a:gd name="T131" fmla="*/ 665 h 260"/>
                            <a:gd name="T132" fmla="+- 0 4887 4530"/>
                            <a:gd name="T133" fmla="*/ T132 w 438"/>
                            <a:gd name="T134" fmla="+- 0 665 655"/>
                            <a:gd name="T135" fmla="*/ 665 h 260"/>
                            <a:gd name="T136" fmla="+- 0 4889 4530"/>
                            <a:gd name="T137" fmla="*/ T136 w 438"/>
                            <a:gd name="T138" fmla="+- 0 665 655"/>
                            <a:gd name="T139" fmla="*/ 665 h 260"/>
                            <a:gd name="T140" fmla="+- 0 4930 4530"/>
                            <a:gd name="T141" fmla="*/ T140 w 438"/>
                            <a:gd name="T142" fmla="+- 0 693 655"/>
                            <a:gd name="T143" fmla="*/ 693 h 260"/>
                            <a:gd name="T144" fmla="+- 0 4958 4530"/>
                            <a:gd name="T145" fmla="*/ T144 w 438"/>
                            <a:gd name="T146" fmla="+- 0 734 655"/>
                            <a:gd name="T147" fmla="*/ 734 h 260"/>
                            <a:gd name="T148" fmla="+- 0 4968 4530"/>
                            <a:gd name="T149" fmla="*/ T148 w 438"/>
                            <a:gd name="T150" fmla="+- 0 785 655"/>
                            <a:gd name="T151" fmla="*/ 785 h 260"/>
                            <a:gd name="T152" fmla="+- 0 4958 4530"/>
                            <a:gd name="T153" fmla="*/ T152 w 438"/>
                            <a:gd name="T154" fmla="+- 0 835 655"/>
                            <a:gd name="T155" fmla="*/ 835 h 260"/>
                            <a:gd name="T156" fmla="+- 0 4930 4530"/>
                            <a:gd name="T157" fmla="*/ T156 w 438"/>
                            <a:gd name="T158" fmla="+- 0 876 655"/>
                            <a:gd name="T159" fmla="*/ 876 h 260"/>
                            <a:gd name="T160" fmla="+- 0 4889 4530"/>
                            <a:gd name="T161" fmla="*/ T160 w 438"/>
                            <a:gd name="T162" fmla="+- 0 904 655"/>
                            <a:gd name="T163" fmla="*/ 904 h 260"/>
                            <a:gd name="T164" fmla="+- 0 4887 4530"/>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722BF8" id="Freihandform: Form 907" o:spid="_x0000_s1026" style="position:absolute;margin-left:226.5pt;margin-top:32.75pt;width:21.9pt;height:13pt;z-index:-2515712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025;82550,581025;50800,574040;24765,556260;6985,530225;0,498475;6985,466090;24765,440055;50800,422275;82550,415925;195580,415925;226695,422275;82550,422275;53340,427990;29210,444500;12700,468630;6350,498475;12700,527685;29210,551815;53340,568325;82550,574675;226695,574675;195580,581025;226695,574675;195580,574675;225425,568325;249555,551815;266065,527685;271780,498475;266065,468630;249555,444500;225425,427990;195580,422275;226695,422275;227965,422275;254000,440055;271780,466090;278130,498475;271780,530225;254000,556260;227965,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46304" behindDoc="1" locked="0" layoutInCell="1" allowOverlap="1" wp14:anchorId="5A0859EE" wp14:editId="0D6EF1BB">
                <wp:simplePos x="0" y="0"/>
                <wp:positionH relativeFrom="page">
                  <wp:posOffset>3334385</wp:posOffset>
                </wp:positionH>
                <wp:positionV relativeFrom="paragraph">
                  <wp:posOffset>415925</wp:posOffset>
                </wp:positionV>
                <wp:extent cx="278130" cy="165100"/>
                <wp:effectExtent l="635" t="5080" r="6985" b="1270"/>
                <wp:wrapNone/>
                <wp:docPr id="906" name="Freihandform: Form 90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559 5251"/>
                            <a:gd name="T1" fmla="*/ T0 w 438"/>
                            <a:gd name="T2" fmla="+- 0 915 655"/>
                            <a:gd name="T3" fmla="*/ 915 h 260"/>
                            <a:gd name="T4" fmla="+- 0 5381 5251"/>
                            <a:gd name="T5" fmla="*/ T4 w 438"/>
                            <a:gd name="T6" fmla="+- 0 915 655"/>
                            <a:gd name="T7" fmla="*/ 915 h 260"/>
                            <a:gd name="T8" fmla="+- 0 5331 5251"/>
                            <a:gd name="T9" fmla="*/ T8 w 438"/>
                            <a:gd name="T10" fmla="+- 0 904 655"/>
                            <a:gd name="T11" fmla="*/ 904 h 260"/>
                            <a:gd name="T12" fmla="+- 0 5290 5251"/>
                            <a:gd name="T13" fmla="*/ T12 w 438"/>
                            <a:gd name="T14" fmla="+- 0 876 655"/>
                            <a:gd name="T15" fmla="*/ 876 h 260"/>
                            <a:gd name="T16" fmla="+- 0 5262 5251"/>
                            <a:gd name="T17" fmla="*/ T16 w 438"/>
                            <a:gd name="T18" fmla="+- 0 835 655"/>
                            <a:gd name="T19" fmla="*/ 835 h 260"/>
                            <a:gd name="T20" fmla="+- 0 5251 5251"/>
                            <a:gd name="T21" fmla="*/ T20 w 438"/>
                            <a:gd name="T22" fmla="+- 0 785 655"/>
                            <a:gd name="T23" fmla="*/ 785 h 260"/>
                            <a:gd name="T24" fmla="+- 0 5262 5251"/>
                            <a:gd name="T25" fmla="*/ T24 w 438"/>
                            <a:gd name="T26" fmla="+- 0 734 655"/>
                            <a:gd name="T27" fmla="*/ 734 h 260"/>
                            <a:gd name="T28" fmla="+- 0 5290 5251"/>
                            <a:gd name="T29" fmla="*/ T28 w 438"/>
                            <a:gd name="T30" fmla="+- 0 693 655"/>
                            <a:gd name="T31" fmla="*/ 693 h 260"/>
                            <a:gd name="T32" fmla="+- 0 5331 5251"/>
                            <a:gd name="T33" fmla="*/ T32 w 438"/>
                            <a:gd name="T34" fmla="+- 0 665 655"/>
                            <a:gd name="T35" fmla="*/ 665 h 260"/>
                            <a:gd name="T36" fmla="+- 0 5381 5251"/>
                            <a:gd name="T37" fmla="*/ T36 w 438"/>
                            <a:gd name="T38" fmla="+- 0 655 655"/>
                            <a:gd name="T39" fmla="*/ 655 h 260"/>
                            <a:gd name="T40" fmla="+- 0 5559 5251"/>
                            <a:gd name="T41" fmla="*/ T40 w 438"/>
                            <a:gd name="T42" fmla="+- 0 655 655"/>
                            <a:gd name="T43" fmla="*/ 655 h 260"/>
                            <a:gd name="T44" fmla="+- 0 5608 5251"/>
                            <a:gd name="T45" fmla="*/ T44 w 438"/>
                            <a:gd name="T46" fmla="+- 0 665 655"/>
                            <a:gd name="T47" fmla="*/ 665 h 260"/>
                            <a:gd name="T48" fmla="+- 0 5381 5251"/>
                            <a:gd name="T49" fmla="*/ T48 w 438"/>
                            <a:gd name="T50" fmla="+- 0 665 655"/>
                            <a:gd name="T51" fmla="*/ 665 h 260"/>
                            <a:gd name="T52" fmla="+- 0 5335 5251"/>
                            <a:gd name="T53" fmla="*/ T52 w 438"/>
                            <a:gd name="T54" fmla="+- 0 674 655"/>
                            <a:gd name="T55" fmla="*/ 674 h 260"/>
                            <a:gd name="T56" fmla="+- 0 5297 5251"/>
                            <a:gd name="T57" fmla="*/ T56 w 438"/>
                            <a:gd name="T58" fmla="+- 0 700 655"/>
                            <a:gd name="T59" fmla="*/ 700 h 260"/>
                            <a:gd name="T60" fmla="+- 0 5271 5251"/>
                            <a:gd name="T61" fmla="*/ T60 w 438"/>
                            <a:gd name="T62" fmla="+- 0 738 655"/>
                            <a:gd name="T63" fmla="*/ 738 h 260"/>
                            <a:gd name="T64" fmla="+- 0 5261 5251"/>
                            <a:gd name="T65" fmla="*/ T64 w 438"/>
                            <a:gd name="T66" fmla="+- 0 785 655"/>
                            <a:gd name="T67" fmla="*/ 785 h 260"/>
                            <a:gd name="T68" fmla="+- 0 5271 5251"/>
                            <a:gd name="T69" fmla="*/ T68 w 438"/>
                            <a:gd name="T70" fmla="+- 0 831 655"/>
                            <a:gd name="T71" fmla="*/ 831 h 260"/>
                            <a:gd name="T72" fmla="+- 0 5297 5251"/>
                            <a:gd name="T73" fmla="*/ T72 w 438"/>
                            <a:gd name="T74" fmla="+- 0 869 655"/>
                            <a:gd name="T75" fmla="*/ 869 h 260"/>
                            <a:gd name="T76" fmla="+- 0 5335 5251"/>
                            <a:gd name="T77" fmla="*/ T76 w 438"/>
                            <a:gd name="T78" fmla="+- 0 895 655"/>
                            <a:gd name="T79" fmla="*/ 895 h 260"/>
                            <a:gd name="T80" fmla="+- 0 5381 5251"/>
                            <a:gd name="T81" fmla="*/ T80 w 438"/>
                            <a:gd name="T82" fmla="+- 0 905 655"/>
                            <a:gd name="T83" fmla="*/ 905 h 260"/>
                            <a:gd name="T84" fmla="+- 0 5608 5251"/>
                            <a:gd name="T85" fmla="*/ T84 w 438"/>
                            <a:gd name="T86" fmla="+- 0 905 655"/>
                            <a:gd name="T87" fmla="*/ 905 h 260"/>
                            <a:gd name="T88" fmla="+- 0 5559 5251"/>
                            <a:gd name="T89" fmla="*/ T88 w 438"/>
                            <a:gd name="T90" fmla="+- 0 915 655"/>
                            <a:gd name="T91" fmla="*/ 915 h 260"/>
                            <a:gd name="T92" fmla="+- 0 5608 5251"/>
                            <a:gd name="T93" fmla="*/ T92 w 438"/>
                            <a:gd name="T94" fmla="+- 0 905 655"/>
                            <a:gd name="T95" fmla="*/ 905 h 260"/>
                            <a:gd name="T96" fmla="+- 0 5559 5251"/>
                            <a:gd name="T97" fmla="*/ T96 w 438"/>
                            <a:gd name="T98" fmla="+- 0 905 655"/>
                            <a:gd name="T99" fmla="*/ 905 h 260"/>
                            <a:gd name="T100" fmla="+- 0 5606 5251"/>
                            <a:gd name="T101" fmla="*/ T100 w 438"/>
                            <a:gd name="T102" fmla="+- 0 895 655"/>
                            <a:gd name="T103" fmla="*/ 895 h 260"/>
                            <a:gd name="T104" fmla="+- 0 5644 5251"/>
                            <a:gd name="T105" fmla="*/ T104 w 438"/>
                            <a:gd name="T106" fmla="+- 0 869 655"/>
                            <a:gd name="T107" fmla="*/ 869 h 260"/>
                            <a:gd name="T108" fmla="+- 0 5670 5251"/>
                            <a:gd name="T109" fmla="*/ T108 w 438"/>
                            <a:gd name="T110" fmla="+- 0 831 655"/>
                            <a:gd name="T111" fmla="*/ 831 h 260"/>
                            <a:gd name="T112" fmla="+- 0 5679 5251"/>
                            <a:gd name="T113" fmla="*/ T112 w 438"/>
                            <a:gd name="T114" fmla="+- 0 785 655"/>
                            <a:gd name="T115" fmla="*/ 785 h 260"/>
                            <a:gd name="T116" fmla="+- 0 5670 5251"/>
                            <a:gd name="T117" fmla="*/ T116 w 438"/>
                            <a:gd name="T118" fmla="+- 0 738 655"/>
                            <a:gd name="T119" fmla="*/ 738 h 260"/>
                            <a:gd name="T120" fmla="+- 0 5644 5251"/>
                            <a:gd name="T121" fmla="*/ T120 w 438"/>
                            <a:gd name="T122" fmla="+- 0 700 655"/>
                            <a:gd name="T123" fmla="*/ 700 h 260"/>
                            <a:gd name="T124" fmla="+- 0 5606 5251"/>
                            <a:gd name="T125" fmla="*/ T124 w 438"/>
                            <a:gd name="T126" fmla="+- 0 674 655"/>
                            <a:gd name="T127" fmla="*/ 674 h 260"/>
                            <a:gd name="T128" fmla="+- 0 5559 5251"/>
                            <a:gd name="T129" fmla="*/ T128 w 438"/>
                            <a:gd name="T130" fmla="+- 0 665 655"/>
                            <a:gd name="T131" fmla="*/ 665 h 260"/>
                            <a:gd name="T132" fmla="+- 0 5608 5251"/>
                            <a:gd name="T133" fmla="*/ T132 w 438"/>
                            <a:gd name="T134" fmla="+- 0 665 655"/>
                            <a:gd name="T135" fmla="*/ 665 h 260"/>
                            <a:gd name="T136" fmla="+- 0 5610 5251"/>
                            <a:gd name="T137" fmla="*/ T136 w 438"/>
                            <a:gd name="T138" fmla="+- 0 665 655"/>
                            <a:gd name="T139" fmla="*/ 665 h 260"/>
                            <a:gd name="T140" fmla="+- 0 5651 5251"/>
                            <a:gd name="T141" fmla="*/ T140 w 438"/>
                            <a:gd name="T142" fmla="+- 0 693 655"/>
                            <a:gd name="T143" fmla="*/ 693 h 260"/>
                            <a:gd name="T144" fmla="+- 0 5679 5251"/>
                            <a:gd name="T145" fmla="*/ T144 w 438"/>
                            <a:gd name="T146" fmla="+- 0 734 655"/>
                            <a:gd name="T147" fmla="*/ 734 h 260"/>
                            <a:gd name="T148" fmla="+- 0 5689 5251"/>
                            <a:gd name="T149" fmla="*/ T148 w 438"/>
                            <a:gd name="T150" fmla="+- 0 785 655"/>
                            <a:gd name="T151" fmla="*/ 785 h 260"/>
                            <a:gd name="T152" fmla="+- 0 5679 5251"/>
                            <a:gd name="T153" fmla="*/ T152 w 438"/>
                            <a:gd name="T154" fmla="+- 0 835 655"/>
                            <a:gd name="T155" fmla="*/ 835 h 260"/>
                            <a:gd name="T156" fmla="+- 0 5651 5251"/>
                            <a:gd name="T157" fmla="*/ T156 w 438"/>
                            <a:gd name="T158" fmla="+- 0 876 655"/>
                            <a:gd name="T159" fmla="*/ 876 h 260"/>
                            <a:gd name="T160" fmla="+- 0 5610 5251"/>
                            <a:gd name="T161" fmla="*/ T160 w 438"/>
                            <a:gd name="T162" fmla="+- 0 904 655"/>
                            <a:gd name="T163" fmla="*/ 904 h 260"/>
                            <a:gd name="T164" fmla="+- 0 5608 5251"/>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5AE4D4" id="Freihandform: Form 906" o:spid="_x0000_s1026" style="position:absolute;margin-left:262.55pt;margin-top:32.75pt;width:21.9pt;height:13pt;z-index:-2515701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025;82550,581025;50800,574040;24765,556260;6985,530225;0,498475;6985,466090;24765,440055;50800,422275;82550,415925;195580,415925;226695,422275;82550,422275;53340,427990;29210,444500;12700,468630;6350,498475;12700,527685;29210,551815;53340,568325;82550,574675;226695,574675;195580,581025;226695,574675;195580,574675;225425,568325;249555,551815;266065,527685;271780,498475;266065,468630;249555,444500;225425,427990;195580,422275;226695,422275;227965,422275;254000,440055;271780,466090;278130,498475;271780,530225;254000,556260;227965,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47328" behindDoc="1" locked="0" layoutInCell="1" allowOverlap="1" wp14:anchorId="743C467B" wp14:editId="4768DBB0">
                <wp:simplePos x="0" y="0"/>
                <wp:positionH relativeFrom="page">
                  <wp:posOffset>3792220</wp:posOffset>
                </wp:positionH>
                <wp:positionV relativeFrom="paragraph">
                  <wp:posOffset>415925</wp:posOffset>
                </wp:positionV>
                <wp:extent cx="278130" cy="165100"/>
                <wp:effectExtent l="1270" t="5080" r="6350" b="1270"/>
                <wp:wrapNone/>
                <wp:docPr id="905" name="Freihandform: Form 90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280 5973"/>
                            <a:gd name="T1" fmla="*/ T0 w 438"/>
                            <a:gd name="T2" fmla="+- 0 915 655"/>
                            <a:gd name="T3" fmla="*/ 915 h 260"/>
                            <a:gd name="T4" fmla="+- 0 6103 5973"/>
                            <a:gd name="T5" fmla="*/ T4 w 438"/>
                            <a:gd name="T6" fmla="+- 0 915 655"/>
                            <a:gd name="T7" fmla="*/ 915 h 260"/>
                            <a:gd name="T8" fmla="+- 0 6052 5973"/>
                            <a:gd name="T9" fmla="*/ T8 w 438"/>
                            <a:gd name="T10" fmla="+- 0 904 655"/>
                            <a:gd name="T11" fmla="*/ 904 h 260"/>
                            <a:gd name="T12" fmla="+- 0 6011 5973"/>
                            <a:gd name="T13" fmla="*/ T12 w 438"/>
                            <a:gd name="T14" fmla="+- 0 876 655"/>
                            <a:gd name="T15" fmla="*/ 876 h 260"/>
                            <a:gd name="T16" fmla="+- 0 5983 5973"/>
                            <a:gd name="T17" fmla="*/ T16 w 438"/>
                            <a:gd name="T18" fmla="+- 0 835 655"/>
                            <a:gd name="T19" fmla="*/ 835 h 260"/>
                            <a:gd name="T20" fmla="+- 0 5973 5973"/>
                            <a:gd name="T21" fmla="*/ T20 w 438"/>
                            <a:gd name="T22" fmla="+- 0 785 655"/>
                            <a:gd name="T23" fmla="*/ 785 h 260"/>
                            <a:gd name="T24" fmla="+- 0 5983 5973"/>
                            <a:gd name="T25" fmla="*/ T24 w 438"/>
                            <a:gd name="T26" fmla="+- 0 734 655"/>
                            <a:gd name="T27" fmla="*/ 734 h 260"/>
                            <a:gd name="T28" fmla="+- 0 6011 5973"/>
                            <a:gd name="T29" fmla="*/ T28 w 438"/>
                            <a:gd name="T30" fmla="+- 0 693 655"/>
                            <a:gd name="T31" fmla="*/ 693 h 260"/>
                            <a:gd name="T32" fmla="+- 0 6052 5973"/>
                            <a:gd name="T33" fmla="*/ T32 w 438"/>
                            <a:gd name="T34" fmla="+- 0 665 655"/>
                            <a:gd name="T35" fmla="*/ 665 h 260"/>
                            <a:gd name="T36" fmla="+- 0 6103 5973"/>
                            <a:gd name="T37" fmla="*/ T36 w 438"/>
                            <a:gd name="T38" fmla="+- 0 655 655"/>
                            <a:gd name="T39" fmla="*/ 655 h 260"/>
                            <a:gd name="T40" fmla="+- 0 6280 5973"/>
                            <a:gd name="T41" fmla="*/ T40 w 438"/>
                            <a:gd name="T42" fmla="+- 0 655 655"/>
                            <a:gd name="T43" fmla="*/ 655 h 260"/>
                            <a:gd name="T44" fmla="+- 0 6329 5973"/>
                            <a:gd name="T45" fmla="*/ T44 w 438"/>
                            <a:gd name="T46" fmla="+- 0 665 655"/>
                            <a:gd name="T47" fmla="*/ 665 h 260"/>
                            <a:gd name="T48" fmla="+- 0 6103 5973"/>
                            <a:gd name="T49" fmla="*/ T48 w 438"/>
                            <a:gd name="T50" fmla="+- 0 665 655"/>
                            <a:gd name="T51" fmla="*/ 665 h 260"/>
                            <a:gd name="T52" fmla="+- 0 6056 5973"/>
                            <a:gd name="T53" fmla="*/ T52 w 438"/>
                            <a:gd name="T54" fmla="+- 0 674 655"/>
                            <a:gd name="T55" fmla="*/ 674 h 260"/>
                            <a:gd name="T56" fmla="+- 0 6018 5973"/>
                            <a:gd name="T57" fmla="*/ T56 w 438"/>
                            <a:gd name="T58" fmla="+- 0 700 655"/>
                            <a:gd name="T59" fmla="*/ 700 h 260"/>
                            <a:gd name="T60" fmla="+- 0 5992 5973"/>
                            <a:gd name="T61" fmla="*/ T60 w 438"/>
                            <a:gd name="T62" fmla="+- 0 738 655"/>
                            <a:gd name="T63" fmla="*/ 738 h 260"/>
                            <a:gd name="T64" fmla="+- 0 5983 5973"/>
                            <a:gd name="T65" fmla="*/ T64 w 438"/>
                            <a:gd name="T66" fmla="+- 0 785 655"/>
                            <a:gd name="T67" fmla="*/ 785 h 260"/>
                            <a:gd name="T68" fmla="+- 0 5992 5973"/>
                            <a:gd name="T69" fmla="*/ T68 w 438"/>
                            <a:gd name="T70" fmla="+- 0 831 655"/>
                            <a:gd name="T71" fmla="*/ 831 h 260"/>
                            <a:gd name="T72" fmla="+- 0 6018 5973"/>
                            <a:gd name="T73" fmla="*/ T72 w 438"/>
                            <a:gd name="T74" fmla="+- 0 869 655"/>
                            <a:gd name="T75" fmla="*/ 869 h 260"/>
                            <a:gd name="T76" fmla="+- 0 6056 5973"/>
                            <a:gd name="T77" fmla="*/ T76 w 438"/>
                            <a:gd name="T78" fmla="+- 0 895 655"/>
                            <a:gd name="T79" fmla="*/ 895 h 260"/>
                            <a:gd name="T80" fmla="+- 0 6103 5973"/>
                            <a:gd name="T81" fmla="*/ T80 w 438"/>
                            <a:gd name="T82" fmla="+- 0 905 655"/>
                            <a:gd name="T83" fmla="*/ 905 h 260"/>
                            <a:gd name="T84" fmla="+- 0 6329 5973"/>
                            <a:gd name="T85" fmla="*/ T84 w 438"/>
                            <a:gd name="T86" fmla="+- 0 905 655"/>
                            <a:gd name="T87" fmla="*/ 905 h 260"/>
                            <a:gd name="T88" fmla="+- 0 6280 5973"/>
                            <a:gd name="T89" fmla="*/ T88 w 438"/>
                            <a:gd name="T90" fmla="+- 0 915 655"/>
                            <a:gd name="T91" fmla="*/ 915 h 260"/>
                            <a:gd name="T92" fmla="+- 0 6329 5973"/>
                            <a:gd name="T93" fmla="*/ T92 w 438"/>
                            <a:gd name="T94" fmla="+- 0 905 655"/>
                            <a:gd name="T95" fmla="*/ 905 h 260"/>
                            <a:gd name="T96" fmla="+- 0 6280 5973"/>
                            <a:gd name="T97" fmla="*/ T96 w 438"/>
                            <a:gd name="T98" fmla="+- 0 905 655"/>
                            <a:gd name="T99" fmla="*/ 905 h 260"/>
                            <a:gd name="T100" fmla="+- 0 6327 5973"/>
                            <a:gd name="T101" fmla="*/ T100 w 438"/>
                            <a:gd name="T102" fmla="+- 0 895 655"/>
                            <a:gd name="T103" fmla="*/ 895 h 260"/>
                            <a:gd name="T104" fmla="+- 0 6365 5973"/>
                            <a:gd name="T105" fmla="*/ T104 w 438"/>
                            <a:gd name="T106" fmla="+- 0 869 655"/>
                            <a:gd name="T107" fmla="*/ 869 h 260"/>
                            <a:gd name="T108" fmla="+- 0 6391 5973"/>
                            <a:gd name="T109" fmla="*/ T108 w 438"/>
                            <a:gd name="T110" fmla="+- 0 831 655"/>
                            <a:gd name="T111" fmla="*/ 831 h 260"/>
                            <a:gd name="T112" fmla="+- 0 6400 5973"/>
                            <a:gd name="T113" fmla="*/ T112 w 438"/>
                            <a:gd name="T114" fmla="+- 0 785 655"/>
                            <a:gd name="T115" fmla="*/ 785 h 260"/>
                            <a:gd name="T116" fmla="+- 0 6391 5973"/>
                            <a:gd name="T117" fmla="*/ T116 w 438"/>
                            <a:gd name="T118" fmla="+- 0 738 655"/>
                            <a:gd name="T119" fmla="*/ 738 h 260"/>
                            <a:gd name="T120" fmla="+- 0 6365 5973"/>
                            <a:gd name="T121" fmla="*/ T120 w 438"/>
                            <a:gd name="T122" fmla="+- 0 700 655"/>
                            <a:gd name="T123" fmla="*/ 700 h 260"/>
                            <a:gd name="T124" fmla="+- 0 6327 5973"/>
                            <a:gd name="T125" fmla="*/ T124 w 438"/>
                            <a:gd name="T126" fmla="+- 0 674 655"/>
                            <a:gd name="T127" fmla="*/ 674 h 260"/>
                            <a:gd name="T128" fmla="+- 0 6280 5973"/>
                            <a:gd name="T129" fmla="*/ T128 w 438"/>
                            <a:gd name="T130" fmla="+- 0 665 655"/>
                            <a:gd name="T131" fmla="*/ 665 h 260"/>
                            <a:gd name="T132" fmla="+- 0 6329 5973"/>
                            <a:gd name="T133" fmla="*/ T132 w 438"/>
                            <a:gd name="T134" fmla="+- 0 665 655"/>
                            <a:gd name="T135" fmla="*/ 665 h 260"/>
                            <a:gd name="T136" fmla="+- 0 6331 5973"/>
                            <a:gd name="T137" fmla="*/ T136 w 438"/>
                            <a:gd name="T138" fmla="+- 0 665 655"/>
                            <a:gd name="T139" fmla="*/ 665 h 260"/>
                            <a:gd name="T140" fmla="+- 0 6372 5973"/>
                            <a:gd name="T141" fmla="*/ T140 w 438"/>
                            <a:gd name="T142" fmla="+- 0 693 655"/>
                            <a:gd name="T143" fmla="*/ 693 h 260"/>
                            <a:gd name="T144" fmla="+- 0 6400 5973"/>
                            <a:gd name="T145" fmla="*/ T144 w 438"/>
                            <a:gd name="T146" fmla="+- 0 734 655"/>
                            <a:gd name="T147" fmla="*/ 734 h 260"/>
                            <a:gd name="T148" fmla="+- 0 6410 5973"/>
                            <a:gd name="T149" fmla="*/ T148 w 438"/>
                            <a:gd name="T150" fmla="+- 0 785 655"/>
                            <a:gd name="T151" fmla="*/ 785 h 260"/>
                            <a:gd name="T152" fmla="+- 0 6400 5973"/>
                            <a:gd name="T153" fmla="*/ T152 w 438"/>
                            <a:gd name="T154" fmla="+- 0 835 655"/>
                            <a:gd name="T155" fmla="*/ 835 h 260"/>
                            <a:gd name="T156" fmla="+- 0 6372 5973"/>
                            <a:gd name="T157" fmla="*/ T156 w 438"/>
                            <a:gd name="T158" fmla="+- 0 876 655"/>
                            <a:gd name="T159" fmla="*/ 876 h 260"/>
                            <a:gd name="T160" fmla="+- 0 6331 5973"/>
                            <a:gd name="T161" fmla="*/ T160 w 438"/>
                            <a:gd name="T162" fmla="+- 0 904 655"/>
                            <a:gd name="T163" fmla="*/ 904 h 260"/>
                            <a:gd name="T164" fmla="+- 0 6329 5973"/>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3B1FBF" id="Freihandform: Form 905" o:spid="_x0000_s1026" style="position:absolute;margin-left:298.6pt;margin-top:32.75pt;width:21.9pt;height:13pt;z-index:-251569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48352" behindDoc="1" locked="0" layoutInCell="1" allowOverlap="1" wp14:anchorId="1CC0C449" wp14:editId="2A36D3BA">
                <wp:simplePos x="0" y="0"/>
                <wp:positionH relativeFrom="page">
                  <wp:posOffset>4250690</wp:posOffset>
                </wp:positionH>
                <wp:positionV relativeFrom="paragraph">
                  <wp:posOffset>415925</wp:posOffset>
                </wp:positionV>
                <wp:extent cx="278130" cy="165100"/>
                <wp:effectExtent l="2540" t="5080" r="5080" b="1270"/>
                <wp:wrapNone/>
                <wp:docPr id="904" name="Freihandform: Form 9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001 6694"/>
                            <a:gd name="T1" fmla="*/ T0 w 438"/>
                            <a:gd name="T2" fmla="+- 0 915 655"/>
                            <a:gd name="T3" fmla="*/ 915 h 260"/>
                            <a:gd name="T4" fmla="+- 0 6824 6694"/>
                            <a:gd name="T5" fmla="*/ T4 w 438"/>
                            <a:gd name="T6" fmla="+- 0 915 655"/>
                            <a:gd name="T7" fmla="*/ 915 h 260"/>
                            <a:gd name="T8" fmla="+- 0 6773 6694"/>
                            <a:gd name="T9" fmla="*/ T8 w 438"/>
                            <a:gd name="T10" fmla="+- 0 904 655"/>
                            <a:gd name="T11" fmla="*/ 904 h 260"/>
                            <a:gd name="T12" fmla="+- 0 6732 6694"/>
                            <a:gd name="T13" fmla="*/ T12 w 438"/>
                            <a:gd name="T14" fmla="+- 0 876 655"/>
                            <a:gd name="T15" fmla="*/ 876 h 260"/>
                            <a:gd name="T16" fmla="+- 0 6704 6694"/>
                            <a:gd name="T17" fmla="*/ T16 w 438"/>
                            <a:gd name="T18" fmla="+- 0 835 655"/>
                            <a:gd name="T19" fmla="*/ 835 h 260"/>
                            <a:gd name="T20" fmla="+- 0 6694 6694"/>
                            <a:gd name="T21" fmla="*/ T20 w 438"/>
                            <a:gd name="T22" fmla="+- 0 785 655"/>
                            <a:gd name="T23" fmla="*/ 785 h 260"/>
                            <a:gd name="T24" fmla="+- 0 6704 6694"/>
                            <a:gd name="T25" fmla="*/ T24 w 438"/>
                            <a:gd name="T26" fmla="+- 0 734 655"/>
                            <a:gd name="T27" fmla="*/ 734 h 260"/>
                            <a:gd name="T28" fmla="+- 0 6732 6694"/>
                            <a:gd name="T29" fmla="*/ T28 w 438"/>
                            <a:gd name="T30" fmla="+- 0 693 655"/>
                            <a:gd name="T31" fmla="*/ 693 h 260"/>
                            <a:gd name="T32" fmla="+- 0 6773 6694"/>
                            <a:gd name="T33" fmla="*/ T32 w 438"/>
                            <a:gd name="T34" fmla="+- 0 665 655"/>
                            <a:gd name="T35" fmla="*/ 665 h 260"/>
                            <a:gd name="T36" fmla="+- 0 6824 6694"/>
                            <a:gd name="T37" fmla="*/ T36 w 438"/>
                            <a:gd name="T38" fmla="+- 0 655 655"/>
                            <a:gd name="T39" fmla="*/ 655 h 260"/>
                            <a:gd name="T40" fmla="+- 0 7001 6694"/>
                            <a:gd name="T41" fmla="*/ T40 w 438"/>
                            <a:gd name="T42" fmla="+- 0 655 655"/>
                            <a:gd name="T43" fmla="*/ 655 h 260"/>
                            <a:gd name="T44" fmla="+- 0 7050 6694"/>
                            <a:gd name="T45" fmla="*/ T44 w 438"/>
                            <a:gd name="T46" fmla="+- 0 665 655"/>
                            <a:gd name="T47" fmla="*/ 665 h 260"/>
                            <a:gd name="T48" fmla="+- 0 6824 6694"/>
                            <a:gd name="T49" fmla="*/ T48 w 438"/>
                            <a:gd name="T50" fmla="+- 0 665 655"/>
                            <a:gd name="T51" fmla="*/ 665 h 260"/>
                            <a:gd name="T52" fmla="+- 0 6777 6694"/>
                            <a:gd name="T53" fmla="*/ T52 w 438"/>
                            <a:gd name="T54" fmla="+- 0 674 655"/>
                            <a:gd name="T55" fmla="*/ 674 h 260"/>
                            <a:gd name="T56" fmla="+- 0 6739 6694"/>
                            <a:gd name="T57" fmla="*/ T56 w 438"/>
                            <a:gd name="T58" fmla="+- 0 700 655"/>
                            <a:gd name="T59" fmla="*/ 700 h 260"/>
                            <a:gd name="T60" fmla="+- 0 6713 6694"/>
                            <a:gd name="T61" fmla="*/ T60 w 438"/>
                            <a:gd name="T62" fmla="+- 0 738 655"/>
                            <a:gd name="T63" fmla="*/ 738 h 260"/>
                            <a:gd name="T64" fmla="+- 0 6704 6694"/>
                            <a:gd name="T65" fmla="*/ T64 w 438"/>
                            <a:gd name="T66" fmla="+- 0 785 655"/>
                            <a:gd name="T67" fmla="*/ 785 h 260"/>
                            <a:gd name="T68" fmla="+- 0 6713 6694"/>
                            <a:gd name="T69" fmla="*/ T68 w 438"/>
                            <a:gd name="T70" fmla="+- 0 831 655"/>
                            <a:gd name="T71" fmla="*/ 831 h 260"/>
                            <a:gd name="T72" fmla="+- 0 6739 6694"/>
                            <a:gd name="T73" fmla="*/ T72 w 438"/>
                            <a:gd name="T74" fmla="+- 0 869 655"/>
                            <a:gd name="T75" fmla="*/ 869 h 260"/>
                            <a:gd name="T76" fmla="+- 0 6777 6694"/>
                            <a:gd name="T77" fmla="*/ T76 w 438"/>
                            <a:gd name="T78" fmla="+- 0 895 655"/>
                            <a:gd name="T79" fmla="*/ 895 h 260"/>
                            <a:gd name="T80" fmla="+- 0 6824 6694"/>
                            <a:gd name="T81" fmla="*/ T80 w 438"/>
                            <a:gd name="T82" fmla="+- 0 905 655"/>
                            <a:gd name="T83" fmla="*/ 905 h 260"/>
                            <a:gd name="T84" fmla="+- 0 7050 6694"/>
                            <a:gd name="T85" fmla="*/ T84 w 438"/>
                            <a:gd name="T86" fmla="+- 0 905 655"/>
                            <a:gd name="T87" fmla="*/ 905 h 260"/>
                            <a:gd name="T88" fmla="+- 0 7001 6694"/>
                            <a:gd name="T89" fmla="*/ T88 w 438"/>
                            <a:gd name="T90" fmla="+- 0 915 655"/>
                            <a:gd name="T91" fmla="*/ 915 h 260"/>
                            <a:gd name="T92" fmla="+- 0 7050 6694"/>
                            <a:gd name="T93" fmla="*/ T92 w 438"/>
                            <a:gd name="T94" fmla="+- 0 905 655"/>
                            <a:gd name="T95" fmla="*/ 905 h 260"/>
                            <a:gd name="T96" fmla="+- 0 7001 6694"/>
                            <a:gd name="T97" fmla="*/ T96 w 438"/>
                            <a:gd name="T98" fmla="+- 0 905 655"/>
                            <a:gd name="T99" fmla="*/ 905 h 260"/>
                            <a:gd name="T100" fmla="+- 0 7048 6694"/>
                            <a:gd name="T101" fmla="*/ T100 w 438"/>
                            <a:gd name="T102" fmla="+- 0 895 655"/>
                            <a:gd name="T103" fmla="*/ 895 h 260"/>
                            <a:gd name="T104" fmla="+- 0 7086 6694"/>
                            <a:gd name="T105" fmla="*/ T104 w 438"/>
                            <a:gd name="T106" fmla="+- 0 869 655"/>
                            <a:gd name="T107" fmla="*/ 869 h 260"/>
                            <a:gd name="T108" fmla="+- 0 7112 6694"/>
                            <a:gd name="T109" fmla="*/ T108 w 438"/>
                            <a:gd name="T110" fmla="+- 0 831 655"/>
                            <a:gd name="T111" fmla="*/ 831 h 260"/>
                            <a:gd name="T112" fmla="+- 0 7121 6694"/>
                            <a:gd name="T113" fmla="*/ T112 w 438"/>
                            <a:gd name="T114" fmla="+- 0 785 655"/>
                            <a:gd name="T115" fmla="*/ 785 h 260"/>
                            <a:gd name="T116" fmla="+- 0 7112 6694"/>
                            <a:gd name="T117" fmla="*/ T116 w 438"/>
                            <a:gd name="T118" fmla="+- 0 738 655"/>
                            <a:gd name="T119" fmla="*/ 738 h 260"/>
                            <a:gd name="T120" fmla="+- 0 7086 6694"/>
                            <a:gd name="T121" fmla="*/ T120 w 438"/>
                            <a:gd name="T122" fmla="+- 0 700 655"/>
                            <a:gd name="T123" fmla="*/ 700 h 260"/>
                            <a:gd name="T124" fmla="+- 0 7048 6694"/>
                            <a:gd name="T125" fmla="*/ T124 w 438"/>
                            <a:gd name="T126" fmla="+- 0 674 655"/>
                            <a:gd name="T127" fmla="*/ 674 h 260"/>
                            <a:gd name="T128" fmla="+- 0 7001 6694"/>
                            <a:gd name="T129" fmla="*/ T128 w 438"/>
                            <a:gd name="T130" fmla="+- 0 665 655"/>
                            <a:gd name="T131" fmla="*/ 665 h 260"/>
                            <a:gd name="T132" fmla="+- 0 7050 6694"/>
                            <a:gd name="T133" fmla="*/ T132 w 438"/>
                            <a:gd name="T134" fmla="+- 0 665 655"/>
                            <a:gd name="T135" fmla="*/ 665 h 260"/>
                            <a:gd name="T136" fmla="+- 0 7052 6694"/>
                            <a:gd name="T137" fmla="*/ T136 w 438"/>
                            <a:gd name="T138" fmla="+- 0 665 655"/>
                            <a:gd name="T139" fmla="*/ 665 h 260"/>
                            <a:gd name="T140" fmla="+- 0 7093 6694"/>
                            <a:gd name="T141" fmla="*/ T140 w 438"/>
                            <a:gd name="T142" fmla="+- 0 693 655"/>
                            <a:gd name="T143" fmla="*/ 693 h 260"/>
                            <a:gd name="T144" fmla="+- 0 7121 6694"/>
                            <a:gd name="T145" fmla="*/ T144 w 438"/>
                            <a:gd name="T146" fmla="+- 0 734 655"/>
                            <a:gd name="T147" fmla="*/ 734 h 260"/>
                            <a:gd name="T148" fmla="+- 0 7131 6694"/>
                            <a:gd name="T149" fmla="*/ T148 w 438"/>
                            <a:gd name="T150" fmla="+- 0 785 655"/>
                            <a:gd name="T151" fmla="*/ 785 h 260"/>
                            <a:gd name="T152" fmla="+- 0 7121 6694"/>
                            <a:gd name="T153" fmla="*/ T152 w 438"/>
                            <a:gd name="T154" fmla="+- 0 835 655"/>
                            <a:gd name="T155" fmla="*/ 835 h 260"/>
                            <a:gd name="T156" fmla="+- 0 7093 6694"/>
                            <a:gd name="T157" fmla="*/ T156 w 438"/>
                            <a:gd name="T158" fmla="+- 0 876 655"/>
                            <a:gd name="T159" fmla="*/ 876 h 260"/>
                            <a:gd name="T160" fmla="+- 0 7052 6694"/>
                            <a:gd name="T161" fmla="*/ T160 w 438"/>
                            <a:gd name="T162" fmla="+- 0 904 655"/>
                            <a:gd name="T163" fmla="*/ 904 h 260"/>
                            <a:gd name="T164" fmla="+- 0 7050 6694"/>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804CCE" id="Freihandform: Form 904" o:spid="_x0000_s1026" style="position:absolute;margin-left:334.7pt;margin-top:32.75pt;width:21.9pt;height:13pt;z-index:-2515681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6EBB265E" w14:textId="77777777" w:rsidR="001F36E8" w:rsidRPr="001F36E8" w:rsidRDefault="001F36E8" w:rsidP="001F36E8">
      <w:pPr>
        <w:widowControl w:val="0"/>
        <w:autoSpaceDE w:val="0"/>
        <w:autoSpaceDN w:val="0"/>
        <w:spacing w:before="5"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54496" behindDoc="1" locked="0" layoutInCell="1" allowOverlap="1" wp14:anchorId="14654AAF" wp14:editId="0CEED353">
                <wp:simplePos x="0" y="0"/>
                <wp:positionH relativeFrom="page">
                  <wp:posOffset>1173480</wp:posOffset>
                </wp:positionH>
                <wp:positionV relativeFrom="paragraph">
                  <wp:posOffset>119380</wp:posOffset>
                </wp:positionV>
                <wp:extent cx="4418330" cy="6350"/>
                <wp:effectExtent l="1905" t="0" r="0" b="0"/>
                <wp:wrapTopAndBottom/>
                <wp:docPr id="903" name="Freihandform: Form 9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18330" cy="6350"/>
                        </a:xfrm>
                        <a:custGeom>
                          <a:avLst/>
                          <a:gdLst>
                            <a:gd name="T0" fmla="+- 0 3668 1848"/>
                            <a:gd name="T1" fmla="*/ T0 w 6958"/>
                            <a:gd name="T2" fmla="+- 0 188 188"/>
                            <a:gd name="T3" fmla="*/ 188 h 10"/>
                            <a:gd name="T4" fmla="+- 0 1848 1848"/>
                            <a:gd name="T5" fmla="*/ T4 w 6958"/>
                            <a:gd name="T6" fmla="+- 0 188 188"/>
                            <a:gd name="T7" fmla="*/ 188 h 10"/>
                            <a:gd name="T8" fmla="+- 0 1848 1848"/>
                            <a:gd name="T9" fmla="*/ T8 w 6958"/>
                            <a:gd name="T10" fmla="+- 0 198 188"/>
                            <a:gd name="T11" fmla="*/ 198 h 10"/>
                            <a:gd name="T12" fmla="+- 0 3668 1848"/>
                            <a:gd name="T13" fmla="*/ T12 w 6958"/>
                            <a:gd name="T14" fmla="+- 0 198 188"/>
                            <a:gd name="T15" fmla="*/ 198 h 10"/>
                            <a:gd name="T16" fmla="+- 0 3668 1848"/>
                            <a:gd name="T17" fmla="*/ T16 w 6958"/>
                            <a:gd name="T18" fmla="+- 0 188 188"/>
                            <a:gd name="T19" fmla="*/ 188 h 10"/>
                            <a:gd name="T20" fmla="+- 0 8806 1848"/>
                            <a:gd name="T21" fmla="*/ T20 w 6958"/>
                            <a:gd name="T22" fmla="+- 0 188 188"/>
                            <a:gd name="T23" fmla="*/ 188 h 10"/>
                            <a:gd name="T24" fmla="+- 0 7273 1848"/>
                            <a:gd name="T25" fmla="*/ T24 w 6958"/>
                            <a:gd name="T26" fmla="+- 0 188 188"/>
                            <a:gd name="T27" fmla="*/ 188 h 10"/>
                            <a:gd name="T28" fmla="+- 0 6552 1848"/>
                            <a:gd name="T29" fmla="*/ T28 w 6958"/>
                            <a:gd name="T30" fmla="+- 0 188 188"/>
                            <a:gd name="T31" fmla="*/ 188 h 10"/>
                            <a:gd name="T32" fmla="+- 0 6552 1848"/>
                            <a:gd name="T33" fmla="*/ T32 w 6958"/>
                            <a:gd name="T34" fmla="+- 0 188 188"/>
                            <a:gd name="T35" fmla="*/ 188 h 10"/>
                            <a:gd name="T36" fmla="+- 0 5831 1848"/>
                            <a:gd name="T37" fmla="*/ T36 w 6958"/>
                            <a:gd name="T38" fmla="+- 0 188 188"/>
                            <a:gd name="T39" fmla="*/ 188 h 10"/>
                            <a:gd name="T40" fmla="+- 0 5110 1848"/>
                            <a:gd name="T41" fmla="*/ T40 w 6958"/>
                            <a:gd name="T42" fmla="+- 0 188 188"/>
                            <a:gd name="T43" fmla="*/ 188 h 10"/>
                            <a:gd name="T44" fmla="+- 0 4389 1848"/>
                            <a:gd name="T45" fmla="*/ T44 w 6958"/>
                            <a:gd name="T46" fmla="+- 0 188 188"/>
                            <a:gd name="T47" fmla="*/ 188 h 10"/>
                            <a:gd name="T48" fmla="+- 0 3668 1848"/>
                            <a:gd name="T49" fmla="*/ T48 w 6958"/>
                            <a:gd name="T50" fmla="+- 0 188 188"/>
                            <a:gd name="T51" fmla="*/ 188 h 10"/>
                            <a:gd name="T52" fmla="+- 0 3668 1848"/>
                            <a:gd name="T53" fmla="*/ T52 w 6958"/>
                            <a:gd name="T54" fmla="+- 0 198 188"/>
                            <a:gd name="T55" fmla="*/ 198 h 10"/>
                            <a:gd name="T56" fmla="+- 0 4389 1848"/>
                            <a:gd name="T57" fmla="*/ T56 w 6958"/>
                            <a:gd name="T58" fmla="+- 0 198 188"/>
                            <a:gd name="T59" fmla="*/ 198 h 10"/>
                            <a:gd name="T60" fmla="+- 0 5110 1848"/>
                            <a:gd name="T61" fmla="*/ T60 w 6958"/>
                            <a:gd name="T62" fmla="+- 0 198 188"/>
                            <a:gd name="T63" fmla="*/ 198 h 10"/>
                            <a:gd name="T64" fmla="+- 0 5831 1848"/>
                            <a:gd name="T65" fmla="*/ T64 w 6958"/>
                            <a:gd name="T66" fmla="+- 0 198 188"/>
                            <a:gd name="T67" fmla="*/ 198 h 10"/>
                            <a:gd name="T68" fmla="+- 0 6552 1848"/>
                            <a:gd name="T69" fmla="*/ T68 w 6958"/>
                            <a:gd name="T70" fmla="+- 0 198 188"/>
                            <a:gd name="T71" fmla="*/ 198 h 10"/>
                            <a:gd name="T72" fmla="+- 0 6552 1848"/>
                            <a:gd name="T73" fmla="*/ T72 w 6958"/>
                            <a:gd name="T74" fmla="+- 0 198 188"/>
                            <a:gd name="T75" fmla="*/ 198 h 10"/>
                            <a:gd name="T76" fmla="+- 0 7273 1848"/>
                            <a:gd name="T77" fmla="*/ T76 w 6958"/>
                            <a:gd name="T78" fmla="+- 0 198 188"/>
                            <a:gd name="T79" fmla="*/ 198 h 10"/>
                            <a:gd name="T80" fmla="+- 0 8806 1848"/>
                            <a:gd name="T81" fmla="*/ T80 w 6958"/>
                            <a:gd name="T82" fmla="+- 0 198 188"/>
                            <a:gd name="T83" fmla="*/ 198 h 10"/>
                            <a:gd name="T84" fmla="+- 0 8806 1848"/>
                            <a:gd name="T85" fmla="*/ T84 w 6958"/>
                            <a:gd name="T86" fmla="+- 0 188 188"/>
                            <a:gd name="T87" fmla="*/ 188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6BC56E" id="Freihandform: Form 903" o:spid="_x0000_s1026" style="position:absolute;margin-left:92.4pt;margin-top:9.4pt;width:347.9pt;height:.5pt;z-index:-25156198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" path="m1820,l,,,10r1820,l1820,xm6958,l5425,,4704,,3983,,3262,,2541,,1820,r,10l2541,10r721,l3983,10r721,l5425,10r1533,l6958,xe" fillcolor="#bcc1c6" stroked="f">
                <v:path arrowok="t" o:connecttype="custom" o:connectlocs="1155700,119380;0,119380;0,125730;1155700,125730;1155700,119380;4418330,119380;3444875,119380;2987040,119380;2987040,119380;2529205,119380;2071370,119380;1613535,119380;1155700,119380;1155700,125730;1613535,125730;2071370,125730;2529205,125730;2987040,125730;2987040,125730;3444875,125730;4418330,125730;4418330,119380" o:connectangles="0,0,0,0,0,0,0,0,0,0,0,0,0,0,0,0,0,0,0,0,0,0"/>
                <w10:wrap type="topAndBottom" anchorx="page"/>
              </v:shape>
            </w:pict>
          </mc:Fallback>
        </mc:AlternateContent>
      </w:r>
    </w:p>
    <w:p w14:paraId="1CBBD272" w14:textId="77777777" w:rsidR="001F36E8" w:rsidRPr="001F36E8" w:rsidRDefault="001F36E8" w:rsidP="001F36E8">
      <w:pPr>
        <w:widowControl w:val="0"/>
        <w:tabs>
          <w:tab w:val="left" w:pos="6107"/>
        </w:tabs>
        <w:autoSpaceDE w:val="0"/>
        <w:autoSpaceDN w:val="0"/>
        <w:spacing w:before="86" w:after="113" w:line="240" w:lineRule="auto"/>
        <w:ind w:left="683"/>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6C852146" w14:textId="77777777" w:rsidR="001F36E8" w:rsidRPr="001F36E8" w:rsidRDefault="001F36E8" w:rsidP="001F36E8">
      <w:pPr>
        <w:widowControl w:val="0"/>
        <w:autoSpaceDE w:val="0"/>
        <w:autoSpaceDN w:val="0"/>
        <w:spacing w:after="0" w:line="20" w:lineRule="exact"/>
        <w:ind w:left="607"/>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412DD006" wp14:editId="15924ADA">
                <wp:extent cx="4418330" cy="6350"/>
                <wp:effectExtent l="0" t="0" r="1270" b="3175"/>
                <wp:docPr id="901" name="Gruppieren 9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902" name="AutoShape 843"/>
                        <wps:cNvSpPr>
                          <a:spLocks/>
                        </wps:cNvSpPr>
                        <wps:spPr bwMode="auto">
                          <a:xfrm>
                            <a:off x="0" y="0"/>
                            <a:ext cx="6958" cy="10"/>
                          </a:xfrm>
                          <a:custGeom>
                            <a:avLst/>
                            <a:gdLst>
                              <a:gd name="T0" fmla="*/ 1820 w 6958"/>
                              <a:gd name="T1" fmla="*/ 0 h 10"/>
                              <a:gd name="T2" fmla="*/ 0 w 6958"/>
                              <a:gd name="T3" fmla="*/ 0 h 10"/>
                              <a:gd name="T4" fmla="*/ 0 w 6958"/>
                              <a:gd name="T5" fmla="*/ 10 h 10"/>
                              <a:gd name="T6" fmla="*/ 1820 w 6958"/>
                              <a:gd name="T7" fmla="*/ 10 h 10"/>
                              <a:gd name="T8" fmla="*/ 1820 w 6958"/>
                              <a:gd name="T9" fmla="*/ 0 h 10"/>
                              <a:gd name="T10" fmla="*/ 6958 w 6958"/>
                              <a:gd name="T11" fmla="*/ 0 h 10"/>
                              <a:gd name="T12" fmla="*/ 5425 w 6958"/>
                              <a:gd name="T13" fmla="*/ 0 h 10"/>
                              <a:gd name="T14" fmla="*/ 4704 w 6958"/>
                              <a:gd name="T15" fmla="*/ 0 h 10"/>
                              <a:gd name="T16" fmla="*/ 4704 w 6958"/>
                              <a:gd name="T17" fmla="*/ 0 h 10"/>
                              <a:gd name="T18" fmla="*/ 3983 w 6958"/>
                              <a:gd name="T19" fmla="*/ 0 h 10"/>
                              <a:gd name="T20" fmla="*/ 3262 w 6958"/>
                              <a:gd name="T21" fmla="*/ 0 h 10"/>
                              <a:gd name="T22" fmla="*/ 2541 w 6958"/>
                              <a:gd name="T23" fmla="*/ 0 h 10"/>
                              <a:gd name="T24" fmla="*/ 1820 w 6958"/>
                              <a:gd name="T25" fmla="*/ 0 h 10"/>
                              <a:gd name="T26" fmla="*/ 1820 w 6958"/>
                              <a:gd name="T27" fmla="*/ 10 h 10"/>
                              <a:gd name="T28" fmla="*/ 2541 w 6958"/>
                              <a:gd name="T29" fmla="*/ 10 h 10"/>
                              <a:gd name="T30" fmla="*/ 3262 w 6958"/>
                              <a:gd name="T31" fmla="*/ 10 h 10"/>
                              <a:gd name="T32" fmla="*/ 3983 w 6958"/>
                              <a:gd name="T33" fmla="*/ 10 h 10"/>
                              <a:gd name="T34" fmla="*/ 4704 w 6958"/>
                              <a:gd name="T35" fmla="*/ 10 h 10"/>
                              <a:gd name="T36" fmla="*/ 4704 w 6958"/>
                              <a:gd name="T37" fmla="*/ 10 h 10"/>
                              <a:gd name="T38" fmla="*/ 5425 w 6958"/>
                              <a:gd name="T39" fmla="*/ 10 h 10"/>
                              <a:gd name="T40" fmla="*/ 6958 w 6958"/>
                              <a:gd name="T41" fmla="*/ 10 h 10"/>
                              <a:gd name="T42" fmla="*/ 6958 w 6958"/>
                              <a:gd name="T43" fmla="*/ 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512D0148" id="Gruppieren 901"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">
                <v:shape id="AutoShape 843" o:spid="_x0000_s1027" style="position:absolute;width:6958;height:10;visibility:visible;mso-wrap-style:square;v-text-anchor:top" coordsize="6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" path="m1820,l,,,10r1820,l1820,xm6958,l5425,,4704,,3983,,3262,,2541,,1820,r,10l2541,10r721,l3983,10r721,l5425,10r1533,l6958,xe" fillcolor="#bcc1c6" stroked="f">
                  <v:path arrowok="t" o:connecttype="custom" o:connectlocs="1820,0;0,0;0,10;1820,10;1820,0;6958,0;5425,0;4704,0;4704,0;3983,0;3262,0;2541,0;1820,0;1820,10;2541,10;3262,10;3983,10;4704,10;4704,10;5425,10;6958,10;6958,0" o:connectangles="0,0,0,0,0,0,0,0,0,0,0,0,0,0,0,0,0,0,0,0,0,0"/>
                </v:shape>
                <w10:anchorlock/>
              </v:group>
            </w:pict>
          </mc:Fallback>
        </mc:AlternateContent>
      </w:r>
    </w:p>
    <w:p w14:paraId="1BE941D3" w14:textId="77777777" w:rsidR="000B5BA0" w:rsidRPr="000B5BA0" w:rsidRDefault="000B5BA0" w:rsidP="000B5BA0">
      <w:pPr>
        <w:widowControl w:val="0"/>
        <w:tabs>
          <w:tab w:val="left" w:pos="607"/>
          <w:tab w:val="left" w:pos="608"/>
        </w:tabs>
        <w:autoSpaceDE w:val="0"/>
        <w:autoSpaceDN w:val="0"/>
        <w:spacing w:before="104" w:after="0" w:line="302" w:lineRule="auto"/>
        <w:ind w:left="608" w:right="393"/>
        <w:rPr>
          <w:rFonts w:ascii="Arial" w:eastAsia="Arial" w:hAnsi="Arial" w:cs="Arial"/>
          <w:sz w:val="24"/>
          <w:lang w:eastAsia="en-US"/>
        </w:rPr>
      </w:pPr>
    </w:p>
    <w:p w14:paraId="2DE5A63D" w14:textId="77777777" w:rsidR="000B5BA0" w:rsidRPr="000B5BA0" w:rsidRDefault="000B5BA0" w:rsidP="000B5BA0">
      <w:pPr>
        <w:widowControl w:val="0"/>
        <w:tabs>
          <w:tab w:val="left" w:pos="607"/>
          <w:tab w:val="left" w:pos="608"/>
        </w:tabs>
        <w:autoSpaceDE w:val="0"/>
        <w:autoSpaceDN w:val="0"/>
        <w:spacing w:before="104" w:after="0" w:line="302" w:lineRule="auto"/>
        <w:ind w:left="608" w:right="393"/>
        <w:rPr>
          <w:rFonts w:ascii="Arial" w:eastAsia="Arial" w:hAnsi="Arial" w:cs="Arial"/>
          <w:sz w:val="24"/>
          <w:lang w:eastAsia="en-US"/>
        </w:rPr>
      </w:pPr>
    </w:p>
    <w:p w14:paraId="4A5A6DAB" w14:textId="5E8EF8A4" w:rsidR="001F36E8" w:rsidRPr="001F36E8" w:rsidRDefault="001F36E8" w:rsidP="001F36E8">
      <w:pPr>
        <w:widowControl w:val="0"/>
        <w:numPr>
          <w:ilvl w:val="0"/>
          <w:numId w:val="6"/>
        </w:numPr>
        <w:tabs>
          <w:tab w:val="left" w:pos="607"/>
          <w:tab w:val="left" w:pos="608"/>
        </w:tabs>
        <w:autoSpaceDE w:val="0"/>
        <w:autoSpaceDN w:val="0"/>
        <w:spacing w:before="104" w:after="0" w:line="302" w:lineRule="auto"/>
        <w:ind w:right="393"/>
        <w:rPr>
          <w:rFonts w:ascii="Arial" w:eastAsia="Arial" w:hAnsi="Arial" w:cs="Arial"/>
          <w:sz w:val="24"/>
          <w:lang w:eastAsia="en-US"/>
        </w:rPr>
      </w:pPr>
      <w:r w:rsidRPr="001F36E8">
        <w:rPr>
          <w:rFonts w:ascii="Arial" w:eastAsia="Arial" w:hAnsi="Arial" w:cs="Arial"/>
          <w:color w:val="18181C"/>
          <w:w w:val="110"/>
          <w:sz w:val="24"/>
          <w:lang w:eastAsia="en-US"/>
        </w:rPr>
        <w:t>I</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think</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that</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I</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would</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need</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the</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support</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of</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a</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technical</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person</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to</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be</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able</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to</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18181C"/>
          <w:w w:val="110"/>
          <w:sz w:val="24"/>
          <w:lang w:eastAsia="en-US"/>
        </w:rPr>
        <w:t>use</w:t>
      </w:r>
      <w:r w:rsidRPr="001F36E8">
        <w:rPr>
          <w:rFonts w:ascii="Arial" w:eastAsia="Arial" w:hAnsi="Arial" w:cs="Arial"/>
          <w:color w:val="18181C"/>
          <w:spacing w:val="-34"/>
          <w:w w:val="110"/>
          <w:sz w:val="24"/>
          <w:lang w:eastAsia="en-US"/>
        </w:rPr>
        <w:t xml:space="preserve"> </w:t>
      </w:r>
      <w:r w:rsidRPr="001F36E8">
        <w:rPr>
          <w:rFonts w:ascii="Arial" w:eastAsia="Arial" w:hAnsi="Arial" w:cs="Arial"/>
          <w:color w:val="18181C"/>
          <w:w w:val="110"/>
          <w:sz w:val="24"/>
          <w:lang w:eastAsia="en-US"/>
        </w:rPr>
        <w:t>the monitoring tool</w:t>
      </w:r>
      <w:r w:rsidRPr="001F36E8">
        <w:rPr>
          <w:rFonts w:ascii="Arial" w:eastAsia="Arial" w:hAnsi="Arial" w:cs="Arial"/>
          <w:color w:val="18181C"/>
          <w:spacing w:val="-35"/>
          <w:w w:val="110"/>
          <w:sz w:val="24"/>
          <w:lang w:eastAsia="en-US"/>
        </w:rPr>
        <w:t xml:space="preserve"> </w:t>
      </w:r>
      <w:r w:rsidRPr="001F36E8">
        <w:rPr>
          <w:rFonts w:ascii="Arial" w:eastAsia="Arial" w:hAnsi="Arial" w:cs="Arial"/>
          <w:color w:val="D32D23"/>
          <w:w w:val="110"/>
          <w:sz w:val="24"/>
          <w:lang w:eastAsia="en-US"/>
        </w:rPr>
        <w:t>*</w:t>
      </w:r>
    </w:p>
    <w:p w14:paraId="0A2E210D" w14:textId="77777777" w:rsidR="001F36E8" w:rsidRPr="001F36E8" w:rsidRDefault="001F36E8" w:rsidP="001F36E8">
      <w:pPr>
        <w:widowControl w:val="0"/>
        <w:autoSpaceDE w:val="0"/>
        <w:autoSpaceDN w:val="0"/>
        <w:spacing w:before="9" w:after="0" w:line="240" w:lineRule="auto"/>
        <w:rPr>
          <w:rFonts w:ascii="Arial" w:eastAsia="Arial" w:hAnsi="Arial" w:cs="Arial"/>
          <w:sz w:val="12"/>
          <w:szCs w:val="24"/>
          <w:lang w:eastAsia="en-US"/>
        </w:rPr>
      </w:pPr>
    </w:p>
    <w:p w14:paraId="26B6A0BA" w14:textId="77777777" w:rsidR="001F36E8" w:rsidRPr="001F36E8" w:rsidRDefault="001F36E8" w:rsidP="001F36E8">
      <w:pPr>
        <w:widowControl w:val="0"/>
        <w:autoSpaceDE w:val="0"/>
        <w:autoSpaceDN w:val="0"/>
        <w:spacing w:before="75" w:after="0" w:line="240" w:lineRule="auto"/>
        <w:ind w:left="608"/>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4740D178" w14:textId="77777777" w:rsidR="001F36E8" w:rsidRPr="001F36E8" w:rsidRDefault="001F36E8" w:rsidP="001F36E8">
      <w:pPr>
        <w:widowControl w:val="0"/>
        <w:autoSpaceDE w:val="0"/>
        <w:autoSpaceDN w:val="0"/>
        <w:spacing w:before="8" w:after="0" w:line="240" w:lineRule="auto"/>
        <w:rPr>
          <w:rFonts w:ascii="Roboto" w:eastAsia="Arial" w:hAnsi="Arial" w:cs="Arial"/>
          <w:i/>
          <w:sz w:val="25"/>
          <w:szCs w:val="24"/>
          <w:lang w:val="de-DE" w:eastAsia="en-US"/>
        </w:rPr>
      </w:pPr>
    </w:p>
    <w:p w14:paraId="1CB0B087" w14:textId="77777777" w:rsidR="001F36E8" w:rsidRPr="001F36E8" w:rsidRDefault="001F36E8" w:rsidP="001F36E8">
      <w:pPr>
        <w:widowControl w:val="0"/>
        <w:tabs>
          <w:tab w:val="left" w:pos="3448"/>
          <w:tab w:val="left" w:pos="4169"/>
          <w:tab w:val="left" w:pos="4890"/>
          <w:tab w:val="left" w:pos="5611"/>
        </w:tabs>
        <w:autoSpaceDE w:val="0"/>
        <w:autoSpaceDN w:val="0"/>
        <w:spacing w:before="96" w:after="0" w:line="240" w:lineRule="auto"/>
        <w:ind w:left="2727"/>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49376" behindDoc="1" locked="0" layoutInCell="1" allowOverlap="1" wp14:anchorId="284E4A6A" wp14:editId="5E898758">
                <wp:simplePos x="0" y="0"/>
                <wp:positionH relativeFrom="page">
                  <wp:posOffset>2419350</wp:posOffset>
                </wp:positionH>
                <wp:positionV relativeFrom="paragraph">
                  <wp:posOffset>416560</wp:posOffset>
                </wp:positionV>
                <wp:extent cx="278130" cy="165100"/>
                <wp:effectExtent l="0" t="4445" r="7620" b="1905"/>
                <wp:wrapNone/>
                <wp:docPr id="900" name="Freihandform: Form 9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117 3810"/>
                            <a:gd name="T1" fmla="*/ T0 w 438"/>
                            <a:gd name="T2" fmla="+- 0 916 656"/>
                            <a:gd name="T3" fmla="*/ 916 h 260"/>
                            <a:gd name="T4" fmla="+- 0 3940 3810"/>
                            <a:gd name="T5" fmla="*/ T4 w 438"/>
                            <a:gd name="T6" fmla="+- 0 916 656"/>
                            <a:gd name="T7" fmla="*/ 916 h 260"/>
                            <a:gd name="T8" fmla="+- 0 3889 3810"/>
                            <a:gd name="T9" fmla="*/ T8 w 438"/>
                            <a:gd name="T10" fmla="+- 0 905 656"/>
                            <a:gd name="T11" fmla="*/ 905 h 260"/>
                            <a:gd name="T12" fmla="+- 0 3848 3810"/>
                            <a:gd name="T13" fmla="*/ T12 w 438"/>
                            <a:gd name="T14" fmla="+- 0 877 656"/>
                            <a:gd name="T15" fmla="*/ 877 h 260"/>
                            <a:gd name="T16" fmla="+- 0 3820 3810"/>
                            <a:gd name="T17" fmla="*/ T16 w 438"/>
                            <a:gd name="T18" fmla="+- 0 836 656"/>
                            <a:gd name="T19" fmla="*/ 836 h 260"/>
                            <a:gd name="T20" fmla="+- 0 3810 3810"/>
                            <a:gd name="T21" fmla="*/ T20 w 438"/>
                            <a:gd name="T22" fmla="+- 0 786 656"/>
                            <a:gd name="T23" fmla="*/ 786 h 260"/>
                            <a:gd name="T24" fmla="+- 0 3820 3810"/>
                            <a:gd name="T25" fmla="*/ T24 w 438"/>
                            <a:gd name="T26" fmla="+- 0 735 656"/>
                            <a:gd name="T27" fmla="*/ 735 h 260"/>
                            <a:gd name="T28" fmla="+- 0 3848 3810"/>
                            <a:gd name="T29" fmla="*/ T28 w 438"/>
                            <a:gd name="T30" fmla="+- 0 694 656"/>
                            <a:gd name="T31" fmla="*/ 694 h 260"/>
                            <a:gd name="T32" fmla="+- 0 3889 3810"/>
                            <a:gd name="T33" fmla="*/ T32 w 438"/>
                            <a:gd name="T34" fmla="+- 0 666 656"/>
                            <a:gd name="T35" fmla="*/ 666 h 260"/>
                            <a:gd name="T36" fmla="+- 0 3940 3810"/>
                            <a:gd name="T37" fmla="*/ T36 w 438"/>
                            <a:gd name="T38" fmla="+- 0 656 656"/>
                            <a:gd name="T39" fmla="*/ 656 h 260"/>
                            <a:gd name="T40" fmla="+- 0 4117 3810"/>
                            <a:gd name="T41" fmla="*/ T40 w 438"/>
                            <a:gd name="T42" fmla="+- 0 656 656"/>
                            <a:gd name="T43" fmla="*/ 656 h 260"/>
                            <a:gd name="T44" fmla="+- 0 4166 3810"/>
                            <a:gd name="T45" fmla="*/ T44 w 438"/>
                            <a:gd name="T46" fmla="+- 0 666 656"/>
                            <a:gd name="T47" fmla="*/ 666 h 260"/>
                            <a:gd name="T48" fmla="+- 0 3940 3810"/>
                            <a:gd name="T49" fmla="*/ T48 w 438"/>
                            <a:gd name="T50" fmla="+- 0 666 656"/>
                            <a:gd name="T51" fmla="*/ 666 h 260"/>
                            <a:gd name="T52" fmla="+- 0 3893 3810"/>
                            <a:gd name="T53" fmla="*/ T52 w 438"/>
                            <a:gd name="T54" fmla="+- 0 675 656"/>
                            <a:gd name="T55" fmla="*/ 675 h 260"/>
                            <a:gd name="T56" fmla="+- 0 3855 3810"/>
                            <a:gd name="T57" fmla="*/ T56 w 438"/>
                            <a:gd name="T58" fmla="+- 0 701 656"/>
                            <a:gd name="T59" fmla="*/ 701 h 260"/>
                            <a:gd name="T60" fmla="+- 0 3829 3810"/>
                            <a:gd name="T61" fmla="*/ T60 w 438"/>
                            <a:gd name="T62" fmla="+- 0 739 656"/>
                            <a:gd name="T63" fmla="*/ 739 h 260"/>
                            <a:gd name="T64" fmla="+- 0 3820 3810"/>
                            <a:gd name="T65" fmla="*/ T64 w 438"/>
                            <a:gd name="T66" fmla="+- 0 786 656"/>
                            <a:gd name="T67" fmla="*/ 786 h 260"/>
                            <a:gd name="T68" fmla="+- 0 3829 3810"/>
                            <a:gd name="T69" fmla="*/ T68 w 438"/>
                            <a:gd name="T70" fmla="+- 0 832 656"/>
                            <a:gd name="T71" fmla="*/ 832 h 260"/>
                            <a:gd name="T72" fmla="+- 0 3855 3810"/>
                            <a:gd name="T73" fmla="*/ T72 w 438"/>
                            <a:gd name="T74" fmla="+- 0 870 656"/>
                            <a:gd name="T75" fmla="*/ 870 h 260"/>
                            <a:gd name="T76" fmla="+- 0 3893 3810"/>
                            <a:gd name="T77" fmla="*/ T76 w 438"/>
                            <a:gd name="T78" fmla="+- 0 896 656"/>
                            <a:gd name="T79" fmla="*/ 896 h 260"/>
                            <a:gd name="T80" fmla="+- 0 3940 3810"/>
                            <a:gd name="T81" fmla="*/ T80 w 438"/>
                            <a:gd name="T82" fmla="+- 0 906 656"/>
                            <a:gd name="T83" fmla="*/ 906 h 260"/>
                            <a:gd name="T84" fmla="+- 0 4166 3810"/>
                            <a:gd name="T85" fmla="*/ T84 w 438"/>
                            <a:gd name="T86" fmla="+- 0 906 656"/>
                            <a:gd name="T87" fmla="*/ 906 h 260"/>
                            <a:gd name="T88" fmla="+- 0 4117 3810"/>
                            <a:gd name="T89" fmla="*/ T88 w 438"/>
                            <a:gd name="T90" fmla="+- 0 916 656"/>
                            <a:gd name="T91" fmla="*/ 916 h 260"/>
                            <a:gd name="T92" fmla="+- 0 4166 3810"/>
                            <a:gd name="T93" fmla="*/ T92 w 438"/>
                            <a:gd name="T94" fmla="+- 0 906 656"/>
                            <a:gd name="T95" fmla="*/ 906 h 260"/>
                            <a:gd name="T96" fmla="+- 0 4117 3810"/>
                            <a:gd name="T97" fmla="*/ T96 w 438"/>
                            <a:gd name="T98" fmla="+- 0 906 656"/>
                            <a:gd name="T99" fmla="*/ 906 h 260"/>
                            <a:gd name="T100" fmla="+- 0 4164 3810"/>
                            <a:gd name="T101" fmla="*/ T100 w 438"/>
                            <a:gd name="T102" fmla="+- 0 896 656"/>
                            <a:gd name="T103" fmla="*/ 896 h 260"/>
                            <a:gd name="T104" fmla="+- 0 4202 3810"/>
                            <a:gd name="T105" fmla="*/ T104 w 438"/>
                            <a:gd name="T106" fmla="+- 0 870 656"/>
                            <a:gd name="T107" fmla="*/ 870 h 260"/>
                            <a:gd name="T108" fmla="+- 0 4228 3810"/>
                            <a:gd name="T109" fmla="*/ T108 w 438"/>
                            <a:gd name="T110" fmla="+- 0 832 656"/>
                            <a:gd name="T111" fmla="*/ 832 h 260"/>
                            <a:gd name="T112" fmla="+- 0 4237 3810"/>
                            <a:gd name="T113" fmla="*/ T112 w 438"/>
                            <a:gd name="T114" fmla="+- 0 786 656"/>
                            <a:gd name="T115" fmla="*/ 786 h 260"/>
                            <a:gd name="T116" fmla="+- 0 4228 3810"/>
                            <a:gd name="T117" fmla="*/ T116 w 438"/>
                            <a:gd name="T118" fmla="+- 0 739 656"/>
                            <a:gd name="T119" fmla="*/ 739 h 260"/>
                            <a:gd name="T120" fmla="+- 0 4202 3810"/>
                            <a:gd name="T121" fmla="*/ T120 w 438"/>
                            <a:gd name="T122" fmla="+- 0 701 656"/>
                            <a:gd name="T123" fmla="*/ 701 h 260"/>
                            <a:gd name="T124" fmla="+- 0 4164 3810"/>
                            <a:gd name="T125" fmla="*/ T124 w 438"/>
                            <a:gd name="T126" fmla="+- 0 675 656"/>
                            <a:gd name="T127" fmla="*/ 675 h 260"/>
                            <a:gd name="T128" fmla="+- 0 4117 3810"/>
                            <a:gd name="T129" fmla="*/ T128 w 438"/>
                            <a:gd name="T130" fmla="+- 0 666 656"/>
                            <a:gd name="T131" fmla="*/ 666 h 260"/>
                            <a:gd name="T132" fmla="+- 0 4166 3810"/>
                            <a:gd name="T133" fmla="*/ T132 w 438"/>
                            <a:gd name="T134" fmla="+- 0 666 656"/>
                            <a:gd name="T135" fmla="*/ 666 h 260"/>
                            <a:gd name="T136" fmla="+- 0 4168 3810"/>
                            <a:gd name="T137" fmla="*/ T136 w 438"/>
                            <a:gd name="T138" fmla="+- 0 666 656"/>
                            <a:gd name="T139" fmla="*/ 666 h 260"/>
                            <a:gd name="T140" fmla="+- 0 4209 3810"/>
                            <a:gd name="T141" fmla="*/ T140 w 438"/>
                            <a:gd name="T142" fmla="+- 0 694 656"/>
                            <a:gd name="T143" fmla="*/ 694 h 260"/>
                            <a:gd name="T144" fmla="+- 0 4237 3810"/>
                            <a:gd name="T145" fmla="*/ T144 w 438"/>
                            <a:gd name="T146" fmla="+- 0 735 656"/>
                            <a:gd name="T147" fmla="*/ 735 h 260"/>
                            <a:gd name="T148" fmla="+- 0 4247 3810"/>
                            <a:gd name="T149" fmla="*/ T148 w 438"/>
                            <a:gd name="T150" fmla="+- 0 786 656"/>
                            <a:gd name="T151" fmla="*/ 786 h 260"/>
                            <a:gd name="T152" fmla="+- 0 4237 3810"/>
                            <a:gd name="T153" fmla="*/ T152 w 438"/>
                            <a:gd name="T154" fmla="+- 0 836 656"/>
                            <a:gd name="T155" fmla="*/ 836 h 260"/>
                            <a:gd name="T156" fmla="+- 0 4209 3810"/>
                            <a:gd name="T157" fmla="*/ T156 w 438"/>
                            <a:gd name="T158" fmla="+- 0 877 656"/>
                            <a:gd name="T159" fmla="*/ 877 h 260"/>
                            <a:gd name="T160" fmla="+- 0 4168 3810"/>
                            <a:gd name="T161" fmla="*/ T160 w 438"/>
                            <a:gd name="T162" fmla="+- 0 905 656"/>
                            <a:gd name="T163" fmla="*/ 905 h 260"/>
                            <a:gd name="T164" fmla="+- 0 4166 3810"/>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A88B8F" id="Freihandform: Form 900" o:spid="_x0000_s1026" style="position:absolute;margin-left:190.5pt;margin-top:32.8pt;width:21.9pt;height:13pt;z-index:-251567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660;82550,581660;50165,574675;24130,556895;6350,530860;0,499110;6350,466725;24130,440690;50165,422910;82550,416560;194945,416560;226060,422910;82550,422910;52705,428625;28575,445135;12065,469265;6350,499110;12065,528320;28575,552450;52705,568960;82550,575310;226060,575310;194945,581660;226060,575310;194945,575310;224790,568960;248920,552450;265430,528320;271145,499110;265430,469265;248920,445135;224790,428625;194945,422910;226060,422910;227330,422910;253365,440690;271145,466725;277495,499110;271145,530860;253365,556895;227330,574675;226060,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50400" behindDoc="1" locked="0" layoutInCell="1" allowOverlap="1" wp14:anchorId="5D1A15B5" wp14:editId="4CBF9952">
                <wp:simplePos x="0" y="0"/>
                <wp:positionH relativeFrom="page">
                  <wp:posOffset>2876550</wp:posOffset>
                </wp:positionH>
                <wp:positionV relativeFrom="paragraph">
                  <wp:posOffset>416560</wp:posOffset>
                </wp:positionV>
                <wp:extent cx="278130" cy="165100"/>
                <wp:effectExtent l="0" t="4445" r="7620" b="1905"/>
                <wp:wrapNone/>
                <wp:docPr id="899" name="Freihandform: Form 8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838 4530"/>
                            <a:gd name="T1" fmla="*/ T0 w 438"/>
                            <a:gd name="T2" fmla="+- 0 916 656"/>
                            <a:gd name="T3" fmla="*/ 916 h 260"/>
                            <a:gd name="T4" fmla="+- 0 4660 4530"/>
                            <a:gd name="T5" fmla="*/ T4 w 438"/>
                            <a:gd name="T6" fmla="+- 0 916 656"/>
                            <a:gd name="T7" fmla="*/ 916 h 260"/>
                            <a:gd name="T8" fmla="+- 0 4610 4530"/>
                            <a:gd name="T9" fmla="*/ T8 w 438"/>
                            <a:gd name="T10" fmla="+- 0 905 656"/>
                            <a:gd name="T11" fmla="*/ 905 h 260"/>
                            <a:gd name="T12" fmla="+- 0 4569 4530"/>
                            <a:gd name="T13" fmla="*/ T12 w 438"/>
                            <a:gd name="T14" fmla="+- 0 877 656"/>
                            <a:gd name="T15" fmla="*/ 877 h 260"/>
                            <a:gd name="T16" fmla="+- 0 4541 4530"/>
                            <a:gd name="T17" fmla="*/ T16 w 438"/>
                            <a:gd name="T18" fmla="+- 0 836 656"/>
                            <a:gd name="T19" fmla="*/ 836 h 260"/>
                            <a:gd name="T20" fmla="+- 0 4530 4530"/>
                            <a:gd name="T21" fmla="*/ T20 w 438"/>
                            <a:gd name="T22" fmla="+- 0 786 656"/>
                            <a:gd name="T23" fmla="*/ 786 h 260"/>
                            <a:gd name="T24" fmla="+- 0 4541 4530"/>
                            <a:gd name="T25" fmla="*/ T24 w 438"/>
                            <a:gd name="T26" fmla="+- 0 735 656"/>
                            <a:gd name="T27" fmla="*/ 735 h 260"/>
                            <a:gd name="T28" fmla="+- 0 4569 4530"/>
                            <a:gd name="T29" fmla="*/ T28 w 438"/>
                            <a:gd name="T30" fmla="+- 0 694 656"/>
                            <a:gd name="T31" fmla="*/ 694 h 260"/>
                            <a:gd name="T32" fmla="+- 0 4610 4530"/>
                            <a:gd name="T33" fmla="*/ T32 w 438"/>
                            <a:gd name="T34" fmla="+- 0 666 656"/>
                            <a:gd name="T35" fmla="*/ 666 h 260"/>
                            <a:gd name="T36" fmla="+- 0 4660 4530"/>
                            <a:gd name="T37" fmla="*/ T36 w 438"/>
                            <a:gd name="T38" fmla="+- 0 656 656"/>
                            <a:gd name="T39" fmla="*/ 656 h 260"/>
                            <a:gd name="T40" fmla="+- 0 4838 4530"/>
                            <a:gd name="T41" fmla="*/ T40 w 438"/>
                            <a:gd name="T42" fmla="+- 0 656 656"/>
                            <a:gd name="T43" fmla="*/ 656 h 260"/>
                            <a:gd name="T44" fmla="+- 0 4887 4530"/>
                            <a:gd name="T45" fmla="*/ T44 w 438"/>
                            <a:gd name="T46" fmla="+- 0 666 656"/>
                            <a:gd name="T47" fmla="*/ 666 h 260"/>
                            <a:gd name="T48" fmla="+- 0 4660 4530"/>
                            <a:gd name="T49" fmla="*/ T48 w 438"/>
                            <a:gd name="T50" fmla="+- 0 666 656"/>
                            <a:gd name="T51" fmla="*/ 666 h 260"/>
                            <a:gd name="T52" fmla="+- 0 4614 4530"/>
                            <a:gd name="T53" fmla="*/ T52 w 438"/>
                            <a:gd name="T54" fmla="+- 0 675 656"/>
                            <a:gd name="T55" fmla="*/ 675 h 260"/>
                            <a:gd name="T56" fmla="+- 0 4576 4530"/>
                            <a:gd name="T57" fmla="*/ T56 w 438"/>
                            <a:gd name="T58" fmla="+- 0 701 656"/>
                            <a:gd name="T59" fmla="*/ 701 h 260"/>
                            <a:gd name="T60" fmla="+- 0 4550 4530"/>
                            <a:gd name="T61" fmla="*/ T60 w 438"/>
                            <a:gd name="T62" fmla="+- 0 739 656"/>
                            <a:gd name="T63" fmla="*/ 739 h 260"/>
                            <a:gd name="T64" fmla="+- 0 4540 4530"/>
                            <a:gd name="T65" fmla="*/ T64 w 438"/>
                            <a:gd name="T66" fmla="+- 0 786 656"/>
                            <a:gd name="T67" fmla="*/ 786 h 260"/>
                            <a:gd name="T68" fmla="+- 0 4550 4530"/>
                            <a:gd name="T69" fmla="*/ T68 w 438"/>
                            <a:gd name="T70" fmla="+- 0 832 656"/>
                            <a:gd name="T71" fmla="*/ 832 h 260"/>
                            <a:gd name="T72" fmla="+- 0 4576 4530"/>
                            <a:gd name="T73" fmla="*/ T72 w 438"/>
                            <a:gd name="T74" fmla="+- 0 870 656"/>
                            <a:gd name="T75" fmla="*/ 870 h 260"/>
                            <a:gd name="T76" fmla="+- 0 4614 4530"/>
                            <a:gd name="T77" fmla="*/ T76 w 438"/>
                            <a:gd name="T78" fmla="+- 0 896 656"/>
                            <a:gd name="T79" fmla="*/ 896 h 260"/>
                            <a:gd name="T80" fmla="+- 0 4660 4530"/>
                            <a:gd name="T81" fmla="*/ T80 w 438"/>
                            <a:gd name="T82" fmla="+- 0 906 656"/>
                            <a:gd name="T83" fmla="*/ 906 h 260"/>
                            <a:gd name="T84" fmla="+- 0 4887 4530"/>
                            <a:gd name="T85" fmla="*/ T84 w 438"/>
                            <a:gd name="T86" fmla="+- 0 906 656"/>
                            <a:gd name="T87" fmla="*/ 906 h 260"/>
                            <a:gd name="T88" fmla="+- 0 4838 4530"/>
                            <a:gd name="T89" fmla="*/ T88 w 438"/>
                            <a:gd name="T90" fmla="+- 0 916 656"/>
                            <a:gd name="T91" fmla="*/ 916 h 260"/>
                            <a:gd name="T92" fmla="+- 0 4887 4530"/>
                            <a:gd name="T93" fmla="*/ T92 w 438"/>
                            <a:gd name="T94" fmla="+- 0 906 656"/>
                            <a:gd name="T95" fmla="*/ 906 h 260"/>
                            <a:gd name="T96" fmla="+- 0 4838 4530"/>
                            <a:gd name="T97" fmla="*/ T96 w 438"/>
                            <a:gd name="T98" fmla="+- 0 906 656"/>
                            <a:gd name="T99" fmla="*/ 906 h 260"/>
                            <a:gd name="T100" fmla="+- 0 4885 4530"/>
                            <a:gd name="T101" fmla="*/ T100 w 438"/>
                            <a:gd name="T102" fmla="+- 0 896 656"/>
                            <a:gd name="T103" fmla="*/ 896 h 260"/>
                            <a:gd name="T104" fmla="+- 0 4923 4530"/>
                            <a:gd name="T105" fmla="*/ T104 w 438"/>
                            <a:gd name="T106" fmla="+- 0 870 656"/>
                            <a:gd name="T107" fmla="*/ 870 h 260"/>
                            <a:gd name="T108" fmla="+- 0 4949 4530"/>
                            <a:gd name="T109" fmla="*/ T108 w 438"/>
                            <a:gd name="T110" fmla="+- 0 832 656"/>
                            <a:gd name="T111" fmla="*/ 832 h 260"/>
                            <a:gd name="T112" fmla="+- 0 4958 4530"/>
                            <a:gd name="T113" fmla="*/ T112 w 438"/>
                            <a:gd name="T114" fmla="+- 0 786 656"/>
                            <a:gd name="T115" fmla="*/ 786 h 260"/>
                            <a:gd name="T116" fmla="+- 0 4949 4530"/>
                            <a:gd name="T117" fmla="*/ T116 w 438"/>
                            <a:gd name="T118" fmla="+- 0 739 656"/>
                            <a:gd name="T119" fmla="*/ 739 h 260"/>
                            <a:gd name="T120" fmla="+- 0 4923 4530"/>
                            <a:gd name="T121" fmla="*/ T120 w 438"/>
                            <a:gd name="T122" fmla="+- 0 701 656"/>
                            <a:gd name="T123" fmla="*/ 701 h 260"/>
                            <a:gd name="T124" fmla="+- 0 4885 4530"/>
                            <a:gd name="T125" fmla="*/ T124 w 438"/>
                            <a:gd name="T126" fmla="+- 0 675 656"/>
                            <a:gd name="T127" fmla="*/ 675 h 260"/>
                            <a:gd name="T128" fmla="+- 0 4838 4530"/>
                            <a:gd name="T129" fmla="*/ T128 w 438"/>
                            <a:gd name="T130" fmla="+- 0 666 656"/>
                            <a:gd name="T131" fmla="*/ 666 h 260"/>
                            <a:gd name="T132" fmla="+- 0 4887 4530"/>
                            <a:gd name="T133" fmla="*/ T132 w 438"/>
                            <a:gd name="T134" fmla="+- 0 666 656"/>
                            <a:gd name="T135" fmla="*/ 666 h 260"/>
                            <a:gd name="T136" fmla="+- 0 4889 4530"/>
                            <a:gd name="T137" fmla="*/ T136 w 438"/>
                            <a:gd name="T138" fmla="+- 0 666 656"/>
                            <a:gd name="T139" fmla="*/ 666 h 260"/>
                            <a:gd name="T140" fmla="+- 0 4930 4530"/>
                            <a:gd name="T141" fmla="*/ T140 w 438"/>
                            <a:gd name="T142" fmla="+- 0 694 656"/>
                            <a:gd name="T143" fmla="*/ 694 h 260"/>
                            <a:gd name="T144" fmla="+- 0 4958 4530"/>
                            <a:gd name="T145" fmla="*/ T144 w 438"/>
                            <a:gd name="T146" fmla="+- 0 735 656"/>
                            <a:gd name="T147" fmla="*/ 735 h 260"/>
                            <a:gd name="T148" fmla="+- 0 4968 4530"/>
                            <a:gd name="T149" fmla="*/ T148 w 438"/>
                            <a:gd name="T150" fmla="+- 0 786 656"/>
                            <a:gd name="T151" fmla="*/ 786 h 260"/>
                            <a:gd name="T152" fmla="+- 0 4958 4530"/>
                            <a:gd name="T153" fmla="*/ T152 w 438"/>
                            <a:gd name="T154" fmla="+- 0 836 656"/>
                            <a:gd name="T155" fmla="*/ 836 h 260"/>
                            <a:gd name="T156" fmla="+- 0 4930 4530"/>
                            <a:gd name="T157" fmla="*/ T156 w 438"/>
                            <a:gd name="T158" fmla="+- 0 877 656"/>
                            <a:gd name="T159" fmla="*/ 877 h 260"/>
                            <a:gd name="T160" fmla="+- 0 4889 4530"/>
                            <a:gd name="T161" fmla="*/ T160 w 438"/>
                            <a:gd name="T162" fmla="+- 0 905 656"/>
                            <a:gd name="T163" fmla="*/ 905 h 260"/>
                            <a:gd name="T164" fmla="+- 0 4887 4530"/>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565329" id="Freihandform: Form 899" o:spid="_x0000_s1026" style="position:absolute;margin-left:226.5pt;margin-top:32.8pt;width:21.9pt;height:13pt;z-index:-251566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660;82550,581660;50800,574675;24765,556895;6985,530860;0,499110;6985,466725;24765,440690;50800,422910;82550,416560;195580,416560;226695,422910;82550,422910;53340,428625;29210,445135;12700,469265;6350,499110;12700,528320;29210,552450;53340,568960;82550,575310;226695,575310;195580,581660;226695,575310;195580,575310;225425,568960;249555,552450;266065,528320;271780,499110;266065,469265;249555,445135;225425,428625;195580,422910;226695,422910;227965,422910;254000,440690;271780,466725;278130,499110;271780,530860;254000,556895;227965,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51424" behindDoc="1" locked="0" layoutInCell="1" allowOverlap="1" wp14:anchorId="6D69AD16" wp14:editId="0A221E14">
                <wp:simplePos x="0" y="0"/>
                <wp:positionH relativeFrom="page">
                  <wp:posOffset>3334385</wp:posOffset>
                </wp:positionH>
                <wp:positionV relativeFrom="paragraph">
                  <wp:posOffset>416560</wp:posOffset>
                </wp:positionV>
                <wp:extent cx="278130" cy="165100"/>
                <wp:effectExtent l="635" t="4445" r="6985" b="1905"/>
                <wp:wrapNone/>
                <wp:docPr id="898" name="Freihandform: Form 8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559 5251"/>
                            <a:gd name="T1" fmla="*/ T0 w 438"/>
                            <a:gd name="T2" fmla="+- 0 916 656"/>
                            <a:gd name="T3" fmla="*/ 916 h 260"/>
                            <a:gd name="T4" fmla="+- 0 5381 5251"/>
                            <a:gd name="T5" fmla="*/ T4 w 438"/>
                            <a:gd name="T6" fmla="+- 0 916 656"/>
                            <a:gd name="T7" fmla="*/ 916 h 260"/>
                            <a:gd name="T8" fmla="+- 0 5331 5251"/>
                            <a:gd name="T9" fmla="*/ T8 w 438"/>
                            <a:gd name="T10" fmla="+- 0 905 656"/>
                            <a:gd name="T11" fmla="*/ 905 h 260"/>
                            <a:gd name="T12" fmla="+- 0 5290 5251"/>
                            <a:gd name="T13" fmla="*/ T12 w 438"/>
                            <a:gd name="T14" fmla="+- 0 877 656"/>
                            <a:gd name="T15" fmla="*/ 877 h 260"/>
                            <a:gd name="T16" fmla="+- 0 5262 5251"/>
                            <a:gd name="T17" fmla="*/ T16 w 438"/>
                            <a:gd name="T18" fmla="+- 0 836 656"/>
                            <a:gd name="T19" fmla="*/ 836 h 260"/>
                            <a:gd name="T20" fmla="+- 0 5251 5251"/>
                            <a:gd name="T21" fmla="*/ T20 w 438"/>
                            <a:gd name="T22" fmla="+- 0 786 656"/>
                            <a:gd name="T23" fmla="*/ 786 h 260"/>
                            <a:gd name="T24" fmla="+- 0 5262 5251"/>
                            <a:gd name="T25" fmla="*/ T24 w 438"/>
                            <a:gd name="T26" fmla="+- 0 735 656"/>
                            <a:gd name="T27" fmla="*/ 735 h 260"/>
                            <a:gd name="T28" fmla="+- 0 5290 5251"/>
                            <a:gd name="T29" fmla="*/ T28 w 438"/>
                            <a:gd name="T30" fmla="+- 0 694 656"/>
                            <a:gd name="T31" fmla="*/ 694 h 260"/>
                            <a:gd name="T32" fmla="+- 0 5331 5251"/>
                            <a:gd name="T33" fmla="*/ T32 w 438"/>
                            <a:gd name="T34" fmla="+- 0 666 656"/>
                            <a:gd name="T35" fmla="*/ 666 h 260"/>
                            <a:gd name="T36" fmla="+- 0 5381 5251"/>
                            <a:gd name="T37" fmla="*/ T36 w 438"/>
                            <a:gd name="T38" fmla="+- 0 656 656"/>
                            <a:gd name="T39" fmla="*/ 656 h 260"/>
                            <a:gd name="T40" fmla="+- 0 5559 5251"/>
                            <a:gd name="T41" fmla="*/ T40 w 438"/>
                            <a:gd name="T42" fmla="+- 0 656 656"/>
                            <a:gd name="T43" fmla="*/ 656 h 260"/>
                            <a:gd name="T44" fmla="+- 0 5608 5251"/>
                            <a:gd name="T45" fmla="*/ T44 w 438"/>
                            <a:gd name="T46" fmla="+- 0 666 656"/>
                            <a:gd name="T47" fmla="*/ 666 h 260"/>
                            <a:gd name="T48" fmla="+- 0 5381 5251"/>
                            <a:gd name="T49" fmla="*/ T48 w 438"/>
                            <a:gd name="T50" fmla="+- 0 666 656"/>
                            <a:gd name="T51" fmla="*/ 666 h 260"/>
                            <a:gd name="T52" fmla="+- 0 5335 5251"/>
                            <a:gd name="T53" fmla="*/ T52 w 438"/>
                            <a:gd name="T54" fmla="+- 0 675 656"/>
                            <a:gd name="T55" fmla="*/ 675 h 260"/>
                            <a:gd name="T56" fmla="+- 0 5297 5251"/>
                            <a:gd name="T57" fmla="*/ T56 w 438"/>
                            <a:gd name="T58" fmla="+- 0 701 656"/>
                            <a:gd name="T59" fmla="*/ 701 h 260"/>
                            <a:gd name="T60" fmla="+- 0 5271 5251"/>
                            <a:gd name="T61" fmla="*/ T60 w 438"/>
                            <a:gd name="T62" fmla="+- 0 739 656"/>
                            <a:gd name="T63" fmla="*/ 739 h 260"/>
                            <a:gd name="T64" fmla="+- 0 5261 5251"/>
                            <a:gd name="T65" fmla="*/ T64 w 438"/>
                            <a:gd name="T66" fmla="+- 0 786 656"/>
                            <a:gd name="T67" fmla="*/ 786 h 260"/>
                            <a:gd name="T68" fmla="+- 0 5271 5251"/>
                            <a:gd name="T69" fmla="*/ T68 w 438"/>
                            <a:gd name="T70" fmla="+- 0 832 656"/>
                            <a:gd name="T71" fmla="*/ 832 h 260"/>
                            <a:gd name="T72" fmla="+- 0 5297 5251"/>
                            <a:gd name="T73" fmla="*/ T72 w 438"/>
                            <a:gd name="T74" fmla="+- 0 870 656"/>
                            <a:gd name="T75" fmla="*/ 870 h 260"/>
                            <a:gd name="T76" fmla="+- 0 5335 5251"/>
                            <a:gd name="T77" fmla="*/ T76 w 438"/>
                            <a:gd name="T78" fmla="+- 0 896 656"/>
                            <a:gd name="T79" fmla="*/ 896 h 260"/>
                            <a:gd name="T80" fmla="+- 0 5381 5251"/>
                            <a:gd name="T81" fmla="*/ T80 w 438"/>
                            <a:gd name="T82" fmla="+- 0 906 656"/>
                            <a:gd name="T83" fmla="*/ 906 h 260"/>
                            <a:gd name="T84" fmla="+- 0 5608 5251"/>
                            <a:gd name="T85" fmla="*/ T84 w 438"/>
                            <a:gd name="T86" fmla="+- 0 906 656"/>
                            <a:gd name="T87" fmla="*/ 906 h 260"/>
                            <a:gd name="T88" fmla="+- 0 5559 5251"/>
                            <a:gd name="T89" fmla="*/ T88 w 438"/>
                            <a:gd name="T90" fmla="+- 0 916 656"/>
                            <a:gd name="T91" fmla="*/ 916 h 260"/>
                            <a:gd name="T92" fmla="+- 0 5608 5251"/>
                            <a:gd name="T93" fmla="*/ T92 w 438"/>
                            <a:gd name="T94" fmla="+- 0 906 656"/>
                            <a:gd name="T95" fmla="*/ 906 h 260"/>
                            <a:gd name="T96" fmla="+- 0 5559 5251"/>
                            <a:gd name="T97" fmla="*/ T96 w 438"/>
                            <a:gd name="T98" fmla="+- 0 906 656"/>
                            <a:gd name="T99" fmla="*/ 906 h 260"/>
                            <a:gd name="T100" fmla="+- 0 5606 5251"/>
                            <a:gd name="T101" fmla="*/ T100 w 438"/>
                            <a:gd name="T102" fmla="+- 0 896 656"/>
                            <a:gd name="T103" fmla="*/ 896 h 260"/>
                            <a:gd name="T104" fmla="+- 0 5644 5251"/>
                            <a:gd name="T105" fmla="*/ T104 w 438"/>
                            <a:gd name="T106" fmla="+- 0 870 656"/>
                            <a:gd name="T107" fmla="*/ 870 h 260"/>
                            <a:gd name="T108" fmla="+- 0 5670 5251"/>
                            <a:gd name="T109" fmla="*/ T108 w 438"/>
                            <a:gd name="T110" fmla="+- 0 832 656"/>
                            <a:gd name="T111" fmla="*/ 832 h 260"/>
                            <a:gd name="T112" fmla="+- 0 5679 5251"/>
                            <a:gd name="T113" fmla="*/ T112 w 438"/>
                            <a:gd name="T114" fmla="+- 0 786 656"/>
                            <a:gd name="T115" fmla="*/ 786 h 260"/>
                            <a:gd name="T116" fmla="+- 0 5670 5251"/>
                            <a:gd name="T117" fmla="*/ T116 w 438"/>
                            <a:gd name="T118" fmla="+- 0 739 656"/>
                            <a:gd name="T119" fmla="*/ 739 h 260"/>
                            <a:gd name="T120" fmla="+- 0 5644 5251"/>
                            <a:gd name="T121" fmla="*/ T120 w 438"/>
                            <a:gd name="T122" fmla="+- 0 701 656"/>
                            <a:gd name="T123" fmla="*/ 701 h 260"/>
                            <a:gd name="T124" fmla="+- 0 5606 5251"/>
                            <a:gd name="T125" fmla="*/ T124 w 438"/>
                            <a:gd name="T126" fmla="+- 0 675 656"/>
                            <a:gd name="T127" fmla="*/ 675 h 260"/>
                            <a:gd name="T128" fmla="+- 0 5559 5251"/>
                            <a:gd name="T129" fmla="*/ T128 w 438"/>
                            <a:gd name="T130" fmla="+- 0 666 656"/>
                            <a:gd name="T131" fmla="*/ 666 h 260"/>
                            <a:gd name="T132" fmla="+- 0 5608 5251"/>
                            <a:gd name="T133" fmla="*/ T132 w 438"/>
                            <a:gd name="T134" fmla="+- 0 666 656"/>
                            <a:gd name="T135" fmla="*/ 666 h 260"/>
                            <a:gd name="T136" fmla="+- 0 5610 5251"/>
                            <a:gd name="T137" fmla="*/ T136 w 438"/>
                            <a:gd name="T138" fmla="+- 0 666 656"/>
                            <a:gd name="T139" fmla="*/ 666 h 260"/>
                            <a:gd name="T140" fmla="+- 0 5651 5251"/>
                            <a:gd name="T141" fmla="*/ T140 w 438"/>
                            <a:gd name="T142" fmla="+- 0 694 656"/>
                            <a:gd name="T143" fmla="*/ 694 h 260"/>
                            <a:gd name="T144" fmla="+- 0 5679 5251"/>
                            <a:gd name="T145" fmla="*/ T144 w 438"/>
                            <a:gd name="T146" fmla="+- 0 735 656"/>
                            <a:gd name="T147" fmla="*/ 735 h 260"/>
                            <a:gd name="T148" fmla="+- 0 5689 5251"/>
                            <a:gd name="T149" fmla="*/ T148 w 438"/>
                            <a:gd name="T150" fmla="+- 0 786 656"/>
                            <a:gd name="T151" fmla="*/ 786 h 260"/>
                            <a:gd name="T152" fmla="+- 0 5679 5251"/>
                            <a:gd name="T153" fmla="*/ T152 w 438"/>
                            <a:gd name="T154" fmla="+- 0 836 656"/>
                            <a:gd name="T155" fmla="*/ 836 h 260"/>
                            <a:gd name="T156" fmla="+- 0 5651 5251"/>
                            <a:gd name="T157" fmla="*/ T156 w 438"/>
                            <a:gd name="T158" fmla="+- 0 877 656"/>
                            <a:gd name="T159" fmla="*/ 877 h 260"/>
                            <a:gd name="T160" fmla="+- 0 5610 5251"/>
                            <a:gd name="T161" fmla="*/ T160 w 438"/>
                            <a:gd name="T162" fmla="+- 0 905 656"/>
                            <a:gd name="T163" fmla="*/ 905 h 260"/>
                            <a:gd name="T164" fmla="+- 0 5608 5251"/>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76F840" id="Freihandform: Form 898" o:spid="_x0000_s1026" style="position:absolute;margin-left:262.55pt;margin-top:32.8pt;width:21.9pt;height:13pt;z-index:-251565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660;82550,581660;50800,574675;24765,556895;6985,530860;0,499110;6985,466725;24765,440690;50800,422910;82550,416560;195580,416560;226695,422910;82550,422910;53340,428625;29210,445135;12700,469265;6350,499110;12700,528320;29210,552450;53340,568960;82550,575310;226695,575310;195580,581660;226695,575310;195580,575310;225425,568960;249555,552450;266065,528320;271780,499110;266065,469265;249555,445135;225425,428625;195580,422910;226695,422910;227965,422910;254000,440690;271780,466725;278130,499110;271780,530860;254000,556895;227965,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52448" behindDoc="1" locked="0" layoutInCell="1" allowOverlap="1" wp14:anchorId="59E8AD1F" wp14:editId="4E465F85">
                <wp:simplePos x="0" y="0"/>
                <wp:positionH relativeFrom="page">
                  <wp:posOffset>3792220</wp:posOffset>
                </wp:positionH>
                <wp:positionV relativeFrom="paragraph">
                  <wp:posOffset>416560</wp:posOffset>
                </wp:positionV>
                <wp:extent cx="278130" cy="165100"/>
                <wp:effectExtent l="1270" t="4445" r="6350" b="1905"/>
                <wp:wrapNone/>
                <wp:docPr id="897" name="Freihandform: Form 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280 5973"/>
                            <a:gd name="T1" fmla="*/ T0 w 438"/>
                            <a:gd name="T2" fmla="+- 0 916 656"/>
                            <a:gd name="T3" fmla="*/ 916 h 260"/>
                            <a:gd name="T4" fmla="+- 0 6103 5973"/>
                            <a:gd name="T5" fmla="*/ T4 w 438"/>
                            <a:gd name="T6" fmla="+- 0 916 656"/>
                            <a:gd name="T7" fmla="*/ 916 h 260"/>
                            <a:gd name="T8" fmla="+- 0 6052 5973"/>
                            <a:gd name="T9" fmla="*/ T8 w 438"/>
                            <a:gd name="T10" fmla="+- 0 905 656"/>
                            <a:gd name="T11" fmla="*/ 905 h 260"/>
                            <a:gd name="T12" fmla="+- 0 6011 5973"/>
                            <a:gd name="T13" fmla="*/ T12 w 438"/>
                            <a:gd name="T14" fmla="+- 0 877 656"/>
                            <a:gd name="T15" fmla="*/ 877 h 260"/>
                            <a:gd name="T16" fmla="+- 0 5983 5973"/>
                            <a:gd name="T17" fmla="*/ T16 w 438"/>
                            <a:gd name="T18" fmla="+- 0 836 656"/>
                            <a:gd name="T19" fmla="*/ 836 h 260"/>
                            <a:gd name="T20" fmla="+- 0 5973 5973"/>
                            <a:gd name="T21" fmla="*/ T20 w 438"/>
                            <a:gd name="T22" fmla="+- 0 786 656"/>
                            <a:gd name="T23" fmla="*/ 786 h 260"/>
                            <a:gd name="T24" fmla="+- 0 5983 5973"/>
                            <a:gd name="T25" fmla="*/ T24 w 438"/>
                            <a:gd name="T26" fmla="+- 0 735 656"/>
                            <a:gd name="T27" fmla="*/ 735 h 260"/>
                            <a:gd name="T28" fmla="+- 0 6011 5973"/>
                            <a:gd name="T29" fmla="*/ T28 w 438"/>
                            <a:gd name="T30" fmla="+- 0 694 656"/>
                            <a:gd name="T31" fmla="*/ 694 h 260"/>
                            <a:gd name="T32" fmla="+- 0 6052 5973"/>
                            <a:gd name="T33" fmla="*/ T32 w 438"/>
                            <a:gd name="T34" fmla="+- 0 666 656"/>
                            <a:gd name="T35" fmla="*/ 666 h 260"/>
                            <a:gd name="T36" fmla="+- 0 6103 5973"/>
                            <a:gd name="T37" fmla="*/ T36 w 438"/>
                            <a:gd name="T38" fmla="+- 0 656 656"/>
                            <a:gd name="T39" fmla="*/ 656 h 260"/>
                            <a:gd name="T40" fmla="+- 0 6280 5973"/>
                            <a:gd name="T41" fmla="*/ T40 w 438"/>
                            <a:gd name="T42" fmla="+- 0 656 656"/>
                            <a:gd name="T43" fmla="*/ 656 h 260"/>
                            <a:gd name="T44" fmla="+- 0 6329 5973"/>
                            <a:gd name="T45" fmla="*/ T44 w 438"/>
                            <a:gd name="T46" fmla="+- 0 666 656"/>
                            <a:gd name="T47" fmla="*/ 666 h 260"/>
                            <a:gd name="T48" fmla="+- 0 6103 5973"/>
                            <a:gd name="T49" fmla="*/ T48 w 438"/>
                            <a:gd name="T50" fmla="+- 0 666 656"/>
                            <a:gd name="T51" fmla="*/ 666 h 260"/>
                            <a:gd name="T52" fmla="+- 0 6056 5973"/>
                            <a:gd name="T53" fmla="*/ T52 w 438"/>
                            <a:gd name="T54" fmla="+- 0 675 656"/>
                            <a:gd name="T55" fmla="*/ 675 h 260"/>
                            <a:gd name="T56" fmla="+- 0 6018 5973"/>
                            <a:gd name="T57" fmla="*/ T56 w 438"/>
                            <a:gd name="T58" fmla="+- 0 701 656"/>
                            <a:gd name="T59" fmla="*/ 701 h 260"/>
                            <a:gd name="T60" fmla="+- 0 5992 5973"/>
                            <a:gd name="T61" fmla="*/ T60 w 438"/>
                            <a:gd name="T62" fmla="+- 0 739 656"/>
                            <a:gd name="T63" fmla="*/ 739 h 260"/>
                            <a:gd name="T64" fmla="+- 0 5983 5973"/>
                            <a:gd name="T65" fmla="*/ T64 w 438"/>
                            <a:gd name="T66" fmla="+- 0 786 656"/>
                            <a:gd name="T67" fmla="*/ 786 h 260"/>
                            <a:gd name="T68" fmla="+- 0 5992 5973"/>
                            <a:gd name="T69" fmla="*/ T68 w 438"/>
                            <a:gd name="T70" fmla="+- 0 832 656"/>
                            <a:gd name="T71" fmla="*/ 832 h 260"/>
                            <a:gd name="T72" fmla="+- 0 6018 5973"/>
                            <a:gd name="T73" fmla="*/ T72 w 438"/>
                            <a:gd name="T74" fmla="+- 0 870 656"/>
                            <a:gd name="T75" fmla="*/ 870 h 260"/>
                            <a:gd name="T76" fmla="+- 0 6056 5973"/>
                            <a:gd name="T77" fmla="*/ T76 w 438"/>
                            <a:gd name="T78" fmla="+- 0 896 656"/>
                            <a:gd name="T79" fmla="*/ 896 h 260"/>
                            <a:gd name="T80" fmla="+- 0 6103 5973"/>
                            <a:gd name="T81" fmla="*/ T80 w 438"/>
                            <a:gd name="T82" fmla="+- 0 906 656"/>
                            <a:gd name="T83" fmla="*/ 906 h 260"/>
                            <a:gd name="T84" fmla="+- 0 6329 5973"/>
                            <a:gd name="T85" fmla="*/ T84 w 438"/>
                            <a:gd name="T86" fmla="+- 0 906 656"/>
                            <a:gd name="T87" fmla="*/ 906 h 260"/>
                            <a:gd name="T88" fmla="+- 0 6280 5973"/>
                            <a:gd name="T89" fmla="*/ T88 w 438"/>
                            <a:gd name="T90" fmla="+- 0 916 656"/>
                            <a:gd name="T91" fmla="*/ 916 h 260"/>
                            <a:gd name="T92" fmla="+- 0 6329 5973"/>
                            <a:gd name="T93" fmla="*/ T92 w 438"/>
                            <a:gd name="T94" fmla="+- 0 906 656"/>
                            <a:gd name="T95" fmla="*/ 906 h 260"/>
                            <a:gd name="T96" fmla="+- 0 6280 5973"/>
                            <a:gd name="T97" fmla="*/ T96 w 438"/>
                            <a:gd name="T98" fmla="+- 0 906 656"/>
                            <a:gd name="T99" fmla="*/ 906 h 260"/>
                            <a:gd name="T100" fmla="+- 0 6327 5973"/>
                            <a:gd name="T101" fmla="*/ T100 w 438"/>
                            <a:gd name="T102" fmla="+- 0 896 656"/>
                            <a:gd name="T103" fmla="*/ 896 h 260"/>
                            <a:gd name="T104" fmla="+- 0 6365 5973"/>
                            <a:gd name="T105" fmla="*/ T104 w 438"/>
                            <a:gd name="T106" fmla="+- 0 870 656"/>
                            <a:gd name="T107" fmla="*/ 870 h 260"/>
                            <a:gd name="T108" fmla="+- 0 6391 5973"/>
                            <a:gd name="T109" fmla="*/ T108 w 438"/>
                            <a:gd name="T110" fmla="+- 0 832 656"/>
                            <a:gd name="T111" fmla="*/ 832 h 260"/>
                            <a:gd name="T112" fmla="+- 0 6400 5973"/>
                            <a:gd name="T113" fmla="*/ T112 w 438"/>
                            <a:gd name="T114" fmla="+- 0 786 656"/>
                            <a:gd name="T115" fmla="*/ 786 h 260"/>
                            <a:gd name="T116" fmla="+- 0 6391 5973"/>
                            <a:gd name="T117" fmla="*/ T116 w 438"/>
                            <a:gd name="T118" fmla="+- 0 739 656"/>
                            <a:gd name="T119" fmla="*/ 739 h 260"/>
                            <a:gd name="T120" fmla="+- 0 6365 5973"/>
                            <a:gd name="T121" fmla="*/ T120 w 438"/>
                            <a:gd name="T122" fmla="+- 0 701 656"/>
                            <a:gd name="T123" fmla="*/ 701 h 260"/>
                            <a:gd name="T124" fmla="+- 0 6327 5973"/>
                            <a:gd name="T125" fmla="*/ T124 w 438"/>
                            <a:gd name="T126" fmla="+- 0 675 656"/>
                            <a:gd name="T127" fmla="*/ 675 h 260"/>
                            <a:gd name="T128" fmla="+- 0 6280 5973"/>
                            <a:gd name="T129" fmla="*/ T128 w 438"/>
                            <a:gd name="T130" fmla="+- 0 666 656"/>
                            <a:gd name="T131" fmla="*/ 666 h 260"/>
                            <a:gd name="T132" fmla="+- 0 6329 5973"/>
                            <a:gd name="T133" fmla="*/ T132 w 438"/>
                            <a:gd name="T134" fmla="+- 0 666 656"/>
                            <a:gd name="T135" fmla="*/ 666 h 260"/>
                            <a:gd name="T136" fmla="+- 0 6331 5973"/>
                            <a:gd name="T137" fmla="*/ T136 w 438"/>
                            <a:gd name="T138" fmla="+- 0 666 656"/>
                            <a:gd name="T139" fmla="*/ 666 h 260"/>
                            <a:gd name="T140" fmla="+- 0 6372 5973"/>
                            <a:gd name="T141" fmla="*/ T140 w 438"/>
                            <a:gd name="T142" fmla="+- 0 694 656"/>
                            <a:gd name="T143" fmla="*/ 694 h 260"/>
                            <a:gd name="T144" fmla="+- 0 6400 5973"/>
                            <a:gd name="T145" fmla="*/ T144 w 438"/>
                            <a:gd name="T146" fmla="+- 0 735 656"/>
                            <a:gd name="T147" fmla="*/ 735 h 260"/>
                            <a:gd name="T148" fmla="+- 0 6410 5973"/>
                            <a:gd name="T149" fmla="*/ T148 w 438"/>
                            <a:gd name="T150" fmla="+- 0 786 656"/>
                            <a:gd name="T151" fmla="*/ 786 h 260"/>
                            <a:gd name="T152" fmla="+- 0 6400 5973"/>
                            <a:gd name="T153" fmla="*/ T152 w 438"/>
                            <a:gd name="T154" fmla="+- 0 836 656"/>
                            <a:gd name="T155" fmla="*/ 836 h 260"/>
                            <a:gd name="T156" fmla="+- 0 6372 5973"/>
                            <a:gd name="T157" fmla="*/ T156 w 438"/>
                            <a:gd name="T158" fmla="+- 0 877 656"/>
                            <a:gd name="T159" fmla="*/ 877 h 260"/>
                            <a:gd name="T160" fmla="+- 0 6331 5973"/>
                            <a:gd name="T161" fmla="*/ T160 w 438"/>
                            <a:gd name="T162" fmla="+- 0 905 656"/>
                            <a:gd name="T163" fmla="*/ 905 h 260"/>
                            <a:gd name="T164" fmla="+- 0 6329 5973"/>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AB20B37" id="Freihandform: Form 897" o:spid="_x0000_s1026" style="position:absolute;margin-left:298.6pt;margin-top:32.8pt;width:21.9pt;height:13pt;z-index:-251564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660;82550,581660;50165,574675;24130,556895;6350,530860;0,499110;6350,466725;24130,440690;50165,422910;82550,416560;194945,416560;226060,422910;82550,422910;52705,428625;28575,445135;12065,469265;6350,499110;12065,528320;28575,552450;52705,568960;82550,575310;226060,575310;194945,581660;226060,575310;194945,575310;224790,568960;248920,552450;265430,528320;271145,499110;265430,469265;248920,445135;224790,428625;194945,422910;226060,422910;227330,422910;253365,440690;271145,466725;277495,499110;271145,530860;253365,556895;227330,574675;226060,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53472" behindDoc="1" locked="0" layoutInCell="1" allowOverlap="1" wp14:anchorId="7CCB424F" wp14:editId="1CBBDE77">
                <wp:simplePos x="0" y="0"/>
                <wp:positionH relativeFrom="page">
                  <wp:posOffset>4250690</wp:posOffset>
                </wp:positionH>
                <wp:positionV relativeFrom="paragraph">
                  <wp:posOffset>416560</wp:posOffset>
                </wp:positionV>
                <wp:extent cx="278130" cy="165100"/>
                <wp:effectExtent l="2540" t="4445" r="5080" b="1905"/>
                <wp:wrapNone/>
                <wp:docPr id="896" name="Freihandform: Form 8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001 6694"/>
                            <a:gd name="T1" fmla="*/ T0 w 438"/>
                            <a:gd name="T2" fmla="+- 0 916 656"/>
                            <a:gd name="T3" fmla="*/ 916 h 260"/>
                            <a:gd name="T4" fmla="+- 0 6824 6694"/>
                            <a:gd name="T5" fmla="*/ T4 w 438"/>
                            <a:gd name="T6" fmla="+- 0 916 656"/>
                            <a:gd name="T7" fmla="*/ 916 h 260"/>
                            <a:gd name="T8" fmla="+- 0 6773 6694"/>
                            <a:gd name="T9" fmla="*/ T8 w 438"/>
                            <a:gd name="T10" fmla="+- 0 905 656"/>
                            <a:gd name="T11" fmla="*/ 905 h 260"/>
                            <a:gd name="T12" fmla="+- 0 6732 6694"/>
                            <a:gd name="T13" fmla="*/ T12 w 438"/>
                            <a:gd name="T14" fmla="+- 0 877 656"/>
                            <a:gd name="T15" fmla="*/ 877 h 260"/>
                            <a:gd name="T16" fmla="+- 0 6704 6694"/>
                            <a:gd name="T17" fmla="*/ T16 w 438"/>
                            <a:gd name="T18" fmla="+- 0 836 656"/>
                            <a:gd name="T19" fmla="*/ 836 h 260"/>
                            <a:gd name="T20" fmla="+- 0 6694 6694"/>
                            <a:gd name="T21" fmla="*/ T20 w 438"/>
                            <a:gd name="T22" fmla="+- 0 786 656"/>
                            <a:gd name="T23" fmla="*/ 786 h 260"/>
                            <a:gd name="T24" fmla="+- 0 6704 6694"/>
                            <a:gd name="T25" fmla="*/ T24 w 438"/>
                            <a:gd name="T26" fmla="+- 0 735 656"/>
                            <a:gd name="T27" fmla="*/ 735 h 260"/>
                            <a:gd name="T28" fmla="+- 0 6732 6694"/>
                            <a:gd name="T29" fmla="*/ T28 w 438"/>
                            <a:gd name="T30" fmla="+- 0 694 656"/>
                            <a:gd name="T31" fmla="*/ 694 h 260"/>
                            <a:gd name="T32" fmla="+- 0 6773 6694"/>
                            <a:gd name="T33" fmla="*/ T32 w 438"/>
                            <a:gd name="T34" fmla="+- 0 666 656"/>
                            <a:gd name="T35" fmla="*/ 666 h 260"/>
                            <a:gd name="T36" fmla="+- 0 6824 6694"/>
                            <a:gd name="T37" fmla="*/ T36 w 438"/>
                            <a:gd name="T38" fmla="+- 0 656 656"/>
                            <a:gd name="T39" fmla="*/ 656 h 260"/>
                            <a:gd name="T40" fmla="+- 0 7001 6694"/>
                            <a:gd name="T41" fmla="*/ T40 w 438"/>
                            <a:gd name="T42" fmla="+- 0 656 656"/>
                            <a:gd name="T43" fmla="*/ 656 h 260"/>
                            <a:gd name="T44" fmla="+- 0 7050 6694"/>
                            <a:gd name="T45" fmla="*/ T44 w 438"/>
                            <a:gd name="T46" fmla="+- 0 666 656"/>
                            <a:gd name="T47" fmla="*/ 666 h 260"/>
                            <a:gd name="T48" fmla="+- 0 6824 6694"/>
                            <a:gd name="T49" fmla="*/ T48 w 438"/>
                            <a:gd name="T50" fmla="+- 0 666 656"/>
                            <a:gd name="T51" fmla="*/ 666 h 260"/>
                            <a:gd name="T52" fmla="+- 0 6777 6694"/>
                            <a:gd name="T53" fmla="*/ T52 w 438"/>
                            <a:gd name="T54" fmla="+- 0 675 656"/>
                            <a:gd name="T55" fmla="*/ 675 h 260"/>
                            <a:gd name="T56" fmla="+- 0 6739 6694"/>
                            <a:gd name="T57" fmla="*/ T56 w 438"/>
                            <a:gd name="T58" fmla="+- 0 701 656"/>
                            <a:gd name="T59" fmla="*/ 701 h 260"/>
                            <a:gd name="T60" fmla="+- 0 6713 6694"/>
                            <a:gd name="T61" fmla="*/ T60 w 438"/>
                            <a:gd name="T62" fmla="+- 0 739 656"/>
                            <a:gd name="T63" fmla="*/ 739 h 260"/>
                            <a:gd name="T64" fmla="+- 0 6704 6694"/>
                            <a:gd name="T65" fmla="*/ T64 w 438"/>
                            <a:gd name="T66" fmla="+- 0 786 656"/>
                            <a:gd name="T67" fmla="*/ 786 h 260"/>
                            <a:gd name="T68" fmla="+- 0 6713 6694"/>
                            <a:gd name="T69" fmla="*/ T68 w 438"/>
                            <a:gd name="T70" fmla="+- 0 832 656"/>
                            <a:gd name="T71" fmla="*/ 832 h 260"/>
                            <a:gd name="T72" fmla="+- 0 6739 6694"/>
                            <a:gd name="T73" fmla="*/ T72 w 438"/>
                            <a:gd name="T74" fmla="+- 0 870 656"/>
                            <a:gd name="T75" fmla="*/ 870 h 260"/>
                            <a:gd name="T76" fmla="+- 0 6777 6694"/>
                            <a:gd name="T77" fmla="*/ T76 w 438"/>
                            <a:gd name="T78" fmla="+- 0 896 656"/>
                            <a:gd name="T79" fmla="*/ 896 h 260"/>
                            <a:gd name="T80" fmla="+- 0 6824 6694"/>
                            <a:gd name="T81" fmla="*/ T80 w 438"/>
                            <a:gd name="T82" fmla="+- 0 906 656"/>
                            <a:gd name="T83" fmla="*/ 906 h 260"/>
                            <a:gd name="T84" fmla="+- 0 7050 6694"/>
                            <a:gd name="T85" fmla="*/ T84 w 438"/>
                            <a:gd name="T86" fmla="+- 0 906 656"/>
                            <a:gd name="T87" fmla="*/ 906 h 260"/>
                            <a:gd name="T88" fmla="+- 0 7001 6694"/>
                            <a:gd name="T89" fmla="*/ T88 w 438"/>
                            <a:gd name="T90" fmla="+- 0 916 656"/>
                            <a:gd name="T91" fmla="*/ 916 h 260"/>
                            <a:gd name="T92" fmla="+- 0 7050 6694"/>
                            <a:gd name="T93" fmla="*/ T92 w 438"/>
                            <a:gd name="T94" fmla="+- 0 906 656"/>
                            <a:gd name="T95" fmla="*/ 906 h 260"/>
                            <a:gd name="T96" fmla="+- 0 7001 6694"/>
                            <a:gd name="T97" fmla="*/ T96 w 438"/>
                            <a:gd name="T98" fmla="+- 0 906 656"/>
                            <a:gd name="T99" fmla="*/ 906 h 260"/>
                            <a:gd name="T100" fmla="+- 0 7048 6694"/>
                            <a:gd name="T101" fmla="*/ T100 w 438"/>
                            <a:gd name="T102" fmla="+- 0 896 656"/>
                            <a:gd name="T103" fmla="*/ 896 h 260"/>
                            <a:gd name="T104" fmla="+- 0 7086 6694"/>
                            <a:gd name="T105" fmla="*/ T104 w 438"/>
                            <a:gd name="T106" fmla="+- 0 870 656"/>
                            <a:gd name="T107" fmla="*/ 870 h 260"/>
                            <a:gd name="T108" fmla="+- 0 7112 6694"/>
                            <a:gd name="T109" fmla="*/ T108 w 438"/>
                            <a:gd name="T110" fmla="+- 0 832 656"/>
                            <a:gd name="T111" fmla="*/ 832 h 260"/>
                            <a:gd name="T112" fmla="+- 0 7121 6694"/>
                            <a:gd name="T113" fmla="*/ T112 w 438"/>
                            <a:gd name="T114" fmla="+- 0 786 656"/>
                            <a:gd name="T115" fmla="*/ 786 h 260"/>
                            <a:gd name="T116" fmla="+- 0 7112 6694"/>
                            <a:gd name="T117" fmla="*/ T116 w 438"/>
                            <a:gd name="T118" fmla="+- 0 739 656"/>
                            <a:gd name="T119" fmla="*/ 739 h 260"/>
                            <a:gd name="T120" fmla="+- 0 7086 6694"/>
                            <a:gd name="T121" fmla="*/ T120 w 438"/>
                            <a:gd name="T122" fmla="+- 0 701 656"/>
                            <a:gd name="T123" fmla="*/ 701 h 260"/>
                            <a:gd name="T124" fmla="+- 0 7048 6694"/>
                            <a:gd name="T125" fmla="*/ T124 w 438"/>
                            <a:gd name="T126" fmla="+- 0 675 656"/>
                            <a:gd name="T127" fmla="*/ 675 h 260"/>
                            <a:gd name="T128" fmla="+- 0 7001 6694"/>
                            <a:gd name="T129" fmla="*/ T128 w 438"/>
                            <a:gd name="T130" fmla="+- 0 666 656"/>
                            <a:gd name="T131" fmla="*/ 666 h 260"/>
                            <a:gd name="T132" fmla="+- 0 7050 6694"/>
                            <a:gd name="T133" fmla="*/ T132 w 438"/>
                            <a:gd name="T134" fmla="+- 0 666 656"/>
                            <a:gd name="T135" fmla="*/ 666 h 260"/>
                            <a:gd name="T136" fmla="+- 0 7052 6694"/>
                            <a:gd name="T137" fmla="*/ T136 w 438"/>
                            <a:gd name="T138" fmla="+- 0 666 656"/>
                            <a:gd name="T139" fmla="*/ 666 h 260"/>
                            <a:gd name="T140" fmla="+- 0 7093 6694"/>
                            <a:gd name="T141" fmla="*/ T140 w 438"/>
                            <a:gd name="T142" fmla="+- 0 694 656"/>
                            <a:gd name="T143" fmla="*/ 694 h 260"/>
                            <a:gd name="T144" fmla="+- 0 7121 6694"/>
                            <a:gd name="T145" fmla="*/ T144 w 438"/>
                            <a:gd name="T146" fmla="+- 0 735 656"/>
                            <a:gd name="T147" fmla="*/ 735 h 260"/>
                            <a:gd name="T148" fmla="+- 0 7131 6694"/>
                            <a:gd name="T149" fmla="*/ T148 w 438"/>
                            <a:gd name="T150" fmla="+- 0 786 656"/>
                            <a:gd name="T151" fmla="*/ 786 h 260"/>
                            <a:gd name="T152" fmla="+- 0 7121 6694"/>
                            <a:gd name="T153" fmla="*/ T152 w 438"/>
                            <a:gd name="T154" fmla="+- 0 836 656"/>
                            <a:gd name="T155" fmla="*/ 836 h 260"/>
                            <a:gd name="T156" fmla="+- 0 7093 6694"/>
                            <a:gd name="T157" fmla="*/ T156 w 438"/>
                            <a:gd name="T158" fmla="+- 0 877 656"/>
                            <a:gd name="T159" fmla="*/ 877 h 260"/>
                            <a:gd name="T160" fmla="+- 0 7052 6694"/>
                            <a:gd name="T161" fmla="*/ T160 w 438"/>
                            <a:gd name="T162" fmla="+- 0 905 656"/>
                            <a:gd name="T163" fmla="*/ 905 h 260"/>
                            <a:gd name="T164" fmla="+- 0 7050 6694"/>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CA847DD" id="Freihandform: Form 896" o:spid="_x0000_s1026" style="position:absolute;margin-left:334.7pt;margin-top:32.8pt;width:21.9pt;height:13pt;z-index:-2515630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660;82550,581660;50165,574675;24130,556895;6350,530860;0,499110;6350,466725;24130,440690;50165,422910;82550,416560;194945,416560;226060,422910;82550,422910;52705,428625;28575,445135;12065,469265;6350,499110;12065,528320;28575,552450;52705,568960;82550,575310;226060,575310;194945,581660;226060,575310;194945,575310;224790,568960;248920,552450;265430,528320;271145,499110;265430,469265;248920,445135;224790,428625;194945,422910;226060,422910;227330,422910;253365,440690;271145,466725;277495,499110;271145,530860;253365,556895;227330,574675;226060,575310"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4170ECE8" w14:textId="77777777" w:rsidR="001F36E8" w:rsidRPr="001F36E8" w:rsidRDefault="001F36E8" w:rsidP="001F36E8">
      <w:pPr>
        <w:widowControl w:val="0"/>
        <w:autoSpaceDE w:val="0"/>
        <w:autoSpaceDN w:val="0"/>
        <w:spacing w:before="4"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55520" behindDoc="1" locked="0" layoutInCell="1" allowOverlap="1" wp14:anchorId="6E52482E" wp14:editId="65A7FB74">
                <wp:simplePos x="0" y="0"/>
                <wp:positionH relativeFrom="page">
                  <wp:posOffset>1173480</wp:posOffset>
                </wp:positionH>
                <wp:positionV relativeFrom="paragraph">
                  <wp:posOffset>118745</wp:posOffset>
                </wp:positionV>
                <wp:extent cx="4418330" cy="6350"/>
                <wp:effectExtent l="1905" t="3810" r="0" b="0"/>
                <wp:wrapTopAndBottom/>
                <wp:docPr id="895" name="Freihandform: Form 8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18330" cy="6350"/>
                        </a:xfrm>
                        <a:custGeom>
                          <a:avLst/>
                          <a:gdLst>
                            <a:gd name="T0" fmla="+- 0 3668 1848"/>
                            <a:gd name="T1" fmla="*/ T0 w 6958"/>
                            <a:gd name="T2" fmla="+- 0 187 187"/>
                            <a:gd name="T3" fmla="*/ 187 h 10"/>
                            <a:gd name="T4" fmla="+- 0 1848 1848"/>
                            <a:gd name="T5" fmla="*/ T4 w 6958"/>
                            <a:gd name="T6" fmla="+- 0 187 187"/>
                            <a:gd name="T7" fmla="*/ 187 h 10"/>
                            <a:gd name="T8" fmla="+- 0 1848 1848"/>
                            <a:gd name="T9" fmla="*/ T8 w 6958"/>
                            <a:gd name="T10" fmla="+- 0 197 187"/>
                            <a:gd name="T11" fmla="*/ 197 h 10"/>
                            <a:gd name="T12" fmla="+- 0 3668 1848"/>
                            <a:gd name="T13" fmla="*/ T12 w 6958"/>
                            <a:gd name="T14" fmla="+- 0 197 187"/>
                            <a:gd name="T15" fmla="*/ 197 h 10"/>
                            <a:gd name="T16" fmla="+- 0 3668 1848"/>
                            <a:gd name="T17" fmla="*/ T16 w 6958"/>
                            <a:gd name="T18" fmla="+- 0 187 187"/>
                            <a:gd name="T19" fmla="*/ 187 h 10"/>
                            <a:gd name="T20" fmla="+- 0 8806 1848"/>
                            <a:gd name="T21" fmla="*/ T20 w 6958"/>
                            <a:gd name="T22" fmla="+- 0 187 187"/>
                            <a:gd name="T23" fmla="*/ 187 h 10"/>
                            <a:gd name="T24" fmla="+- 0 7273 1848"/>
                            <a:gd name="T25" fmla="*/ T24 w 6958"/>
                            <a:gd name="T26" fmla="+- 0 187 187"/>
                            <a:gd name="T27" fmla="*/ 187 h 10"/>
                            <a:gd name="T28" fmla="+- 0 6552 1848"/>
                            <a:gd name="T29" fmla="*/ T28 w 6958"/>
                            <a:gd name="T30" fmla="+- 0 187 187"/>
                            <a:gd name="T31" fmla="*/ 187 h 10"/>
                            <a:gd name="T32" fmla="+- 0 6552 1848"/>
                            <a:gd name="T33" fmla="*/ T32 w 6958"/>
                            <a:gd name="T34" fmla="+- 0 187 187"/>
                            <a:gd name="T35" fmla="*/ 187 h 10"/>
                            <a:gd name="T36" fmla="+- 0 5831 1848"/>
                            <a:gd name="T37" fmla="*/ T36 w 6958"/>
                            <a:gd name="T38" fmla="+- 0 187 187"/>
                            <a:gd name="T39" fmla="*/ 187 h 10"/>
                            <a:gd name="T40" fmla="+- 0 5110 1848"/>
                            <a:gd name="T41" fmla="*/ T40 w 6958"/>
                            <a:gd name="T42" fmla="+- 0 187 187"/>
                            <a:gd name="T43" fmla="*/ 187 h 10"/>
                            <a:gd name="T44" fmla="+- 0 4389 1848"/>
                            <a:gd name="T45" fmla="*/ T44 w 6958"/>
                            <a:gd name="T46" fmla="+- 0 187 187"/>
                            <a:gd name="T47" fmla="*/ 187 h 10"/>
                            <a:gd name="T48" fmla="+- 0 3668 1848"/>
                            <a:gd name="T49" fmla="*/ T48 w 6958"/>
                            <a:gd name="T50" fmla="+- 0 187 187"/>
                            <a:gd name="T51" fmla="*/ 187 h 10"/>
                            <a:gd name="T52" fmla="+- 0 3668 1848"/>
                            <a:gd name="T53" fmla="*/ T52 w 6958"/>
                            <a:gd name="T54" fmla="+- 0 197 187"/>
                            <a:gd name="T55" fmla="*/ 197 h 10"/>
                            <a:gd name="T56" fmla="+- 0 4389 1848"/>
                            <a:gd name="T57" fmla="*/ T56 w 6958"/>
                            <a:gd name="T58" fmla="+- 0 197 187"/>
                            <a:gd name="T59" fmla="*/ 197 h 10"/>
                            <a:gd name="T60" fmla="+- 0 5110 1848"/>
                            <a:gd name="T61" fmla="*/ T60 w 6958"/>
                            <a:gd name="T62" fmla="+- 0 197 187"/>
                            <a:gd name="T63" fmla="*/ 197 h 10"/>
                            <a:gd name="T64" fmla="+- 0 5831 1848"/>
                            <a:gd name="T65" fmla="*/ T64 w 6958"/>
                            <a:gd name="T66" fmla="+- 0 197 187"/>
                            <a:gd name="T67" fmla="*/ 197 h 10"/>
                            <a:gd name="T68" fmla="+- 0 6552 1848"/>
                            <a:gd name="T69" fmla="*/ T68 w 6958"/>
                            <a:gd name="T70" fmla="+- 0 197 187"/>
                            <a:gd name="T71" fmla="*/ 197 h 10"/>
                            <a:gd name="T72" fmla="+- 0 6552 1848"/>
                            <a:gd name="T73" fmla="*/ T72 w 6958"/>
                            <a:gd name="T74" fmla="+- 0 197 187"/>
                            <a:gd name="T75" fmla="*/ 197 h 10"/>
                            <a:gd name="T76" fmla="+- 0 7273 1848"/>
                            <a:gd name="T77" fmla="*/ T76 w 6958"/>
                            <a:gd name="T78" fmla="+- 0 197 187"/>
                            <a:gd name="T79" fmla="*/ 197 h 10"/>
                            <a:gd name="T80" fmla="+- 0 8806 1848"/>
                            <a:gd name="T81" fmla="*/ T80 w 6958"/>
                            <a:gd name="T82" fmla="+- 0 197 187"/>
                            <a:gd name="T83" fmla="*/ 197 h 10"/>
                            <a:gd name="T84" fmla="+- 0 8806 1848"/>
                            <a:gd name="T85" fmla="*/ T84 w 6958"/>
                            <a:gd name="T86" fmla="+- 0 187 187"/>
                            <a:gd name="T87" fmla="*/ 187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780323" id="Freihandform: Form 895" o:spid="_x0000_s1026" style="position:absolute;margin-left:92.4pt;margin-top:9.35pt;width:347.9pt;height:.5pt;z-index:-25156096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" path="m1820,l,,,10r1820,l1820,xm6958,l5425,,4704,,3983,,3262,,2541,,1820,r,10l2541,10r721,l3983,10r721,l5425,10r1533,l6958,xe" fillcolor="#bcc1c6" stroked="f">
                <v:path arrowok="t" o:connecttype="custom" o:connectlocs="1155700,118745;0,118745;0,125095;1155700,125095;1155700,118745;4418330,118745;3444875,118745;2987040,118745;2987040,118745;2529205,118745;2071370,118745;1613535,118745;1155700,118745;1155700,125095;1613535,125095;2071370,125095;2529205,125095;2987040,125095;2987040,125095;3444875,125095;4418330,125095;4418330,118745" o:connectangles="0,0,0,0,0,0,0,0,0,0,0,0,0,0,0,0,0,0,0,0,0,0"/>
                <w10:wrap type="topAndBottom" anchorx="page"/>
              </v:shape>
            </w:pict>
          </mc:Fallback>
        </mc:AlternateContent>
      </w:r>
    </w:p>
    <w:p w14:paraId="243D4D29" w14:textId="77777777" w:rsidR="001F36E8" w:rsidRPr="001F36E8" w:rsidRDefault="001F36E8" w:rsidP="001F36E8">
      <w:pPr>
        <w:widowControl w:val="0"/>
        <w:tabs>
          <w:tab w:val="left" w:pos="6107"/>
        </w:tabs>
        <w:autoSpaceDE w:val="0"/>
        <w:autoSpaceDN w:val="0"/>
        <w:spacing w:before="86" w:after="113" w:line="240" w:lineRule="auto"/>
        <w:ind w:left="683"/>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5EC5DF4E" w14:textId="77777777" w:rsidR="001F36E8" w:rsidRPr="001F36E8" w:rsidRDefault="001F36E8" w:rsidP="001F36E8">
      <w:pPr>
        <w:widowControl w:val="0"/>
        <w:autoSpaceDE w:val="0"/>
        <w:autoSpaceDN w:val="0"/>
        <w:spacing w:after="0" w:line="20" w:lineRule="exact"/>
        <w:ind w:left="607"/>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78667CF6" wp14:editId="0ED4D1D2">
                <wp:extent cx="4418330" cy="6350"/>
                <wp:effectExtent l="0" t="0" r="1270" b="3175"/>
                <wp:docPr id="893" name="Gruppieren 89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894" name="AutoShape 841"/>
                        <wps:cNvSpPr>
                          <a:spLocks/>
                        </wps:cNvSpPr>
                        <wps:spPr bwMode="auto">
                          <a:xfrm>
                            <a:off x="0" y="0"/>
                            <a:ext cx="6958" cy="10"/>
                          </a:xfrm>
                          <a:custGeom>
                            <a:avLst/>
                            <a:gdLst>
                              <a:gd name="T0" fmla="*/ 1820 w 6958"/>
                              <a:gd name="T1" fmla="*/ 0 h 10"/>
                              <a:gd name="T2" fmla="*/ 0 w 6958"/>
                              <a:gd name="T3" fmla="*/ 0 h 10"/>
                              <a:gd name="T4" fmla="*/ 0 w 6958"/>
                              <a:gd name="T5" fmla="*/ 10 h 10"/>
                              <a:gd name="T6" fmla="*/ 1820 w 6958"/>
                              <a:gd name="T7" fmla="*/ 10 h 10"/>
                              <a:gd name="T8" fmla="*/ 1820 w 6958"/>
                              <a:gd name="T9" fmla="*/ 0 h 10"/>
                              <a:gd name="T10" fmla="*/ 6958 w 6958"/>
                              <a:gd name="T11" fmla="*/ 0 h 10"/>
                              <a:gd name="T12" fmla="*/ 5425 w 6958"/>
                              <a:gd name="T13" fmla="*/ 0 h 10"/>
                              <a:gd name="T14" fmla="*/ 4704 w 6958"/>
                              <a:gd name="T15" fmla="*/ 0 h 10"/>
                              <a:gd name="T16" fmla="*/ 4704 w 6958"/>
                              <a:gd name="T17" fmla="*/ 0 h 10"/>
                              <a:gd name="T18" fmla="*/ 3983 w 6958"/>
                              <a:gd name="T19" fmla="*/ 0 h 10"/>
                              <a:gd name="T20" fmla="*/ 3262 w 6958"/>
                              <a:gd name="T21" fmla="*/ 0 h 10"/>
                              <a:gd name="T22" fmla="*/ 2541 w 6958"/>
                              <a:gd name="T23" fmla="*/ 0 h 10"/>
                              <a:gd name="T24" fmla="*/ 1820 w 6958"/>
                              <a:gd name="T25" fmla="*/ 0 h 10"/>
                              <a:gd name="T26" fmla="*/ 1820 w 6958"/>
                              <a:gd name="T27" fmla="*/ 10 h 10"/>
                              <a:gd name="T28" fmla="*/ 2541 w 6958"/>
                              <a:gd name="T29" fmla="*/ 10 h 10"/>
                              <a:gd name="T30" fmla="*/ 3262 w 6958"/>
                              <a:gd name="T31" fmla="*/ 10 h 10"/>
                              <a:gd name="T32" fmla="*/ 3983 w 6958"/>
                              <a:gd name="T33" fmla="*/ 10 h 10"/>
                              <a:gd name="T34" fmla="*/ 4704 w 6958"/>
                              <a:gd name="T35" fmla="*/ 10 h 10"/>
                              <a:gd name="T36" fmla="*/ 4704 w 6958"/>
                              <a:gd name="T37" fmla="*/ 10 h 10"/>
                              <a:gd name="T38" fmla="*/ 5425 w 6958"/>
                              <a:gd name="T39" fmla="*/ 10 h 10"/>
                              <a:gd name="T40" fmla="*/ 6958 w 6958"/>
                              <a:gd name="T41" fmla="*/ 10 h 10"/>
                              <a:gd name="T42" fmla="*/ 6958 w 6958"/>
                              <a:gd name="T43" fmla="*/ 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207BD928" id="Gruppieren 893"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">
                <v:shape id="AutoShape 841" o:spid="_x0000_s1027" style="position:absolute;width:6958;height:10;visibility:visible;mso-wrap-style:square;v-text-anchor:top" coordsize="6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" path="m1820,l,,,10r1820,l1820,xm6958,l5425,,4704,,3983,,3262,,2541,,1820,r,10l2541,10r721,l3983,10r721,l5425,10r1533,l6958,xe" fillcolor="#bcc1c6" stroked="f">
                  <v:path arrowok="t" o:connecttype="custom" o:connectlocs="1820,0;0,0;0,10;1820,10;1820,0;6958,0;5425,0;4704,0;4704,0;3983,0;3262,0;2541,0;1820,0;1820,10;2541,10;3262,10;3983,10;4704,10;4704,10;5425,10;6958,10;6958,0" o:connectangles="0,0,0,0,0,0,0,0,0,0,0,0,0,0,0,0,0,0,0,0,0,0"/>
                </v:shape>
                <w10:anchorlock/>
              </v:group>
            </w:pict>
          </mc:Fallback>
        </mc:AlternateContent>
      </w:r>
    </w:p>
    <w:p w14:paraId="6814A320" w14:textId="77777777" w:rsidR="001F36E8" w:rsidRPr="001F36E8" w:rsidRDefault="001F36E8" w:rsidP="001F36E8">
      <w:pPr>
        <w:widowControl w:val="0"/>
        <w:autoSpaceDE w:val="0"/>
        <w:autoSpaceDN w:val="0"/>
        <w:spacing w:after="0" w:line="240" w:lineRule="auto"/>
        <w:rPr>
          <w:rFonts w:ascii="RobotoRegular" w:eastAsia="RobotoRegular" w:hAnsi="RobotoRegular" w:cs="RobotoRegular"/>
          <w:sz w:val="20"/>
          <w:lang w:eastAsia="en-US"/>
        </w:rPr>
      </w:pPr>
    </w:p>
    <w:p w14:paraId="7AC30320" w14:textId="77777777" w:rsidR="001F36E8" w:rsidRPr="001F36E8" w:rsidRDefault="001F36E8" w:rsidP="001F36E8">
      <w:pPr>
        <w:widowControl w:val="0"/>
        <w:autoSpaceDE w:val="0"/>
        <w:autoSpaceDN w:val="0"/>
        <w:spacing w:before="2" w:after="0" w:line="240" w:lineRule="auto"/>
        <w:rPr>
          <w:rFonts w:ascii="RobotoRegular" w:eastAsia="RobotoRegular" w:hAnsi="RobotoRegular" w:cs="RobotoRegular"/>
          <w:sz w:val="18"/>
          <w:lang w:eastAsia="en-US"/>
        </w:rPr>
      </w:pPr>
    </w:p>
    <w:p w14:paraId="265BD02C" w14:textId="77777777" w:rsidR="001F36E8" w:rsidRPr="001F36E8" w:rsidRDefault="001F36E8" w:rsidP="001F36E8">
      <w:pPr>
        <w:widowControl w:val="0"/>
        <w:numPr>
          <w:ilvl w:val="0"/>
          <w:numId w:val="6"/>
        </w:numPr>
        <w:tabs>
          <w:tab w:val="left" w:pos="607"/>
          <w:tab w:val="left" w:pos="608"/>
        </w:tabs>
        <w:autoSpaceDE w:val="0"/>
        <w:autoSpaceDN w:val="0"/>
        <w:spacing w:before="104" w:after="0" w:line="240" w:lineRule="auto"/>
        <w:rPr>
          <w:rFonts w:ascii="Arial" w:eastAsia="Arial" w:hAnsi="Arial" w:cs="Arial"/>
          <w:sz w:val="24"/>
          <w:lang w:eastAsia="en-US"/>
        </w:rPr>
      </w:pPr>
      <w:r w:rsidRPr="001F36E8">
        <w:rPr>
          <w:rFonts w:ascii="Arial" w:eastAsia="Arial" w:hAnsi="Arial" w:cs="Arial"/>
          <w:color w:val="18181C"/>
          <w:w w:val="110"/>
          <w:sz w:val="24"/>
          <w:lang w:eastAsia="en-US"/>
        </w:rPr>
        <w:t>I</w:t>
      </w:r>
      <w:r w:rsidRPr="001F36E8">
        <w:rPr>
          <w:rFonts w:ascii="Arial" w:eastAsia="Arial" w:hAnsi="Arial" w:cs="Arial"/>
          <w:color w:val="18181C"/>
          <w:spacing w:val="-27"/>
          <w:w w:val="110"/>
          <w:sz w:val="24"/>
          <w:lang w:eastAsia="en-US"/>
        </w:rPr>
        <w:t xml:space="preserve"> </w:t>
      </w:r>
      <w:r w:rsidRPr="001F36E8">
        <w:rPr>
          <w:rFonts w:ascii="Arial" w:eastAsia="Arial" w:hAnsi="Arial" w:cs="Arial"/>
          <w:color w:val="18181C"/>
          <w:w w:val="110"/>
          <w:sz w:val="24"/>
          <w:lang w:eastAsia="en-US"/>
        </w:rPr>
        <w:t>found</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the</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various</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functions</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in</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the</w:t>
      </w:r>
      <w:r w:rsidRPr="001F36E8">
        <w:rPr>
          <w:rFonts w:ascii="Arial" w:eastAsia="Arial" w:hAnsi="Arial" w:cs="Arial"/>
          <w:color w:val="18181C"/>
          <w:spacing w:val="-27"/>
          <w:w w:val="110"/>
          <w:sz w:val="24"/>
          <w:lang w:eastAsia="en-US"/>
        </w:rPr>
        <w:t xml:space="preserve"> </w:t>
      </w:r>
      <w:r w:rsidRPr="001F36E8">
        <w:rPr>
          <w:rFonts w:ascii="Arial" w:eastAsia="Arial" w:hAnsi="Arial" w:cs="Arial"/>
          <w:color w:val="18181C"/>
          <w:w w:val="110"/>
          <w:sz w:val="24"/>
          <w:lang w:eastAsia="en-US"/>
        </w:rPr>
        <w:t>monitoring</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tool</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were</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well</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18181C"/>
          <w:w w:val="110"/>
          <w:sz w:val="24"/>
          <w:lang w:eastAsia="en-US"/>
        </w:rPr>
        <w:t>integrated</w:t>
      </w:r>
      <w:r w:rsidRPr="001F36E8">
        <w:rPr>
          <w:rFonts w:ascii="Arial" w:eastAsia="Arial" w:hAnsi="Arial" w:cs="Arial"/>
          <w:color w:val="18181C"/>
          <w:spacing w:val="-26"/>
          <w:w w:val="110"/>
          <w:sz w:val="24"/>
          <w:lang w:eastAsia="en-US"/>
        </w:rPr>
        <w:t xml:space="preserve"> </w:t>
      </w:r>
      <w:r w:rsidRPr="001F36E8">
        <w:rPr>
          <w:rFonts w:ascii="Arial" w:eastAsia="Arial" w:hAnsi="Arial" w:cs="Arial"/>
          <w:color w:val="D32D23"/>
          <w:w w:val="110"/>
          <w:sz w:val="24"/>
          <w:lang w:eastAsia="en-US"/>
        </w:rPr>
        <w:t>*</w:t>
      </w:r>
    </w:p>
    <w:p w14:paraId="2B4DF10B" w14:textId="77777777" w:rsidR="001F36E8" w:rsidRPr="001F36E8" w:rsidRDefault="001F36E8" w:rsidP="001F36E8">
      <w:pPr>
        <w:widowControl w:val="0"/>
        <w:autoSpaceDE w:val="0"/>
        <w:autoSpaceDN w:val="0"/>
        <w:spacing w:before="3" w:after="0" w:line="240" w:lineRule="auto"/>
        <w:rPr>
          <w:rFonts w:ascii="Arial" w:eastAsia="Arial" w:hAnsi="Arial" w:cs="Arial"/>
          <w:sz w:val="18"/>
          <w:szCs w:val="24"/>
          <w:lang w:eastAsia="en-US"/>
        </w:rPr>
      </w:pPr>
    </w:p>
    <w:p w14:paraId="6824EA4B" w14:textId="77777777" w:rsidR="001F36E8" w:rsidRPr="001F36E8" w:rsidRDefault="001F36E8" w:rsidP="001F36E8">
      <w:pPr>
        <w:widowControl w:val="0"/>
        <w:autoSpaceDE w:val="0"/>
        <w:autoSpaceDN w:val="0"/>
        <w:spacing w:before="74" w:after="0" w:line="240" w:lineRule="auto"/>
        <w:ind w:left="608"/>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6B3D1B08" w14:textId="77777777" w:rsidR="001F36E8" w:rsidRPr="001F36E8" w:rsidRDefault="001F36E8" w:rsidP="001F36E8">
      <w:pPr>
        <w:widowControl w:val="0"/>
        <w:autoSpaceDE w:val="0"/>
        <w:autoSpaceDN w:val="0"/>
        <w:spacing w:before="9" w:after="0" w:line="240" w:lineRule="auto"/>
        <w:rPr>
          <w:rFonts w:ascii="Roboto" w:eastAsia="Arial" w:hAnsi="Arial" w:cs="Arial"/>
          <w:i/>
          <w:sz w:val="25"/>
          <w:szCs w:val="24"/>
          <w:lang w:val="de-DE" w:eastAsia="en-US"/>
        </w:rPr>
      </w:pPr>
    </w:p>
    <w:p w14:paraId="2242EF4E" w14:textId="77777777" w:rsidR="001F36E8" w:rsidRPr="001F36E8" w:rsidRDefault="001F36E8" w:rsidP="001F36E8">
      <w:pPr>
        <w:widowControl w:val="0"/>
        <w:tabs>
          <w:tab w:val="left" w:pos="3448"/>
          <w:tab w:val="left" w:pos="4169"/>
          <w:tab w:val="left" w:pos="4890"/>
          <w:tab w:val="left" w:pos="5611"/>
        </w:tabs>
        <w:autoSpaceDE w:val="0"/>
        <w:autoSpaceDN w:val="0"/>
        <w:spacing w:before="95" w:after="0" w:line="240" w:lineRule="auto"/>
        <w:ind w:left="2727"/>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56544" behindDoc="1" locked="0" layoutInCell="1" allowOverlap="1" wp14:anchorId="158220DC" wp14:editId="3C335AE9">
                <wp:simplePos x="0" y="0"/>
                <wp:positionH relativeFrom="page">
                  <wp:posOffset>2419350</wp:posOffset>
                </wp:positionH>
                <wp:positionV relativeFrom="paragraph">
                  <wp:posOffset>415925</wp:posOffset>
                </wp:positionV>
                <wp:extent cx="278130" cy="165100"/>
                <wp:effectExtent l="0" t="5080" r="7620" b="1270"/>
                <wp:wrapNone/>
                <wp:docPr id="940" name="Freihandform: Form 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117 3810"/>
                            <a:gd name="T1" fmla="*/ T0 w 438"/>
                            <a:gd name="T2" fmla="+- 0 915 655"/>
                            <a:gd name="T3" fmla="*/ 915 h 260"/>
                            <a:gd name="T4" fmla="+- 0 3940 3810"/>
                            <a:gd name="T5" fmla="*/ T4 w 438"/>
                            <a:gd name="T6" fmla="+- 0 915 655"/>
                            <a:gd name="T7" fmla="*/ 915 h 260"/>
                            <a:gd name="T8" fmla="+- 0 3889 3810"/>
                            <a:gd name="T9" fmla="*/ T8 w 438"/>
                            <a:gd name="T10" fmla="+- 0 904 655"/>
                            <a:gd name="T11" fmla="*/ 904 h 260"/>
                            <a:gd name="T12" fmla="+- 0 3848 3810"/>
                            <a:gd name="T13" fmla="*/ T12 w 438"/>
                            <a:gd name="T14" fmla="+- 0 876 655"/>
                            <a:gd name="T15" fmla="*/ 876 h 260"/>
                            <a:gd name="T16" fmla="+- 0 3820 3810"/>
                            <a:gd name="T17" fmla="*/ T16 w 438"/>
                            <a:gd name="T18" fmla="+- 0 835 655"/>
                            <a:gd name="T19" fmla="*/ 835 h 260"/>
                            <a:gd name="T20" fmla="+- 0 3810 3810"/>
                            <a:gd name="T21" fmla="*/ T20 w 438"/>
                            <a:gd name="T22" fmla="+- 0 785 655"/>
                            <a:gd name="T23" fmla="*/ 785 h 260"/>
                            <a:gd name="T24" fmla="+- 0 3820 3810"/>
                            <a:gd name="T25" fmla="*/ T24 w 438"/>
                            <a:gd name="T26" fmla="+- 0 734 655"/>
                            <a:gd name="T27" fmla="*/ 734 h 260"/>
                            <a:gd name="T28" fmla="+- 0 3848 3810"/>
                            <a:gd name="T29" fmla="*/ T28 w 438"/>
                            <a:gd name="T30" fmla="+- 0 693 655"/>
                            <a:gd name="T31" fmla="*/ 693 h 260"/>
                            <a:gd name="T32" fmla="+- 0 3889 3810"/>
                            <a:gd name="T33" fmla="*/ T32 w 438"/>
                            <a:gd name="T34" fmla="+- 0 665 655"/>
                            <a:gd name="T35" fmla="*/ 665 h 260"/>
                            <a:gd name="T36" fmla="+- 0 3940 3810"/>
                            <a:gd name="T37" fmla="*/ T36 w 438"/>
                            <a:gd name="T38" fmla="+- 0 655 655"/>
                            <a:gd name="T39" fmla="*/ 655 h 260"/>
                            <a:gd name="T40" fmla="+- 0 4117 3810"/>
                            <a:gd name="T41" fmla="*/ T40 w 438"/>
                            <a:gd name="T42" fmla="+- 0 655 655"/>
                            <a:gd name="T43" fmla="*/ 655 h 260"/>
                            <a:gd name="T44" fmla="+- 0 4166 3810"/>
                            <a:gd name="T45" fmla="*/ T44 w 438"/>
                            <a:gd name="T46" fmla="+- 0 665 655"/>
                            <a:gd name="T47" fmla="*/ 665 h 260"/>
                            <a:gd name="T48" fmla="+- 0 3940 3810"/>
                            <a:gd name="T49" fmla="*/ T48 w 438"/>
                            <a:gd name="T50" fmla="+- 0 665 655"/>
                            <a:gd name="T51" fmla="*/ 665 h 260"/>
                            <a:gd name="T52" fmla="+- 0 3893 3810"/>
                            <a:gd name="T53" fmla="*/ T52 w 438"/>
                            <a:gd name="T54" fmla="+- 0 674 655"/>
                            <a:gd name="T55" fmla="*/ 674 h 260"/>
                            <a:gd name="T56" fmla="+- 0 3855 3810"/>
                            <a:gd name="T57" fmla="*/ T56 w 438"/>
                            <a:gd name="T58" fmla="+- 0 700 655"/>
                            <a:gd name="T59" fmla="*/ 700 h 260"/>
                            <a:gd name="T60" fmla="+- 0 3829 3810"/>
                            <a:gd name="T61" fmla="*/ T60 w 438"/>
                            <a:gd name="T62" fmla="+- 0 738 655"/>
                            <a:gd name="T63" fmla="*/ 738 h 260"/>
                            <a:gd name="T64" fmla="+- 0 3820 3810"/>
                            <a:gd name="T65" fmla="*/ T64 w 438"/>
                            <a:gd name="T66" fmla="+- 0 785 655"/>
                            <a:gd name="T67" fmla="*/ 785 h 260"/>
                            <a:gd name="T68" fmla="+- 0 3829 3810"/>
                            <a:gd name="T69" fmla="*/ T68 w 438"/>
                            <a:gd name="T70" fmla="+- 0 831 655"/>
                            <a:gd name="T71" fmla="*/ 831 h 260"/>
                            <a:gd name="T72" fmla="+- 0 3855 3810"/>
                            <a:gd name="T73" fmla="*/ T72 w 438"/>
                            <a:gd name="T74" fmla="+- 0 869 655"/>
                            <a:gd name="T75" fmla="*/ 869 h 260"/>
                            <a:gd name="T76" fmla="+- 0 3893 3810"/>
                            <a:gd name="T77" fmla="*/ T76 w 438"/>
                            <a:gd name="T78" fmla="+- 0 895 655"/>
                            <a:gd name="T79" fmla="*/ 895 h 260"/>
                            <a:gd name="T80" fmla="+- 0 3940 3810"/>
                            <a:gd name="T81" fmla="*/ T80 w 438"/>
                            <a:gd name="T82" fmla="+- 0 905 655"/>
                            <a:gd name="T83" fmla="*/ 905 h 260"/>
                            <a:gd name="T84" fmla="+- 0 4166 3810"/>
                            <a:gd name="T85" fmla="*/ T84 w 438"/>
                            <a:gd name="T86" fmla="+- 0 905 655"/>
                            <a:gd name="T87" fmla="*/ 905 h 260"/>
                            <a:gd name="T88" fmla="+- 0 4117 3810"/>
                            <a:gd name="T89" fmla="*/ T88 w 438"/>
                            <a:gd name="T90" fmla="+- 0 915 655"/>
                            <a:gd name="T91" fmla="*/ 915 h 260"/>
                            <a:gd name="T92" fmla="+- 0 4166 3810"/>
                            <a:gd name="T93" fmla="*/ T92 w 438"/>
                            <a:gd name="T94" fmla="+- 0 905 655"/>
                            <a:gd name="T95" fmla="*/ 905 h 260"/>
                            <a:gd name="T96" fmla="+- 0 4117 3810"/>
                            <a:gd name="T97" fmla="*/ T96 w 438"/>
                            <a:gd name="T98" fmla="+- 0 905 655"/>
                            <a:gd name="T99" fmla="*/ 905 h 260"/>
                            <a:gd name="T100" fmla="+- 0 4164 3810"/>
                            <a:gd name="T101" fmla="*/ T100 w 438"/>
                            <a:gd name="T102" fmla="+- 0 895 655"/>
                            <a:gd name="T103" fmla="*/ 895 h 260"/>
                            <a:gd name="T104" fmla="+- 0 4202 3810"/>
                            <a:gd name="T105" fmla="*/ T104 w 438"/>
                            <a:gd name="T106" fmla="+- 0 869 655"/>
                            <a:gd name="T107" fmla="*/ 869 h 260"/>
                            <a:gd name="T108" fmla="+- 0 4228 3810"/>
                            <a:gd name="T109" fmla="*/ T108 w 438"/>
                            <a:gd name="T110" fmla="+- 0 831 655"/>
                            <a:gd name="T111" fmla="*/ 831 h 260"/>
                            <a:gd name="T112" fmla="+- 0 4237 3810"/>
                            <a:gd name="T113" fmla="*/ T112 w 438"/>
                            <a:gd name="T114" fmla="+- 0 785 655"/>
                            <a:gd name="T115" fmla="*/ 785 h 260"/>
                            <a:gd name="T116" fmla="+- 0 4228 3810"/>
                            <a:gd name="T117" fmla="*/ T116 w 438"/>
                            <a:gd name="T118" fmla="+- 0 738 655"/>
                            <a:gd name="T119" fmla="*/ 738 h 260"/>
                            <a:gd name="T120" fmla="+- 0 4202 3810"/>
                            <a:gd name="T121" fmla="*/ T120 w 438"/>
                            <a:gd name="T122" fmla="+- 0 700 655"/>
                            <a:gd name="T123" fmla="*/ 700 h 260"/>
                            <a:gd name="T124" fmla="+- 0 4164 3810"/>
                            <a:gd name="T125" fmla="*/ T124 w 438"/>
                            <a:gd name="T126" fmla="+- 0 674 655"/>
                            <a:gd name="T127" fmla="*/ 674 h 260"/>
                            <a:gd name="T128" fmla="+- 0 4117 3810"/>
                            <a:gd name="T129" fmla="*/ T128 w 438"/>
                            <a:gd name="T130" fmla="+- 0 665 655"/>
                            <a:gd name="T131" fmla="*/ 665 h 260"/>
                            <a:gd name="T132" fmla="+- 0 4166 3810"/>
                            <a:gd name="T133" fmla="*/ T132 w 438"/>
                            <a:gd name="T134" fmla="+- 0 665 655"/>
                            <a:gd name="T135" fmla="*/ 665 h 260"/>
                            <a:gd name="T136" fmla="+- 0 4168 3810"/>
                            <a:gd name="T137" fmla="*/ T136 w 438"/>
                            <a:gd name="T138" fmla="+- 0 665 655"/>
                            <a:gd name="T139" fmla="*/ 665 h 260"/>
                            <a:gd name="T140" fmla="+- 0 4209 3810"/>
                            <a:gd name="T141" fmla="*/ T140 w 438"/>
                            <a:gd name="T142" fmla="+- 0 693 655"/>
                            <a:gd name="T143" fmla="*/ 693 h 260"/>
                            <a:gd name="T144" fmla="+- 0 4237 3810"/>
                            <a:gd name="T145" fmla="*/ T144 w 438"/>
                            <a:gd name="T146" fmla="+- 0 734 655"/>
                            <a:gd name="T147" fmla="*/ 734 h 260"/>
                            <a:gd name="T148" fmla="+- 0 4247 3810"/>
                            <a:gd name="T149" fmla="*/ T148 w 438"/>
                            <a:gd name="T150" fmla="+- 0 785 655"/>
                            <a:gd name="T151" fmla="*/ 785 h 260"/>
                            <a:gd name="T152" fmla="+- 0 4237 3810"/>
                            <a:gd name="T153" fmla="*/ T152 w 438"/>
                            <a:gd name="T154" fmla="+- 0 835 655"/>
                            <a:gd name="T155" fmla="*/ 835 h 260"/>
                            <a:gd name="T156" fmla="+- 0 4209 3810"/>
                            <a:gd name="T157" fmla="*/ T156 w 438"/>
                            <a:gd name="T158" fmla="+- 0 876 655"/>
                            <a:gd name="T159" fmla="*/ 876 h 260"/>
                            <a:gd name="T160" fmla="+- 0 4168 3810"/>
                            <a:gd name="T161" fmla="*/ T160 w 438"/>
                            <a:gd name="T162" fmla="+- 0 904 655"/>
                            <a:gd name="T163" fmla="*/ 904 h 260"/>
                            <a:gd name="T164" fmla="+- 0 4166 3810"/>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A35D7E" id="Freihandform: Form 940" o:spid="_x0000_s1026" style="position:absolute;margin-left:190.5pt;margin-top:32.75pt;width:21.9pt;height:13pt;z-index:-251559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57568" behindDoc="1" locked="0" layoutInCell="1" allowOverlap="1" wp14:anchorId="19335EF5" wp14:editId="62CEAD53">
                <wp:simplePos x="0" y="0"/>
                <wp:positionH relativeFrom="page">
                  <wp:posOffset>2876550</wp:posOffset>
                </wp:positionH>
                <wp:positionV relativeFrom="paragraph">
                  <wp:posOffset>415925</wp:posOffset>
                </wp:positionV>
                <wp:extent cx="278130" cy="165100"/>
                <wp:effectExtent l="0" t="5080" r="7620" b="1270"/>
                <wp:wrapNone/>
                <wp:docPr id="939" name="Freihandform: Form 9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838 4530"/>
                            <a:gd name="T1" fmla="*/ T0 w 438"/>
                            <a:gd name="T2" fmla="+- 0 915 655"/>
                            <a:gd name="T3" fmla="*/ 915 h 260"/>
                            <a:gd name="T4" fmla="+- 0 4660 4530"/>
                            <a:gd name="T5" fmla="*/ T4 w 438"/>
                            <a:gd name="T6" fmla="+- 0 915 655"/>
                            <a:gd name="T7" fmla="*/ 915 h 260"/>
                            <a:gd name="T8" fmla="+- 0 4610 4530"/>
                            <a:gd name="T9" fmla="*/ T8 w 438"/>
                            <a:gd name="T10" fmla="+- 0 904 655"/>
                            <a:gd name="T11" fmla="*/ 904 h 260"/>
                            <a:gd name="T12" fmla="+- 0 4569 4530"/>
                            <a:gd name="T13" fmla="*/ T12 w 438"/>
                            <a:gd name="T14" fmla="+- 0 876 655"/>
                            <a:gd name="T15" fmla="*/ 876 h 260"/>
                            <a:gd name="T16" fmla="+- 0 4541 4530"/>
                            <a:gd name="T17" fmla="*/ T16 w 438"/>
                            <a:gd name="T18" fmla="+- 0 835 655"/>
                            <a:gd name="T19" fmla="*/ 835 h 260"/>
                            <a:gd name="T20" fmla="+- 0 4530 4530"/>
                            <a:gd name="T21" fmla="*/ T20 w 438"/>
                            <a:gd name="T22" fmla="+- 0 785 655"/>
                            <a:gd name="T23" fmla="*/ 785 h 260"/>
                            <a:gd name="T24" fmla="+- 0 4541 4530"/>
                            <a:gd name="T25" fmla="*/ T24 w 438"/>
                            <a:gd name="T26" fmla="+- 0 734 655"/>
                            <a:gd name="T27" fmla="*/ 734 h 260"/>
                            <a:gd name="T28" fmla="+- 0 4569 4530"/>
                            <a:gd name="T29" fmla="*/ T28 w 438"/>
                            <a:gd name="T30" fmla="+- 0 693 655"/>
                            <a:gd name="T31" fmla="*/ 693 h 260"/>
                            <a:gd name="T32" fmla="+- 0 4610 4530"/>
                            <a:gd name="T33" fmla="*/ T32 w 438"/>
                            <a:gd name="T34" fmla="+- 0 665 655"/>
                            <a:gd name="T35" fmla="*/ 665 h 260"/>
                            <a:gd name="T36" fmla="+- 0 4660 4530"/>
                            <a:gd name="T37" fmla="*/ T36 w 438"/>
                            <a:gd name="T38" fmla="+- 0 655 655"/>
                            <a:gd name="T39" fmla="*/ 655 h 260"/>
                            <a:gd name="T40" fmla="+- 0 4838 4530"/>
                            <a:gd name="T41" fmla="*/ T40 w 438"/>
                            <a:gd name="T42" fmla="+- 0 655 655"/>
                            <a:gd name="T43" fmla="*/ 655 h 260"/>
                            <a:gd name="T44" fmla="+- 0 4887 4530"/>
                            <a:gd name="T45" fmla="*/ T44 w 438"/>
                            <a:gd name="T46" fmla="+- 0 665 655"/>
                            <a:gd name="T47" fmla="*/ 665 h 260"/>
                            <a:gd name="T48" fmla="+- 0 4660 4530"/>
                            <a:gd name="T49" fmla="*/ T48 w 438"/>
                            <a:gd name="T50" fmla="+- 0 665 655"/>
                            <a:gd name="T51" fmla="*/ 665 h 260"/>
                            <a:gd name="T52" fmla="+- 0 4614 4530"/>
                            <a:gd name="T53" fmla="*/ T52 w 438"/>
                            <a:gd name="T54" fmla="+- 0 674 655"/>
                            <a:gd name="T55" fmla="*/ 674 h 260"/>
                            <a:gd name="T56" fmla="+- 0 4576 4530"/>
                            <a:gd name="T57" fmla="*/ T56 w 438"/>
                            <a:gd name="T58" fmla="+- 0 700 655"/>
                            <a:gd name="T59" fmla="*/ 700 h 260"/>
                            <a:gd name="T60" fmla="+- 0 4550 4530"/>
                            <a:gd name="T61" fmla="*/ T60 w 438"/>
                            <a:gd name="T62" fmla="+- 0 738 655"/>
                            <a:gd name="T63" fmla="*/ 738 h 260"/>
                            <a:gd name="T64" fmla="+- 0 4540 4530"/>
                            <a:gd name="T65" fmla="*/ T64 w 438"/>
                            <a:gd name="T66" fmla="+- 0 785 655"/>
                            <a:gd name="T67" fmla="*/ 785 h 260"/>
                            <a:gd name="T68" fmla="+- 0 4550 4530"/>
                            <a:gd name="T69" fmla="*/ T68 w 438"/>
                            <a:gd name="T70" fmla="+- 0 831 655"/>
                            <a:gd name="T71" fmla="*/ 831 h 260"/>
                            <a:gd name="T72" fmla="+- 0 4576 4530"/>
                            <a:gd name="T73" fmla="*/ T72 w 438"/>
                            <a:gd name="T74" fmla="+- 0 869 655"/>
                            <a:gd name="T75" fmla="*/ 869 h 260"/>
                            <a:gd name="T76" fmla="+- 0 4614 4530"/>
                            <a:gd name="T77" fmla="*/ T76 w 438"/>
                            <a:gd name="T78" fmla="+- 0 895 655"/>
                            <a:gd name="T79" fmla="*/ 895 h 260"/>
                            <a:gd name="T80" fmla="+- 0 4660 4530"/>
                            <a:gd name="T81" fmla="*/ T80 w 438"/>
                            <a:gd name="T82" fmla="+- 0 905 655"/>
                            <a:gd name="T83" fmla="*/ 905 h 260"/>
                            <a:gd name="T84" fmla="+- 0 4887 4530"/>
                            <a:gd name="T85" fmla="*/ T84 w 438"/>
                            <a:gd name="T86" fmla="+- 0 905 655"/>
                            <a:gd name="T87" fmla="*/ 905 h 260"/>
                            <a:gd name="T88" fmla="+- 0 4838 4530"/>
                            <a:gd name="T89" fmla="*/ T88 w 438"/>
                            <a:gd name="T90" fmla="+- 0 915 655"/>
                            <a:gd name="T91" fmla="*/ 915 h 260"/>
                            <a:gd name="T92" fmla="+- 0 4887 4530"/>
                            <a:gd name="T93" fmla="*/ T92 w 438"/>
                            <a:gd name="T94" fmla="+- 0 905 655"/>
                            <a:gd name="T95" fmla="*/ 905 h 260"/>
                            <a:gd name="T96" fmla="+- 0 4838 4530"/>
                            <a:gd name="T97" fmla="*/ T96 w 438"/>
                            <a:gd name="T98" fmla="+- 0 905 655"/>
                            <a:gd name="T99" fmla="*/ 905 h 260"/>
                            <a:gd name="T100" fmla="+- 0 4885 4530"/>
                            <a:gd name="T101" fmla="*/ T100 w 438"/>
                            <a:gd name="T102" fmla="+- 0 895 655"/>
                            <a:gd name="T103" fmla="*/ 895 h 260"/>
                            <a:gd name="T104" fmla="+- 0 4923 4530"/>
                            <a:gd name="T105" fmla="*/ T104 w 438"/>
                            <a:gd name="T106" fmla="+- 0 869 655"/>
                            <a:gd name="T107" fmla="*/ 869 h 260"/>
                            <a:gd name="T108" fmla="+- 0 4949 4530"/>
                            <a:gd name="T109" fmla="*/ T108 w 438"/>
                            <a:gd name="T110" fmla="+- 0 831 655"/>
                            <a:gd name="T111" fmla="*/ 831 h 260"/>
                            <a:gd name="T112" fmla="+- 0 4958 4530"/>
                            <a:gd name="T113" fmla="*/ T112 w 438"/>
                            <a:gd name="T114" fmla="+- 0 785 655"/>
                            <a:gd name="T115" fmla="*/ 785 h 260"/>
                            <a:gd name="T116" fmla="+- 0 4949 4530"/>
                            <a:gd name="T117" fmla="*/ T116 w 438"/>
                            <a:gd name="T118" fmla="+- 0 738 655"/>
                            <a:gd name="T119" fmla="*/ 738 h 260"/>
                            <a:gd name="T120" fmla="+- 0 4923 4530"/>
                            <a:gd name="T121" fmla="*/ T120 w 438"/>
                            <a:gd name="T122" fmla="+- 0 700 655"/>
                            <a:gd name="T123" fmla="*/ 700 h 260"/>
                            <a:gd name="T124" fmla="+- 0 4885 4530"/>
                            <a:gd name="T125" fmla="*/ T124 w 438"/>
                            <a:gd name="T126" fmla="+- 0 674 655"/>
                            <a:gd name="T127" fmla="*/ 674 h 260"/>
                            <a:gd name="T128" fmla="+- 0 4838 4530"/>
                            <a:gd name="T129" fmla="*/ T128 w 438"/>
                            <a:gd name="T130" fmla="+- 0 665 655"/>
                            <a:gd name="T131" fmla="*/ 665 h 260"/>
                            <a:gd name="T132" fmla="+- 0 4887 4530"/>
                            <a:gd name="T133" fmla="*/ T132 w 438"/>
                            <a:gd name="T134" fmla="+- 0 665 655"/>
                            <a:gd name="T135" fmla="*/ 665 h 260"/>
                            <a:gd name="T136" fmla="+- 0 4889 4530"/>
                            <a:gd name="T137" fmla="*/ T136 w 438"/>
                            <a:gd name="T138" fmla="+- 0 665 655"/>
                            <a:gd name="T139" fmla="*/ 665 h 260"/>
                            <a:gd name="T140" fmla="+- 0 4930 4530"/>
                            <a:gd name="T141" fmla="*/ T140 w 438"/>
                            <a:gd name="T142" fmla="+- 0 693 655"/>
                            <a:gd name="T143" fmla="*/ 693 h 260"/>
                            <a:gd name="T144" fmla="+- 0 4958 4530"/>
                            <a:gd name="T145" fmla="*/ T144 w 438"/>
                            <a:gd name="T146" fmla="+- 0 734 655"/>
                            <a:gd name="T147" fmla="*/ 734 h 260"/>
                            <a:gd name="T148" fmla="+- 0 4968 4530"/>
                            <a:gd name="T149" fmla="*/ T148 w 438"/>
                            <a:gd name="T150" fmla="+- 0 785 655"/>
                            <a:gd name="T151" fmla="*/ 785 h 260"/>
                            <a:gd name="T152" fmla="+- 0 4958 4530"/>
                            <a:gd name="T153" fmla="*/ T152 w 438"/>
                            <a:gd name="T154" fmla="+- 0 835 655"/>
                            <a:gd name="T155" fmla="*/ 835 h 260"/>
                            <a:gd name="T156" fmla="+- 0 4930 4530"/>
                            <a:gd name="T157" fmla="*/ T156 w 438"/>
                            <a:gd name="T158" fmla="+- 0 876 655"/>
                            <a:gd name="T159" fmla="*/ 876 h 260"/>
                            <a:gd name="T160" fmla="+- 0 4889 4530"/>
                            <a:gd name="T161" fmla="*/ T160 w 438"/>
                            <a:gd name="T162" fmla="+- 0 904 655"/>
                            <a:gd name="T163" fmla="*/ 904 h 260"/>
                            <a:gd name="T164" fmla="+- 0 4887 4530"/>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6E1501" id="Freihandform: Form 939" o:spid="_x0000_s1026" style="position:absolute;margin-left:226.5pt;margin-top:32.75pt;width:21.9pt;height:13pt;z-index:-2515589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025;82550,581025;50800,574040;24765,556260;6985,530225;0,498475;6985,466090;24765,440055;50800,422275;82550,415925;195580,415925;226695,422275;82550,422275;53340,427990;29210,444500;12700,468630;6350,498475;12700,527685;29210,551815;53340,568325;82550,574675;226695,574675;195580,581025;226695,574675;195580,574675;225425,568325;249555,551815;266065,527685;271780,498475;266065,468630;249555,444500;225425,427990;195580,422275;226695,422275;227965,422275;254000,440055;271780,466090;278130,498475;271780,530225;254000,556260;227965,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58592" behindDoc="1" locked="0" layoutInCell="1" allowOverlap="1" wp14:anchorId="2DDC3E91" wp14:editId="75590C5A">
                <wp:simplePos x="0" y="0"/>
                <wp:positionH relativeFrom="page">
                  <wp:posOffset>3334385</wp:posOffset>
                </wp:positionH>
                <wp:positionV relativeFrom="paragraph">
                  <wp:posOffset>415925</wp:posOffset>
                </wp:positionV>
                <wp:extent cx="278130" cy="165100"/>
                <wp:effectExtent l="635" t="5080" r="6985" b="1270"/>
                <wp:wrapNone/>
                <wp:docPr id="938" name="Freihandform: Form 9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559 5251"/>
                            <a:gd name="T1" fmla="*/ T0 w 438"/>
                            <a:gd name="T2" fmla="+- 0 915 655"/>
                            <a:gd name="T3" fmla="*/ 915 h 260"/>
                            <a:gd name="T4" fmla="+- 0 5381 5251"/>
                            <a:gd name="T5" fmla="*/ T4 w 438"/>
                            <a:gd name="T6" fmla="+- 0 915 655"/>
                            <a:gd name="T7" fmla="*/ 915 h 260"/>
                            <a:gd name="T8" fmla="+- 0 5331 5251"/>
                            <a:gd name="T9" fmla="*/ T8 w 438"/>
                            <a:gd name="T10" fmla="+- 0 904 655"/>
                            <a:gd name="T11" fmla="*/ 904 h 260"/>
                            <a:gd name="T12" fmla="+- 0 5290 5251"/>
                            <a:gd name="T13" fmla="*/ T12 w 438"/>
                            <a:gd name="T14" fmla="+- 0 876 655"/>
                            <a:gd name="T15" fmla="*/ 876 h 260"/>
                            <a:gd name="T16" fmla="+- 0 5262 5251"/>
                            <a:gd name="T17" fmla="*/ T16 w 438"/>
                            <a:gd name="T18" fmla="+- 0 835 655"/>
                            <a:gd name="T19" fmla="*/ 835 h 260"/>
                            <a:gd name="T20" fmla="+- 0 5251 5251"/>
                            <a:gd name="T21" fmla="*/ T20 w 438"/>
                            <a:gd name="T22" fmla="+- 0 785 655"/>
                            <a:gd name="T23" fmla="*/ 785 h 260"/>
                            <a:gd name="T24" fmla="+- 0 5262 5251"/>
                            <a:gd name="T25" fmla="*/ T24 w 438"/>
                            <a:gd name="T26" fmla="+- 0 734 655"/>
                            <a:gd name="T27" fmla="*/ 734 h 260"/>
                            <a:gd name="T28" fmla="+- 0 5290 5251"/>
                            <a:gd name="T29" fmla="*/ T28 w 438"/>
                            <a:gd name="T30" fmla="+- 0 693 655"/>
                            <a:gd name="T31" fmla="*/ 693 h 260"/>
                            <a:gd name="T32" fmla="+- 0 5331 5251"/>
                            <a:gd name="T33" fmla="*/ T32 w 438"/>
                            <a:gd name="T34" fmla="+- 0 665 655"/>
                            <a:gd name="T35" fmla="*/ 665 h 260"/>
                            <a:gd name="T36" fmla="+- 0 5381 5251"/>
                            <a:gd name="T37" fmla="*/ T36 w 438"/>
                            <a:gd name="T38" fmla="+- 0 655 655"/>
                            <a:gd name="T39" fmla="*/ 655 h 260"/>
                            <a:gd name="T40" fmla="+- 0 5559 5251"/>
                            <a:gd name="T41" fmla="*/ T40 w 438"/>
                            <a:gd name="T42" fmla="+- 0 655 655"/>
                            <a:gd name="T43" fmla="*/ 655 h 260"/>
                            <a:gd name="T44" fmla="+- 0 5608 5251"/>
                            <a:gd name="T45" fmla="*/ T44 w 438"/>
                            <a:gd name="T46" fmla="+- 0 665 655"/>
                            <a:gd name="T47" fmla="*/ 665 h 260"/>
                            <a:gd name="T48" fmla="+- 0 5381 5251"/>
                            <a:gd name="T49" fmla="*/ T48 w 438"/>
                            <a:gd name="T50" fmla="+- 0 665 655"/>
                            <a:gd name="T51" fmla="*/ 665 h 260"/>
                            <a:gd name="T52" fmla="+- 0 5335 5251"/>
                            <a:gd name="T53" fmla="*/ T52 w 438"/>
                            <a:gd name="T54" fmla="+- 0 674 655"/>
                            <a:gd name="T55" fmla="*/ 674 h 260"/>
                            <a:gd name="T56" fmla="+- 0 5297 5251"/>
                            <a:gd name="T57" fmla="*/ T56 w 438"/>
                            <a:gd name="T58" fmla="+- 0 700 655"/>
                            <a:gd name="T59" fmla="*/ 700 h 260"/>
                            <a:gd name="T60" fmla="+- 0 5271 5251"/>
                            <a:gd name="T61" fmla="*/ T60 w 438"/>
                            <a:gd name="T62" fmla="+- 0 738 655"/>
                            <a:gd name="T63" fmla="*/ 738 h 260"/>
                            <a:gd name="T64" fmla="+- 0 5261 5251"/>
                            <a:gd name="T65" fmla="*/ T64 w 438"/>
                            <a:gd name="T66" fmla="+- 0 785 655"/>
                            <a:gd name="T67" fmla="*/ 785 h 260"/>
                            <a:gd name="T68" fmla="+- 0 5271 5251"/>
                            <a:gd name="T69" fmla="*/ T68 w 438"/>
                            <a:gd name="T70" fmla="+- 0 831 655"/>
                            <a:gd name="T71" fmla="*/ 831 h 260"/>
                            <a:gd name="T72" fmla="+- 0 5297 5251"/>
                            <a:gd name="T73" fmla="*/ T72 w 438"/>
                            <a:gd name="T74" fmla="+- 0 869 655"/>
                            <a:gd name="T75" fmla="*/ 869 h 260"/>
                            <a:gd name="T76" fmla="+- 0 5335 5251"/>
                            <a:gd name="T77" fmla="*/ T76 w 438"/>
                            <a:gd name="T78" fmla="+- 0 895 655"/>
                            <a:gd name="T79" fmla="*/ 895 h 260"/>
                            <a:gd name="T80" fmla="+- 0 5381 5251"/>
                            <a:gd name="T81" fmla="*/ T80 w 438"/>
                            <a:gd name="T82" fmla="+- 0 905 655"/>
                            <a:gd name="T83" fmla="*/ 905 h 260"/>
                            <a:gd name="T84" fmla="+- 0 5608 5251"/>
                            <a:gd name="T85" fmla="*/ T84 w 438"/>
                            <a:gd name="T86" fmla="+- 0 905 655"/>
                            <a:gd name="T87" fmla="*/ 905 h 260"/>
                            <a:gd name="T88" fmla="+- 0 5559 5251"/>
                            <a:gd name="T89" fmla="*/ T88 w 438"/>
                            <a:gd name="T90" fmla="+- 0 915 655"/>
                            <a:gd name="T91" fmla="*/ 915 h 260"/>
                            <a:gd name="T92" fmla="+- 0 5608 5251"/>
                            <a:gd name="T93" fmla="*/ T92 w 438"/>
                            <a:gd name="T94" fmla="+- 0 905 655"/>
                            <a:gd name="T95" fmla="*/ 905 h 260"/>
                            <a:gd name="T96" fmla="+- 0 5559 5251"/>
                            <a:gd name="T97" fmla="*/ T96 w 438"/>
                            <a:gd name="T98" fmla="+- 0 905 655"/>
                            <a:gd name="T99" fmla="*/ 905 h 260"/>
                            <a:gd name="T100" fmla="+- 0 5606 5251"/>
                            <a:gd name="T101" fmla="*/ T100 w 438"/>
                            <a:gd name="T102" fmla="+- 0 895 655"/>
                            <a:gd name="T103" fmla="*/ 895 h 260"/>
                            <a:gd name="T104" fmla="+- 0 5644 5251"/>
                            <a:gd name="T105" fmla="*/ T104 w 438"/>
                            <a:gd name="T106" fmla="+- 0 869 655"/>
                            <a:gd name="T107" fmla="*/ 869 h 260"/>
                            <a:gd name="T108" fmla="+- 0 5670 5251"/>
                            <a:gd name="T109" fmla="*/ T108 w 438"/>
                            <a:gd name="T110" fmla="+- 0 831 655"/>
                            <a:gd name="T111" fmla="*/ 831 h 260"/>
                            <a:gd name="T112" fmla="+- 0 5679 5251"/>
                            <a:gd name="T113" fmla="*/ T112 w 438"/>
                            <a:gd name="T114" fmla="+- 0 785 655"/>
                            <a:gd name="T115" fmla="*/ 785 h 260"/>
                            <a:gd name="T116" fmla="+- 0 5670 5251"/>
                            <a:gd name="T117" fmla="*/ T116 w 438"/>
                            <a:gd name="T118" fmla="+- 0 738 655"/>
                            <a:gd name="T119" fmla="*/ 738 h 260"/>
                            <a:gd name="T120" fmla="+- 0 5644 5251"/>
                            <a:gd name="T121" fmla="*/ T120 w 438"/>
                            <a:gd name="T122" fmla="+- 0 700 655"/>
                            <a:gd name="T123" fmla="*/ 700 h 260"/>
                            <a:gd name="T124" fmla="+- 0 5606 5251"/>
                            <a:gd name="T125" fmla="*/ T124 w 438"/>
                            <a:gd name="T126" fmla="+- 0 674 655"/>
                            <a:gd name="T127" fmla="*/ 674 h 260"/>
                            <a:gd name="T128" fmla="+- 0 5559 5251"/>
                            <a:gd name="T129" fmla="*/ T128 w 438"/>
                            <a:gd name="T130" fmla="+- 0 665 655"/>
                            <a:gd name="T131" fmla="*/ 665 h 260"/>
                            <a:gd name="T132" fmla="+- 0 5608 5251"/>
                            <a:gd name="T133" fmla="*/ T132 w 438"/>
                            <a:gd name="T134" fmla="+- 0 665 655"/>
                            <a:gd name="T135" fmla="*/ 665 h 260"/>
                            <a:gd name="T136" fmla="+- 0 5610 5251"/>
                            <a:gd name="T137" fmla="*/ T136 w 438"/>
                            <a:gd name="T138" fmla="+- 0 665 655"/>
                            <a:gd name="T139" fmla="*/ 665 h 260"/>
                            <a:gd name="T140" fmla="+- 0 5651 5251"/>
                            <a:gd name="T141" fmla="*/ T140 w 438"/>
                            <a:gd name="T142" fmla="+- 0 693 655"/>
                            <a:gd name="T143" fmla="*/ 693 h 260"/>
                            <a:gd name="T144" fmla="+- 0 5679 5251"/>
                            <a:gd name="T145" fmla="*/ T144 w 438"/>
                            <a:gd name="T146" fmla="+- 0 734 655"/>
                            <a:gd name="T147" fmla="*/ 734 h 260"/>
                            <a:gd name="T148" fmla="+- 0 5689 5251"/>
                            <a:gd name="T149" fmla="*/ T148 w 438"/>
                            <a:gd name="T150" fmla="+- 0 785 655"/>
                            <a:gd name="T151" fmla="*/ 785 h 260"/>
                            <a:gd name="T152" fmla="+- 0 5679 5251"/>
                            <a:gd name="T153" fmla="*/ T152 w 438"/>
                            <a:gd name="T154" fmla="+- 0 835 655"/>
                            <a:gd name="T155" fmla="*/ 835 h 260"/>
                            <a:gd name="T156" fmla="+- 0 5651 5251"/>
                            <a:gd name="T157" fmla="*/ T156 w 438"/>
                            <a:gd name="T158" fmla="+- 0 876 655"/>
                            <a:gd name="T159" fmla="*/ 876 h 260"/>
                            <a:gd name="T160" fmla="+- 0 5610 5251"/>
                            <a:gd name="T161" fmla="*/ T160 w 438"/>
                            <a:gd name="T162" fmla="+- 0 904 655"/>
                            <a:gd name="T163" fmla="*/ 904 h 260"/>
                            <a:gd name="T164" fmla="+- 0 5608 5251"/>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9" y="221"/>
                              </a:lnTo>
                              <a:lnTo>
                                <a:pt x="11" y="180"/>
                              </a:lnTo>
                              <a:lnTo>
                                <a:pt x="0" y="130"/>
                              </a:lnTo>
                              <a:lnTo>
                                <a:pt x="11" y="79"/>
                              </a:lnTo>
                              <a:lnTo>
                                <a:pt x="39" y="38"/>
                              </a:lnTo>
                              <a:lnTo>
                                <a:pt x="80" y="10"/>
                              </a:lnTo>
                              <a:lnTo>
                                <a:pt x="130" y="0"/>
                              </a:lnTo>
                              <a:lnTo>
                                <a:pt x="308" y="0"/>
                              </a:lnTo>
                              <a:lnTo>
                                <a:pt x="357" y="10"/>
                              </a:lnTo>
                              <a:lnTo>
                                <a:pt x="130" y="10"/>
                              </a:lnTo>
                              <a:lnTo>
                                <a:pt x="84" y="19"/>
                              </a:lnTo>
                              <a:lnTo>
                                <a:pt x="46" y="45"/>
                              </a:lnTo>
                              <a:lnTo>
                                <a:pt x="20" y="83"/>
                              </a:lnTo>
                              <a:lnTo>
                                <a:pt x="10" y="130"/>
                              </a:lnTo>
                              <a:lnTo>
                                <a:pt x="20" y="176"/>
                              </a:lnTo>
                              <a:lnTo>
                                <a:pt x="46" y="214"/>
                              </a:lnTo>
                              <a:lnTo>
                                <a:pt x="84" y="240"/>
                              </a:lnTo>
                              <a:lnTo>
                                <a:pt x="130" y="250"/>
                              </a:lnTo>
                              <a:lnTo>
                                <a:pt x="357" y="250"/>
                              </a:lnTo>
                              <a:lnTo>
                                <a:pt x="308" y="260"/>
                              </a:lnTo>
                              <a:close/>
                              <a:moveTo>
                                <a:pt x="357" y="250"/>
                              </a:moveTo>
                              <a:lnTo>
                                <a:pt x="308" y="250"/>
                              </a:lnTo>
                              <a:lnTo>
                                <a:pt x="355" y="240"/>
                              </a:lnTo>
                              <a:lnTo>
                                <a:pt x="393" y="214"/>
                              </a:lnTo>
                              <a:lnTo>
                                <a:pt x="419" y="176"/>
                              </a:lnTo>
                              <a:lnTo>
                                <a:pt x="428" y="130"/>
                              </a:lnTo>
                              <a:lnTo>
                                <a:pt x="419" y="83"/>
                              </a:lnTo>
                              <a:lnTo>
                                <a:pt x="393" y="45"/>
                              </a:lnTo>
                              <a:lnTo>
                                <a:pt x="355" y="19"/>
                              </a:lnTo>
                              <a:lnTo>
                                <a:pt x="308" y="10"/>
                              </a:lnTo>
                              <a:lnTo>
                                <a:pt x="357" y="10"/>
                              </a:lnTo>
                              <a:lnTo>
                                <a:pt x="359" y="10"/>
                              </a:lnTo>
                              <a:lnTo>
                                <a:pt x="400" y="38"/>
                              </a:lnTo>
                              <a:lnTo>
                                <a:pt x="428" y="79"/>
                              </a:lnTo>
                              <a:lnTo>
                                <a:pt x="438" y="130"/>
                              </a:lnTo>
                              <a:lnTo>
                                <a:pt x="428" y="180"/>
                              </a:lnTo>
                              <a:lnTo>
                                <a:pt x="400" y="221"/>
                              </a:lnTo>
                              <a:lnTo>
                                <a:pt x="359"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EC904E" id="Freihandform: Form 938" o:spid="_x0000_s1026" style="position:absolute;margin-left:262.55pt;margin-top:32.75pt;width:21.9pt;height:13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" path="m308,260r-178,l80,249,39,221,11,180,,130,11,79,39,38,80,10,130,,308,r49,10l130,10,84,19,46,45,20,83,10,130r10,46l46,214r38,26l130,250r227,l308,260xm357,250r-49,l355,240r38,-26l419,176r9,-46l419,83,393,45,355,19,308,10r49,l359,10r41,28l428,79r10,51l428,180r-28,41l359,249r-2,1xe" fillcolor="#bcc1c6" stroked="f">
                <v:path arrowok="t" o:connecttype="custom" o:connectlocs="195580,581025;82550,581025;50800,574040;24765,556260;6985,530225;0,498475;6985,466090;24765,440055;50800,422275;82550,415925;195580,415925;226695,422275;82550,422275;53340,427990;29210,444500;12700,468630;6350,498475;12700,527685;29210,551815;53340,568325;82550,574675;226695,574675;195580,581025;226695,574675;195580,574675;225425,568325;249555,551815;266065,527685;271780,498475;266065,468630;249555,444500;225425,427990;195580,422275;226695,422275;227965,422275;254000,440055;271780,466090;278130,498475;271780,530225;254000,556260;227965,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59616" behindDoc="1" locked="0" layoutInCell="1" allowOverlap="1" wp14:anchorId="743BC411" wp14:editId="33DDA541">
                <wp:simplePos x="0" y="0"/>
                <wp:positionH relativeFrom="page">
                  <wp:posOffset>3792220</wp:posOffset>
                </wp:positionH>
                <wp:positionV relativeFrom="paragraph">
                  <wp:posOffset>415925</wp:posOffset>
                </wp:positionV>
                <wp:extent cx="278130" cy="165100"/>
                <wp:effectExtent l="1270" t="5080" r="6350" b="1270"/>
                <wp:wrapNone/>
                <wp:docPr id="937" name="Freihandform: Form 9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280 5973"/>
                            <a:gd name="T1" fmla="*/ T0 w 438"/>
                            <a:gd name="T2" fmla="+- 0 915 655"/>
                            <a:gd name="T3" fmla="*/ 915 h 260"/>
                            <a:gd name="T4" fmla="+- 0 6103 5973"/>
                            <a:gd name="T5" fmla="*/ T4 w 438"/>
                            <a:gd name="T6" fmla="+- 0 915 655"/>
                            <a:gd name="T7" fmla="*/ 915 h 260"/>
                            <a:gd name="T8" fmla="+- 0 6052 5973"/>
                            <a:gd name="T9" fmla="*/ T8 w 438"/>
                            <a:gd name="T10" fmla="+- 0 904 655"/>
                            <a:gd name="T11" fmla="*/ 904 h 260"/>
                            <a:gd name="T12" fmla="+- 0 6011 5973"/>
                            <a:gd name="T13" fmla="*/ T12 w 438"/>
                            <a:gd name="T14" fmla="+- 0 876 655"/>
                            <a:gd name="T15" fmla="*/ 876 h 260"/>
                            <a:gd name="T16" fmla="+- 0 5983 5973"/>
                            <a:gd name="T17" fmla="*/ T16 w 438"/>
                            <a:gd name="T18" fmla="+- 0 835 655"/>
                            <a:gd name="T19" fmla="*/ 835 h 260"/>
                            <a:gd name="T20" fmla="+- 0 5973 5973"/>
                            <a:gd name="T21" fmla="*/ T20 w 438"/>
                            <a:gd name="T22" fmla="+- 0 785 655"/>
                            <a:gd name="T23" fmla="*/ 785 h 260"/>
                            <a:gd name="T24" fmla="+- 0 5983 5973"/>
                            <a:gd name="T25" fmla="*/ T24 w 438"/>
                            <a:gd name="T26" fmla="+- 0 734 655"/>
                            <a:gd name="T27" fmla="*/ 734 h 260"/>
                            <a:gd name="T28" fmla="+- 0 6011 5973"/>
                            <a:gd name="T29" fmla="*/ T28 w 438"/>
                            <a:gd name="T30" fmla="+- 0 693 655"/>
                            <a:gd name="T31" fmla="*/ 693 h 260"/>
                            <a:gd name="T32" fmla="+- 0 6052 5973"/>
                            <a:gd name="T33" fmla="*/ T32 w 438"/>
                            <a:gd name="T34" fmla="+- 0 665 655"/>
                            <a:gd name="T35" fmla="*/ 665 h 260"/>
                            <a:gd name="T36" fmla="+- 0 6103 5973"/>
                            <a:gd name="T37" fmla="*/ T36 w 438"/>
                            <a:gd name="T38" fmla="+- 0 655 655"/>
                            <a:gd name="T39" fmla="*/ 655 h 260"/>
                            <a:gd name="T40" fmla="+- 0 6280 5973"/>
                            <a:gd name="T41" fmla="*/ T40 w 438"/>
                            <a:gd name="T42" fmla="+- 0 655 655"/>
                            <a:gd name="T43" fmla="*/ 655 h 260"/>
                            <a:gd name="T44" fmla="+- 0 6329 5973"/>
                            <a:gd name="T45" fmla="*/ T44 w 438"/>
                            <a:gd name="T46" fmla="+- 0 665 655"/>
                            <a:gd name="T47" fmla="*/ 665 h 260"/>
                            <a:gd name="T48" fmla="+- 0 6103 5973"/>
                            <a:gd name="T49" fmla="*/ T48 w 438"/>
                            <a:gd name="T50" fmla="+- 0 665 655"/>
                            <a:gd name="T51" fmla="*/ 665 h 260"/>
                            <a:gd name="T52" fmla="+- 0 6056 5973"/>
                            <a:gd name="T53" fmla="*/ T52 w 438"/>
                            <a:gd name="T54" fmla="+- 0 674 655"/>
                            <a:gd name="T55" fmla="*/ 674 h 260"/>
                            <a:gd name="T56" fmla="+- 0 6018 5973"/>
                            <a:gd name="T57" fmla="*/ T56 w 438"/>
                            <a:gd name="T58" fmla="+- 0 700 655"/>
                            <a:gd name="T59" fmla="*/ 700 h 260"/>
                            <a:gd name="T60" fmla="+- 0 5992 5973"/>
                            <a:gd name="T61" fmla="*/ T60 w 438"/>
                            <a:gd name="T62" fmla="+- 0 738 655"/>
                            <a:gd name="T63" fmla="*/ 738 h 260"/>
                            <a:gd name="T64" fmla="+- 0 5983 5973"/>
                            <a:gd name="T65" fmla="*/ T64 w 438"/>
                            <a:gd name="T66" fmla="+- 0 785 655"/>
                            <a:gd name="T67" fmla="*/ 785 h 260"/>
                            <a:gd name="T68" fmla="+- 0 5992 5973"/>
                            <a:gd name="T69" fmla="*/ T68 w 438"/>
                            <a:gd name="T70" fmla="+- 0 831 655"/>
                            <a:gd name="T71" fmla="*/ 831 h 260"/>
                            <a:gd name="T72" fmla="+- 0 6018 5973"/>
                            <a:gd name="T73" fmla="*/ T72 w 438"/>
                            <a:gd name="T74" fmla="+- 0 869 655"/>
                            <a:gd name="T75" fmla="*/ 869 h 260"/>
                            <a:gd name="T76" fmla="+- 0 6056 5973"/>
                            <a:gd name="T77" fmla="*/ T76 w 438"/>
                            <a:gd name="T78" fmla="+- 0 895 655"/>
                            <a:gd name="T79" fmla="*/ 895 h 260"/>
                            <a:gd name="T80" fmla="+- 0 6103 5973"/>
                            <a:gd name="T81" fmla="*/ T80 w 438"/>
                            <a:gd name="T82" fmla="+- 0 905 655"/>
                            <a:gd name="T83" fmla="*/ 905 h 260"/>
                            <a:gd name="T84" fmla="+- 0 6329 5973"/>
                            <a:gd name="T85" fmla="*/ T84 w 438"/>
                            <a:gd name="T86" fmla="+- 0 905 655"/>
                            <a:gd name="T87" fmla="*/ 905 h 260"/>
                            <a:gd name="T88" fmla="+- 0 6280 5973"/>
                            <a:gd name="T89" fmla="*/ T88 w 438"/>
                            <a:gd name="T90" fmla="+- 0 915 655"/>
                            <a:gd name="T91" fmla="*/ 915 h 260"/>
                            <a:gd name="T92" fmla="+- 0 6329 5973"/>
                            <a:gd name="T93" fmla="*/ T92 w 438"/>
                            <a:gd name="T94" fmla="+- 0 905 655"/>
                            <a:gd name="T95" fmla="*/ 905 h 260"/>
                            <a:gd name="T96" fmla="+- 0 6280 5973"/>
                            <a:gd name="T97" fmla="*/ T96 w 438"/>
                            <a:gd name="T98" fmla="+- 0 905 655"/>
                            <a:gd name="T99" fmla="*/ 905 h 260"/>
                            <a:gd name="T100" fmla="+- 0 6327 5973"/>
                            <a:gd name="T101" fmla="*/ T100 w 438"/>
                            <a:gd name="T102" fmla="+- 0 895 655"/>
                            <a:gd name="T103" fmla="*/ 895 h 260"/>
                            <a:gd name="T104" fmla="+- 0 6365 5973"/>
                            <a:gd name="T105" fmla="*/ T104 w 438"/>
                            <a:gd name="T106" fmla="+- 0 869 655"/>
                            <a:gd name="T107" fmla="*/ 869 h 260"/>
                            <a:gd name="T108" fmla="+- 0 6391 5973"/>
                            <a:gd name="T109" fmla="*/ T108 w 438"/>
                            <a:gd name="T110" fmla="+- 0 831 655"/>
                            <a:gd name="T111" fmla="*/ 831 h 260"/>
                            <a:gd name="T112" fmla="+- 0 6400 5973"/>
                            <a:gd name="T113" fmla="*/ T112 w 438"/>
                            <a:gd name="T114" fmla="+- 0 785 655"/>
                            <a:gd name="T115" fmla="*/ 785 h 260"/>
                            <a:gd name="T116" fmla="+- 0 6391 5973"/>
                            <a:gd name="T117" fmla="*/ T116 w 438"/>
                            <a:gd name="T118" fmla="+- 0 738 655"/>
                            <a:gd name="T119" fmla="*/ 738 h 260"/>
                            <a:gd name="T120" fmla="+- 0 6365 5973"/>
                            <a:gd name="T121" fmla="*/ T120 w 438"/>
                            <a:gd name="T122" fmla="+- 0 700 655"/>
                            <a:gd name="T123" fmla="*/ 700 h 260"/>
                            <a:gd name="T124" fmla="+- 0 6327 5973"/>
                            <a:gd name="T125" fmla="*/ T124 w 438"/>
                            <a:gd name="T126" fmla="+- 0 674 655"/>
                            <a:gd name="T127" fmla="*/ 674 h 260"/>
                            <a:gd name="T128" fmla="+- 0 6280 5973"/>
                            <a:gd name="T129" fmla="*/ T128 w 438"/>
                            <a:gd name="T130" fmla="+- 0 665 655"/>
                            <a:gd name="T131" fmla="*/ 665 h 260"/>
                            <a:gd name="T132" fmla="+- 0 6329 5973"/>
                            <a:gd name="T133" fmla="*/ T132 w 438"/>
                            <a:gd name="T134" fmla="+- 0 665 655"/>
                            <a:gd name="T135" fmla="*/ 665 h 260"/>
                            <a:gd name="T136" fmla="+- 0 6331 5973"/>
                            <a:gd name="T137" fmla="*/ T136 w 438"/>
                            <a:gd name="T138" fmla="+- 0 665 655"/>
                            <a:gd name="T139" fmla="*/ 665 h 260"/>
                            <a:gd name="T140" fmla="+- 0 6372 5973"/>
                            <a:gd name="T141" fmla="*/ T140 w 438"/>
                            <a:gd name="T142" fmla="+- 0 693 655"/>
                            <a:gd name="T143" fmla="*/ 693 h 260"/>
                            <a:gd name="T144" fmla="+- 0 6400 5973"/>
                            <a:gd name="T145" fmla="*/ T144 w 438"/>
                            <a:gd name="T146" fmla="+- 0 734 655"/>
                            <a:gd name="T147" fmla="*/ 734 h 260"/>
                            <a:gd name="T148" fmla="+- 0 6410 5973"/>
                            <a:gd name="T149" fmla="*/ T148 w 438"/>
                            <a:gd name="T150" fmla="+- 0 785 655"/>
                            <a:gd name="T151" fmla="*/ 785 h 260"/>
                            <a:gd name="T152" fmla="+- 0 6400 5973"/>
                            <a:gd name="T153" fmla="*/ T152 w 438"/>
                            <a:gd name="T154" fmla="+- 0 835 655"/>
                            <a:gd name="T155" fmla="*/ 835 h 260"/>
                            <a:gd name="T156" fmla="+- 0 6372 5973"/>
                            <a:gd name="T157" fmla="*/ T156 w 438"/>
                            <a:gd name="T158" fmla="+- 0 876 655"/>
                            <a:gd name="T159" fmla="*/ 876 h 260"/>
                            <a:gd name="T160" fmla="+- 0 6331 5973"/>
                            <a:gd name="T161" fmla="*/ T160 w 438"/>
                            <a:gd name="T162" fmla="+- 0 904 655"/>
                            <a:gd name="T163" fmla="*/ 904 h 260"/>
                            <a:gd name="T164" fmla="+- 0 6329 5973"/>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F73F44" id="Freihandform: Form 937" o:spid="_x0000_s1026" style="position:absolute;margin-left:298.6pt;margin-top:32.75pt;width:21.9pt;height:13pt;z-index:-251556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60640" behindDoc="1" locked="0" layoutInCell="1" allowOverlap="1" wp14:anchorId="591989CD" wp14:editId="43C8597C">
                <wp:simplePos x="0" y="0"/>
                <wp:positionH relativeFrom="page">
                  <wp:posOffset>4250690</wp:posOffset>
                </wp:positionH>
                <wp:positionV relativeFrom="paragraph">
                  <wp:posOffset>415925</wp:posOffset>
                </wp:positionV>
                <wp:extent cx="278130" cy="165100"/>
                <wp:effectExtent l="2540" t="5080" r="5080" b="1270"/>
                <wp:wrapNone/>
                <wp:docPr id="936" name="Freihandform: Form 9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001 6694"/>
                            <a:gd name="T1" fmla="*/ T0 w 438"/>
                            <a:gd name="T2" fmla="+- 0 915 655"/>
                            <a:gd name="T3" fmla="*/ 915 h 260"/>
                            <a:gd name="T4" fmla="+- 0 6824 6694"/>
                            <a:gd name="T5" fmla="*/ T4 w 438"/>
                            <a:gd name="T6" fmla="+- 0 915 655"/>
                            <a:gd name="T7" fmla="*/ 915 h 260"/>
                            <a:gd name="T8" fmla="+- 0 6773 6694"/>
                            <a:gd name="T9" fmla="*/ T8 w 438"/>
                            <a:gd name="T10" fmla="+- 0 904 655"/>
                            <a:gd name="T11" fmla="*/ 904 h 260"/>
                            <a:gd name="T12" fmla="+- 0 6732 6694"/>
                            <a:gd name="T13" fmla="*/ T12 w 438"/>
                            <a:gd name="T14" fmla="+- 0 876 655"/>
                            <a:gd name="T15" fmla="*/ 876 h 260"/>
                            <a:gd name="T16" fmla="+- 0 6704 6694"/>
                            <a:gd name="T17" fmla="*/ T16 w 438"/>
                            <a:gd name="T18" fmla="+- 0 835 655"/>
                            <a:gd name="T19" fmla="*/ 835 h 260"/>
                            <a:gd name="T20" fmla="+- 0 6694 6694"/>
                            <a:gd name="T21" fmla="*/ T20 w 438"/>
                            <a:gd name="T22" fmla="+- 0 785 655"/>
                            <a:gd name="T23" fmla="*/ 785 h 260"/>
                            <a:gd name="T24" fmla="+- 0 6704 6694"/>
                            <a:gd name="T25" fmla="*/ T24 w 438"/>
                            <a:gd name="T26" fmla="+- 0 734 655"/>
                            <a:gd name="T27" fmla="*/ 734 h 260"/>
                            <a:gd name="T28" fmla="+- 0 6732 6694"/>
                            <a:gd name="T29" fmla="*/ T28 w 438"/>
                            <a:gd name="T30" fmla="+- 0 693 655"/>
                            <a:gd name="T31" fmla="*/ 693 h 260"/>
                            <a:gd name="T32" fmla="+- 0 6773 6694"/>
                            <a:gd name="T33" fmla="*/ T32 w 438"/>
                            <a:gd name="T34" fmla="+- 0 665 655"/>
                            <a:gd name="T35" fmla="*/ 665 h 260"/>
                            <a:gd name="T36" fmla="+- 0 6824 6694"/>
                            <a:gd name="T37" fmla="*/ T36 w 438"/>
                            <a:gd name="T38" fmla="+- 0 655 655"/>
                            <a:gd name="T39" fmla="*/ 655 h 260"/>
                            <a:gd name="T40" fmla="+- 0 7001 6694"/>
                            <a:gd name="T41" fmla="*/ T40 w 438"/>
                            <a:gd name="T42" fmla="+- 0 655 655"/>
                            <a:gd name="T43" fmla="*/ 655 h 260"/>
                            <a:gd name="T44" fmla="+- 0 7050 6694"/>
                            <a:gd name="T45" fmla="*/ T44 w 438"/>
                            <a:gd name="T46" fmla="+- 0 665 655"/>
                            <a:gd name="T47" fmla="*/ 665 h 260"/>
                            <a:gd name="T48" fmla="+- 0 6824 6694"/>
                            <a:gd name="T49" fmla="*/ T48 w 438"/>
                            <a:gd name="T50" fmla="+- 0 665 655"/>
                            <a:gd name="T51" fmla="*/ 665 h 260"/>
                            <a:gd name="T52" fmla="+- 0 6777 6694"/>
                            <a:gd name="T53" fmla="*/ T52 w 438"/>
                            <a:gd name="T54" fmla="+- 0 674 655"/>
                            <a:gd name="T55" fmla="*/ 674 h 260"/>
                            <a:gd name="T56" fmla="+- 0 6739 6694"/>
                            <a:gd name="T57" fmla="*/ T56 w 438"/>
                            <a:gd name="T58" fmla="+- 0 700 655"/>
                            <a:gd name="T59" fmla="*/ 700 h 260"/>
                            <a:gd name="T60" fmla="+- 0 6713 6694"/>
                            <a:gd name="T61" fmla="*/ T60 w 438"/>
                            <a:gd name="T62" fmla="+- 0 738 655"/>
                            <a:gd name="T63" fmla="*/ 738 h 260"/>
                            <a:gd name="T64" fmla="+- 0 6704 6694"/>
                            <a:gd name="T65" fmla="*/ T64 w 438"/>
                            <a:gd name="T66" fmla="+- 0 785 655"/>
                            <a:gd name="T67" fmla="*/ 785 h 260"/>
                            <a:gd name="T68" fmla="+- 0 6713 6694"/>
                            <a:gd name="T69" fmla="*/ T68 w 438"/>
                            <a:gd name="T70" fmla="+- 0 831 655"/>
                            <a:gd name="T71" fmla="*/ 831 h 260"/>
                            <a:gd name="T72" fmla="+- 0 6739 6694"/>
                            <a:gd name="T73" fmla="*/ T72 w 438"/>
                            <a:gd name="T74" fmla="+- 0 869 655"/>
                            <a:gd name="T75" fmla="*/ 869 h 260"/>
                            <a:gd name="T76" fmla="+- 0 6777 6694"/>
                            <a:gd name="T77" fmla="*/ T76 w 438"/>
                            <a:gd name="T78" fmla="+- 0 895 655"/>
                            <a:gd name="T79" fmla="*/ 895 h 260"/>
                            <a:gd name="T80" fmla="+- 0 6824 6694"/>
                            <a:gd name="T81" fmla="*/ T80 w 438"/>
                            <a:gd name="T82" fmla="+- 0 905 655"/>
                            <a:gd name="T83" fmla="*/ 905 h 260"/>
                            <a:gd name="T84" fmla="+- 0 7050 6694"/>
                            <a:gd name="T85" fmla="*/ T84 w 438"/>
                            <a:gd name="T86" fmla="+- 0 905 655"/>
                            <a:gd name="T87" fmla="*/ 905 h 260"/>
                            <a:gd name="T88" fmla="+- 0 7001 6694"/>
                            <a:gd name="T89" fmla="*/ T88 w 438"/>
                            <a:gd name="T90" fmla="+- 0 915 655"/>
                            <a:gd name="T91" fmla="*/ 915 h 260"/>
                            <a:gd name="T92" fmla="+- 0 7050 6694"/>
                            <a:gd name="T93" fmla="*/ T92 w 438"/>
                            <a:gd name="T94" fmla="+- 0 905 655"/>
                            <a:gd name="T95" fmla="*/ 905 h 260"/>
                            <a:gd name="T96" fmla="+- 0 7001 6694"/>
                            <a:gd name="T97" fmla="*/ T96 w 438"/>
                            <a:gd name="T98" fmla="+- 0 905 655"/>
                            <a:gd name="T99" fmla="*/ 905 h 260"/>
                            <a:gd name="T100" fmla="+- 0 7048 6694"/>
                            <a:gd name="T101" fmla="*/ T100 w 438"/>
                            <a:gd name="T102" fmla="+- 0 895 655"/>
                            <a:gd name="T103" fmla="*/ 895 h 260"/>
                            <a:gd name="T104" fmla="+- 0 7086 6694"/>
                            <a:gd name="T105" fmla="*/ T104 w 438"/>
                            <a:gd name="T106" fmla="+- 0 869 655"/>
                            <a:gd name="T107" fmla="*/ 869 h 260"/>
                            <a:gd name="T108" fmla="+- 0 7112 6694"/>
                            <a:gd name="T109" fmla="*/ T108 w 438"/>
                            <a:gd name="T110" fmla="+- 0 831 655"/>
                            <a:gd name="T111" fmla="*/ 831 h 260"/>
                            <a:gd name="T112" fmla="+- 0 7121 6694"/>
                            <a:gd name="T113" fmla="*/ T112 w 438"/>
                            <a:gd name="T114" fmla="+- 0 785 655"/>
                            <a:gd name="T115" fmla="*/ 785 h 260"/>
                            <a:gd name="T116" fmla="+- 0 7112 6694"/>
                            <a:gd name="T117" fmla="*/ T116 w 438"/>
                            <a:gd name="T118" fmla="+- 0 738 655"/>
                            <a:gd name="T119" fmla="*/ 738 h 260"/>
                            <a:gd name="T120" fmla="+- 0 7086 6694"/>
                            <a:gd name="T121" fmla="*/ T120 w 438"/>
                            <a:gd name="T122" fmla="+- 0 700 655"/>
                            <a:gd name="T123" fmla="*/ 700 h 260"/>
                            <a:gd name="T124" fmla="+- 0 7048 6694"/>
                            <a:gd name="T125" fmla="*/ T124 w 438"/>
                            <a:gd name="T126" fmla="+- 0 674 655"/>
                            <a:gd name="T127" fmla="*/ 674 h 260"/>
                            <a:gd name="T128" fmla="+- 0 7001 6694"/>
                            <a:gd name="T129" fmla="*/ T128 w 438"/>
                            <a:gd name="T130" fmla="+- 0 665 655"/>
                            <a:gd name="T131" fmla="*/ 665 h 260"/>
                            <a:gd name="T132" fmla="+- 0 7050 6694"/>
                            <a:gd name="T133" fmla="*/ T132 w 438"/>
                            <a:gd name="T134" fmla="+- 0 665 655"/>
                            <a:gd name="T135" fmla="*/ 665 h 260"/>
                            <a:gd name="T136" fmla="+- 0 7052 6694"/>
                            <a:gd name="T137" fmla="*/ T136 w 438"/>
                            <a:gd name="T138" fmla="+- 0 665 655"/>
                            <a:gd name="T139" fmla="*/ 665 h 260"/>
                            <a:gd name="T140" fmla="+- 0 7093 6694"/>
                            <a:gd name="T141" fmla="*/ T140 w 438"/>
                            <a:gd name="T142" fmla="+- 0 693 655"/>
                            <a:gd name="T143" fmla="*/ 693 h 260"/>
                            <a:gd name="T144" fmla="+- 0 7121 6694"/>
                            <a:gd name="T145" fmla="*/ T144 w 438"/>
                            <a:gd name="T146" fmla="+- 0 734 655"/>
                            <a:gd name="T147" fmla="*/ 734 h 260"/>
                            <a:gd name="T148" fmla="+- 0 7131 6694"/>
                            <a:gd name="T149" fmla="*/ T148 w 438"/>
                            <a:gd name="T150" fmla="+- 0 785 655"/>
                            <a:gd name="T151" fmla="*/ 785 h 260"/>
                            <a:gd name="T152" fmla="+- 0 7121 6694"/>
                            <a:gd name="T153" fmla="*/ T152 w 438"/>
                            <a:gd name="T154" fmla="+- 0 835 655"/>
                            <a:gd name="T155" fmla="*/ 835 h 260"/>
                            <a:gd name="T156" fmla="+- 0 7093 6694"/>
                            <a:gd name="T157" fmla="*/ T156 w 438"/>
                            <a:gd name="T158" fmla="+- 0 876 655"/>
                            <a:gd name="T159" fmla="*/ 876 h 260"/>
                            <a:gd name="T160" fmla="+- 0 7052 6694"/>
                            <a:gd name="T161" fmla="*/ T160 w 438"/>
                            <a:gd name="T162" fmla="+- 0 904 655"/>
                            <a:gd name="T163" fmla="*/ 904 h 260"/>
                            <a:gd name="T164" fmla="+- 0 7050 6694"/>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7" y="260"/>
                              </a:moveTo>
                              <a:lnTo>
                                <a:pt x="130" y="260"/>
                              </a:lnTo>
                              <a:lnTo>
                                <a:pt x="79" y="249"/>
                              </a:lnTo>
                              <a:lnTo>
                                <a:pt x="38" y="221"/>
                              </a:lnTo>
                              <a:lnTo>
                                <a:pt x="10" y="180"/>
                              </a:lnTo>
                              <a:lnTo>
                                <a:pt x="0" y="130"/>
                              </a:lnTo>
                              <a:lnTo>
                                <a:pt x="10" y="79"/>
                              </a:lnTo>
                              <a:lnTo>
                                <a:pt x="38" y="38"/>
                              </a:lnTo>
                              <a:lnTo>
                                <a:pt x="79" y="10"/>
                              </a:lnTo>
                              <a:lnTo>
                                <a:pt x="130" y="0"/>
                              </a:lnTo>
                              <a:lnTo>
                                <a:pt x="307" y="0"/>
                              </a:lnTo>
                              <a:lnTo>
                                <a:pt x="356" y="10"/>
                              </a:lnTo>
                              <a:lnTo>
                                <a:pt x="130" y="10"/>
                              </a:lnTo>
                              <a:lnTo>
                                <a:pt x="83" y="19"/>
                              </a:lnTo>
                              <a:lnTo>
                                <a:pt x="45" y="45"/>
                              </a:lnTo>
                              <a:lnTo>
                                <a:pt x="19" y="83"/>
                              </a:lnTo>
                              <a:lnTo>
                                <a:pt x="10" y="130"/>
                              </a:lnTo>
                              <a:lnTo>
                                <a:pt x="19" y="176"/>
                              </a:lnTo>
                              <a:lnTo>
                                <a:pt x="45" y="214"/>
                              </a:lnTo>
                              <a:lnTo>
                                <a:pt x="83" y="240"/>
                              </a:lnTo>
                              <a:lnTo>
                                <a:pt x="130" y="250"/>
                              </a:lnTo>
                              <a:lnTo>
                                <a:pt x="356" y="250"/>
                              </a:lnTo>
                              <a:lnTo>
                                <a:pt x="307" y="260"/>
                              </a:lnTo>
                              <a:close/>
                              <a:moveTo>
                                <a:pt x="356" y="250"/>
                              </a:moveTo>
                              <a:lnTo>
                                <a:pt x="307" y="250"/>
                              </a:lnTo>
                              <a:lnTo>
                                <a:pt x="354" y="240"/>
                              </a:lnTo>
                              <a:lnTo>
                                <a:pt x="392" y="214"/>
                              </a:lnTo>
                              <a:lnTo>
                                <a:pt x="418" y="176"/>
                              </a:lnTo>
                              <a:lnTo>
                                <a:pt x="427" y="130"/>
                              </a:lnTo>
                              <a:lnTo>
                                <a:pt x="418" y="83"/>
                              </a:lnTo>
                              <a:lnTo>
                                <a:pt x="392" y="45"/>
                              </a:lnTo>
                              <a:lnTo>
                                <a:pt x="354" y="19"/>
                              </a:lnTo>
                              <a:lnTo>
                                <a:pt x="307" y="10"/>
                              </a:lnTo>
                              <a:lnTo>
                                <a:pt x="356" y="10"/>
                              </a:lnTo>
                              <a:lnTo>
                                <a:pt x="358" y="10"/>
                              </a:lnTo>
                              <a:lnTo>
                                <a:pt x="399" y="38"/>
                              </a:lnTo>
                              <a:lnTo>
                                <a:pt x="427" y="79"/>
                              </a:lnTo>
                              <a:lnTo>
                                <a:pt x="437" y="130"/>
                              </a:lnTo>
                              <a:lnTo>
                                <a:pt x="427" y="180"/>
                              </a:lnTo>
                              <a:lnTo>
                                <a:pt x="399" y="221"/>
                              </a:lnTo>
                              <a:lnTo>
                                <a:pt x="358" y="249"/>
                              </a:lnTo>
                              <a:lnTo>
                                <a:pt x="356"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D227CF" id="Freihandform: Form 936" o:spid="_x0000_s1026" style="position:absolute;margin-left:334.7pt;margin-top:32.75pt;width:21.9pt;height:13pt;z-index:-2515558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" path="m307,260r-177,l79,249,38,221,10,180,,130,10,79,38,38,79,10,130,,307,r49,10l130,10,83,19,45,45,19,83r-9,47l19,176r26,38l83,240r47,10l356,250r-49,10xm356,250r-49,l354,240r38,-26l418,176r9,-46l418,83,392,45,354,19,307,10r49,l358,10r41,28l427,79r10,51l427,180r-28,41l358,249r-2,1xe" fillcolor="#bcc1c6" stroked="f">
                <v:path arrowok="t" o:connecttype="custom" o:connectlocs="194945,581025;82550,581025;50165,574040;24130,556260;6350,530225;0,498475;6350,466090;24130,440055;50165,422275;82550,415925;194945,415925;226060,422275;82550,422275;52705,427990;28575,444500;12065,468630;6350,498475;12065,527685;28575,551815;52705,568325;82550,574675;226060,574675;194945,581025;226060,574675;194945,574675;224790,568325;248920,551815;265430,527685;271145,498475;265430,468630;248920,444500;224790,427990;194945,422275;226060,422275;227330,422275;253365,440055;271145,466090;277495,498475;271145,530225;253365,556260;227330,574040;226060,574675"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7CE33E4D" w14:textId="77777777" w:rsidR="001F36E8" w:rsidRPr="001F36E8" w:rsidRDefault="001F36E8" w:rsidP="001F36E8">
      <w:pPr>
        <w:widowControl w:val="0"/>
        <w:autoSpaceDE w:val="0"/>
        <w:autoSpaceDN w:val="0"/>
        <w:spacing w:before="5"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66784" behindDoc="1" locked="0" layoutInCell="1" allowOverlap="1" wp14:anchorId="781DC5FB" wp14:editId="29412984">
                <wp:simplePos x="0" y="0"/>
                <wp:positionH relativeFrom="page">
                  <wp:posOffset>1173480</wp:posOffset>
                </wp:positionH>
                <wp:positionV relativeFrom="paragraph">
                  <wp:posOffset>119380</wp:posOffset>
                </wp:positionV>
                <wp:extent cx="4418330" cy="6350"/>
                <wp:effectExtent l="1905" t="0" r="0" b="0"/>
                <wp:wrapTopAndBottom/>
                <wp:docPr id="935" name="Freihandform: Form 9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18330" cy="6350"/>
                        </a:xfrm>
                        <a:custGeom>
                          <a:avLst/>
                          <a:gdLst>
                            <a:gd name="T0" fmla="+- 0 3668 1848"/>
                            <a:gd name="T1" fmla="*/ T0 w 6958"/>
                            <a:gd name="T2" fmla="+- 0 188 188"/>
                            <a:gd name="T3" fmla="*/ 188 h 10"/>
                            <a:gd name="T4" fmla="+- 0 1848 1848"/>
                            <a:gd name="T5" fmla="*/ T4 w 6958"/>
                            <a:gd name="T6" fmla="+- 0 188 188"/>
                            <a:gd name="T7" fmla="*/ 188 h 10"/>
                            <a:gd name="T8" fmla="+- 0 1848 1848"/>
                            <a:gd name="T9" fmla="*/ T8 w 6958"/>
                            <a:gd name="T10" fmla="+- 0 198 188"/>
                            <a:gd name="T11" fmla="*/ 198 h 10"/>
                            <a:gd name="T12" fmla="+- 0 3668 1848"/>
                            <a:gd name="T13" fmla="*/ T12 w 6958"/>
                            <a:gd name="T14" fmla="+- 0 198 188"/>
                            <a:gd name="T15" fmla="*/ 198 h 10"/>
                            <a:gd name="T16" fmla="+- 0 3668 1848"/>
                            <a:gd name="T17" fmla="*/ T16 w 6958"/>
                            <a:gd name="T18" fmla="+- 0 188 188"/>
                            <a:gd name="T19" fmla="*/ 188 h 10"/>
                            <a:gd name="T20" fmla="+- 0 8806 1848"/>
                            <a:gd name="T21" fmla="*/ T20 w 6958"/>
                            <a:gd name="T22" fmla="+- 0 188 188"/>
                            <a:gd name="T23" fmla="*/ 188 h 10"/>
                            <a:gd name="T24" fmla="+- 0 7273 1848"/>
                            <a:gd name="T25" fmla="*/ T24 w 6958"/>
                            <a:gd name="T26" fmla="+- 0 188 188"/>
                            <a:gd name="T27" fmla="*/ 188 h 10"/>
                            <a:gd name="T28" fmla="+- 0 6552 1848"/>
                            <a:gd name="T29" fmla="*/ T28 w 6958"/>
                            <a:gd name="T30" fmla="+- 0 188 188"/>
                            <a:gd name="T31" fmla="*/ 188 h 10"/>
                            <a:gd name="T32" fmla="+- 0 6552 1848"/>
                            <a:gd name="T33" fmla="*/ T32 w 6958"/>
                            <a:gd name="T34" fmla="+- 0 188 188"/>
                            <a:gd name="T35" fmla="*/ 188 h 10"/>
                            <a:gd name="T36" fmla="+- 0 5831 1848"/>
                            <a:gd name="T37" fmla="*/ T36 w 6958"/>
                            <a:gd name="T38" fmla="+- 0 188 188"/>
                            <a:gd name="T39" fmla="*/ 188 h 10"/>
                            <a:gd name="T40" fmla="+- 0 5110 1848"/>
                            <a:gd name="T41" fmla="*/ T40 w 6958"/>
                            <a:gd name="T42" fmla="+- 0 188 188"/>
                            <a:gd name="T43" fmla="*/ 188 h 10"/>
                            <a:gd name="T44" fmla="+- 0 4389 1848"/>
                            <a:gd name="T45" fmla="*/ T44 w 6958"/>
                            <a:gd name="T46" fmla="+- 0 188 188"/>
                            <a:gd name="T47" fmla="*/ 188 h 10"/>
                            <a:gd name="T48" fmla="+- 0 3668 1848"/>
                            <a:gd name="T49" fmla="*/ T48 w 6958"/>
                            <a:gd name="T50" fmla="+- 0 188 188"/>
                            <a:gd name="T51" fmla="*/ 188 h 10"/>
                            <a:gd name="T52" fmla="+- 0 3668 1848"/>
                            <a:gd name="T53" fmla="*/ T52 w 6958"/>
                            <a:gd name="T54" fmla="+- 0 198 188"/>
                            <a:gd name="T55" fmla="*/ 198 h 10"/>
                            <a:gd name="T56" fmla="+- 0 4389 1848"/>
                            <a:gd name="T57" fmla="*/ T56 w 6958"/>
                            <a:gd name="T58" fmla="+- 0 198 188"/>
                            <a:gd name="T59" fmla="*/ 198 h 10"/>
                            <a:gd name="T60" fmla="+- 0 5110 1848"/>
                            <a:gd name="T61" fmla="*/ T60 w 6958"/>
                            <a:gd name="T62" fmla="+- 0 198 188"/>
                            <a:gd name="T63" fmla="*/ 198 h 10"/>
                            <a:gd name="T64" fmla="+- 0 5831 1848"/>
                            <a:gd name="T65" fmla="*/ T64 w 6958"/>
                            <a:gd name="T66" fmla="+- 0 198 188"/>
                            <a:gd name="T67" fmla="*/ 198 h 10"/>
                            <a:gd name="T68" fmla="+- 0 6552 1848"/>
                            <a:gd name="T69" fmla="*/ T68 w 6958"/>
                            <a:gd name="T70" fmla="+- 0 198 188"/>
                            <a:gd name="T71" fmla="*/ 198 h 10"/>
                            <a:gd name="T72" fmla="+- 0 6552 1848"/>
                            <a:gd name="T73" fmla="*/ T72 w 6958"/>
                            <a:gd name="T74" fmla="+- 0 198 188"/>
                            <a:gd name="T75" fmla="*/ 198 h 10"/>
                            <a:gd name="T76" fmla="+- 0 7273 1848"/>
                            <a:gd name="T77" fmla="*/ T76 w 6958"/>
                            <a:gd name="T78" fmla="+- 0 198 188"/>
                            <a:gd name="T79" fmla="*/ 198 h 10"/>
                            <a:gd name="T80" fmla="+- 0 8806 1848"/>
                            <a:gd name="T81" fmla="*/ T80 w 6958"/>
                            <a:gd name="T82" fmla="+- 0 198 188"/>
                            <a:gd name="T83" fmla="*/ 198 h 10"/>
                            <a:gd name="T84" fmla="+- 0 8806 1848"/>
                            <a:gd name="T85" fmla="*/ T84 w 6958"/>
                            <a:gd name="T86" fmla="+- 0 188 188"/>
                            <a:gd name="T87" fmla="*/ 188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61A74B" id="Freihandform: Form 935" o:spid="_x0000_s1026" style="position:absolute;margin-left:92.4pt;margin-top:9.4pt;width:347.9pt;height:.5pt;z-index:-2515496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" path="m1820,l,,,10r1820,l1820,xm6958,l5425,,4704,,3983,,3262,,2541,,1820,r,10l2541,10r721,l3983,10r721,l5425,10r1533,l6958,xe" fillcolor="#bcc1c6" stroked="f">
                <v:path arrowok="t" o:connecttype="custom" o:connectlocs="1155700,119380;0,119380;0,125730;1155700,125730;1155700,119380;4418330,119380;3444875,119380;2987040,119380;2987040,119380;2529205,119380;2071370,119380;1613535,119380;1155700,119380;1155700,125730;1613535,125730;2071370,125730;2529205,125730;2987040,125730;2987040,125730;3444875,125730;4418330,125730;4418330,119380" o:connectangles="0,0,0,0,0,0,0,0,0,0,0,0,0,0,0,0,0,0,0,0,0,0"/>
                <w10:wrap type="topAndBottom" anchorx="page"/>
              </v:shape>
            </w:pict>
          </mc:Fallback>
        </mc:AlternateContent>
      </w:r>
    </w:p>
    <w:p w14:paraId="34DA0E4E" w14:textId="77777777" w:rsidR="001F36E8" w:rsidRPr="001F36E8" w:rsidRDefault="001F36E8" w:rsidP="001F36E8">
      <w:pPr>
        <w:widowControl w:val="0"/>
        <w:tabs>
          <w:tab w:val="left" w:pos="6107"/>
        </w:tabs>
        <w:autoSpaceDE w:val="0"/>
        <w:autoSpaceDN w:val="0"/>
        <w:spacing w:before="86" w:after="113" w:line="240" w:lineRule="auto"/>
        <w:ind w:left="683"/>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2C638367" w14:textId="77777777" w:rsidR="001F36E8" w:rsidRPr="001F36E8" w:rsidRDefault="001F36E8" w:rsidP="001F36E8">
      <w:pPr>
        <w:widowControl w:val="0"/>
        <w:autoSpaceDE w:val="0"/>
        <w:autoSpaceDN w:val="0"/>
        <w:spacing w:after="0" w:line="20" w:lineRule="exact"/>
        <w:ind w:left="607"/>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43E28631" wp14:editId="6442EC73">
                <wp:extent cx="4418330" cy="6350"/>
                <wp:effectExtent l="0" t="0" r="1270" b="3175"/>
                <wp:docPr id="933" name="Gruppieren 93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934" name="AutoShape 875"/>
                        <wps:cNvSpPr>
                          <a:spLocks/>
                        </wps:cNvSpPr>
                        <wps:spPr bwMode="auto">
                          <a:xfrm>
                            <a:off x="0" y="0"/>
                            <a:ext cx="6958" cy="10"/>
                          </a:xfrm>
                          <a:custGeom>
                            <a:avLst/>
                            <a:gdLst>
                              <a:gd name="T0" fmla="*/ 1820 w 6958"/>
                              <a:gd name="T1" fmla="*/ 0 h 10"/>
                              <a:gd name="T2" fmla="*/ 0 w 6958"/>
                              <a:gd name="T3" fmla="*/ 0 h 10"/>
                              <a:gd name="T4" fmla="*/ 0 w 6958"/>
                              <a:gd name="T5" fmla="*/ 10 h 10"/>
                              <a:gd name="T6" fmla="*/ 1820 w 6958"/>
                              <a:gd name="T7" fmla="*/ 10 h 10"/>
                              <a:gd name="T8" fmla="*/ 1820 w 6958"/>
                              <a:gd name="T9" fmla="*/ 0 h 10"/>
                              <a:gd name="T10" fmla="*/ 6958 w 6958"/>
                              <a:gd name="T11" fmla="*/ 0 h 10"/>
                              <a:gd name="T12" fmla="*/ 5425 w 6958"/>
                              <a:gd name="T13" fmla="*/ 0 h 10"/>
                              <a:gd name="T14" fmla="*/ 4704 w 6958"/>
                              <a:gd name="T15" fmla="*/ 0 h 10"/>
                              <a:gd name="T16" fmla="*/ 4704 w 6958"/>
                              <a:gd name="T17" fmla="*/ 0 h 10"/>
                              <a:gd name="T18" fmla="*/ 3983 w 6958"/>
                              <a:gd name="T19" fmla="*/ 0 h 10"/>
                              <a:gd name="T20" fmla="*/ 3262 w 6958"/>
                              <a:gd name="T21" fmla="*/ 0 h 10"/>
                              <a:gd name="T22" fmla="*/ 2541 w 6958"/>
                              <a:gd name="T23" fmla="*/ 0 h 10"/>
                              <a:gd name="T24" fmla="*/ 1820 w 6958"/>
                              <a:gd name="T25" fmla="*/ 0 h 10"/>
                              <a:gd name="T26" fmla="*/ 1820 w 6958"/>
                              <a:gd name="T27" fmla="*/ 10 h 10"/>
                              <a:gd name="T28" fmla="*/ 2541 w 6958"/>
                              <a:gd name="T29" fmla="*/ 10 h 10"/>
                              <a:gd name="T30" fmla="*/ 3262 w 6958"/>
                              <a:gd name="T31" fmla="*/ 10 h 10"/>
                              <a:gd name="T32" fmla="*/ 3983 w 6958"/>
                              <a:gd name="T33" fmla="*/ 10 h 10"/>
                              <a:gd name="T34" fmla="*/ 4704 w 6958"/>
                              <a:gd name="T35" fmla="*/ 10 h 10"/>
                              <a:gd name="T36" fmla="*/ 4704 w 6958"/>
                              <a:gd name="T37" fmla="*/ 10 h 10"/>
                              <a:gd name="T38" fmla="*/ 5425 w 6958"/>
                              <a:gd name="T39" fmla="*/ 10 h 10"/>
                              <a:gd name="T40" fmla="*/ 6958 w 6958"/>
                              <a:gd name="T41" fmla="*/ 10 h 10"/>
                              <a:gd name="T42" fmla="*/ 6958 w 6958"/>
                              <a:gd name="T43" fmla="*/ 0 h 1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6958" h="10">
                                <a:moveTo>
                                  <a:pt x="1820" y="0"/>
                                </a:moveTo>
                                <a:lnTo>
                                  <a:pt x="0" y="0"/>
                                </a:lnTo>
                                <a:lnTo>
                                  <a:pt x="0" y="10"/>
                                </a:lnTo>
                                <a:lnTo>
                                  <a:pt x="1820" y="10"/>
                                </a:lnTo>
                                <a:lnTo>
                                  <a:pt x="1820" y="0"/>
                                </a:lnTo>
                                <a:close/>
                                <a:moveTo>
                                  <a:pt x="6958" y="0"/>
                                </a:moveTo>
                                <a:lnTo>
                                  <a:pt x="5425" y="0"/>
                                </a:lnTo>
                                <a:lnTo>
                                  <a:pt x="4704" y="0"/>
                                </a:lnTo>
                                <a:lnTo>
                                  <a:pt x="3983" y="0"/>
                                </a:lnTo>
                                <a:lnTo>
                                  <a:pt x="3262" y="0"/>
                                </a:lnTo>
                                <a:lnTo>
                                  <a:pt x="2541" y="0"/>
                                </a:lnTo>
                                <a:lnTo>
                                  <a:pt x="1820" y="0"/>
                                </a:lnTo>
                                <a:lnTo>
                                  <a:pt x="1820" y="10"/>
                                </a:lnTo>
                                <a:lnTo>
                                  <a:pt x="2541" y="10"/>
                                </a:lnTo>
                                <a:lnTo>
                                  <a:pt x="3262" y="10"/>
                                </a:lnTo>
                                <a:lnTo>
                                  <a:pt x="3983" y="10"/>
                                </a:lnTo>
                                <a:lnTo>
                                  <a:pt x="4704" y="10"/>
                                </a:lnTo>
                                <a:lnTo>
                                  <a:pt x="5425" y="10"/>
                                </a:lnTo>
                                <a:lnTo>
                                  <a:pt x="6958" y="10"/>
                                </a:lnTo>
                                <a:lnTo>
                                  <a:pt x="6958" y="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480F21A" id="Gruppieren 933"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">
                <v:shape id="AutoShape 875" o:spid="_x0000_s1027" style="position:absolute;width:6958;height:10;visibility:visible;mso-wrap-style:square;v-text-anchor:top" coordsize="69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" path="m1820,l,,,10r1820,l1820,xm6958,l5425,,4704,,3983,,3262,,2541,,1820,r,10l2541,10r721,l3983,10r721,l5425,10r1533,l6958,xe" fillcolor="#bcc1c6" stroked="f">
                  <v:path arrowok="t" o:connecttype="custom" o:connectlocs="1820,0;0,0;0,10;1820,10;1820,0;6958,0;5425,0;4704,0;4704,0;3983,0;3262,0;2541,0;1820,0;1820,10;2541,10;3262,10;3983,10;4704,10;4704,10;5425,10;6958,10;6958,0" o:connectangles="0,0,0,0,0,0,0,0,0,0,0,0,0,0,0,0,0,0,0,0,0,0"/>
                </v:shape>
                <w10:anchorlock/>
              </v:group>
            </w:pict>
          </mc:Fallback>
        </mc:AlternateContent>
      </w:r>
    </w:p>
    <w:p w14:paraId="00B4E1AF" w14:textId="77777777" w:rsidR="001F36E8" w:rsidRPr="001F36E8" w:rsidRDefault="001F36E8" w:rsidP="001F36E8">
      <w:pPr>
        <w:widowControl w:val="0"/>
        <w:autoSpaceDE w:val="0"/>
        <w:autoSpaceDN w:val="0"/>
        <w:spacing w:after="0" w:line="240" w:lineRule="auto"/>
        <w:rPr>
          <w:rFonts w:ascii="RobotoRegular" w:eastAsia="RobotoRegular" w:hAnsi="RobotoRegular" w:cs="RobotoRegular"/>
          <w:sz w:val="20"/>
          <w:lang w:eastAsia="en-US"/>
        </w:rPr>
      </w:pPr>
    </w:p>
    <w:p w14:paraId="3642B331" w14:textId="77777777" w:rsidR="001F36E8" w:rsidRPr="001F36E8" w:rsidRDefault="001F36E8" w:rsidP="001F36E8">
      <w:pPr>
        <w:widowControl w:val="0"/>
        <w:autoSpaceDE w:val="0"/>
        <w:autoSpaceDN w:val="0"/>
        <w:spacing w:before="2" w:after="0" w:line="240" w:lineRule="auto"/>
        <w:rPr>
          <w:rFonts w:ascii="RobotoRegular" w:eastAsia="RobotoRegular" w:hAnsi="RobotoRegular" w:cs="RobotoRegular"/>
          <w:sz w:val="18"/>
          <w:lang w:eastAsia="en-US"/>
        </w:rPr>
      </w:pPr>
    </w:p>
    <w:p w14:paraId="37E1369E" w14:textId="77777777" w:rsidR="001F36E8" w:rsidRPr="001F36E8" w:rsidRDefault="001F36E8" w:rsidP="001F36E8">
      <w:pPr>
        <w:widowControl w:val="0"/>
        <w:numPr>
          <w:ilvl w:val="0"/>
          <w:numId w:val="6"/>
        </w:numPr>
        <w:tabs>
          <w:tab w:val="left" w:pos="742"/>
          <w:tab w:val="left" w:pos="743"/>
        </w:tabs>
        <w:autoSpaceDE w:val="0"/>
        <w:autoSpaceDN w:val="0"/>
        <w:spacing w:before="104" w:after="0" w:line="240" w:lineRule="auto"/>
        <w:ind w:left="742" w:hanging="633"/>
        <w:rPr>
          <w:rFonts w:ascii="Arial" w:eastAsia="Arial" w:hAnsi="Arial" w:cs="Arial"/>
          <w:sz w:val="24"/>
          <w:lang w:eastAsia="en-US"/>
        </w:rPr>
      </w:pPr>
      <w:r w:rsidRPr="001F36E8">
        <w:rPr>
          <w:rFonts w:ascii="Arial" w:eastAsia="Arial" w:hAnsi="Arial" w:cs="Arial"/>
          <w:color w:val="18181C"/>
          <w:w w:val="105"/>
          <w:sz w:val="24"/>
          <w:lang w:eastAsia="en-US"/>
        </w:rPr>
        <w:t>I</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hought</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there</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was</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too</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much</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inconsistency</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in</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the</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monitoring</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tool</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D32D23"/>
          <w:w w:val="105"/>
          <w:sz w:val="24"/>
          <w:lang w:eastAsia="en-US"/>
        </w:rPr>
        <w:t>*</w:t>
      </w:r>
    </w:p>
    <w:p w14:paraId="55F92C34" w14:textId="77777777" w:rsidR="001F36E8" w:rsidRPr="001F36E8" w:rsidRDefault="001F36E8" w:rsidP="001F36E8">
      <w:pPr>
        <w:widowControl w:val="0"/>
        <w:autoSpaceDE w:val="0"/>
        <w:autoSpaceDN w:val="0"/>
        <w:spacing w:before="3" w:after="0" w:line="240" w:lineRule="auto"/>
        <w:rPr>
          <w:rFonts w:ascii="Arial" w:eastAsia="Arial" w:hAnsi="Arial" w:cs="Arial"/>
          <w:sz w:val="18"/>
          <w:szCs w:val="24"/>
          <w:lang w:eastAsia="en-US"/>
        </w:rPr>
      </w:pPr>
    </w:p>
    <w:p w14:paraId="5321BACE" w14:textId="77777777" w:rsidR="001F36E8" w:rsidRPr="001F36E8" w:rsidRDefault="001F36E8" w:rsidP="001F36E8">
      <w:pPr>
        <w:widowControl w:val="0"/>
        <w:autoSpaceDE w:val="0"/>
        <w:autoSpaceDN w:val="0"/>
        <w:spacing w:before="74" w:after="0" w:line="240" w:lineRule="auto"/>
        <w:ind w:left="742"/>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50084A99" w14:textId="77777777" w:rsidR="001F36E8" w:rsidRPr="001F36E8" w:rsidRDefault="001F36E8" w:rsidP="001F36E8">
      <w:pPr>
        <w:widowControl w:val="0"/>
        <w:autoSpaceDE w:val="0"/>
        <w:autoSpaceDN w:val="0"/>
        <w:spacing w:before="9" w:after="0" w:line="240" w:lineRule="auto"/>
        <w:rPr>
          <w:rFonts w:ascii="Roboto" w:eastAsia="Arial" w:hAnsi="Arial" w:cs="Arial"/>
          <w:i/>
          <w:sz w:val="25"/>
          <w:szCs w:val="24"/>
          <w:lang w:val="de-DE" w:eastAsia="en-US"/>
        </w:rPr>
      </w:pPr>
    </w:p>
    <w:p w14:paraId="6922C0A6" w14:textId="77777777" w:rsidR="001F36E8" w:rsidRPr="001F36E8" w:rsidRDefault="001F36E8" w:rsidP="001F36E8">
      <w:pPr>
        <w:widowControl w:val="0"/>
        <w:tabs>
          <w:tab w:val="left" w:pos="3583"/>
          <w:tab w:val="left" w:pos="4304"/>
          <w:tab w:val="left" w:pos="5025"/>
          <w:tab w:val="left" w:pos="5746"/>
        </w:tabs>
        <w:autoSpaceDE w:val="0"/>
        <w:autoSpaceDN w:val="0"/>
        <w:spacing w:before="95" w:after="0" w:line="240" w:lineRule="auto"/>
        <w:ind w:left="2862"/>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61664" behindDoc="1" locked="0" layoutInCell="1" allowOverlap="1" wp14:anchorId="7675F222" wp14:editId="25D6F3F2">
                <wp:simplePos x="0" y="0"/>
                <wp:positionH relativeFrom="page">
                  <wp:posOffset>2504440</wp:posOffset>
                </wp:positionH>
                <wp:positionV relativeFrom="paragraph">
                  <wp:posOffset>415925</wp:posOffset>
                </wp:positionV>
                <wp:extent cx="278130" cy="165100"/>
                <wp:effectExtent l="8890" t="6350" r="8255" b="0"/>
                <wp:wrapNone/>
                <wp:docPr id="932" name="Freihandform: Form 9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252 3944"/>
                            <a:gd name="T1" fmla="*/ T0 w 438"/>
                            <a:gd name="T2" fmla="+- 0 915 655"/>
                            <a:gd name="T3" fmla="*/ 915 h 260"/>
                            <a:gd name="T4" fmla="+- 0 4074 3944"/>
                            <a:gd name="T5" fmla="*/ T4 w 438"/>
                            <a:gd name="T6" fmla="+- 0 915 655"/>
                            <a:gd name="T7" fmla="*/ 915 h 260"/>
                            <a:gd name="T8" fmla="+- 0 4024 3944"/>
                            <a:gd name="T9" fmla="*/ T8 w 438"/>
                            <a:gd name="T10" fmla="+- 0 904 655"/>
                            <a:gd name="T11" fmla="*/ 904 h 260"/>
                            <a:gd name="T12" fmla="+- 0 3982 3944"/>
                            <a:gd name="T13" fmla="*/ T12 w 438"/>
                            <a:gd name="T14" fmla="+- 0 876 655"/>
                            <a:gd name="T15" fmla="*/ 876 h 260"/>
                            <a:gd name="T16" fmla="+- 0 3954 3944"/>
                            <a:gd name="T17" fmla="*/ T16 w 438"/>
                            <a:gd name="T18" fmla="+- 0 835 655"/>
                            <a:gd name="T19" fmla="*/ 835 h 260"/>
                            <a:gd name="T20" fmla="+- 0 3944 3944"/>
                            <a:gd name="T21" fmla="*/ T20 w 438"/>
                            <a:gd name="T22" fmla="+- 0 785 655"/>
                            <a:gd name="T23" fmla="*/ 785 h 260"/>
                            <a:gd name="T24" fmla="+- 0 3954 3944"/>
                            <a:gd name="T25" fmla="*/ T24 w 438"/>
                            <a:gd name="T26" fmla="+- 0 734 655"/>
                            <a:gd name="T27" fmla="*/ 734 h 260"/>
                            <a:gd name="T28" fmla="+- 0 3982 3944"/>
                            <a:gd name="T29" fmla="*/ T28 w 438"/>
                            <a:gd name="T30" fmla="+- 0 693 655"/>
                            <a:gd name="T31" fmla="*/ 693 h 260"/>
                            <a:gd name="T32" fmla="+- 0 4024 3944"/>
                            <a:gd name="T33" fmla="*/ T32 w 438"/>
                            <a:gd name="T34" fmla="+- 0 665 655"/>
                            <a:gd name="T35" fmla="*/ 665 h 260"/>
                            <a:gd name="T36" fmla="+- 0 4074 3944"/>
                            <a:gd name="T37" fmla="*/ T36 w 438"/>
                            <a:gd name="T38" fmla="+- 0 655 655"/>
                            <a:gd name="T39" fmla="*/ 655 h 260"/>
                            <a:gd name="T40" fmla="+- 0 4252 3944"/>
                            <a:gd name="T41" fmla="*/ T40 w 438"/>
                            <a:gd name="T42" fmla="+- 0 655 655"/>
                            <a:gd name="T43" fmla="*/ 655 h 260"/>
                            <a:gd name="T44" fmla="+- 0 4301 3944"/>
                            <a:gd name="T45" fmla="*/ T44 w 438"/>
                            <a:gd name="T46" fmla="+- 0 665 655"/>
                            <a:gd name="T47" fmla="*/ 665 h 260"/>
                            <a:gd name="T48" fmla="+- 0 4074 3944"/>
                            <a:gd name="T49" fmla="*/ T48 w 438"/>
                            <a:gd name="T50" fmla="+- 0 665 655"/>
                            <a:gd name="T51" fmla="*/ 665 h 260"/>
                            <a:gd name="T52" fmla="+- 0 4028 3944"/>
                            <a:gd name="T53" fmla="*/ T52 w 438"/>
                            <a:gd name="T54" fmla="+- 0 674 655"/>
                            <a:gd name="T55" fmla="*/ 674 h 260"/>
                            <a:gd name="T56" fmla="+- 0 3989 3944"/>
                            <a:gd name="T57" fmla="*/ T56 w 438"/>
                            <a:gd name="T58" fmla="+- 0 700 655"/>
                            <a:gd name="T59" fmla="*/ 700 h 260"/>
                            <a:gd name="T60" fmla="+- 0 3964 3944"/>
                            <a:gd name="T61" fmla="*/ T60 w 438"/>
                            <a:gd name="T62" fmla="+- 0 738 655"/>
                            <a:gd name="T63" fmla="*/ 738 h 260"/>
                            <a:gd name="T64" fmla="+- 0 3954 3944"/>
                            <a:gd name="T65" fmla="*/ T64 w 438"/>
                            <a:gd name="T66" fmla="+- 0 785 655"/>
                            <a:gd name="T67" fmla="*/ 785 h 260"/>
                            <a:gd name="T68" fmla="+- 0 3964 3944"/>
                            <a:gd name="T69" fmla="*/ T68 w 438"/>
                            <a:gd name="T70" fmla="+- 0 831 655"/>
                            <a:gd name="T71" fmla="*/ 831 h 260"/>
                            <a:gd name="T72" fmla="+- 0 3989 3944"/>
                            <a:gd name="T73" fmla="*/ T72 w 438"/>
                            <a:gd name="T74" fmla="+- 0 869 655"/>
                            <a:gd name="T75" fmla="*/ 869 h 260"/>
                            <a:gd name="T76" fmla="+- 0 4028 3944"/>
                            <a:gd name="T77" fmla="*/ T76 w 438"/>
                            <a:gd name="T78" fmla="+- 0 895 655"/>
                            <a:gd name="T79" fmla="*/ 895 h 260"/>
                            <a:gd name="T80" fmla="+- 0 4074 3944"/>
                            <a:gd name="T81" fmla="*/ T80 w 438"/>
                            <a:gd name="T82" fmla="+- 0 905 655"/>
                            <a:gd name="T83" fmla="*/ 905 h 260"/>
                            <a:gd name="T84" fmla="+- 0 4301 3944"/>
                            <a:gd name="T85" fmla="*/ T84 w 438"/>
                            <a:gd name="T86" fmla="+- 0 905 655"/>
                            <a:gd name="T87" fmla="*/ 905 h 260"/>
                            <a:gd name="T88" fmla="+- 0 4252 3944"/>
                            <a:gd name="T89" fmla="*/ T88 w 438"/>
                            <a:gd name="T90" fmla="+- 0 915 655"/>
                            <a:gd name="T91" fmla="*/ 915 h 260"/>
                            <a:gd name="T92" fmla="+- 0 4301 3944"/>
                            <a:gd name="T93" fmla="*/ T92 w 438"/>
                            <a:gd name="T94" fmla="+- 0 905 655"/>
                            <a:gd name="T95" fmla="*/ 905 h 260"/>
                            <a:gd name="T96" fmla="+- 0 4252 3944"/>
                            <a:gd name="T97" fmla="*/ T96 w 438"/>
                            <a:gd name="T98" fmla="+- 0 905 655"/>
                            <a:gd name="T99" fmla="*/ 905 h 260"/>
                            <a:gd name="T100" fmla="+- 0 4298 3944"/>
                            <a:gd name="T101" fmla="*/ T100 w 438"/>
                            <a:gd name="T102" fmla="+- 0 895 655"/>
                            <a:gd name="T103" fmla="*/ 895 h 260"/>
                            <a:gd name="T104" fmla="+- 0 4337 3944"/>
                            <a:gd name="T105" fmla="*/ T104 w 438"/>
                            <a:gd name="T106" fmla="+- 0 869 655"/>
                            <a:gd name="T107" fmla="*/ 869 h 260"/>
                            <a:gd name="T108" fmla="+- 0 4362 3944"/>
                            <a:gd name="T109" fmla="*/ T108 w 438"/>
                            <a:gd name="T110" fmla="+- 0 831 655"/>
                            <a:gd name="T111" fmla="*/ 831 h 260"/>
                            <a:gd name="T112" fmla="+- 0 4372 3944"/>
                            <a:gd name="T113" fmla="*/ T112 w 438"/>
                            <a:gd name="T114" fmla="+- 0 785 655"/>
                            <a:gd name="T115" fmla="*/ 785 h 260"/>
                            <a:gd name="T116" fmla="+- 0 4362 3944"/>
                            <a:gd name="T117" fmla="*/ T116 w 438"/>
                            <a:gd name="T118" fmla="+- 0 738 655"/>
                            <a:gd name="T119" fmla="*/ 738 h 260"/>
                            <a:gd name="T120" fmla="+- 0 4337 3944"/>
                            <a:gd name="T121" fmla="*/ T120 w 438"/>
                            <a:gd name="T122" fmla="+- 0 700 655"/>
                            <a:gd name="T123" fmla="*/ 700 h 260"/>
                            <a:gd name="T124" fmla="+- 0 4298 3944"/>
                            <a:gd name="T125" fmla="*/ T124 w 438"/>
                            <a:gd name="T126" fmla="+- 0 674 655"/>
                            <a:gd name="T127" fmla="*/ 674 h 260"/>
                            <a:gd name="T128" fmla="+- 0 4252 3944"/>
                            <a:gd name="T129" fmla="*/ T128 w 438"/>
                            <a:gd name="T130" fmla="+- 0 665 655"/>
                            <a:gd name="T131" fmla="*/ 665 h 260"/>
                            <a:gd name="T132" fmla="+- 0 4301 3944"/>
                            <a:gd name="T133" fmla="*/ T132 w 438"/>
                            <a:gd name="T134" fmla="+- 0 665 655"/>
                            <a:gd name="T135" fmla="*/ 665 h 260"/>
                            <a:gd name="T136" fmla="+- 0 4302 3944"/>
                            <a:gd name="T137" fmla="*/ T136 w 438"/>
                            <a:gd name="T138" fmla="+- 0 665 655"/>
                            <a:gd name="T139" fmla="*/ 665 h 260"/>
                            <a:gd name="T140" fmla="+- 0 4344 3944"/>
                            <a:gd name="T141" fmla="*/ T140 w 438"/>
                            <a:gd name="T142" fmla="+- 0 693 655"/>
                            <a:gd name="T143" fmla="*/ 693 h 260"/>
                            <a:gd name="T144" fmla="+- 0 4372 3944"/>
                            <a:gd name="T145" fmla="*/ T144 w 438"/>
                            <a:gd name="T146" fmla="+- 0 734 655"/>
                            <a:gd name="T147" fmla="*/ 734 h 260"/>
                            <a:gd name="T148" fmla="+- 0 4382 3944"/>
                            <a:gd name="T149" fmla="*/ T148 w 438"/>
                            <a:gd name="T150" fmla="+- 0 785 655"/>
                            <a:gd name="T151" fmla="*/ 785 h 260"/>
                            <a:gd name="T152" fmla="+- 0 4372 3944"/>
                            <a:gd name="T153" fmla="*/ T152 w 438"/>
                            <a:gd name="T154" fmla="+- 0 835 655"/>
                            <a:gd name="T155" fmla="*/ 835 h 260"/>
                            <a:gd name="T156" fmla="+- 0 4344 3944"/>
                            <a:gd name="T157" fmla="*/ T156 w 438"/>
                            <a:gd name="T158" fmla="+- 0 876 655"/>
                            <a:gd name="T159" fmla="*/ 876 h 260"/>
                            <a:gd name="T160" fmla="+- 0 4302 3944"/>
                            <a:gd name="T161" fmla="*/ T160 w 438"/>
                            <a:gd name="T162" fmla="+- 0 904 655"/>
                            <a:gd name="T163" fmla="*/ 904 h 260"/>
                            <a:gd name="T164" fmla="+- 0 4301 3944"/>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539730" id="Freihandform: Form 932" o:spid="_x0000_s1026" style="position:absolute;margin-left:197.2pt;margin-top:32.75pt;width:21.9pt;height:13pt;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62688" behindDoc="1" locked="0" layoutInCell="1" allowOverlap="1" wp14:anchorId="42594C7A" wp14:editId="76D7BBAF">
                <wp:simplePos x="0" y="0"/>
                <wp:positionH relativeFrom="page">
                  <wp:posOffset>2962275</wp:posOffset>
                </wp:positionH>
                <wp:positionV relativeFrom="paragraph">
                  <wp:posOffset>415925</wp:posOffset>
                </wp:positionV>
                <wp:extent cx="278130" cy="165100"/>
                <wp:effectExtent l="0" t="6350" r="7620" b="0"/>
                <wp:wrapNone/>
                <wp:docPr id="931" name="Freihandform: Form 9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973 4665"/>
                            <a:gd name="T1" fmla="*/ T0 w 438"/>
                            <a:gd name="T2" fmla="+- 0 915 655"/>
                            <a:gd name="T3" fmla="*/ 915 h 260"/>
                            <a:gd name="T4" fmla="+- 0 4795 4665"/>
                            <a:gd name="T5" fmla="*/ T4 w 438"/>
                            <a:gd name="T6" fmla="+- 0 915 655"/>
                            <a:gd name="T7" fmla="*/ 915 h 260"/>
                            <a:gd name="T8" fmla="+- 0 4745 4665"/>
                            <a:gd name="T9" fmla="*/ T8 w 438"/>
                            <a:gd name="T10" fmla="+- 0 904 655"/>
                            <a:gd name="T11" fmla="*/ 904 h 260"/>
                            <a:gd name="T12" fmla="+- 0 4703 4665"/>
                            <a:gd name="T13" fmla="*/ T12 w 438"/>
                            <a:gd name="T14" fmla="+- 0 876 655"/>
                            <a:gd name="T15" fmla="*/ 876 h 260"/>
                            <a:gd name="T16" fmla="+- 0 4675 4665"/>
                            <a:gd name="T17" fmla="*/ T16 w 438"/>
                            <a:gd name="T18" fmla="+- 0 835 655"/>
                            <a:gd name="T19" fmla="*/ 835 h 260"/>
                            <a:gd name="T20" fmla="+- 0 4665 4665"/>
                            <a:gd name="T21" fmla="*/ T20 w 438"/>
                            <a:gd name="T22" fmla="+- 0 785 655"/>
                            <a:gd name="T23" fmla="*/ 785 h 260"/>
                            <a:gd name="T24" fmla="+- 0 4675 4665"/>
                            <a:gd name="T25" fmla="*/ T24 w 438"/>
                            <a:gd name="T26" fmla="+- 0 734 655"/>
                            <a:gd name="T27" fmla="*/ 734 h 260"/>
                            <a:gd name="T28" fmla="+- 0 4703 4665"/>
                            <a:gd name="T29" fmla="*/ T28 w 438"/>
                            <a:gd name="T30" fmla="+- 0 693 655"/>
                            <a:gd name="T31" fmla="*/ 693 h 260"/>
                            <a:gd name="T32" fmla="+- 0 4745 4665"/>
                            <a:gd name="T33" fmla="*/ T32 w 438"/>
                            <a:gd name="T34" fmla="+- 0 665 655"/>
                            <a:gd name="T35" fmla="*/ 665 h 260"/>
                            <a:gd name="T36" fmla="+- 0 4795 4665"/>
                            <a:gd name="T37" fmla="*/ T36 w 438"/>
                            <a:gd name="T38" fmla="+- 0 655 655"/>
                            <a:gd name="T39" fmla="*/ 655 h 260"/>
                            <a:gd name="T40" fmla="+- 0 4973 4665"/>
                            <a:gd name="T41" fmla="*/ T40 w 438"/>
                            <a:gd name="T42" fmla="+- 0 655 655"/>
                            <a:gd name="T43" fmla="*/ 655 h 260"/>
                            <a:gd name="T44" fmla="+- 0 5022 4665"/>
                            <a:gd name="T45" fmla="*/ T44 w 438"/>
                            <a:gd name="T46" fmla="+- 0 665 655"/>
                            <a:gd name="T47" fmla="*/ 665 h 260"/>
                            <a:gd name="T48" fmla="+- 0 4795 4665"/>
                            <a:gd name="T49" fmla="*/ T48 w 438"/>
                            <a:gd name="T50" fmla="+- 0 665 655"/>
                            <a:gd name="T51" fmla="*/ 665 h 260"/>
                            <a:gd name="T52" fmla="+- 0 4749 4665"/>
                            <a:gd name="T53" fmla="*/ T52 w 438"/>
                            <a:gd name="T54" fmla="+- 0 674 655"/>
                            <a:gd name="T55" fmla="*/ 674 h 260"/>
                            <a:gd name="T56" fmla="+- 0 4710 4665"/>
                            <a:gd name="T57" fmla="*/ T56 w 438"/>
                            <a:gd name="T58" fmla="+- 0 700 655"/>
                            <a:gd name="T59" fmla="*/ 700 h 260"/>
                            <a:gd name="T60" fmla="+- 0 4685 4665"/>
                            <a:gd name="T61" fmla="*/ T60 w 438"/>
                            <a:gd name="T62" fmla="+- 0 738 655"/>
                            <a:gd name="T63" fmla="*/ 738 h 260"/>
                            <a:gd name="T64" fmla="+- 0 4675 4665"/>
                            <a:gd name="T65" fmla="*/ T64 w 438"/>
                            <a:gd name="T66" fmla="+- 0 785 655"/>
                            <a:gd name="T67" fmla="*/ 785 h 260"/>
                            <a:gd name="T68" fmla="+- 0 4685 4665"/>
                            <a:gd name="T69" fmla="*/ T68 w 438"/>
                            <a:gd name="T70" fmla="+- 0 831 655"/>
                            <a:gd name="T71" fmla="*/ 831 h 260"/>
                            <a:gd name="T72" fmla="+- 0 4710 4665"/>
                            <a:gd name="T73" fmla="*/ T72 w 438"/>
                            <a:gd name="T74" fmla="+- 0 869 655"/>
                            <a:gd name="T75" fmla="*/ 869 h 260"/>
                            <a:gd name="T76" fmla="+- 0 4749 4665"/>
                            <a:gd name="T77" fmla="*/ T76 w 438"/>
                            <a:gd name="T78" fmla="+- 0 895 655"/>
                            <a:gd name="T79" fmla="*/ 895 h 260"/>
                            <a:gd name="T80" fmla="+- 0 4795 4665"/>
                            <a:gd name="T81" fmla="*/ T80 w 438"/>
                            <a:gd name="T82" fmla="+- 0 905 655"/>
                            <a:gd name="T83" fmla="*/ 905 h 260"/>
                            <a:gd name="T84" fmla="+- 0 5022 4665"/>
                            <a:gd name="T85" fmla="*/ T84 w 438"/>
                            <a:gd name="T86" fmla="+- 0 905 655"/>
                            <a:gd name="T87" fmla="*/ 905 h 260"/>
                            <a:gd name="T88" fmla="+- 0 4973 4665"/>
                            <a:gd name="T89" fmla="*/ T88 w 438"/>
                            <a:gd name="T90" fmla="+- 0 915 655"/>
                            <a:gd name="T91" fmla="*/ 915 h 260"/>
                            <a:gd name="T92" fmla="+- 0 5022 4665"/>
                            <a:gd name="T93" fmla="*/ T92 w 438"/>
                            <a:gd name="T94" fmla="+- 0 905 655"/>
                            <a:gd name="T95" fmla="*/ 905 h 260"/>
                            <a:gd name="T96" fmla="+- 0 4973 4665"/>
                            <a:gd name="T97" fmla="*/ T96 w 438"/>
                            <a:gd name="T98" fmla="+- 0 905 655"/>
                            <a:gd name="T99" fmla="*/ 905 h 260"/>
                            <a:gd name="T100" fmla="+- 0 5019 4665"/>
                            <a:gd name="T101" fmla="*/ T100 w 438"/>
                            <a:gd name="T102" fmla="+- 0 895 655"/>
                            <a:gd name="T103" fmla="*/ 895 h 260"/>
                            <a:gd name="T104" fmla="+- 0 5058 4665"/>
                            <a:gd name="T105" fmla="*/ T104 w 438"/>
                            <a:gd name="T106" fmla="+- 0 869 655"/>
                            <a:gd name="T107" fmla="*/ 869 h 260"/>
                            <a:gd name="T108" fmla="+- 0 5083 4665"/>
                            <a:gd name="T109" fmla="*/ T108 w 438"/>
                            <a:gd name="T110" fmla="+- 0 831 655"/>
                            <a:gd name="T111" fmla="*/ 831 h 260"/>
                            <a:gd name="T112" fmla="+- 0 5093 4665"/>
                            <a:gd name="T113" fmla="*/ T112 w 438"/>
                            <a:gd name="T114" fmla="+- 0 785 655"/>
                            <a:gd name="T115" fmla="*/ 785 h 260"/>
                            <a:gd name="T116" fmla="+- 0 5083 4665"/>
                            <a:gd name="T117" fmla="*/ T116 w 438"/>
                            <a:gd name="T118" fmla="+- 0 738 655"/>
                            <a:gd name="T119" fmla="*/ 738 h 260"/>
                            <a:gd name="T120" fmla="+- 0 5058 4665"/>
                            <a:gd name="T121" fmla="*/ T120 w 438"/>
                            <a:gd name="T122" fmla="+- 0 700 655"/>
                            <a:gd name="T123" fmla="*/ 700 h 260"/>
                            <a:gd name="T124" fmla="+- 0 5019 4665"/>
                            <a:gd name="T125" fmla="*/ T124 w 438"/>
                            <a:gd name="T126" fmla="+- 0 674 655"/>
                            <a:gd name="T127" fmla="*/ 674 h 260"/>
                            <a:gd name="T128" fmla="+- 0 4973 4665"/>
                            <a:gd name="T129" fmla="*/ T128 w 438"/>
                            <a:gd name="T130" fmla="+- 0 665 655"/>
                            <a:gd name="T131" fmla="*/ 665 h 260"/>
                            <a:gd name="T132" fmla="+- 0 5022 4665"/>
                            <a:gd name="T133" fmla="*/ T132 w 438"/>
                            <a:gd name="T134" fmla="+- 0 665 655"/>
                            <a:gd name="T135" fmla="*/ 665 h 260"/>
                            <a:gd name="T136" fmla="+- 0 5023 4665"/>
                            <a:gd name="T137" fmla="*/ T136 w 438"/>
                            <a:gd name="T138" fmla="+- 0 665 655"/>
                            <a:gd name="T139" fmla="*/ 665 h 260"/>
                            <a:gd name="T140" fmla="+- 0 5065 4665"/>
                            <a:gd name="T141" fmla="*/ T140 w 438"/>
                            <a:gd name="T142" fmla="+- 0 693 655"/>
                            <a:gd name="T143" fmla="*/ 693 h 260"/>
                            <a:gd name="T144" fmla="+- 0 5093 4665"/>
                            <a:gd name="T145" fmla="*/ T144 w 438"/>
                            <a:gd name="T146" fmla="+- 0 734 655"/>
                            <a:gd name="T147" fmla="*/ 734 h 260"/>
                            <a:gd name="T148" fmla="+- 0 5103 4665"/>
                            <a:gd name="T149" fmla="*/ T148 w 438"/>
                            <a:gd name="T150" fmla="+- 0 785 655"/>
                            <a:gd name="T151" fmla="*/ 785 h 260"/>
                            <a:gd name="T152" fmla="+- 0 5093 4665"/>
                            <a:gd name="T153" fmla="*/ T152 w 438"/>
                            <a:gd name="T154" fmla="+- 0 835 655"/>
                            <a:gd name="T155" fmla="*/ 835 h 260"/>
                            <a:gd name="T156" fmla="+- 0 5065 4665"/>
                            <a:gd name="T157" fmla="*/ T156 w 438"/>
                            <a:gd name="T158" fmla="+- 0 876 655"/>
                            <a:gd name="T159" fmla="*/ 876 h 260"/>
                            <a:gd name="T160" fmla="+- 0 5023 4665"/>
                            <a:gd name="T161" fmla="*/ T160 w 438"/>
                            <a:gd name="T162" fmla="+- 0 904 655"/>
                            <a:gd name="T163" fmla="*/ 904 h 260"/>
                            <a:gd name="T164" fmla="+- 0 5022 4665"/>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1E962A" id="Freihandform: Form 931" o:spid="_x0000_s1026" style="position:absolute;margin-left:233.25pt;margin-top:32.75pt;width:21.9pt;height:13pt;z-index:-2515537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63712" behindDoc="1" locked="0" layoutInCell="1" allowOverlap="1" wp14:anchorId="4D4820D5" wp14:editId="632079BF">
                <wp:simplePos x="0" y="0"/>
                <wp:positionH relativeFrom="page">
                  <wp:posOffset>3420110</wp:posOffset>
                </wp:positionH>
                <wp:positionV relativeFrom="paragraph">
                  <wp:posOffset>415925</wp:posOffset>
                </wp:positionV>
                <wp:extent cx="278130" cy="165100"/>
                <wp:effectExtent l="635" t="6350" r="6985" b="0"/>
                <wp:wrapNone/>
                <wp:docPr id="930" name="Freihandform: Form 9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694 5386"/>
                            <a:gd name="T1" fmla="*/ T0 w 438"/>
                            <a:gd name="T2" fmla="+- 0 915 655"/>
                            <a:gd name="T3" fmla="*/ 915 h 260"/>
                            <a:gd name="T4" fmla="+- 0 5516 5386"/>
                            <a:gd name="T5" fmla="*/ T4 w 438"/>
                            <a:gd name="T6" fmla="+- 0 915 655"/>
                            <a:gd name="T7" fmla="*/ 915 h 260"/>
                            <a:gd name="T8" fmla="+- 0 5466 5386"/>
                            <a:gd name="T9" fmla="*/ T8 w 438"/>
                            <a:gd name="T10" fmla="+- 0 904 655"/>
                            <a:gd name="T11" fmla="*/ 904 h 260"/>
                            <a:gd name="T12" fmla="+- 0 5424 5386"/>
                            <a:gd name="T13" fmla="*/ T12 w 438"/>
                            <a:gd name="T14" fmla="+- 0 876 655"/>
                            <a:gd name="T15" fmla="*/ 876 h 260"/>
                            <a:gd name="T16" fmla="+- 0 5396 5386"/>
                            <a:gd name="T17" fmla="*/ T16 w 438"/>
                            <a:gd name="T18" fmla="+- 0 835 655"/>
                            <a:gd name="T19" fmla="*/ 835 h 260"/>
                            <a:gd name="T20" fmla="+- 0 5386 5386"/>
                            <a:gd name="T21" fmla="*/ T20 w 438"/>
                            <a:gd name="T22" fmla="+- 0 785 655"/>
                            <a:gd name="T23" fmla="*/ 785 h 260"/>
                            <a:gd name="T24" fmla="+- 0 5396 5386"/>
                            <a:gd name="T25" fmla="*/ T24 w 438"/>
                            <a:gd name="T26" fmla="+- 0 734 655"/>
                            <a:gd name="T27" fmla="*/ 734 h 260"/>
                            <a:gd name="T28" fmla="+- 0 5424 5386"/>
                            <a:gd name="T29" fmla="*/ T28 w 438"/>
                            <a:gd name="T30" fmla="+- 0 693 655"/>
                            <a:gd name="T31" fmla="*/ 693 h 260"/>
                            <a:gd name="T32" fmla="+- 0 5466 5386"/>
                            <a:gd name="T33" fmla="*/ T32 w 438"/>
                            <a:gd name="T34" fmla="+- 0 665 655"/>
                            <a:gd name="T35" fmla="*/ 665 h 260"/>
                            <a:gd name="T36" fmla="+- 0 5516 5386"/>
                            <a:gd name="T37" fmla="*/ T36 w 438"/>
                            <a:gd name="T38" fmla="+- 0 655 655"/>
                            <a:gd name="T39" fmla="*/ 655 h 260"/>
                            <a:gd name="T40" fmla="+- 0 5694 5386"/>
                            <a:gd name="T41" fmla="*/ T40 w 438"/>
                            <a:gd name="T42" fmla="+- 0 655 655"/>
                            <a:gd name="T43" fmla="*/ 655 h 260"/>
                            <a:gd name="T44" fmla="+- 0 5743 5386"/>
                            <a:gd name="T45" fmla="*/ T44 w 438"/>
                            <a:gd name="T46" fmla="+- 0 665 655"/>
                            <a:gd name="T47" fmla="*/ 665 h 260"/>
                            <a:gd name="T48" fmla="+- 0 5516 5386"/>
                            <a:gd name="T49" fmla="*/ T48 w 438"/>
                            <a:gd name="T50" fmla="+- 0 665 655"/>
                            <a:gd name="T51" fmla="*/ 665 h 260"/>
                            <a:gd name="T52" fmla="+- 0 5470 5386"/>
                            <a:gd name="T53" fmla="*/ T52 w 438"/>
                            <a:gd name="T54" fmla="+- 0 674 655"/>
                            <a:gd name="T55" fmla="*/ 674 h 260"/>
                            <a:gd name="T56" fmla="+- 0 5431 5386"/>
                            <a:gd name="T57" fmla="*/ T56 w 438"/>
                            <a:gd name="T58" fmla="+- 0 700 655"/>
                            <a:gd name="T59" fmla="*/ 700 h 260"/>
                            <a:gd name="T60" fmla="+- 0 5406 5386"/>
                            <a:gd name="T61" fmla="*/ T60 w 438"/>
                            <a:gd name="T62" fmla="+- 0 738 655"/>
                            <a:gd name="T63" fmla="*/ 738 h 260"/>
                            <a:gd name="T64" fmla="+- 0 5396 5386"/>
                            <a:gd name="T65" fmla="*/ T64 w 438"/>
                            <a:gd name="T66" fmla="+- 0 785 655"/>
                            <a:gd name="T67" fmla="*/ 785 h 260"/>
                            <a:gd name="T68" fmla="+- 0 5406 5386"/>
                            <a:gd name="T69" fmla="*/ T68 w 438"/>
                            <a:gd name="T70" fmla="+- 0 831 655"/>
                            <a:gd name="T71" fmla="*/ 831 h 260"/>
                            <a:gd name="T72" fmla="+- 0 5431 5386"/>
                            <a:gd name="T73" fmla="*/ T72 w 438"/>
                            <a:gd name="T74" fmla="+- 0 869 655"/>
                            <a:gd name="T75" fmla="*/ 869 h 260"/>
                            <a:gd name="T76" fmla="+- 0 5470 5386"/>
                            <a:gd name="T77" fmla="*/ T76 w 438"/>
                            <a:gd name="T78" fmla="+- 0 895 655"/>
                            <a:gd name="T79" fmla="*/ 895 h 260"/>
                            <a:gd name="T80" fmla="+- 0 5516 5386"/>
                            <a:gd name="T81" fmla="*/ T80 w 438"/>
                            <a:gd name="T82" fmla="+- 0 905 655"/>
                            <a:gd name="T83" fmla="*/ 905 h 260"/>
                            <a:gd name="T84" fmla="+- 0 5743 5386"/>
                            <a:gd name="T85" fmla="*/ T84 w 438"/>
                            <a:gd name="T86" fmla="+- 0 905 655"/>
                            <a:gd name="T87" fmla="*/ 905 h 260"/>
                            <a:gd name="T88" fmla="+- 0 5694 5386"/>
                            <a:gd name="T89" fmla="*/ T88 w 438"/>
                            <a:gd name="T90" fmla="+- 0 915 655"/>
                            <a:gd name="T91" fmla="*/ 915 h 260"/>
                            <a:gd name="T92" fmla="+- 0 5743 5386"/>
                            <a:gd name="T93" fmla="*/ T92 w 438"/>
                            <a:gd name="T94" fmla="+- 0 905 655"/>
                            <a:gd name="T95" fmla="*/ 905 h 260"/>
                            <a:gd name="T96" fmla="+- 0 5694 5386"/>
                            <a:gd name="T97" fmla="*/ T96 w 438"/>
                            <a:gd name="T98" fmla="+- 0 905 655"/>
                            <a:gd name="T99" fmla="*/ 905 h 260"/>
                            <a:gd name="T100" fmla="+- 0 5740 5386"/>
                            <a:gd name="T101" fmla="*/ T100 w 438"/>
                            <a:gd name="T102" fmla="+- 0 895 655"/>
                            <a:gd name="T103" fmla="*/ 895 h 260"/>
                            <a:gd name="T104" fmla="+- 0 5779 5386"/>
                            <a:gd name="T105" fmla="*/ T104 w 438"/>
                            <a:gd name="T106" fmla="+- 0 869 655"/>
                            <a:gd name="T107" fmla="*/ 869 h 260"/>
                            <a:gd name="T108" fmla="+- 0 5804 5386"/>
                            <a:gd name="T109" fmla="*/ T108 w 438"/>
                            <a:gd name="T110" fmla="+- 0 831 655"/>
                            <a:gd name="T111" fmla="*/ 831 h 260"/>
                            <a:gd name="T112" fmla="+- 0 5814 5386"/>
                            <a:gd name="T113" fmla="*/ T112 w 438"/>
                            <a:gd name="T114" fmla="+- 0 785 655"/>
                            <a:gd name="T115" fmla="*/ 785 h 260"/>
                            <a:gd name="T116" fmla="+- 0 5804 5386"/>
                            <a:gd name="T117" fmla="*/ T116 w 438"/>
                            <a:gd name="T118" fmla="+- 0 738 655"/>
                            <a:gd name="T119" fmla="*/ 738 h 260"/>
                            <a:gd name="T120" fmla="+- 0 5779 5386"/>
                            <a:gd name="T121" fmla="*/ T120 w 438"/>
                            <a:gd name="T122" fmla="+- 0 700 655"/>
                            <a:gd name="T123" fmla="*/ 700 h 260"/>
                            <a:gd name="T124" fmla="+- 0 5740 5386"/>
                            <a:gd name="T125" fmla="*/ T124 w 438"/>
                            <a:gd name="T126" fmla="+- 0 674 655"/>
                            <a:gd name="T127" fmla="*/ 674 h 260"/>
                            <a:gd name="T128" fmla="+- 0 5694 5386"/>
                            <a:gd name="T129" fmla="*/ T128 w 438"/>
                            <a:gd name="T130" fmla="+- 0 665 655"/>
                            <a:gd name="T131" fmla="*/ 665 h 260"/>
                            <a:gd name="T132" fmla="+- 0 5743 5386"/>
                            <a:gd name="T133" fmla="*/ T132 w 438"/>
                            <a:gd name="T134" fmla="+- 0 665 655"/>
                            <a:gd name="T135" fmla="*/ 665 h 260"/>
                            <a:gd name="T136" fmla="+- 0 5744 5386"/>
                            <a:gd name="T137" fmla="*/ T136 w 438"/>
                            <a:gd name="T138" fmla="+- 0 665 655"/>
                            <a:gd name="T139" fmla="*/ 665 h 260"/>
                            <a:gd name="T140" fmla="+- 0 5786 5386"/>
                            <a:gd name="T141" fmla="*/ T140 w 438"/>
                            <a:gd name="T142" fmla="+- 0 693 655"/>
                            <a:gd name="T143" fmla="*/ 693 h 260"/>
                            <a:gd name="T144" fmla="+- 0 5814 5386"/>
                            <a:gd name="T145" fmla="*/ T144 w 438"/>
                            <a:gd name="T146" fmla="+- 0 734 655"/>
                            <a:gd name="T147" fmla="*/ 734 h 260"/>
                            <a:gd name="T148" fmla="+- 0 5824 5386"/>
                            <a:gd name="T149" fmla="*/ T148 w 438"/>
                            <a:gd name="T150" fmla="+- 0 785 655"/>
                            <a:gd name="T151" fmla="*/ 785 h 260"/>
                            <a:gd name="T152" fmla="+- 0 5814 5386"/>
                            <a:gd name="T153" fmla="*/ T152 w 438"/>
                            <a:gd name="T154" fmla="+- 0 835 655"/>
                            <a:gd name="T155" fmla="*/ 835 h 260"/>
                            <a:gd name="T156" fmla="+- 0 5786 5386"/>
                            <a:gd name="T157" fmla="*/ T156 w 438"/>
                            <a:gd name="T158" fmla="+- 0 876 655"/>
                            <a:gd name="T159" fmla="*/ 876 h 260"/>
                            <a:gd name="T160" fmla="+- 0 5744 5386"/>
                            <a:gd name="T161" fmla="*/ T160 w 438"/>
                            <a:gd name="T162" fmla="+- 0 904 655"/>
                            <a:gd name="T163" fmla="*/ 904 h 260"/>
                            <a:gd name="T164" fmla="+- 0 5743 5386"/>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270685" id="Freihandform: Form 930" o:spid="_x0000_s1026" style="position:absolute;margin-left:269.3pt;margin-top:32.75pt;width:21.9pt;height:13pt;z-index:-251552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64736" behindDoc="1" locked="0" layoutInCell="1" allowOverlap="1" wp14:anchorId="6FEB8394" wp14:editId="3923B3E3">
                <wp:simplePos x="0" y="0"/>
                <wp:positionH relativeFrom="page">
                  <wp:posOffset>3877945</wp:posOffset>
                </wp:positionH>
                <wp:positionV relativeFrom="paragraph">
                  <wp:posOffset>415925</wp:posOffset>
                </wp:positionV>
                <wp:extent cx="278130" cy="165100"/>
                <wp:effectExtent l="1270" t="6350" r="6350" b="0"/>
                <wp:wrapNone/>
                <wp:docPr id="929" name="Freihandform: Form 9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415 6107"/>
                            <a:gd name="T1" fmla="*/ T0 w 438"/>
                            <a:gd name="T2" fmla="+- 0 915 655"/>
                            <a:gd name="T3" fmla="*/ 915 h 260"/>
                            <a:gd name="T4" fmla="+- 0 6237 6107"/>
                            <a:gd name="T5" fmla="*/ T4 w 438"/>
                            <a:gd name="T6" fmla="+- 0 915 655"/>
                            <a:gd name="T7" fmla="*/ 915 h 260"/>
                            <a:gd name="T8" fmla="+- 0 6187 6107"/>
                            <a:gd name="T9" fmla="*/ T8 w 438"/>
                            <a:gd name="T10" fmla="+- 0 904 655"/>
                            <a:gd name="T11" fmla="*/ 904 h 260"/>
                            <a:gd name="T12" fmla="+- 0 6145 6107"/>
                            <a:gd name="T13" fmla="*/ T12 w 438"/>
                            <a:gd name="T14" fmla="+- 0 876 655"/>
                            <a:gd name="T15" fmla="*/ 876 h 260"/>
                            <a:gd name="T16" fmla="+- 0 6117 6107"/>
                            <a:gd name="T17" fmla="*/ T16 w 438"/>
                            <a:gd name="T18" fmla="+- 0 835 655"/>
                            <a:gd name="T19" fmla="*/ 835 h 260"/>
                            <a:gd name="T20" fmla="+- 0 6107 6107"/>
                            <a:gd name="T21" fmla="*/ T20 w 438"/>
                            <a:gd name="T22" fmla="+- 0 785 655"/>
                            <a:gd name="T23" fmla="*/ 785 h 260"/>
                            <a:gd name="T24" fmla="+- 0 6117 6107"/>
                            <a:gd name="T25" fmla="*/ T24 w 438"/>
                            <a:gd name="T26" fmla="+- 0 734 655"/>
                            <a:gd name="T27" fmla="*/ 734 h 260"/>
                            <a:gd name="T28" fmla="+- 0 6145 6107"/>
                            <a:gd name="T29" fmla="*/ T28 w 438"/>
                            <a:gd name="T30" fmla="+- 0 693 655"/>
                            <a:gd name="T31" fmla="*/ 693 h 260"/>
                            <a:gd name="T32" fmla="+- 0 6187 6107"/>
                            <a:gd name="T33" fmla="*/ T32 w 438"/>
                            <a:gd name="T34" fmla="+- 0 665 655"/>
                            <a:gd name="T35" fmla="*/ 665 h 260"/>
                            <a:gd name="T36" fmla="+- 0 6237 6107"/>
                            <a:gd name="T37" fmla="*/ T36 w 438"/>
                            <a:gd name="T38" fmla="+- 0 655 655"/>
                            <a:gd name="T39" fmla="*/ 655 h 260"/>
                            <a:gd name="T40" fmla="+- 0 6415 6107"/>
                            <a:gd name="T41" fmla="*/ T40 w 438"/>
                            <a:gd name="T42" fmla="+- 0 655 655"/>
                            <a:gd name="T43" fmla="*/ 655 h 260"/>
                            <a:gd name="T44" fmla="+- 0 6464 6107"/>
                            <a:gd name="T45" fmla="*/ T44 w 438"/>
                            <a:gd name="T46" fmla="+- 0 665 655"/>
                            <a:gd name="T47" fmla="*/ 665 h 260"/>
                            <a:gd name="T48" fmla="+- 0 6237 6107"/>
                            <a:gd name="T49" fmla="*/ T48 w 438"/>
                            <a:gd name="T50" fmla="+- 0 665 655"/>
                            <a:gd name="T51" fmla="*/ 665 h 260"/>
                            <a:gd name="T52" fmla="+- 0 6191 6107"/>
                            <a:gd name="T53" fmla="*/ T52 w 438"/>
                            <a:gd name="T54" fmla="+- 0 674 655"/>
                            <a:gd name="T55" fmla="*/ 674 h 260"/>
                            <a:gd name="T56" fmla="+- 0 6152 6107"/>
                            <a:gd name="T57" fmla="*/ T56 w 438"/>
                            <a:gd name="T58" fmla="+- 0 700 655"/>
                            <a:gd name="T59" fmla="*/ 700 h 260"/>
                            <a:gd name="T60" fmla="+- 0 6127 6107"/>
                            <a:gd name="T61" fmla="*/ T60 w 438"/>
                            <a:gd name="T62" fmla="+- 0 738 655"/>
                            <a:gd name="T63" fmla="*/ 738 h 260"/>
                            <a:gd name="T64" fmla="+- 0 6117 6107"/>
                            <a:gd name="T65" fmla="*/ T64 w 438"/>
                            <a:gd name="T66" fmla="+- 0 785 655"/>
                            <a:gd name="T67" fmla="*/ 785 h 260"/>
                            <a:gd name="T68" fmla="+- 0 6127 6107"/>
                            <a:gd name="T69" fmla="*/ T68 w 438"/>
                            <a:gd name="T70" fmla="+- 0 831 655"/>
                            <a:gd name="T71" fmla="*/ 831 h 260"/>
                            <a:gd name="T72" fmla="+- 0 6152 6107"/>
                            <a:gd name="T73" fmla="*/ T72 w 438"/>
                            <a:gd name="T74" fmla="+- 0 869 655"/>
                            <a:gd name="T75" fmla="*/ 869 h 260"/>
                            <a:gd name="T76" fmla="+- 0 6191 6107"/>
                            <a:gd name="T77" fmla="*/ T76 w 438"/>
                            <a:gd name="T78" fmla="+- 0 895 655"/>
                            <a:gd name="T79" fmla="*/ 895 h 260"/>
                            <a:gd name="T80" fmla="+- 0 6237 6107"/>
                            <a:gd name="T81" fmla="*/ T80 w 438"/>
                            <a:gd name="T82" fmla="+- 0 905 655"/>
                            <a:gd name="T83" fmla="*/ 905 h 260"/>
                            <a:gd name="T84" fmla="+- 0 6464 6107"/>
                            <a:gd name="T85" fmla="*/ T84 w 438"/>
                            <a:gd name="T86" fmla="+- 0 905 655"/>
                            <a:gd name="T87" fmla="*/ 905 h 260"/>
                            <a:gd name="T88" fmla="+- 0 6415 6107"/>
                            <a:gd name="T89" fmla="*/ T88 w 438"/>
                            <a:gd name="T90" fmla="+- 0 915 655"/>
                            <a:gd name="T91" fmla="*/ 915 h 260"/>
                            <a:gd name="T92" fmla="+- 0 6464 6107"/>
                            <a:gd name="T93" fmla="*/ T92 w 438"/>
                            <a:gd name="T94" fmla="+- 0 905 655"/>
                            <a:gd name="T95" fmla="*/ 905 h 260"/>
                            <a:gd name="T96" fmla="+- 0 6415 6107"/>
                            <a:gd name="T97" fmla="*/ T96 w 438"/>
                            <a:gd name="T98" fmla="+- 0 905 655"/>
                            <a:gd name="T99" fmla="*/ 905 h 260"/>
                            <a:gd name="T100" fmla="+- 0 6461 6107"/>
                            <a:gd name="T101" fmla="*/ T100 w 438"/>
                            <a:gd name="T102" fmla="+- 0 895 655"/>
                            <a:gd name="T103" fmla="*/ 895 h 260"/>
                            <a:gd name="T104" fmla="+- 0 6500 6107"/>
                            <a:gd name="T105" fmla="*/ T104 w 438"/>
                            <a:gd name="T106" fmla="+- 0 869 655"/>
                            <a:gd name="T107" fmla="*/ 869 h 260"/>
                            <a:gd name="T108" fmla="+- 0 6525 6107"/>
                            <a:gd name="T109" fmla="*/ T108 w 438"/>
                            <a:gd name="T110" fmla="+- 0 831 655"/>
                            <a:gd name="T111" fmla="*/ 831 h 260"/>
                            <a:gd name="T112" fmla="+- 0 6535 6107"/>
                            <a:gd name="T113" fmla="*/ T112 w 438"/>
                            <a:gd name="T114" fmla="+- 0 785 655"/>
                            <a:gd name="T115" fmla="*/ 785 h 260"/>
                            <a:gd name="T116" fmla="+- 0 6525 6107"/>
                            <a:gd name="T117" fmla="*/ T116 w 438"/>
                            <a:gd name="T118" fmla="+- 0 738 655"/>
                            <a:gd name="T119" fmla="*/ 738 h 260"/>
                            <a:gd name="T120" fmla="+- 0 6500 6107"/>
                            <a:gd name="T121" fmla="*/ T120 w 438"/>
                            <a:gd name="T122" fmla="+- 0 700 655"/>
                            <a:gd name="T123" fmla="*/ 700 h 260"/>
                            <a:gd name="T124" fmla="+- 0 6461 6107"/>
                            <a:gd name="T125" fmla="*/ T124 w 438"/>
                            <a:gd name="T126" fmla="+- 0 674 655"/>
                            <a:gd name="T127" fmla="*/ 674 h 260"/>
                            <a:gd name="T128" fmla="+- 0 6415 6107"/>
                            <a:gd name="T129" fmla="*/ T128 w 438"/>
                            <a:gd name="T130" fmla="+- 0 665 655"/>
                            <a:gd name="T131" fmla="*/ 665 h 260"/>
                            <a:gd name="T132" fmla="+- 0 6464 6107"/>
                            <a:gd name="T133" fmla="*/ T132 w 438"/>
                            <a:gd name="T134" fmla="+- 0 665 655"/>
                            <a:gd name="T135" fmla="*/ 665 h 260"/>
                            <a:gd name="T136" fmla="+- 0 6465 6107"/>
                            <a:gd name="T137" fmla="*/ T136 w 438"/>
                            <a:gd name="T138" fmla="+- 0 665 655"/>
                            <a:gd name="T139" fmla="*/ 665 h 260"/>
                            <a:gd name="T140" fmla="+- 0 6507 6107"/>
                            <a:gd name="T141" fmla="*/ T140 w 438"/>
                            <a:gd name="T142" fmla="+- 0 693 655"/>
                            <a:gd name="T143" fmla="*/ 693 h 260"/>
                            <a:gd name="T144" fmla="+- 0 6535 6107"/>
                            <a:gd name="T145" fmla="*/ T144 w 438"/>
                            <a:gd name="T146" fmla="+- 0 734 655"/>
                            <a:gd name="T147" fmla="*/ 734 h 260"/>
                            <a:gd name="T148" fmla="+- 0 6545 6107"/>
                            <a:gd name="T149" fmla="*/ T148 w 438"/>
                            <a:gd name="T150" fmla="+- 0 785 655"/>
                            <a:gd name="T151" fmla="*/ 785 h 260"/>
                            <a:gd name="T152" fmla="+- 0 6535 6107"/>
                            <a:gd name="T153" fmla="*/ T152 w 438"/>
                            <a:gd name="T154" fmla="+- 0 835 655"/>
                            <a:gd name="T155" fmla="*/ 835 h 260"/>
                            <a:gd name="T156" fmla="+- 0 6507 6107"/>
                            <a:gd name="T157" fmla="*/ T156 w 438"/>
                            <a:gd name="T158" fmla="+- 0 876 655"/>
                            <a:gd name="T159" fmla="*/ 876 h 260"/>
                            <a:gd name="T160" fmla="+- 0 6465 6107"/>
                            <a:gd name="T161" fmla="*/ T160 w 438"/>
                            <a:gd name="T162" fmla="+- 0 904 655"/>
                            <a:gd name="T163" fmla="*/ 904 h 260"/>
                            <a:gd name="T164" fmla="+- 0 6464 6107"/>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BA0D72" id="Freihandform: Form 929" o:spid="_x0000_s1026" style="position:absolute;margin-left:305.35pt;margin-top:32.75pt;width:21.9pt;height:13pt;z-index:-25155174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65760" behindDoc="1" locked="0" layoutInCell="1" allowOverlap="1" wp14:anchorId="29B8CD54" wp14:editId="31A9DC65">
                <wp:simplePos x="0" y="0"/>
                <wp:positionH relativeFrom="page">
                  <wp:posOffset>4335780</wp:posOffset>
                </wp:positionH>
                <wp:positionV relativeFrom="paragraph">
                  <wp:posOffset>415925</wp:posOffset>
                </wp:positionV>
                <wp:extent cx="278130" cy="165100"/>
                <wp:effectExtent l="1905" t="6350" r="5715" b="0"/>
                <wp:wrapNone/>
                <wp:docPr id="928" name="Freihandform: Form 9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136 6828"/>
                            <a:gd name="T1" fmla="*/ T0 w 438"/>
                            <a:gd name="T2" fmla="+- 0 915 655"/>
                            <a:gd name="T3" fmla="*/ 915 h 260"/>
                            <a:gd name="T4" fmla="+- 0 6958 6828"/>
                            <a:gd name="T5" fmla="*/ T4 w 438"/>
                            <a:gd name="T6" fmla="+- 0 915 655"/>
                            <a:gd name="T7" fmla="*/ 915 h 260"/>
                            <a:gd name="T8" fmla="+- 0 6908 6828"/>
                            <a:gd name="T9" fmla="*/ T8 w 438"/>
                            <a:gd name="T10" fmla="+- 0 904 655"/>
                            <a:gd name="T11" fmla="*/ 904 h 260"/>
                            <a:gd name="T12" fmla="+- 0 6866 6828"/>
                            <a:gd name="T13" fmla="*/ T12 w 438"/>
                            <a:gd name="T14" fmla="+- 0 876 655"/>
                            <a:gd name="T15" fmla="*/ 876 h 260"/>
                            <a:gd name="T16" fmla="+- 0 6838 6828"/>
                            <a:gd name="T17" fmla="*/ T16 w 438"/>
                            <a:gd name="T18" fmla="+- 0 835 655"/>
                            <a:gd name="T19" fmla="*/ 835 h 260"/>
                            <a:gd name="T20" fmla="+- 0 6828 6828"/>
                            <a:gd name="T21" fmla="*/ T20 w 438"/>
                            <a:gd name="T22" fmla="+- 0 785 655"/>
                            <a:gd name="T23" fmla="*/ 785 h 260"/>
                            <a:gd name="T24" fmla="+- 0 6838 6828"/>
                            <a:gd name="T25" fmla="*/ T24 w 438"/>
                            <a:gd name="T26" fmla="+- 0 734 655"/>
                            <a:gd name="T27" fmla="*/ 734 h 260"/>
                            <a:gd name="T28" fmla="+- 0 6866 6828"/>
                            <a:gd name="T29" fmla="*/ T28 w 438"/>
                            <a:gd name="T30" fmla="+- 0 693 655"/>
                            <a:gd name="T31" fmla="*/ 693 h 260"/>
                            <a:gd name="T32" fmla="+- 0 6908 6828"/>
                            <a:gd name="T33" fmla="*/ T32 w 438"/>
                            <a:gd name="T34" fmla="+- 0 665 655"/>
                            <a:gd name="T35" fmla="*/ 665 h 260"/>
                            <a:gd name="T36" fmla="+- 0 6958 6828"/>
                            <a:gd name="T37" fmla="*/ T36 w 438"/>
                            <a:gd name="T38" fmla="+- 0 655 655"/>
                            <a:gd name="T39" fmla="*/ 655 h 260"/>
                            <a:gd name="T40" fmla="+- 0 7136 6828"/>
                            <a:gd name="T41" fmla="*/ T40 w 438"/>
                            <a:gd name="T42" fmla="+- 0 655 655"/>
                            <a:gd name="T43" fmla="*/ 655 h 260"/>
                            <a:gd name="T44" fmla="+- 0 7185 6828"/>
                            <a:gd name="T45" fmla="*/ T44 w 438"/>
                            <a:gd name="T46" fmla="+- 0 665 655"/>
                            <a:gd name="T47" fmla="*/ 665 h 260"/>
                            <a:gd name="T48" fmla="+- 0 6958 6828"/>
                            <a:gd name="T49" fmla="*/ T48 w 438"/>
                            <a:gd name="T50" fmla="+- 0 665 655"/>
                            <a:gd name="T51" fmla="*/ 665 h 260"/>
                            <a:gd name="T52" fmla="+- 0 6912 6828"/>
                            <a:gd name="T53" fmla="*/ T52 w 438"/>
                            <a:gd name="T54" fmla="+- 0 674 655"/>
                            <a:gd name="T55" fmla="*/ 674 h 260"/>
                            <a:gd name="T56" fmla="+- 0 6873 6828"/>
                            <a:gd name="T57" fmla="*/ T56 w 438"/>
                            <a:gd name="T58" fmla="+- 0 700 655"/>
                            <a:gd name="T59" fmla="*/ 700 h 260"/>
                            <a:gd name="T60" fmla="+- 0 6848 6828"/>
                            <a:gd name="T61" fmla="*/ T60 w 438"/>
                            <a:gd name="T62" fmla="+- 0 738 655"/>
                            <a:gd name="T63" fmla="*/ 738 h 260"/>
                            <a:gd name="T64" fmla="+- 0 6838 6828"/>
                            <a:gd name="T65" fmla="*/ T64 w 438"/>
                            <a:gd name="T66" fmla="+- 0 785 655"/>
                            <a:gd name="T67" fmla="*/ 785 h 260"/>
                            <a:gd name="T68" fmla="+- 0 6848 6828"/>
                            <a:gd name="T69" fmla="*/ T68 w 438"/>
                            <a:gd name="T70" fmla="+- 0 831 655"/>
                            <a:gd name="T71" fmla="*/ 831 h 260"/>
                            <a:gd name="T72" fmla="+- 0 6873 6828"/>
                            <a:gd name="T73" fmla="*/ T72 w 438"/>
                            <a:gd name="T74" fmla="+- 0 869 655"/>
                            <a:gd name="T75" fmla="*/ 869 h 260"/>
                            <a:gd name="T76" fmla="+- 0 6912 6828"/>
                            <a:gd name="T77" fmla="*/ T76 w 438"/>
                            <a:gd name="T78" fmla="+- 0 895 655"/>
                            <a:gd name="T79" fmla="*/ 895 h 260"/>
                            <a:gd name="T80" fmla="+- 0 6958 6828"/>
                            <a:gd name="T81" fmla="*/ T80 w 438"/>
                            <a:gd name="T82" fmla="+- 0 905 655"/>
                            <a:gd name="T83" fmla="*/ 905 h 260"/>
                            <a:gd name="T84" fmla="+- 0 7185 6828"/>
                            <a:gd name="T85" fmla="*/ T84 w 438"/>
                            <a:gd name="T86" fmla="+- 0 905 655"/>
                            <a:gd name="T87" fmla="*/ 905 h 260"/>
                            <a:gd name="T88" fmla="+- 0 7136 6828"/>
                            <a:gd name="T89" fmla="*/ T88 w 438"/>
                            <a:gd name="T90" fmla="+- 0 915 655"/>
                            <a:gd name="T91" fmla="*/ 915 h 260"/>
                            <a:gd name="T92" fmla="+- 0 7185 6828"/>
                            <a:gd name="T93" fmla="*/ T92 w 438"/>
                            <a:gd name="T94" fmla="+- 0 905 655"/>
                            <a:gd name="T95" fmla="*/ 905 h 260"/>
                            <a:gd name="T96" fmla="+- 0 7136 6828"/>
                            <a:gd name="T97" fmla="*/ T96 w 438"/>
                            <a:gd name="T98" fmla="+- 0 905 655"/>
                            <a:gd name="T99" fmla="*/ 905 h 260"/>
                            <a:gd name="T100" fmla="+- 0 7182 6828"/>
                            <a:gd name="T101" fmla="*/ T100 w 438"/>
                            <a:gd name="T102" fmla="+- 0 895 655"/>
                            <a:gd name="T103" fmla="*/ 895 h 260"/>
                            <a:gd name="T104" fmla="+- 0 7221 6828"/>
                            <a:gd name="T105" fmla="*/ T104 w 438"/>
                            <a:gd name="T106" fmla="+- 0 869 655"/>
                            <a:gd name="T107" fmla="*/ 869 h 260"/>
                            <a:gd name="T108" fmla="+- 0 7246 6828"/>
                            <a:gd name="T109" fmla="*/ T108 w 438"/>
                            <a:gd name="T110" fmla="+- 0 831 655"/>
                            <a:gd name="T111" fmla="*/ 831 h 260"/>
                            <a:gd name="T112" fmla="+- 0 7256 6828"/>
                            <a:gd name="T113" fmla="*/ T112 w 438"/>
                            <a:gd name="T114" fmla="+- 0 785 655"/>
                            <a:gd name="T115" fmla="*/ 785 h 260"/>
                            <a:gd name="T116" fmla="+- 0 7246 6828"/>
                            <a:gd name="T117" fmla="*/ T116 w 438"/>
                            <a:gd name="T118" fmla="+- 0 738 655"/>
                            <a:gd name="T119" fmla="*/ 738 h 260"/>
                            <a:gd name="T120" fmla="+- 0 7221 6828"/>
                            <a:gd name="T121" fmla="*/ T120 w 438"/>
                            <a:gd name="T122" fmla="+- 0 700 655"/>
                            <a:gd name="T123" fmla="*/ 700 h 260"/>
                            <a:gd name="T124" fmla="+- 0 7182 6828"/>
                            <a:gd name="T125" fmla="*/ T124 w 438"/>
                            <a:gd name="T126" fmla="+- 0 674 655"/>
                            <a:gd name="T127" fmla="*/ 674 h 260"/>
                            <a:gd name="T128" fmla="+- 0 7136 6828"/>
                            <a:gd name="T129" fmla="*/ T128 w 438"/>
                            <a:gd name="T130" fmla="+- 0 665 655"/>
                            <a:gd name="T131" fmla="*/ 665 h 260"/>
                            <a:gd name="T132" fmla="+- 0 7185 6828"/>
                            <a:gd name="T133" fmla="*/ T132 w 438"/>
                            <a:gd name="T134" fmla="+- 0 665 655"/>
                            <a:gd name="T135" fmla="*/ 665 h 260"/>
                            <a:gd name="T136" fmla="+- 0 7186 6828"/>
                            <a:gd name="T137" fmla="*/ T136 w 438"/>
                            <a:gd name="T138" fmla="+- 0 665 655"/>
                            <a:gd name="T139" fmla="*/ 665 h 260"/>
                            <a:gd name="T140" fmla="+- 0 7228 6828"/>
                            <a:gd name="T141" fmla="*/ T140 w 438"/>
                            <a:gd name="T142" fmla="+- 0 693 655"/>
                            <a:gd name="T143" fmla="*/ 693 h 260"/>
                            <a:gd name="T144" fmla="+- 0 7256 6828"/>
                            <a:gd name="T145" fmla="*/ T144 w 438"/>
                            <a:gd name="T146" fmla="+- 0 734 655"/>
                            <a:gd name="T147" fmla="*/ 734 h 260"/>
                            <a:gd name="T148" fmla="+- 0 7266 6828"/>
                            <a:gd name="T149" fmla="*/ T148 w 438"/>
                            <a:gd name="T150" fmla="+- 0 785 655"/>
                            <a:gd name="T151" fmla="*/ 785 h 260"/>
                            <a:gd name="T152" fmla="+- 0 7256 6828"/>
                            <a:gd name="T153" fmla="*/ T152 w 438"/>
                            <a:gd name="T154" fmla="+- 0 835 655"/>
                            <a:gd name="T155" fmla="*/ 835 h 260"/>
                            <a:gd name="T156" fmla="+- 0 7228 6828"/>
                            <a:gd name="T157" fmla="*/ T156 w 438"/>
                            <a:gd name="T158" fmla="+- 0 876 655"/>
                            <a:gd name="T159" fmla="*/ 876 h 260"/>
                            <a:gd name="T160" fmla="+- 0 7186 6828"/>
                            <a:gd name="T161" fmla="*/ T160 w 438"/>
                            <a:gd name="T162" fmla="+- 0 904 655"/>
                            <a:gd name="T163" fmla="*/ 904 h 260"/>
                            <a:gd name="T164" fmla="+- 0 7185 6828"/>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521243" id="Freihandform: Form 928" o:spid="_x0000_s1026" style="position:absolute;margin-left:341.4pt;margin-top:32.75pt;width:21.9pt;height:13pt;z-index:-251550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75457DD0" w14:textId="77777777" w:rsidR="001F36E8" w:rsidRPr="001F36E8" w:rsidRDefault="001F36E8" w:rsidP="001F36E8">
      <w:pPr>
        <w:widowControl w:val="0"/>
        <w:autoSpaceDE w:val="0"/>
        <w:autoSpaceDN w:val="0"/>
        <w:spacing w:before="5"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67808" behindDoc="1" locked="0" layoutInCell="1" allowOverlap="1" wp14:anchorId="5C78D01A" wp14:editId="21D4653E">
                <wp:simplePos x="0" y="0"/>
                <wp:positionH relativeFrom="page">
                  <wp:posOffset>1259205</wp:posOffset>
                </wp:positionH>
                <wp:positionV relativeFrom="paragraph">
                  <wp:posOffset>119380</wp:posOffset>
                </wp:positionV>
                <wp:extent cx="4418330" cy="6350"/>
                <wp:effectExtent l="1905" t="0" r="0" b="0"/>
                <wp:wrapTopAndBottom/>
                <wp:docPr id="927" name="Rechteck 9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8330" cy="635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8CC082" id="Rechteck 927" o:spid="_x0000_s1026" style="position:absolute;margin-left:99.15pt;margin-top:9.4pt;width:347.9pt;height:.5pt;z-index:-25154867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" fillcolor="#bcc1c6" stroked="f">
                <w10:wrap type="topAndBottom" anchorx="page"/>
              </v:rect>
            </w:pict>
          </mc:Fallback>
        </mc:AlternateContent>
      </w:r>
    </w:p>
    <w:p w14:paraId="05F888C8" w14:textId="77777777" w:rsidR="001F36E8" w:rsidRPr="001F36E8" w:rsidRDefault="001F36E8" w:rsidP="001F36E8">
      <w:pPr>
        <w:widowControl w:val="0"/>
        <w:tabs>
          <w:tab w:val="left" w:pos="6242"/>
        </w:tabs>
        <w:autoSpaceDE w:val="0"/>
        <w:autoSpaceDN w:val="0"/>
        <w:spacing w:before="86" w:after="113" w:line="240" w:lineRule="auto"/>
        <w:ind w:left="817"/>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2AA409A5" w14:textId="77777777" w:rsidR="001F36E8" w:rsidRPr="001F36E8" w:rsidRDefault="001F36E8" w:rsidP="001F36E8">
      <w:pPr>
        <w:widowControl w:val="0"/>
        <w:autoSpaceDE w:val="0"/>
        <w:autoSpaceDN w:val="0"/>
        <w:spacing w:after="0" w:line="20" w:lineRule="exact"/>
        <w:ind w:left="742"/>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6C3CAF4C" wp14:editId="6F1DE427">
                <wp:extent cx="4418330" cy="6350"/>
                <wp:effectExtent l="0" t="0" r="1270" b="3175"/>
                <wp:docPr id="925" name="Gruppieren 9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926" name="Rectangle 873"/>
                        <wps:cNvSpPr>
                          <a:spLocks noChangeArrowheads="1"/>
                        </wps:cNvSpPr>
                        <wps:spPr bwMode="auto">
                          <a:xfrm>
                            <a:off x="0" y="0"/>
                            <a:ext cx="6958" cy="1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314564F9" id="Gruppieren 925"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">
                <v:rect id="Rectangle 873" o:spid="_x0000_s1027" style="position:absolute;width:6958;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" fillcolor="#bcc1c6" stroked="f"/>
                <w10:anchorlock/>
              </v:group>
            </w:pict>
          </mc:Fallback>
        </mc:AlternateContent>
      </w:r>
    </w:p>
    <w:p w14:paraId="7212C020" w14:textId="77777777" w:rsidR="001F36E8" w:rsidRPr="001F36E8" w:rsidRDefault="001F36E8" w:rsidP="001F36E8">
      <w:pPr>
        <w:widowControl w:val="0"/>
        <w:tabs>
          <w:tab w:val="left" w:pos="742"/>
          <w:tab w:val="left" w:pos="743"/>
        </w:tabs>
        <w:autoSpaceDE w:val="0"/>
        <w:autoSpaceDN w:val="0"/>
        <w:spacing w:before="93" w:after="0" w:line="302" w:lineRule="auto"/>
        <w:ind w:right="477"/>
        <w:rPr>
          <w:rFonts w:ascii="Arial" w:eastAsia="Arial" w:hAnsi="Arial" w:cs="Arial"/>
          <w:sz w:val="24"/>
          <w:lang w:eastAsia="en-US"/>
        </w:rPr>
      </w:pPr>
    </w:p>
    <w:p w14:paraId="54618CE0" w14:textId="77777777" w:rsidR="001F36E8" w:rsidRPr="001F36E8" w:rsidRDefault="001F36E8" w:rsidP="001F36E8">
      <w:pPr>
        <w:widowControl w:val="0"/>
        <w:numPr>
          <w:ilvl w:val="0"/>
          <w:numId w:val="6"/>
        </w:numPr>
        <w:tabs>
          <w:tab w:val="left" w:pos="742"/>
          <w:tab w:val="left" w:pos="743"/>
        </w:tabs>
        <w:autoSpaceDE w:val="0"/>
        <w:autoSpaceDN w:val="0"/>
        <w:spacing w:before="93" w:after="0" w:line="302" w:lineRule="auto"/>
        <w:ind w:left="742" w:right="477" w:hanging="633"/>
        <w:rPr>
          <w:rFonts w:ascii="Arial" w:eastAsia="Arial" w:hAnsi="Arial" w:cs="Arial"/>
          <w:sz w:val="24"/>
          <w:lang w:eastAsia="en-US"/>
        </w:rPr>
      </w:pPr>
      <w:r w:rsidRPr="001F36E8">
        <w:rPr>
          <w:rFonts w:ascii="Arial" w:eastAsia="Arial" w:hAnsi="Arial" w:cs="Arial"/>
          <w:color w:val="18181C"/>
          <w:w w:val="110"/>
          <w:sz w:val="24"/>
          <w:lang w:eastAsia="en-US"/>
        </w:rPr>
        <w:t>I</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would</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imagine</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that</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most</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people</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would</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learn</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to</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use</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the</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monitoring</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tool</w:t>
      </w:r>
      <w:r w:rsidRPr="001F36E8">
        <w:rPr>
          <w:rFonts w:ascii="Arial" w:eastAsia="Arial" w:hAnsi="Arial" w:cs="Arial"/>
          <w:color w:val="18181C"/>
          <w:spacing w:val="-41"/>
          <w:w w:val="110"/>
          <w:sz w:val="24"/>
          <w:lang w:eastAsia="en-US"/>
        </w:rPr>
        <w:t xml:space="preserve"> </w:t>
      </w:r>
      <w:r w:rsidRPr="001F36E8">
        <w:rPr>
          <w:rFonts w:ascii="Arial" w:eastAsia="Arial" w:hAnsi="Arial" w:cs="Arial"/>
          <w:color w:val="18181C"/>
          <w:w w:val="110"/>
          <w:sz w:val="24"/>
          <w:lang w:eastAsia="en-US"/>
        </w:rPr>
        <w:t>very quickly</w:t>
      </w:r>
      <w:r w:rsidRPr="001F36E8">
        <w:rPr>
          <w:rFonts w:ascii="Arial" w:eastAsia="Arial" w:hAnsi="Arial" w:cs="Arial"/>
          <w:color w:val="18181C"/>
          <w:spacing w:val="-17"/>
          <w:w w:val="110"/>
          <w:sz w:val="24"/>
          <w:lang w:eastAsia="en-US"/>
        </w:rPr>
        <w:t xml:space="preserve"> </w:t>
      </w:r>
      <w:r w:rsidRPr="001F36E8">
        <w:rPr>
          <w:rFonts w:ascii="Arial" w:eastAsia="Arial" w:hAnsi="Arial" w:cs="Arial"/>
          <w:color w:val="D32D23"/>
          <w:w w:val="110"/>
          <w:sz w:val="24"/>
          <w:lang w:eastAsia="en-US"/>
        </w:rPr>
        <w:t>*</w:t>
      </w:r>
    </w:p>
    <w:p w14:paraId="3D6653F4" w14:textId="77777777" w:rsidR="001F36E8" w:rsidRPr="001F36E8" w:rsidRDefault="001F36E8" w:rsidP="001F36E8">
      <w:pPr>
        <w:widowControl w:val="0"/>
        <w:autoSpaceDE w:val="0"/>
        <w:autoSpaceDN w:val="0"/>
        <w:spacing w:before="10" w:after="0" w:line="240" w:lineRule="auto"/>
        <w:rPr>
          <w:rFonts w:ascii="Arial" w:eastAsia="Arial" w:hAnsi="Arial" w:cs="Arial"/>
          <w:sz w:val="12"/>
          <w:szCs w:val="24"/>
          <w:lang w:eastAsia="en-US"/>
        </w:rPr>
      </w:pPr>
    </w:p>
    <w:p w14:paraId="19AF84AB" w14:textId="77777777" w:rsidR="001F36E8" w:rsidRPr="001F36E8" w:rsidRDefault="001F36E8" w:rsidP="001F36E8">
      <w:pPr>
        <w:widowControl w:val="0"/>
        <w:autoSpaceDE w:val="0"/>
        <w:autoSpaceDN w:val="0"/>
        <w:spacing w:before="75" w:after="0" w:line="240" w:lineRule="auto"/>
        <w:ind w:left="742"/>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7D816377" w14:textId="77777777" w:rsidR="001F36E8" w:rsidRPr="001F36E8" w:rsidRDefault="001F36E8" w:rsidP="001F36E8">
      <w:pPr>
        <w:widowControl w:val="0"/>
        <w:autoSpaceDE w:val="0"/>
        <w:autoSpaceDN w:val="0"/>
        <w:spacing w:before="8" w:after="0" w:line="240" w:lineRule="auto"/>
        <w:rPr>
          <w:rFonts w:ascii="Roboto" w:eastAsia="Arial" w:hAnsi="Arial" w:cs="Arial"/>
          <w:i/>
          <w:sz w:val="25"/>
          <w:szCs w:val="24"/>
          <w:lang w:val="de-DE" w:eastAsia="en-US"/>
        </w:rPr>
      </w:pPr>
    </w:p>
    <w:p w14:paraId="67D1DA24" w14:textId="77777777" w:rsidR="001F36E8" w:rsidRPr="001F36E8" w:rsidRDefault="001F36E8" w:rsidP="001F36E8">
      <w:pPr>
        <w:widowControl w:val="0"/>
        <w:tabs>
          <w:tab w:val="left" w:pos="3583"/>
          <w:tab w:val="left" w:pos="4304"/>
          <w:tab w:val="left" w:pos="5025"/>
          <w:tab w:val="left" w:pos="5746"/>
        </w:tabs>
        <w:autoSpaceDE w:val="0"/>
        <w:autoSpaceDN w:val="0"/>
        <w:spacing w:before="96" w:after="0" w:line="240" w:lineRule="auto"/>
        <w:ind w:left="2862"/>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68832" behindDoc="1" locked="0" layoutInCell="1" allowOverlap="1" wp14:anchorId="68C69B96" wp14:editId="264BA73B">
                <wp:simplePos x="0" y="0"/>
                <wp:positionH relativeFrom="page">
                  <wp:posOffset>2504440</wp:posOffset>
                </wp:positionH>
                <wp:positionV relativeFrom="paragraph">
                  <wp:posOffset>416560</wp:posOffset>
                </wp:positionV>
                <wp:extent cx="278130" cy="165100"/>
                <wp:effectExtent l="8890" t="3175" r="8255" b="3175"/>
                <wp:wrapNone/>
                <wp:docPr id="1004" name="Freihandform: Form 1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252 3944"/>
                            <a:gd name="T1" fmla="*/ T0 w 438"/>
                            <a:gd name="T2" fmla="+- 0 916 656"/>
                            <a:gd name="T3" fmla="*/ 916 h 260"/>
                            <a:gd name="T4" fmla="+- 0 4074 3944"/>
                            <a:gd name="T5" fmla="*/ T4 w 438"/>
                            <a:gd name="T6" fmla="+- 0 916 656"/>
                            <a:gd name="T7" fmla="*/ 916 h 260"/>
                            <a:gd name="T8" fmla="+- 0 4024 3944"/>
                            <a:gd name="T9" fmla="*/ T8 w 438"/>
                            <a:gd name="T10" fmla="+- 0 905 656"/>
                            <a:gd name="T11" fmla="*/ 905 h 260"/>
                            <a:gd name="T12" fmla="+- 0 3982 3944"/>
                            <a:gd name="T13" fmla="*/ T12 w 438"/>
                            <a:gd name="T14" fmla="+- 0 877 656"/>
                            <a:gd name="T15" fmla="*/ 877 h 260"/>
                            <a:gd name="T16" fmla="+- 0 3954 3944"/>
                            <a:gd name="T17" fmla="*/ T16 w 438"/>
                            <a:gd name="T18" fmla="+- 0 836 656"/>
                            <a:gd name="T19" fmla="*/ 836 h 260"/>
                            <a:gd name="T20" fmla="+- 0 3944 3944"/>
                            <a:gd name="T21" fmla="*/ T20 w 438"/>
                            <a:gd name="T22" fmla="+- 0 786 656"/>
                            <a:gd name="T23" fmla="*/ 786 h 260"/>
                            <a:gd name="T24" fmla="+- 0 3954 3944"/>
                            <a:gd name="T25" fmla="*/ T24 w 438"/>
                            <a:gd name="T26" fmla="+- 0 735 656"/>
                            <a:gd name="T27" fmla="*/ 735 h 260"/>
                            <a:gd name="T28" fmla="+- 0 3982 3944"/>
                            <a:gd name="T29" fmla="*/ T28 w 438"/>
                            <a:gd name="T30" fmla="+- 0 694 656"/>
                            <a:gd name="T31" fmla="*/ 694 h 260"/>
                            <a:gd name="T32" fmla="+- 0 4024 3944"/>
                            <a:gd name="T33" fmla="*/ T32 w 438"/>
                            <a:gd name="T34" fmla="+- 0 666 656"/>
                            <a:gd name="T35" fmla="*/ 666 h 260"/>
                            <a:gd name="T36" fmla="+- 0 4074 3944"/>
                            <a:gd name="T37" fmla="*/ T36 w 438"/>
                            <a:gd name="T38" fmla="+- 0 656 656"/>
                            <a:gd name="T39" fmla="*/ 656 h 260"/>
                            <a:gd name="T40" fmla="+- 0 4252 3944"/>
                            <a:gd name="T41" fmla="*/ T40 w 438"/>
                            <a:gd name="T42" fmla="+- 0 656 656"/>
                            <a:gd name="T43" fmla="*/ 656 h 260"/>
                            <a:gd name="T44" fmla="+- 0 4301 3944"/>
                            <a:gd name="T45" fmla="*/ T44 w 438"/>
                            <a:gd name="T46" fmla="+- 0 666 656"/>
                            <a:gd name="T47" fmla="*/ 666 h 260"/>
                            <a:gd name="T48" fmla="+- 0 4074 3944"/>
                            <a:gd name="T49" fmla="*/ T48 w 438"/>
                            <a:gd name="T50" fmla="+- 0 666 656"/>
                            <a:gd name="T51" fmla="*/ 666 h 260"/>
                            <a:gd name="T52" fmla="+- 0 4028 3944"/>
                            <a:gd name="T53" fmla="*/ T52 w 438"/>
                            <a:gd name="T54" fmla="+- 0 675 656"/>
                            <a:gd name="T55" fmla="*/ 675 h 260"/>
                            <a:gd name="T56" fmla="+- 0 3989 3944"/>
                            <a:gd name="T57" fmla="*/ T56 w 438"/>
                            <a:gd name="T58" fmla="+- 0 701 656"/>
                            <a:gd name="T59" fmla="*/ 701 h 260"/>
                            <a:gd name="T60" fmla="+- 0 3964 3944"/>
                            <a:gd name="T61" fmla="*/ T60 w 438"/>
                            <a:gd name="T62" fmla="+- 0 739 656"/>
                            <a:gd name="T63" fmla="*/ 739 h 260"/>
                            <a:gd name="T64" fmla="+- 0 3954 3944"/>
                            <a:gd name="T65" fmla="*/ T64 w 438"/>
                            <a:gd name="T66" fmla="+- 0 786 656"/>
                            <a:gd name="T67" fmla="*/ 786 h 260"/>
                            <a:gd name="T68" fmla="+- 0 3964 3944"/>
                            <a:gd name="T69" fmla="*/ T68 w 438"/>
                            <a:gd name="T70" fmla="+- 0 832 656"/>
                            <a:gd name="T71" fmla="*/ 832 h 260"/>
                            <a:gd name="T72" fmla="+- 0 3989 3944"/>
                            <a:gd name="T73" fmla="*/ T72 w 438"/>
                            <a:gd name="T74" fmla="+- 0 870 656"/>
                            <a:gd name="T75" fmla="*/ 870 h 260"/>
                            <a:gd name="T76" fmla="+- 0 4028 3944"/>
                            <a:gd name="T77" fmla="*/ T76 w 438"/>
                            <a:gd name="T78" fmla="+- 0 896 656"/>
                            <a:gd name="T79" fmla="*/ 896 h 260"/>
                            <a:gd name="T80" fmla="+- 0 4074 3944"/>
                            <a:gd name="T81" fmla="*/ T80 w 438"/>
                            <a:gd name="T82" fmla="+- 0 906 656"/>
                            <a:gd name="T83" fmla="*/ 906 h 260"/>
                            <a:gd name="T84" fmla="+- 0 4301 3944"/>
                            <a:gd name="T85" fmla="*/ T84 w 438"/>
                            <a:gd name="T86" fmla="+- 0 906 656"/>
                            <a:gd name="T87" fmla="*/ 906 h 260"/>
                            <a:gd name="T88" fmla="+- 0 4252 3944"/>
                            <a:gd name="T89" fmla="*/ T88 w 438"/>
                            <a:gd name="T90" fmla="+- 0 916 656"/>
                            <a:gd name="T91" fmla="*/ 916 h 260"/>
                            <a:gd name="T92" fmla="+- 0 4301 3944"/>
                            <a:gd name="T93" fmla="*/ T92 w 438"/>
                            <a:gd name="T94" fmla="+- 0 906 656"/>
                            <a:gd name="T95" fmla="*/ 906 h 260"/>
                            <a:gd name="T96" fmla="+- 0 4252 3944"/>
                            <a:gd name="T97" fmla="*/ T96 w 438"/>
                            <a:gd name="T98" fmla="+- 0 906 656"/>
                            <a:gd name="T99" fmla="*/ 906 h 260"/>
                            <a:gd name="T100" fmla="+- 0 4298 3944"/>
                            <a:gd name="T101" fmla="*/ T100 w 438"/>
                            <a:gd name="T102" fmla="+- 0 896 656"/>
                            <a:gd name="T103" fmla="*/ 896 h 260"/>
                            <a:gd name="T104" fmla="+- 0 4337 3944"/>
                            <a:gd name="T105" fmla="*/ T104 w 438"/>
                            <a:gd name="T106" fmla="+- 0 870 656"/>
                            <a:gd name="T107" fmla="*/ 870 h 260"/>
                            <a:gd name="T108" fmla="+- 0 4362 3944"/>
                            <a:gd name="T109" fmla="*/ T108 w 438"/>
                            <a:gd name="T110" fmla="+- 0 832 656"/>
                            <a:gd name="T111" fmla="*/ 832 h 260"/>
                            <a:gd name="T112" fmla="+- 0 4372 3944"/>
                            <a:gd name="T113" fmla="*/ T112 w 438"/>
                            <a:gd name="T114" fmla="+- 0 786 656"/>
                            <a:gd name="T115" fmla="*/ 786 h 260"/>
                            <a:gd name="T116" fmla="+- 0 4362 3944"/>
                            <a:gd name="T117" fmla="*/ T116 w 438"/>
                            <a:gd name="T118" fmla="+- 0 739 656"/>
                            <a:gd name="T119" fmla="*/ 739 h 260"/>
                            <a:gd name="T120" fmla="+- 0 4337 3944"/>
                            <a:gd name="T121" fmla="*/ T120 w 438"/>
                            <a:gd name="T122" fmla="+- 0 701 656"/>
                            <a:gd name="T123" fmla="*/ 701 h 260"/>
                            <a:gd name="T124" fmla="+- 0 4298 3944"/>
                            <a:gd name="T125" fmla="*/ T124 w 438"/>
                            <a:gd name="T126" fmla="+- 0 675 656"/>
                            <a:gd name="T127" fmla="*/ 675 h 260"/>
                            <a:gd name="T128" fmla="+- 0 4252 3944"/>
                            <a:gd name="T129" fmla="*/ T128 w 438"/>
                            <a:gd name="T130" fmla="+- 0 666 656"/>
                            <a:gd name="T131" fmla="*/ 666 h 260"/>
                            <a:gd name="T132" fmla="+- 0 4301 3944"/>
                            <a:gd name="T133" fmla="*/ T132 w 438"/>
                            <a:gd name="T134" fmla="+- 0 666 656"/>
                            <a:gd name="T135" fmla="*/ 666 h 260"/>
                            <a:gd name="T136" fmla="+- 0 4302 3944"/>
                            <a:gd name="T137" fmla="*/ T136 w 438"/>
                            <a:gd name="T138" fmla="+- 0 666 656"/>
                            <a:gd name="T139" fmla="*/ 666 h 260"/>
                            <a:gd name="T140" fmla="+- 0 4344 3944"/>
                            <a:gd name="T141" fmla="*/ T140 w 438"/>
                            <a:gd name="T142" fmla="+- 0 694 656"/>
                            <a:gd name="T143" fmla="*/ 694 h 260"/>
                            <a:gd name="T144" fmla="+- 0 4372 3944"/>
                            <a:gd name="T145" fmla="*/ T144 w 438"/>
                            <a:gd name="T146" fmla="+- 0 735 656"/>
                            <a:gd name="T147" fmla="*/ 735 h 260"/>
                            <a:gd name="T148" fmla="+- 0 4382 3944"/>
                            <a:gd name="T149" fmla="*/ T148 w 438"/>
                            <a:gd name="T150" fmla="+- 0 786 656"/>
                            <a:gd name="T151" fmla="*/ 786 h 260"/>
                            <a:gd name="T152" fmla="+- 0 4372 3944"/>
                            <a:gd name="T153" fmla="*/ T152 w 438"/>
                            <a:gd name="T154" fmla="+- 0 836 656"/>
                            <a:gd name="T155" fmla="*/ 836 h 260"/>
                            <a:gd name="T156" fmla="+- 0 4344 3944"/>
                            <a:gd name="T157" fmla="*/ T156 w 438"/>
                            <a:gd name="T158" fmla="+- 0 877 656"/>
                            <a:gd name="T159" fmla="*/ 877 h 260"/>
                            <a:gd name="T160" fmla="+- 0 4302 3944"/>
                            <a:gd name="T161" fmla="*/ T160 w 438"/>
                            <a:gd name="T162" fmla="+- 0 905 656"/>
                            <a:gd name="T163" fmla="*/ 905 h 260"/>
                            <a:gd name="T164" fmla="+- 0 4301 3944"/>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E05120" id="Freihandform: Form 1004" o:spid="_x0000_s1026" style="position:absolute;margin-left:197.2pt;margin-top:32.8pt;width:21.9pt;height:13pt;z-index:-2515476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69856" behindDoc="1" locked="0" layoutInCell="1" allowOverlap="1" wp14:anchorId="3F5B3ED3" wp14:editId="2A860DEE">
                <wp:simplePos x="0" y="0"/>
                <wp:positionH relativeFrom="page">
                  <wp:posOffset>2962275</wp:posOffset>
                </wp:positionH>
                <wp:positionV relativeFrom="paragraph">
                  <wp:posOffset>416560</wp:posOffset>
                </wp:positionV>
                <wp:extent cx="278130" cy="165100"/>
                <wp:effectExtent l="0" t="3175" r="7620" b="3175"/>
                <wp:wrapNone/>
                <wp:docPr id="1003" name="Freihandform: Form 100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973 4665"/>
                            <a:gd name="T1" fmla="*/ T0 w 438"/>
                            <a:gd name="T2" fmla="+- 0 916 656"/>
                            <a:gd name="T3" fmla="*/ 916 h 260"/>
                            <a:gd name="T4" fmla="+- 0 4795 4665"/>
                            <a:gd name="T5" fmla="*/ T4 w 438"/>
                            <a:gd name="T6" fmla="+- 0 916 656"/>
                            <a:gd name="T7" fmla="*/ 916 h 260"/>
                            <a:gd name="T8" fmla="+- 0 4745 4665"/>
                            <a:gd name="T9" fmla="*/ T8 w 438"/>
                            <a:gd name="T10" fmla="+- 0 905 656"/>
                            <a:gd name="T11" fmla="*/ 905 h 260"/>
                            <a:gd name="T12" fmla="+- 0 4703 4665"/>
                            <a:gd name="T13" fmla="*/ T12 w 438"/>
                            <a:gd name="T14" fmla="+- 0 877 656"/>
                            <a:gd name="T15" fmla="*/ 877 h 260"/>
                            <a:gd name="T16" fmla="+- 0 4675 4665"/>
                            <a:gd name="T17" fmla="*/ T16 w 438"/>
                            <a:gd name="T18" fmla="+- 0 836 656"/>
                            <a:gd name="T19" fmla="*/ 836 h 260"/>
                            <a:gd name="T20" fmla="+- 0 4665 4665"/>
                            <a:gd name="T21" fmla="*/ T20 w 438"/>
                            <a:gd name="T22" fmla="+- 0 786 656"/>
                            <a:gd name="T23" fmla="*/ 786 h 260"/>
                            <a:gd name="T24" fmla="+- 0 4675 4665"/>
                            <a:gd name="T25" fmla="*/ T24 w 438"/>
                            <a:gd name="T26" fmla="+- 0 735 656"/>
                            <a:gd name="T27" fmla="*/ 735 h 260"/>
                            <a:gd name="T28" fmla="+- 0 4703 4665"/>
                            <a:gd name="T29" fmla="*/ T28 w 438"/>
                            <a:gd name="T30" fmla="+- 0 694 656"/>
                            <a:gd name="T31" fmla="*/ 694 h 260"/>
                            <a:gd name="T32" fmla="+- 0 4745 4665"/>
                            <a:gd name="T33" fmla="*/ T32 w 438"/>
                            <a:gd name="T34" fmla="+- 0 666 656"/>
                            <a:gd name="T35" fmla="*/ 666 h 260"/>
                            <a:gd name="T36" fmla="+- 0 4795 4665"/>
                            <a:gd name="T37" fmla="*/ T36 w 438"/>
                            <a:gd name="T38" fmla="+- 0 656 656"/>
                            <a:gd name="T39" fmla="*/ 656 h 260"/>
                            <a:gd name="T40" fmla="+- 0 4973 4665"/>
                            <a:gd name="T41" fmla="*/ T40 w 438"/>
                            <a:gd name="T42" fmla="+- 0 656 656"/>
                            <a:gd name="T43" fmla="*/ 656 h 260"/>
                            <a:gd name="T44" fmla="+- 0 5022 4665"/>
                            <a:gd name="T45" fmla="*/ T44 w 438"/>
                            <a:gd name="T46" fmla="+- 0 666 656"/>
                            <a:gd name="T47" fmla="*/ 666 h 260"/>
                            <a:gd name="T48" fmla="+- 0 4795 4665"/>
                            <a:gd name="T49" fmla="*/ T48 w 438"/>
                            <a:gd name="T50" fmla="+- 0 666 656"/>
                            <a:gd name="T51" fmla="*/ 666 h 260"/>
                            <a:gd name="T52" fmla="+- 0 4749 4665"/>
                            <a:gd name="T53" fmla="*/ T52 w 438"/>
                            <a:gd name="T54" fmla="+- 0 675 656"/>
                            <a:gd name="T55" fmla="*/ 675 h 260"/>
                            <a:gd name="T56" fmla="+- 0 4710 4665"/>
                            <a:gd name="T57" fmla="*/ T56 w 438"/>
                            <a:gd name="T58" fmla="+- 0 701 656"/>
                            <a:gd name="T59" fmla="*/ 701 h 260"/>
                            <a:gd name="T60" fmla="+- 0 4685 4665"/>
                            <a:gd name="T61" fmla="*/ T60 w 438"/>
                            <a:gd name="T62" fmla="+- 0 739 656"/>
                            <a:gd name="T63" fmla="*/ 739 h 260"/>
                            <a:gd name="T64" fmla="+- 0 4675 4665"/>
                            <a:gd name="T65" fmla="*/ T64 w 438"/>
                            <a:gd name="T66" fmla="+- 0 786 656"/>
                            <a:gd name="T67" fmla="*/ 786 h 260"/>
                            <a:gd name="T68" fmla="+- 0 4685 4665"/>
                            <a:gd name="T69" fmla="*/ T68 w 438"/>
                            <a:gd name="T70" fmla="+- 0 832 656"/>
                            <a:gd name="T71" fmla="*/ 832 h 260"/>
                            <a:gd name="T72" fmla="+- 0 4710 4665"/>
                            <a:gd name="T73" fmla="*/ T72 w 438"/>
                            <a:gd name="T74" fmla="+- 0 870 656"/>
                            <a:gd name="T75" fmla="*/ 870 h 260"/>
                            <a:gd name="T76" fmla="+- 0 4749 4665"/>
                            <a:gd name="T77" fmla="*/ T76 w 438"/>
                            <a:gd name="T78" fmla="+- 0 896 656"/>
                            <a:gd name="T79" fmla="*/ 896 h 260"/>
                            <a:gd name="T80" fmla="+- 0 4795 4665"/>
                            <a:gd name="T81" fmla="*/ T80 w 438"/>
                            <a:gd name="T82" fmla="+- 0 906 656"/>
                            <a:gd name="T83" fmla="*/ 906 h 260"/>
                            <a:gd name="T84" fmla="+- 0 5022 4665"/>
                            <a:gd name="T85" fmla="*/ T84 w 438"/>
                            <a:gd name="T86" fmla="+- 0 906 656"/>
                            <a:gd name="T87" fmla="*/ 906 h 260"/>
                            <a:gd name="T88" fmla="+- 0 4973 4665"/>
                            <a:gd name="T89" fmla="*/ T88 w 438"/>
                            <a:gd name="T90" fmla="+- 0 916 656"/>
                            <a:gd name="T91" fmla="*/ 916 h 260"/>
                            <a:gd name="T92" fmla="+- 0 5022 4665"/>
                            <a:gd name="T93" fmla="*/ T92 w 438"/>
                            <a:gd name="T94" fmla="+- 0 906 656"/>
                            <a:gd name="T95" fmla="*/ 906 h 260"/>
                            <a:gd name="T96" fmla="+- 0 4973 4665"/>
                            <a:gd name="T97" fmla="*/ T96 w 438"/>
                            <a:gd name="T98" fmla="+- 0 906 656"/>
                            <a:gd name="T99" fmla="*/ 906 h 260"/>
                            <a:gd name="T100" fmla="+- 0 5019 4665"/>
                            <a:gd name="T101" fmla="*/ T100 w 438"/>
                            <a:gd name="T102" fmla="+- 0 896 656"/>
                            <a:gd name="T103" fmla="*/ 896 h 260"/>
                            <a:gd name="T104" fmla="+- 0 5058 4665"/>
                            <a:gd name="T105" fmla="*/ T104 w 438"/>
                            <a:gd name="T106" fmla="+- 0 870 656"/>
                            <a:gd name="T107" fmla="*/ 870 h 260"/>
                            <a:gd name="T108" fmla="+- 0 5083 4665"/>
                            <a:gd name="T109" fmla="*/ T108 w 438"/>
                            <a:gd name="T110" fmla="+- 0 832 656"/>
                            <a:gd name="T111" fmla="*/ 832 h 260"/>
                            <a:gd name="T112" fmla="+- 0 5093 4665"/>
                            <a:gd name="T113" fmla="*/ T112 w 438"/>
                            <a:gd name="T114" fmla="+- 0 786 656"/>
                            <a:gd name="T115" fmla="*/ 786 h 260"/>
                            <a:gd name="T116" fmla="+- 0 5083 4665"/>
                            <a:gd name="T117" fmla="*/ T116 w 438"/>
                            <a:gd name="T118" fmla="+- 0 739 656"/>
                            <a:gd name="T119" fmla="*/ 739 h 260"/>
                            <a:gd name="T120" fmla="+- 0 5058 4665"/>
                            <a:gd name="T121" fmla="*/ T120 w 438"/>
                            <a:gd name="T122" fmla="+- 0 701 656"/>
                            <a:gd name="T123" fmla="*/ 701 h 260"/>
                            <a:gd name="T124" fmla="+- 0 5019 4665"/>
                            <a:gd name="T125" fmla="*/ T124 w 438"/>
                            <a:gd name="T126" fmla="+- 0 675 656"/>
                            <a:gd name="T127" fmla="*/ 675 h 260"/>
                            <a:gd name="T128" fmla="+- 0 4973 4665"/>
                            <a:gd name="T129" fmla="*/ T128 w 438"/>
                            <a:gd name="T130" fmla="+- 0 666 656"/>
                            <a:gd name="T131" fmla="*/ 666 h 260"/>
                            <a:gd name="T132" fmla="+- 0 5022 4665"/>
                            <a:gd name="T133" fmla="*/ T132 w 438"/>
                            <a:gd name="T134" fmla="+- 0 666 656"/>
                            <a:gd name="T135" fmla="*/ 666 h 260"/>
                            <a:gd name="T136" fmla="+- 0 5023 4665"/>
                            <a:gd name="T137" fmla="*/ T136 w 438"/>
                            <a:gd name="T138" fmla="+- 0 666 656"/>
                            <a:gd name="T139" fmla="*/ 666 h 260"/>
                            <a:gd name="T140" fmla="+- 0 5065 4665"/>
                            <a:gd name="T141" fmla="*/ T140 w 438"/>
                            <a:gd name="T142" fmla="+- 0 694 656"/>
                            <a:gd name="T143" fmla="*/ 694 h 260"/>
                            <a:gd name="T144" fmla="+- 0 5093 4665"/>
                            <a:gd name="T145" fmla="*/ T144 w 438"/>
                            <a:gd name="T146" fmla="+- 0 735 656"/>
                            <a:gd name="T147" fmla="*/ 735 h 260"/>
                            <a:gd name="T148" fmla="+- 0 5103 4665"/>
                            <a:gd name="T149" fmla="*/ T148 w 438"/>
                            <a:gd name="T150" fmla="+- 0 786 656"/>
                            <a:gd name="T151" fmla="*/ 786 h 260"/>
                            <a:gd name="T152" fmla="+- 0 5093 4665"/>
                            <a:gd name="T153" fmla="*/ T152 w 438"/>
                            <a:gd name="T154" fmla="+- 0 836 656"/>
                            <a:gd name="T155" fmla="*/ 836 h 260"/>
                            <a:gd name="T156" fmla="+- 0 5065 4665"/>
                            <a:gd name="T157" fmla="*/ T156 w 438"/>
                            <a:gd name="T158" fmla="+- 0 877 656"/>
                            <a:gd name="T159" fmla="*/ 877 h 260"/>
                            <a:gd name="T160" fmla="+- 0 5023 4665"/>
                            <a:gd name="T161" fmla="*/ T160 w 438"/>
                            <a:gd name="T162" fmla="+- 0 905 656"/>
                            <a:gd name="T163" fmla="*/ 905 h 260"/>
                            <a:gd name="T164" fmla="+- 0 5022 4665"/>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3D2F7D" id="Freihandform: Form 1003" o:spid="_x0000_s1026" style="position:absolute;margin-left:233.25pt;margin-top:32.8pt;width:21.9pt;height:13pt;z-index:-2515466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70880" behindDoc="1" locked="0" layoutInCell="1" allowOverlap="1" wp14:anchorId="73D11ECD" wp14:editId="38979948">
                <wp:simplePos x="0" y="0"/>
                <wp:positionH relativeFrom="page">
                  <wp:posOffset>3420110</wp:posOffset>
                </wp:positionH>
                <wp:positionV relativeFrom="paragraph">
                  <wp:posOffset>416560</wp:posOffset>
                </wp:positionV>
                <wp:extent cx="278130" cy="165100"/>
                <wp:effectExtent l="635" t="3175" r="6985" b="3175"/>
                <wp:wrapNone/>
                <wp:docPr id="1002" name="Freihandform: Form 10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694 5386"/>
                            <a:gd name="T1" fmla="*/ T0 w 438"/>
                            <a:gd name="T2" fmla="+- 0 916 656"/>
                            <a:gd name="T3" fmla="*/ 916 h 260"/>
                            <a:gd name="T4" fmla="+- 0 5516 5386"/>
                            <a:gd name="T5" fmla="*/ T4 w 438"/>
                            <a:gd name="T6" fmla="+- 0 916 656"/>
                            <a:gd name="T7" fmla="*/ 916 h 260"/>
                            <a:gd name="T8" fmla="+- 0 5466 5386"/>
                            <a:gd name="T9" fmla="*/ T8 w 438"/>
                            <a:gd name="T10" fmla="+- 0 905 656"/>
                            <a:gd name="T11" fmla="*/ 905 h 260"/>
                            <a:gd name="T12" fmla="+- 0 5424 5386"/>
                            <a:gd name="T13" fmla="*/ T12 w 438"/>
                            <a:gd name="T14" fmla="+- 0 877 656"/>
                            <a:gd name="T15" fmla="*/ 877 h 260"/>
                            <a:gd name="T16" fmla="+- 0 5396 5386"/>
                            <a:gd name="T17" fmla="*/ T16 w 438"/>
                            <a:gd name="T18" fmla="+- 0 836 656"/>
                            <a:gd name="T19" fmla="*/ 836 h 260"/>
                            <a:gd name="T20" fmla="+- 0 5386 5386"/>
                            <a:gd name="T21" fmla="*/ T20 w 438"/>
                            <a:gd name="T22" fmla="+- 0 786 656"/>
                            <a:gd name="T23" fmla="*/ 786 h 260"/>
                            <a:gd name="T24" fmla="+- 0 5396 5386"/>
                            <a:gd name="T25" fmla="*/ T24 w 438"/>
                            <a:gd name="T26" fmla="+- 0 735 656"/>
                            <a:gd name="T27" fmla="*/ 735 h 260"/>
                            <a:gd name="T28" fmla="+- 0 5424 5386"/>
                            <a:gd name="T29" fmla="*/ T28 w 438"/>
                            <a:gd name="T30" fmla="+- 0 694 656"/>
                            <a:gd name="T31" fmla="*/ 694 h 260"/>
                            <a:gd name="T32" fmla="+- 0 5466 5386"/>
                            <a:gd name="T33" fmla="*/ T32 w 438"/>
                            <a:gd name="T34" fmla="+- 0 666 656"/>
                            <a:gd name="T35" fmla="*/ 666 h 260"/>
                            <a:gd name="T36" fmla="+- 0 5516 5386"/>
                            <a:gd name="T37" fmla="*/ T36 w 438"/>
                            <a:gd name="T38" fmla="+- 0 656 656"/>
                            <a:gd name="T39" fmla="*/ 656 h 260"/>
                            <a:gd name="T40" fmla="+- 0 5694 5386"/>
                            <a:gd name="T41" fmla="*/ T40 w 438"/>
                            <a:gd name="T42" fmla="+- 0 656 656"/>
                            <a:gd name="T43" fmla="*/ 656 h 260"/>
                            <a:gd name="T44" fmla="+- 0 5743 5386"/>
                            <a:gd name="T45" fmla="*/ T44 w 438"/>
                            <a:gd name="T46" fmla="+- 0 666 656"/>
                            <a:gd name="T47" fmla="*/ 666 h 260"/>
                            <a:gd name="T48" fmla="+- 0 5516 5386"/>
                            <a:gd name="T49" fmla="*/ T48 w 438"/>
                            <a:gd name="T50" fmla="+- 0 666 656"/>
                            <a:gd name="T51" fmla="*/ 666 h 260"/>
                            <a:gd name="T52" fmla="+- 0 5470 5386"/>
                            <a:gd name="T53" fmla="*/ T52 w 438"/>
                            <a:gd name="T54" fmla="+- 0 675 656"/>
                            <a:gd name="T55" fmla="*/ 675 h 260"/>
                            <a:gd name="T56" fmla="+- 0 5431 5386"/>
                            <a:gd name="T57" fmla="*/ T56 w 438"/>
                            <a:gd name="T58" fmla="+- 0 701 656"/>
                            <a:gd name="T59" fmla="*/ 701 h 260"/>
                            <a:gd name="T60" fmla="+- 0 5406 5386"/>
                            <a:gd name="T61" fmla="*/ T60 w 438"/>
                            <a:gd name="T62" fmla="+- 0 739 656"/>
                            <a:gd name="T63" fmla="*/ 739 h 260"/>
                            <a:gd name="T64" fmla="+- 0 5396 5386"/>
                            <a:gd name="T65" fmla="*/ T64 w 438"/>
                            <a:gd name="T66" fmla="+- 0 786 656"/>
                            <a:gd name="T67" fmla="*/ 786 h 260"/>
                            <a:gd name="T68" fmla="+- 0 5406 5386"/>
                            <a:gd name="T69" fmla="*/ T68 w 438"/>
                            <a:gd name="T70" fmla="+- 0 832 656"/>
                            <a:gd name="T71" fmla="*/ 832 h 260"/>
                            <a:gd name="T72" fmla="+- 0 5431 5386"/>
                            <a:gd name="T73" fmla="*/ T72 w 438"/>
                            <a:gd name="T74" fmla="+- 0 870 656"/>
                            <a:gd name="T75" fmla="*/ 870 h 260"/>
                            <a:gd name="T76" fmla="+- 0 5470 5386"/>
                            <a:gd name="T77" fmla="*/ T76 w 438"/>
                            <a:gd name="T78" fmla="+- 0 896 656"/>
                            <a:gd name="T79" fmla="*/ 896 h 260"/>
                            <a:gd name="T80" fmla="+- 0 5516 5386"/>
                            <a:gd name="T81" fmla="*/ T80 w 438"/>
                            <a:gd name="T82" fmla="+- 0 906 656"/>
                            <a:gd name="T83" fmla="*/ 906 h 260"/>
                            <a:gd name="T84" fmla="+- 0 5743 5386"/>
                            <a:gd name="T85" fmla="*/ T84 w 438"/>
                            <a:gd name="T86" fmla="+- 0 906 656"/>
                            <a:gd name="T87" fmla="*/ 906 h 260"/>
                            <a:gd name="T88" fmla="+- 0 5694 5386"/>
                            <a:gd name="T89" fmla="*/ T88 w 438"/>
                            <a:gd name="T90" fmla="+- 0 916 656"/>
                            <a:gd name="T91" fmla="*/ 916 h 260"/>
                            <a:gd name="T92" fmla="+- 0 5743 5386"/>
                            <a:gd name="T93" fmla="*/ T92 w 438"/>
                            <a:gd name="T94" fmla="+- 0 906 656"/>
                            <a:gd name="T95" fmla="*/ 906 h 260"/>
                            <a:gd name="T96" fmla="+- 0 5694 5386"/>
                            <a:gd name="T97" fmla="*/ T96 w 438"/>
                            <a:gd name="T98" fmla="+- 0 906 656"/>
                            <a:gd name="T99" fmla="*/ 906 h 260"/>
                            <a:gd name="T100" fmla="+- 0 5740 5386"/>
                            <a:gd name="T101" fmla="*/ T100 w 438"/>
                            <a:gd name="T102" fmla="+- 0 896 656"/>
                            <a:gd name="T103" fmla="*/ 896 h 260"/>
                            <a:gd name="T104" fmla="+- 0 5779 5386"/>
                            <a:gd name="T105" fmla="*/ T104 w 438"/>
                            <a:gd name="T106" fmla="+- 0 870 656"/>
                            <a:gd name="T107" fmla="*/ 870 h 260"/>
                            <a:gd name="T108" fmla="+- 0 5804 5386"/>
                            <a:gd name="T109" fmla="*/ T108 w 438"/>
                            <a:gd name="T110" fmla="+- 0 832 656"/>
                            <a:gd name="T111" fmla="*/ 832 h 260"/>
                            <a:gd name="T112" fmla="+- 0 5814 5386"/>
                            <a:gd name="T113" fmla="*/ T112 w 438"/>
                            <a:gd name="T114" fmla="+- 0 786 656"/>
                            <a:gd name="T115" fmla="*/ 786 h 260"/>
                            <a:gd name="T116" fmla="+- 0 5804 5386"/>
                            <a:gd name="T117" fmla="*/ T116 w 438"/>
                            <a:gd name="T118" fmla="+- 0 739 656"/>
                            <a:gd name="T119" fmla="*/ 739 h 260"/>
                            <a:gd name="T120" fmla="+- 0 5779 5386"/>
                            <a:gd name="T121" fmla="*/ T120 w 438"/>
                            <a:gd name="T122" fmla="+- 0 701 656"/>
                            <a:gd name="T123" fmla="*/ 701 h 260"/>
                            <a:gd name="T124" fmla="+- 0 5740 5386"/>
                            <a:gd name="T125" fmla="*/ T124 w 438"/>
                            <a:gd name="T126" fmla="+- 0 675 656"/>
                            <a:gd name="T127" fmla="*/ 675 h 260"/>
                            <a:gd name="T128" fmla="+- 0 5694 5386"/>
                            <a:gd name="T129" fmla="*/ T128 w 438"/>
                            <a:gd name="T130" fmla="+- 0 666 656"/>
                            <a:gd name="T131" fmla="*/ 666 h 260"/>
                            <a:gd name="T132" fmla="+- 0 5743 5386"/>
                            <a:gd name="T133" fmla="*/ T132 w 438"/>
                            <a:gd name="T134" fmla="+- 0 666 656"/>
                            <a:gd name="T135" fmla="*/ 666 h 260"/>
                            <a:gd name="T136" fmla="+- 0 5744 5386"/>
                            <a:gd name="T137" fmla="*/ T136 w 438"/>
                            <a:gd name="T138" fmla="+- 0 666 656"/>
                            <a:gd name="T139" fmla="*/ 666 h 260"/>
                            <a:gd name="T140" fmla="+- 0 5786 5386"/>
                            <a:gd name="T141" fmla="*/ T140 w 438"/>
                            <a:gd name="T142" fmla="+- 0 694 656"/>
                            <a:gd name="T143" fmla="*/ 694 h 260"/>
                            <a:gd name="T144" fmla="+- 0 5814 5386"/>
                            <a:gd name="T145" fmla="*/ T144 w 438"/>
                            <a:gd name="T146" fmla="+- 0 735 656"/>
                            <a:gd name="T147" fmla="*/ 735 h 260"/>
                            <a:gd name="T148" fmla="+- 0 5824 5386"/>
                            <a:gd name="T149" fmla="*/ T148 w 438"/>
                            <a:gd name="T150" fmla="+- 0 786 656"/>
                            <a:gd name="T151" fmla="*/ 786 h 260"/>
                            <a:gd name="T152" fmla="+- 0 5814 5386"/>
                            <a:gd name="T153" fmla="*/ T152 w 438"/>
                            <a:gd name="T154" fmla="+- 0 836 656"/>
                            <a:gd name="T155" fmla="*/ 836 h 260"/>
                            <a:gd name="T156" fmla="+- 0 5786 5386"/>
                            <a:gd name="T157" fmla="*/ T156 w 438"/>
                            <a:gd name="T158" fmla="+- 0 877 656"/>
                            <a:gd name="T159" fmla="*/ 877 h 260"/>
                            <a:gd name="T160" fmla="+- 0 5744 5386"/>
                            <a:gd name="T161" fmla="*/ T160 w 438"/>
                            <a:gd name="T162" fmla="+- 0 905 656"/>
                            <a:gd name="T163" fmla="*/ 905 h 260"/>
                            <a:gd name="T164" fmla="+- 0 5743 5386"/>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BC0F786" id="Freihandform: Form 1002" o:spid="_x0000_s1026" style="position:absolute;margin-left:269.3pt;margin-top:32.8pt;width:21.9pt;height:13pt;z-index:-2515456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71904" behindDoc="1" locked="0" layoutInCell="1" allowOverlap="1" wp14:anchorId="2AE02DE8" wp14:editId="754DF372">
                <wp:simplePos x="0" y="0"/>
                <wp:positionH relativeFrom="page">
                  <wp:posOffset>3877945</wp:posOffset>
                </wp:positionH>
                <wp:positionV relativeFrom="paragraph">
                  <wp:posOffset>416560</wp:posOffset>
                </wp:positionV>
                <wp:extent cx="278130" cy="165100"/>
                <wp:effectExtent l="1270" t="3175" r="6350" b="3175"/>
                <wp:wrapNone/>
                <wp:docPr id="1001" name="Freihandform: Form 100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415 6107"/>
                            <a:gd name="T1" fmla="*/ T0 w 438"/>
                            <a:gd name="T2" fmla="+- 0 916 656"/>
                            <a:gd name="T3" fmla="*/ 916 h 260"/>
                            <a:gd name="T4" fmla="+- 0 6237 6107"/>
                            <a:gd name="T5" fmla="*/ T4 w 438"/>
                            <a:gd name="T6" fmla="+- 0 916 656"/>
                            <a:gd name="T7" fmla="*/ 916 h 260"/>
                            <a:gd name="T8" fmla="+- 0 6187 6107"/>
                            <a:gd name="T9" fmla="*/ T8 w 438"/>
                            <a:gd name="T10" fmla="+- 0 905 656"/>
                            <a:gd name="T11" fmla="*/ 905 h 260"/>
                            <a:gd name="T12" fmla="+- 0 6145 6107"/>
                            <a:gd name="T13" fmla="*/ T12 w 438"/>
                            <a:gd name="T14" fmla="+- 0 877 656"/>
                            <a:gd name="T15" fmla="*/ 877 h 260"/>
                            <a:gd name="T16" fmla="+- 0 6117 6107"/>
                            <a:gd name="T17" fmla="*/ T16 w 438"/>
                            <a:gd name="T18" fmla="+- 0 836 656"/>
                            <a:gd name="T19" fmla="*/ 836 h 260"/>
                            <a:gd name="T20" fmla="+- 0 6107 6107"/>
                            <a:gd name="T21" fmla="*/ T20 w 438"/>
                            <a:gd name="T22" fmla="+- 0 786 656"/>
                            <a:gd name="T23" fmla="*/ 786 h 260"/>
                            <a:gd name="T24" fmla="+- 0 6117 6107"/>
                            <a:gd name="T25" fmla="*/ T24 w 438"/>
                            <a:gd name="T26" fmla="+- 0 735 656"/>
                            <a:gd name="T27" fmla="*/ 735 h 260"/>
                            <a:gd name="T28" fmla="+- 0 6145 6107"/>
                            <a:gd name="T29" fmla="*/ T28 w 438"/>
                            <a:gd name="T30" fmla="+- 0 694 656"/>
                            <a:gd name="T31" fmla="*/ 694 h 260"/>
                            <a:gd name="T32" fmla="+- 0 6187 6107"/>
                            <a:gd name="T33" fmla="*/ T32 w 438"/>
                            <a:gd name="T34" fmla="+- 0 666 656"/>
                            <a:gd name="T35" fmla="*/ 666 h 260"/>
                            <a:gd name="T36" fmla="+- 0 6237 6107"/>
                            <a:gd name="T37" fmla="*/ T36 w 438"/>
                            <a:gd name="T38" fmla="+- 0 656 656"/>
                            <a:gd name="T39" fmla="*/ 656 h 260"/>
                            <a:gd name="T40" fmla="+- 0 6415 6107"/>
                            <a:gd name="T41" fmla="*/ T40 w 438"/>
                            <a:gd name="T42" fmla="+- 0 656 656"/>
                            <a:gd name="T43" fmla="*/ 656 h 260"/>
                            <a:gd name="T44" fmla="+- 0 6464 6107"/>
                            <a:gd name="T45" fmla="*/ T44 w 438"/>
                            <a:gd name="T46" fmla="+- 0 666 656"/>
                            <a:gd name="T47" fmla="*/ 666 h 260"/>
                            <a:gd name="T48" fmla="+- 0 6237 6107"/>
                            <a:gd name="T49" fmla="*/ T48 w 438"/>
                            <a:gd name="T50" fmla="+- 0 666 656"/>
                            <a:gd name="T51" fmla="*/ 666 h 260"/>
                            <a:gd name="T52" fmla="+- 0 6191 6107"/>
                            <a:gd name="T53" fmla="*/ T52 w 438"/>
                            <a:gd name="T54" fmla="+- 0 675 656"/>
                            <a:gd name="T55" fmla="*/ 675 h 260"/>
                            <a:gd name="T56" fmla="+- 0 6152 6107"/>
                            <a:gd name="T57" fmla="*/ T56 w 438"/>
                            <a:gd name="T58" fmla="+- 0 701 656"/>
                            <a:gd name="T59" fmla="*/ 701 h 260"/>
                            <a:gd name="T60" fmla="+- 0 6127 6107"/>
                            <a:gd name="T61" fmla="*/ T60 w 438"/>
                            <a:gd name="T62" fmla="+- 0 739 656"/>
                            <a:gd name="T63" fmla="*/ 739 h 260"/>
                            <a:gd name="T64" fmla="+- 0 6117 6107"/>
                            <a:gd name="T65" fmla="*/ T64 w 438"/>
                            <a:gd name="T66" fmla="+- 0 786 656"/>
                            <a:gd name="T67" fmla="*/ 786 h 260"/>
                            <a:gd name="T68" fmla="+- 0 6127 6107"/>
                            <a:gd name="T69" fmla="*/ T68 w 438"/>
                            <a:gd name="T70" fmla="+- 0 832 656"/>
                            <a:gd name="T71" fmla="*/ 832 h 260"/>
                            <a:gd name="T72" fmla="+- 0 6152 6107"/>
                            <a:gd name="T73" fmla="*/ T72 w 438"/>
                            <a:gd name="T74" fmla="+- 0 870 656"/>
                            <a:gd name="T75" fmla="*/ 870 h 260"/>
                            <a:gd name="T76" fmla="+- 0 6191 6107"/>
                            <a:gd name="T77" fmla="*/ T76 w 438"/>
                            <a:gd name="T78" fmla="+- 0 896 656"/>
                            <a:gd name="T79" fmla="*/ 896 h 260"/>
                            <a:gd name="T80" fmla="+- 0 6237 6107"/>
                            <a:gd name="T81" fmla="*/ T80 w 438"/>
                            <a:gd name="T82" fmla="+- 0 906 656"/>
                            <a:gd name="T83" fmla="*/ 906 h 260"/>
                            <a:gd name="T84" fmla="+- 0 6464 6107"/>
                            <a:gd name="T85" fmla="*/ T84 w 438"/>
                            <a:gd name="T86" fmla="+- 0 906 656"/>
                            <a:gd name="T87" fmla="*/ 906 h 260"/>
                            <a:gd name="T88" fmla="+- 0 6415 6107"/>
                            <a:gd name="T89" fmla="*/ T88 w 438"/>
                            <a:gd name="T90" fmla="+- 0 916 656"/>
                            <a:gd name="T91" fmla="*/ 916 h 260"/>
                            <a:gd name="T92" fmla="+- 0 6464 6107"/>
                            <a:gd name="T93" fmla="*/ T92 w 438"/>
                            <a:gd name="T94" fmla="+- 0 906 656"/>
                            <a:gd name="T95" fmla="*/ 906 h 260"/>
                            <a:gd name="T96" fmla="+- 0 6415 6107"/>
                            <a:gd name="T97" fmla="*/ T96 w 438"/>
                            <a:gd name="T98" fmla="+- 0 906 656"/>
                            <a:gd name="T99" fmla="*/ 906 h 260"/>
                            <a:gd name="T100" fmla="+- 0 6461 6107"/>
                            <a:gd name="T101" fmla="*/ T100 w 438"/>
                            <a:gd name="T102" fmla="+- 0 896 656"/>
                            <a:gd name="T103" fmla="*/ 896 h 260"/>
                            <a:gd name="T104" fmla="+- 0 6500 6107"/>
                            <a:gd name="T105" fmla="*/ T104 w 438"/>
                            <a:gd name="T106" fmla="+- 0 870 656"/>
                            <a:gd name="T107" fmla="*/ 870 h 260"/>
                            <a:gd name="T108" fmla="+- 0 6525 6107"/>
                            <a:gd name="T109" fmla="*/ T108 w 438"/>
                            <a:gd name="T110" fmla="+- 0 832 656"/>
                            <a:gd name="T111" fmla="*/ 832 h 260"/>
                            <a:gd name="T112" fmla="+- 0 6535 6107"/>
                            <a:gd name="T113" fmla="*/ T112 w 438"/>
                            <a:gd name="T114" fmla="+- 0 786 656"/>
                            <a:gd name="T115" fmla="*/ 786 h 260"/>
                            <a:gd name="T116" fmla="+- 0 6525 6107"/>
                            <a:gd name="T117" fmla="*/ T116 w 438"/>
                            <a:gd name="T118" fmla="+- 0 739 656"/>
                            <a:gd name="T119" fmla="*/ 739 h 260"/>
                            <a:gd name="T120" fmla="+- 0 6500 6107"/>
                            <a:gd name="T121" fmla="*/ T120 w 438"/>
                            <a:gd name="T122" fmla="+- 0 701 656"/>
                            <a:gd name="T123" fmla="*/ 701 h 260"/>
                            <a:gd name="T124" fmla="+- 0 6461 6107"/>
                            <a:gd name="T125" fmla="*/ T124 w 438"/>
                            <a:gd name="T126" fmla="+- 0 675 656"/>
                            <a:gd name="T127" fmla="*/ 675 h 260"/>
                            <a:gd name="T128" fmla="+- 0 6415 6107"/>
                            <a:gd name="T129" fmla="*/ T128 w 438"/>
                            <a:gd name="T130" fmla="+- 0 666 656"/>
                            <a:gd name="T131" fmla="*/ 666 h 260"/>
                            <a:gd name="T132" fmla="+- 0 6464 6107"/>
                            <a:gd name="T133" fmla="*/ T132 w 438"/>
                            <a:gd name="T134" fmla="+- 0 666 656"/>
                            <a:gd name="T135" fmla="*/ 666 h 260"/>
                            <a:gd name="T136" fmla="+- 0 6465 6107"/>
                            <a:gd name="T137" fmla="*/ T136 w 438"/>
                            <a:gd name="T138" fmla="+- 0 666 656"/>
                            <a:gd name="T139" fmla="*/ 666 h 260"/>
                            <a:gd name="T140" fmla="+- 0 6507 6107"/>
                            <a:gd name="T141" fmla="*/ T140 w 438"/>
                            <a:gd name="T142" fmla="+- 0 694 656"/>
                            <a:gd name="T143" fmla="*/ 694 h 260"/>
                            <a:gd name="T144" fmla="+- 0 6535 6107"/>
                            <a:gd name="T145" fmla="*/ T144 w 438"/>
                            <a:gd name="T146" fmla="+- 0 735 656"/>
                            <a:gd name="T147" fmla="*/ 735 h 260"/>
                            <a:gd name="T148" fmla="+- 0 6545 6107"/>
                            <a:gd name="T149" fmla="*/ T148 w 438"/>
                            <a:gd name="T150" fmla="+- 0 786 656"/>
                            <a:gd name="T151" fmla="*/ 786 h 260"/>
                            <a:gd name="T152" fmla="+- 0 6535 6107"/>
                            <a:gd name="T153" fmla="*/ T152 w 438"/>
                            <a:gd name="T154" fmla="+- 0 836 656"/>
                            <a:gd name="T155" fmla="*/ 836 h 260"/>
                            <a:gd name="T156" fmla="+- 0 6507 6107"/>
                            <a:gd name="T157" fmla="*/ T156 w 438"/>
                            <a:gd name="T158" fmla="+- 0 877 656"/>
                            <a:gd name="T159" fmla="*/ 877 h 260"/>
                            <a:gd name="T160" fmla="+- 0 6465 6107"/>
                            <a:gd name="T161" fmla="*/ T160 w 438"/>
                            <a:gd name="T162" fmla="+- 0 905 656"/>
                            <a:gd name="T163" fmla="*/ 905 h 260"/>
                            <a:gd name="T164" fmla="+- 0 6464 6107"/>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1628B6" id="Freihandform: Form 1001" o:spid="_x0000_s1026" style="position:absolute;margin-left:305.35pt;margin-top:32.8pt;width:21.9pt;height:13pt;z-index:-251544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72928" behindDoc="1" locked="0" layoutInCell="1" allowOverlap="1" wp14:anchorId="4A815845" wp14:editId="5F2432A5">
                <wp:simplePos x="0" y="0"/>
                <wp:positionH relativeFrom="page">
                  <wp:posOffset>4335780</wp:posOffset>
                </wp:positionH>
                <wp:positionV relativeFrom="paragraph">
                  <wp:posOffset>416560</wp:posOffset>
                </wp:positionV>
                <wp:extent cx="278130" cy="165100"/>
                <wp:effectExtent l="1905" t="3175" r="5715" b="3175"/>
                <wp:wrapNone/>
                <wp:docPr id="1000" name="Freihandform: Form 100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136 6828"/>
                            <a:gd name="T1" fmla="*/ T0 w 438"/>
                            <a:gd name="T2" fmla="+- 0 916 656"/>
                            <a:gd name="T3" fmla="*/ 916 h 260"/>
                            <a:gd name="T4" fmla="+- 0 6958 6828"/>
                            <a:gd name="T5" fmla="*/ T4 w 438"/>
                            <a:gd name="T6" fmla="+- 0 916 656"/>
                            <a:gd name="T7" fmla="*/ 916 h 260"/>
                            <a:gd name="T8" fmla="+- 0 6908 6828"/>
                            <a:gd name="T9" fmla="*/ T8 w 438"/>
                            <a:gd name="T10" fmla="+- 0 905 656"/>
                            <a:gd name="T11" fmla="*/ 905 h 260"/>
                            <a:gd name="T12" fmla="+- 0 6866 6828"/>
                            <a:gd name="T13" fmla="*/ T12 w 438"/>
                            <a:gd name="T14" fmla="+- 0 877 656"/>
                            <a:gd name="T15" fmla="*/ 877 h 260"/>
                            <a:gd name="T16" fmla="+- 0 6838 6828"/>
                            <a:gd name="T17" fmla="*/ T16 w 438"/>
                            <a:gd name="T18" fmla="+- 0 836 656"/>
                            <a:gd name="T19" fmla="*/ 836 h 260"/>
                            <a:gd name="T20" fmla="+- 0 6828 6828"/>
                            <a:gd name="T21" fmla="*/ T20 w 438"/>
                            <a:gd name="T22" fmla="+- 0 786 656"/>
                            <a:gd name="T23" fmla="*/ 786 h 260"/>
                            <a:gd name="T24" fmla="+- 0 6838 6828"/>
                            <a:gd name="T25" fmla="*/ T24 w 438"/>
                            <a:gd name="T26" fmla="+- 0 735 656"/>
                            <a:gd name="T27" fmla="*/ 735 h 260"/>
                            <a:gd name="T28" fmla="+- 0 6866 6828"/>
                            <a:gd name="T29" fmla="*/ T28 w 438"/>
                            <a:gd name="T30" fmla="+- 0 694 656"/>
                            <a:gd name="T31" fmla="*/ 694 h 260"/>
                            <a:gd name="T32" fmla="+- 0 6908 6828"/>
                            <a:gd name="T33" fmla="*/ T32 w 438"/>
                            <a:gd name="T34" fmla="+- 0 666 656"/>
                            <a:gd name="T35" fmla="*/ 666 h 260"/>
                            <a:gd name="T36" fmla="+- 0 6958 6828"/>
                            <a:gd name="T37" fmla="*/ T36 w 438"/>
                            <a:gd name="T38" fmla="+- 0 656 656"/>
                            <a:gd name="T39" fmla="*/ 656 h 260"/>
                            <a:gd name="T40" fmla="+- 0 7136 6828"/>
                            <a:gd name="T41" fmla="*/ T40 w 438"/>
                            <a:gd name="T42" fmla="+- 0 656 656"/>
                            <a:gd name="T43" fmla="*/ 656 h 260"/>
                            <a:gd name="T44" fmla="+- 0 7185 6828"/>
                            <a:gd name="T45" fmla="*/ T44 w 438"/>
                            <a:gd name="T46" fmla="+- 0 666 656"/>
                            <a:gd name="T47" fmla="*/ 666 h 260"/>
                            <a:gd name="T48" fmla="+- 0 6958 6828"/>
                            <a:gd name="T49" fmla="*/ T48 w 438"/>
                            <a:gd name="T50" fmla="+- 0 666 656"/>
                            <a:gd name="T51" fmla="*/ 666 h 260"/>
                            <a:gd name="T52" fmla="+- 0 6912 6828"/>
                            <a:gd name="T53" fmla="*/ T52 w 438"/>
                            <a:gd name="T54" fmla="+- 0 675 656"/>
                            <a:gd name="T55" fmla="*/ 675 h 260"/>
                            <a:gd name="T56" fmla="+- 0 6873 6828"/>
                            <a:gd name="T57" fmla="*/ T56 w 438"/>
                            <a:gd name="T58" fmla="+- 0 701 656"/>
                            <a:gd name="T59" fmla="*/ 701 h 260"/>
                            <a:gd name="T60" fmla="+- 0 6848 6828"/>
                            <a:gd name="T61" fmla="*/ T60 w 438"/>
                            <a:gd name="T62" fmla="+- 0 739 656"/>
                            <a:gd name="T63" fmla="*/ 739 h 260"/>
                            <a:gd name="T64" fmla="+- 0 6838 6828"/>
                            <a:gd name="T65" fmla="*/ T64 w 438"/>
                            <a:gd name="T66" fmla="+- 0 786 656"/>
                            <a:gd name="T67" fmla="*/ 786 h 260"/>
                            <a:gd name="T68" fmla="+- 0 6848 6828"/>
                            <a:gd name="T69" fmla="*/ T68 w 438"/>
                            <a:gd name="T70" fmla="+- 0 832 656"/>
                            <a:gd name="T71" fmla="*/ 832 h 260"/>
                            <a:gd name="T72" fmla="+- 0 6873 6828"/>
                            <a:gd name="T73" fmla="*/ T72 w 438"/>
                            <a:gd name="T74" fmla="+- 0 870 656"/>
                            <a:gd name="T75" fmla="*/ 870 h 260"/>
                            <a:gd name="T76" fmla="+- 0 6912 6828"/>
                            <a:gd name="T77" fmla="*/ T76 w 438"/>
                            <a:gd name="T78" fmla="+- 0 896 656"/>
                            <a:gd name="T79" fmla="*/ 896 h 260"/>
                            <a:gd name="T80" fmla="+- 0 6958 6828"/>
                            <a:gd name="T81" fmla="*/ T80 w 438"/>
                            <a:gd name="T82" fmla="+- 0 906 656"/>
                            <a:gd name="T83" fmla="*/ 906 h 260"/>
                            <a:gd name="T84" fmla="+- 0 7185 6828"/>
                            <a:gd name="T85" fmla="*/ T84 w 438"/>
                            <a:gd name="T86" fmla="+- 0 906 656"/>
                            <a:gd name="T87" fmla="*/ 906 h 260"/>
                            <a:gd name="T88" fmla="+- 0 7136 6828"/>
                            <a:gd name="T89" fmla="*/ T88 w 438"/>
                            <a:gd name="T90" fmla="+- 0 916 656"/>
                            <a:gd name="T91" fmla="*/ 916 h 260"/>
                            <a:gd name="T92" fmla="+- 0 7185 6828"/>
                            <a:gd name="T93" fmla="*/ T92 w 438"/>
                            <a:gd name="T94" fmla="+- 0 906 656"/>
                            <a:gd name="T95" fmla="*/ 906 h 260"/>
                            <a:gd name="T96" fmla="+- 0 7136 6828"/>
                            <a:gd name="T97" fmla="*/ T96 w 438"/>
                            <a:gd name="T98" fmla="+- 0 906 656"/>
                            <a:gd name="T99" fmla="*/ 906 h 260"/>
                            <a:gd name="T100" fmla="+- 0 7182 6828"/>
                            <a:gd name="T101" fmla="*/ T100 w 438"/>
                            <a:gd name="T102" fmla="+- 0 896 656"/>
                            <a:gd name="T103" fmla="*/ 896 h 260"/>
                            <a:gd name="T104" fmla="+- 0 7221 6828"/>
                            <a:gd name="T105" fmla="*/ T104 w 438"/>
                            <a:gd name="T106" fmla="+- 0 870 656"/>
                            <a:gd name="T107" fmla="*/ 870 h 260"/>
                            <a:gd name="T108" fmla="+- 0 7246 6828"/>
                            <a:gd name="T109" fmla="*/ T108 w 438"/>
                            <a:gd name="T110" fmla="+- 0 832 656"/>
                            <a:gd name="T111" fmla="*/ 832 h 260"/>
                            <a:gd name="T112" fmla="+- 0 7256 6828"/>
                            <a:gd name="T113" fmla="*/ T112 w 438"/>
                            <a:gd name="T114" fmla="+- 0 786 656"/>
                            <a:gd name="T115" fmla="*/ 786 h 260"/>
                            <a:gd name="T116" fmla="+- 0 7246 6828"/>
                            <a:gd name="T117" fmla="*/ T116 w 438"/>
                            <a:gd name="T118" fmla="+- 0 739 656"/>
                            <a:gd name="T119" fmla="*/ 739 h 260"/>
                            <a:gd name="T120" fmla="+- 0 7221 6828"/>
                            <a:gd name="T121" fmla="*/ T120 w 438"/>
                            <a:gd name="T122" fmla="+- 0 701 656"/>
                            <a:gd name="T123" fmla="*/ 701 h 260"/>
                            <a:gd name="T124" fmla="+- 0 7182 6828"/>
                            <a:gd name="T125" fmla="*/ T124 w 438"/>
                            <a:gd name="T126" fmla="+- 0 675 656"/>
                            <a:gd name="T127" fmla="*/ 675 h 260"/>
                            <a:gd name="T128" fmla="+- 0 7136 6828"/>
                            <a:gd name="T129" fmla="*/ T128 w 438"/>
                            <a:gd name="T130" fmla="+- 0 666 656"/>
                            <a:gd name="T131" fmla="*/ 666 h 260"/>
                            <a:gd name="T132" fmla="+- 0 7185 6828"/>
                            <a:gd name="T133" fmla="*/ T132 w 438"/>
                            <a:gd name="T134" fmla="+- 0 666 656"/>
                            <a:gd name="T135" fmla="*/ 666 h 260"/>
                            <a:gd name="T136" fmla="+- 0 7186 6828"/>
                            <a:gd name="T137" fmla="*/ T136 w 438"/>
                            <a:gd name="T138" fmla="+- 0 666 656"/>
                            <a:gd name="T139" fmla="*/ 666 h 260"/>
                            <a:gd name="T140" fmla="+- 0 7228 6828"/>
                            <a:gd name="T141" fmla="*/ T140 w 438"/>
                            <a:gd name="T142" fmla="+- 0 694 656"/>
                            <a:gd name="T143" fmla="*/ 694 h 260"/>
                            <a:gd name="T144" fmla="+- 0 7256 6828"/>
                            <a:gd name="T145" fmla="*/ T144 w 438"/>
                            <a:gd name="T146" fmla="+- 0 735 656"/>
                            <a:gd name="T147" fmla="*/ 735 h 260"/>
                            <a:gd name="T148" fmla="+- 0 7266 6828"/>
                            <a:gd name="T149" fmla="*/ T148 w 438"/>
                            <a:gd name="T150" fmla="+- 0 786 656"/>
                            <a:gd name="T151" fmla="*/ 786 h 260"/>
                            <a:gd name="T152" fmla="+- 0 7256 6828"/>
                            <a:gd name="T153" fmla="*/ T152 w 438"/>
                            <a:gd name="T154" fmla="+- 0 836 656"/>
                            <a:gd name="T155" fmla="*/ 836 h 260"/>
                            <a:gd name="T156" fmla="+- 0 7228 6828"/>
                            <a:gd name="T157" fmla="*/ T156 w 438"/>
                            <a:gd name="T158" fmla="+- 0 877 656"/>
                            <a:gd name="T159" fmla="*/ 877 h 260"/>
                            <a:gd name="T160" fmla="+- 0 7186 6828"/>
                            <a:gd name="T161" fmla="*/ T160 w 438"/>
                            <a:gd name="T162" fmla="+- 0 905 656"/>
                            <a:gd name="T163" fmla="*/ 905 h 260"/>
                            <a:gd name="T164" fmla="+- 0 7185 6828"/>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715DA7" id="Freihandform: Form 1000" o:spid="_x0000_s1026" style="position:absolute;margin-left:341.4pt;margin-top:32.8pt;width:21.9pt;height:13pt;z-index:-251543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78AA987A" w14:textId="77777777" w:rsidR="001F36E8" w:rsidRPr="001F36E8" w:rsidRDefault="001F36E8" w:rsidP="001F36E8">
      <w:pPr>
        <w:widowControl w:val="0"/>
        <w:autoSpaceDE w:val="0"/>
        <w:autoSpaceDN w:val="0"/>
        <w:spacing w:before="4"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89312" behindDoc="1" locked="0" layoutInCell="1" allowOverlap="1" wp14:anchorId="0AB7CD25" wp14:editId="4845B8D1">
                <wp:simplePos x="0" y="0"/>
                <wp:positionH relativeFrom="page">
                  <wp:posOffset>1259205</wp:posOffset>
                </wp:positionH>
                <wp:positionV relativeFrom="paragraph">
                  <wp:posOffset>118745</wp:posOffset>
                </wp:positionV>
                <wp:extent cx="4418330" cy="6350"/>
                <wp:effectExtent l="1905" t="2540" r="0" b="635"/>
                <wp:wrapTopAndBottom/>
                <wp:docPr id="999" name="Rechteck 99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8330" cy="635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931465" id="Rechteck 999" o:spid="_x0000_s1026" style="position:absolute;margin-left:99.15pt;margin-top:9.35pt;width:347.9pt;height:.5pt;z-index:-251527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" fillcolor="#bcc1c6" stroked="f">
                <w10:wrap type="topAndBottom" anchorx="page"/>
              </v:rect>
            </w:pict>
          </mc:Fallback>
        </mc:AlternateContent>
      </w:r>
    </w:p>
    <w:p w14:paraId="43A874C2" w14:textId="77777777" w:rsidR="001F36E8" w:rsidRPr="001F36E8" w:rsidRDefault="001F36E8" w:rsidP="001F36E8">
      <w:pPr>
        <w:widowControl w:val="0"/>
        <w:tabs>
          <w:tab w:val="left" w:pos="6242"/>
        </w:tabs>
        <w:autoSpaceDE w:val="0"/>
        <w:autoSpaceDN w:val="0"/>
        <w:spacing w:before="86" w:after="113" w:line="240" w:lineRule="auto"/>
        <w:ind w:left="817"/>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30941ACF" w14:textId="77777777" w:rsidR="001F36E8" w:rsidRPr="001F36E8" w:rsidRDefault="001F36E8" w:rsidP="001F36E8">
      <w:pPr>
        <w:widowControl w:val="0"/>
        <w:autoSpaceDE w:val="0"/>
        <w:autoSpaceDN w:val="0"/>
        <w:spacing w:after="0" w:line="20" w:lineRule="exact"/>
        <w:ind w:left="742"/>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35D0027E" wp14:editId="07FC6A14">
                <wp:extent cx="4418330" cy="6350"/>
                <wp:effectExtent l="0" t="0" r="1270" b="3175"/>
                <wp:docPr id="997" name="Gruppieren 9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998" name="Rectangle 927"/>
                        <wps:cNvSpPr>
                          <a:spLocks noChangeArrowheads="1"/>
                        </wps:cNvSpPr>
                        <wps:spPr bwMode="auto">
                          <a:xfrm>
                            <a:off x="0" y="0"/>
                            <a:ext cx="6958" cy="1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599597F3" id="Gruppieren 997"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">
                <v:rect id="Rectangle 927" o:spid="_x0000_s1027" style="position:absolute;width:6958;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" fillcolor="#bcc1c6" stroked="f"/>
                <w10:anchorlock/>
              </v:group>
            </w:pict>
          </mc:Fallback>
        </mc:AlternateContent>
      </w:r>
    </w:p>
    <w:p w14:paraId="38A38C95" w14:textId="77777777" w:rsidR="001F36E8" w:rsidRPr="001F36E8" w:rsidRDefault="001F36E8" w:rsidP="001F36E8">
      <w:pPr>
        <w:widowControl w:val="0"/>
        <w:autoSpaceDE w:val="0"/>
        <w:autoSpaceDN w:val="0"/>
        <w:spacing w:before="2" w:after="0" w:line="240" w:lineRule="auto"/>
        <w:rPr>
          <w:rFonts w:ascii="RobotoRegular" w:eastAsia="RobotoRegular" w:hAnsi="RobotoRegular" w:cs="RobotoRegular"/>
          <w:sz w:val="18"/>
          <w:lang w:eastAsia="en-US"/>
        </w:rPr>
      </w:pPr>
    </w:p>
    <w:p w14:paraId="7555077E" w14:textId="77777777" w:rsidR="001F36E8" w:rsidRPr="001F36E8" w:rsidRDefault="001F36E8" w:rsidP="001F36E8">
      <w:pPr>
        <w:widowControl w:val="0"/>
        <w:numPr>
          <w:ilvl w:val="0"/>
          <w:numId w:val="6"/>
        </w:numPr>
        <w:tabs>
          <w:tab w:val="left" w:pos="742"/>
          <w:tab w:val="left" w:pos="743"/>
        </w:tabs>
        <w:autoSpaceDE w:val="0"/>
        <w:autoSpaceDN w:val="0"/>
        <w:spacing w:before="104" w:after="0" w:line="240" w:lineRule="auto"/>
        <w:ind w:left="742" w:hanging="633"/>
        <w:rPr>
          <w:rFonts w:ascii="Arial" w:eastAsia="Arial" w:hAnsi="Arial" w:cs="Arial"/>
          <w:sz w:val="24"/>
          <w:lang w:eastAsia="en-US"/>
        </w:rPr>
      </w:pPr>
      <w:r w:rsidRPr="001F36E8">
        <w:rPr>
          <w:rFonts w:ascii="Arial" w:eastAsia="Arial" w:hAnsi="Arial" w:cs="Arial"/>
          <w:color w:val="18181C"/>
          <w:w w:val="105"/>
          <w:sz w:val="24"/>
          <w:lang w:eastAsia="en-US"/>
        </w:rPr>
        <w:t>I</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found</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he</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Monitoring</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ool</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very</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18181C"/>
          <w:w w:val="105"/>
          <w:sz w:val="24"/>
          <w:lang w:eastAsia="en-US"/>
        </w:rPr>
        <w:t>cumbersome</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to</w:t>
      </w:r>
      <w:r w:rsidRPr="001F36E8">
        <w:rPr>
          <w:rFonts w:ascii="Arial" w:eastAsia="Arial" w:hAnsi="Arial" w:cs="Arial"/>
          <w:color w:val="18181C"/>
          <w:spacing w:val="-13"/>
          <w:w w:val="105"/>
          <w:sz w:val="24"/>
          <w:lang w:eastAsia="en-US"/>
        </w:rPr>
        <w:t xml:space="preserve"> </w:t>
      </w:r>
      <w:r w:rsidRPr="001F36E8">
        <w:rPr>
          <w:rFonts w:ascii="Arial" w:eastAsia="Arial" w:hAnsi="Arial" w:cs="Arial"/>
          <w:color w:val="18181C"/>
          <w:w w:val="105"/>
          <w:sz w:val="24"/>
          <w:lang w:eastAsia="en-US"/>
        </w:rPr>
        <w:t>use</w:t>
      </w:r>
      <w:r w:rsidRPr="001F36E8">
        <w:rPr>
          <w:rFonts w:ascii="Arial" w:eastAsia="Arial" w:hAnsi="Arial" w:cs="Arial"/>
          <w:color w:val="18181C"/>
          <w:spacing w:val="-12"/>
          <w:w w:val="105"/>
          <w:sz w:val="24"/>
          <w:lang w:eastAsia="en-US"/>
        </w:rPr>
        <w:t xml:space="preserve"> </w:t>
      </w:r>
      <w:r w:rsidRPr="001F36E8">
        <w:rPr>
          <w:rFonts w:ascii="Arial" w:eastAsia="Arial" w:hAnsi="Arial" w:cs="Arial"/>
          <w:color w:val="D32D23"/>
          <w:w w:val="105"/>
          <w:sz w:val="24"/>
          <w:lang w:eastAsia="en-US"/>
        </w:rPr>
        <w:t>*</w:t>
      </w:r>
    </w:p>
    <w:p w14:paraId="5A0D6508" w14:textId="77777777" w:rsidR="001F36E8" w:rsidRPr="001F36E8" w:rsidRDefault="001F36E8" w:rsidP="001F36E8">
      <w:pPr>
        <w:widowControl w:val="0"/>
        <w:autoSpaceDE w:val="0"/>
        <w:autoSpaceDN w:val="0"/>
        <w:spacing w:before="3" w:after="0" w:line="240" w:lineRule="auto"/>
        <w:rPr>
          <w:rFonts w:ascii="Arial" w:eastAsia="Arial" w:hAnsi="Arial" w:cs="Arial"/>
          <w:sz w:val="18"/>
          <w:szCs w:val="24"/>
          <w:lang w:eastAsia="en-US"/>
        </w:rPr>
      </w:pPr>
    </w:p>
    <w:p w14:paraId="4EE9D246" w14:textId="77777777" w:rsidR="001F36E8" w:rsidRPr="001F36E8" w:rsidRDefault="001F36E8" w:rsidP="001F36E8">
      <w:pPr>
        <w:widowControl w:val="0"/>
        <w:autoSpaceDE w:val="0"/>
        <w:autoSpaceDN w:val="0"/>
        <w:spacing w:before="74" w:after="0" w:line="240" w:lineRule="auto"/>
        <w:ind w:left="742"/>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7B34B69F" w14:textId="77777777" w:rsidR="001F36E8" w:rsidRPr="001F36E8" w:rsidRDefault="001F36E8" w:rsidP="001F36E8">
      <w:pPr>
        <w:widowControl w:val="0"/>
        <w:autoSpaceDE w:val="0"/>
        <w:autoSpaceDN w:val="0"/>
        <w:spacing w:before="9" w:after="0" w:line="240" w:lineRule="auto"/>
        <w:rPr>
          <w:rFonts w:ascii="Roboto" w:eastAsia="Arial" w:hAnsi="Arial" w:cs="Arial"/>
          <w:i/>
          <w:sz w:val="25"/>
          <w:szCs w:val="24"/>
          <w:lang w:val="de-DE" w:eastAsia="en-US"/>
        </w:rPr>
      </w:pPr>
    </w:p>
    <w:p w14:paraId="304EE0E2" w14:textId="77777777" w:rsidR="001F36E8" w:rsidRPr="001F36E8" w:rsidRDefault="001F36E8" w:rsidP="001F36E8">
      <w:pPr>
        <w:widowControl w:val="0"/>
        <w:tabs>
          <w:tab w:val="left" w:pos="3583"/>
          <w:tab w:val="left" w:pos="4304"/>
          <w:tab w:val="left" w:pos="5025"/>
          <w:tab w:val="left" w:pos="5746"/>
        </w:tabs>
        <w:autoSpaceDE w:val="0"/>
        <w:autoSpaceDN w:val="0"/>
        <w:spacing w:before="95" w:after="0" w:line="240" w:lineRule="auto"/>
        <w:ind w:left="2862"/>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73952" behindDoc="1" locked="0" layoutInCell="1" allowOverlap="1" wp14:anchorId="797E2D9F" wp14:editId="78A91AFA">
                <wp:simplePos x="0" y="0"/>
                <wp:positionH relativeFrom="page">
                  <wp:posOffset>2504440</wp:posOffset>
                </wp:positionH>
                <wp:positionV relativeFrom="paragraph">
                  <wp:posOffset>415925</wp:posOffset>
                </wp:positionV>
                <wp:extent cx="278130" cy="165100"/>
                <wp:effectExtent l="8890" t="3810" r="8255" b="2540"/>
                <wp:wrapNone/>
                <wp:docPr id="996" name="Freihandform: Form 99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252 3944"/>
                            <a:gd name="T1" fmla="*/ T0 w 438"/>
                            <a:gd name="T2" fmla="+- 0 915 655"/>
                            <a:gd name="T3" fmla="*/ 915 h 260"/>
                            <a:gd name="T4" fmla="+- 0 4074 3944"/>
                            <a:gd name="T5" fmla="*/ T4 w 438"/>
                            <a:gd name="T6" fmla="+- 0 915 655"/>
                            <a:gd name="T7" fmla="*/ 915 h 260"/>
                            <a:gd name="T8" fmla="+- 0 4024 3944"/>
                            <a:gd name="T9" fmla="*/ T8 w 438"/>
                            <a:gd name="T10" fmla="+- 0 904 655"/>
                            <a:gd name="T11" fmla="*/ 904 h 260"/>
                            <a:gd name="T12" fmla="+- 0 3982 3944"/>
                            <a:gd name="T13" fmla="*/ T12 w 438"/>
                            <a:gd name="T14" fmla="+- 0 876 655"/>
                            <a:gd name="T15" fmla="*/ 876 h 260"/>
                            <a:gd name="T16" fmla="+- 0 3954 3944"/>
                            <a:gd name="T17" fmla="*/ T16 w 438"/>
                            <a:gd name="T18" fmla="+- 0 835 655"/>
                            <a:gd name="T19" fmla="*/ 835 h 260"/>
                            <a:gd name="T20" fmla="+- 0 3944 3944"/>
                            <a:gd name="T21" fmla="*/ T20 w 438"/>
                            <a:gd name="T22" fmla="+- 0 785 655"/>
                            <a:gd name="T23" fmla="*/ 785 h 260"/>
                            <a:gd name="T24" fmla="+- 0 3954 3944"/>
                            <a:gd name="T25" fmla="*/ T24 w 438"/>
                            <a:gd name="T26" fmla="+- 0 734 655"/>
                            <a:gd name="T27" fmla="*/ 734 h 260"/>
                            <a:gd name="T28" fmla="+- 0 3982 3944"/>
                            <a:gd name="T29" fmla="*/ T28 w 438"/>
                            <a:gd name="T30" fmla="+- 0 693 655"/>
                            <a:gd name="T31" fmla="*/ 693 h 260"/>
                            <a:gd name="T32" fmla="+- 0 4024 3944"/>
                            <a:gd name="T33" fmla="*/ T32 w 438"/>
                            <a:gd name="T34" fmla="+- 0 665 655"/>
                            <a:gd name="T35" fmla="*/ 665 h 260"/>
                            <a:gd name="T36" fmla="+- 0 4074 3944"/>
                            <a:gd name="T37" fmla="*/ T36 w 438"/>
                            <a:gd name="T38" fmla="+- 0 655 655"/>
                            <a:gd name="T39" fmla="*/ 655 h 260"/>
                            <a:gd name="T40" fmla="+- 0 4252 3944"/>
                            <a:gd name="T41" fmla="*/ T40 w 438"/>
                            <a:gd name="T42" fmla="+- 0 655 655"/>
                            <a:gd name="T43" fmla="*/ 655 h 260"/>
                            <a:gd name="T44" fmla="+- 0 4301 3944"/>
                            <a:gd name="T45" fmla="*/ T44 w 438"/>
                            <a:gd name="T46" fmla="+- 0 665 655"/>
                            <a:gd name="T47" fmla="*/ 665 h 260"/>
                            <a:gd name="T48" fmla="+- 0 4074 3944"/>
                            <a:gd name="T49" fmla="*/ T48 w 438"/>
                            <a:gd name="T50" fmla="+- 0 665 655"/>
                            <a:gd name="T51" fmla="*/ 665 h 260"/>
                            <a:gd name="T52" fmla="+- 0 4028 3944"/>
                            <a:gd name="T53" fmla="*/ T52 w 438"/>
                            <a:gd name="T54" fmla="+- 0 674 655"/>
                            <a:gd name="T55" fmla="*/ 674 h 260"/>
                            <a:gd name="T56" fmla="+- 0 3989 3944"/>
                            <a:gd name="T57" fmla="*/ T56 w 438"/>
                            <a:gd name="T58" fmla="+- 0 700 655"/>
                            <a:gd name="T59" fmla="*/ 700 h 260"/>
                            <a:gd name="T60" fmla="+- 0 3964 3944"/>
                            <a:gd name="T61" fmla="*/ T60 w 438"/>
                            <a:gd name="T62" fmla="+- 0 738 655"/>
                            <a:gd name="T63" fmla="*/ 738 h 260"/>
                            <a:gd name="T64" fmla="+- 0 3954 3944"/>
                            <a:gd name="T65" fmla="*/ T64 w 438"/>
                            <a:gd name="T66" fmla="+- 0 785 655"/>
                            <a:gd name="T67" fmla="*/ 785 h 260"/>
                            <a:gd name="T68" fmla="+- 0 3964 3944"/>
                            <a:gd name="T69" fmla="*/ T68 w 438"/>
                            <a:gd name="T70" fmla="+- 0 831 655"/>
                            <a:gd name="T71" fmla="*/ 831 h 260"/>
                            <a:gd name="T72" fmla="+- 0 3989 3944"/>
                            <a:gd name="T73" fmla="*/ T72 w 438"/>
                            <a:gd name="T74" fmla="+- 0 869 655"/>
                            <a:gd name="T75" fmla="*/ 869 h 260"/>
                            <a:gd name="T76" fmla="+- 0 4028 3944"/>
                            <a:gd name="T77" fmla="*/ T76 w 438"/>
                            <a:gd name="T78" fmla="+- 0 895 655"/>
                            <a:gd name="T79" fmla="*/ 895 h 260"/>
                            <a:gd name="T80" fmla="+- 0 4074 3944"/>
                            <a:gd name="T81" fmla="*/ T80 w 438"/>
                            <a:gd name="T82" fmla="+- 0 905 655"/>
                            <a:gd name="T83" fmla="*/ 905 h 260"/>
                            <a:gd name="T84" fmla="+- 0 4301 3944"/>
                            <a:gd name="T85" fmla="*/ T84 w 438"/>
                            <a:gd name="T86" fmla="+- 0 905 655"/>
                            <a:gd name="T87" fmla="*/ 905 h 260"/>
                            <a:gd name="T88" fmla="+- 0 4252 3944"/>
                            <a:gd name="T89" fmla="*/ T88 w 438"/>
                            <a:gd name="T90" fmla="+- 0 915 655"/>
                            <a:gd name="T91" fmla="*/ 915 h 260"/>
                            <a:gd name="T92" fmla="+- 0 4301 3944"/>
                            <a:gd name="T93" fmla="*/ T92 w 438"/>
                            <a:gd name="T94" fmla="+- 0 905 655"/>
                            <a:gd name="T95" fmla="*/ 905 h 260"/>
                            <a:gd name="T96" fmla="+- 0 4252 3944"/>
                            <a:gd name="T97" fmla="*/ T96 w 438"/>
                            <a:gd name="T98" fmla="+- 0 905 655"/>
                            <a:gd name="T99" fmla="*/ 905 h 260"/>
                            <a:gd name="T100" fmla="+- 0 4298 3944"/>
                            <a:gd name="T101" fmla="*/ T100 w 438"/>
                            <a:gd name="T102" fmla="+- 0 895 655"/>
                            <a:gd name="T103" fmla="*/ 895 h 260"/>
                            <a:gd name="T104" fmla="+- 0 4337 3944"/>
                            <a:gd name="T105" fmla="*/ T104 w 438"/>
                            <a:gd name="T106" fmla="+- 0 869 655"/>
                            <a:gd name="T107" fmla="*/ 869 h 260"/>
                            <a:gd name="T108" fmla="+- 0 4362 3944"/>
                            <a:gd name="T109" fmla="*/ T108 w 438"/>
                            <a:gd name="T110" fmla="+- 0 831 655"/>
                            <a:gd name="T111" fmla="*/ 831 h 260"/>
                            <a:gd name="T112" fmla="+- 0 4372 3944"/>
                            <a:gd name="T113" fmla="*/ T112 w 438"/>
                            <a:gd name="T114" fmla="+- 0 785 655"/>
                            <a:gd name="T115" fmla="*/ 785 h 260"/>
                            <a:gd name="T116" fmla="+- 0 4362 3944"/>
                            <a:gd name="T117" fmla="*/ T116 w 438"/>
                            <a:gd name="T118" fmla="+- 0 738 655"/>
                            <a:gd name="T119" fmla="*/ 738 h 260"/>
                            <a:gd name="T120" fmla="+- 0 4337 3944"/>
                            <a:gd name="T121" fmla="*/ T120 w 438"/>
                            <a:gd name="T122" fmla="+- 0 700 655"/>
                            <a:gd name="T123" fmla="*/ 700 h 260"/>
                            <a:gd name="T124" fmla="+- 0 4298 3944"/>
                            <a:gd name="T125" fmla="*/ T124 w 438"/>
                            <a:gd name="T126" fmla="+- 0 674 655"/>
                            <a:gd name="T127" fmla="*/ 674 h 260"/>
                            <a:gd name="T128" fmla="+- 0 4252 3944"/>
                            <a:gd name="T129" fmla="*/ T128 w 438"/>
                            <a:gd name="T130" fmla="+- 0 665 655"/>
                            <a:gd name="T131" fmla="*/ 665 h 260"/>
                            <a:gd name="T132" fmla="+- 0 4301 3944"/>
                            <a:gd name="T133" fmla="*/ T132 w 438"/>
                            <a:gd name="T134" fmla="+- 0 665 655"/>
                            <a:gd name="T135" fmla="*/ 665 h 260"/>
                            <a:gd name="T136" fmla="+- 0 4302 3944"/>
                            <a:gd name="T137" fmla="*/ T136 w 438"/>
                            <a:gd name="T138" fmla="+- 0 665 655"/>
                            <a:gd name="T139" fmla="*/ 665 h 260"/>
                            <a:gd name="T140" fmla="+- 0 4344 3944"/>
                            <a:gd name="T141" fmla="*/ T140 w 438"/>
                            <a:gd name="T142" fmla="+- 0 693 655"/>
                            <a:gd name="T143" fmla="*/ 693 h 260"/>
                            <a:gd name="T144" fmla="+- 0 4372 3944"/>
                            <a:gd name="T145" fmla="*/ T144 w 438"/>
                            <a:gd name="T146" fmla="+- 0 734 655"/>
                            <a:gd name="T147" fmla="*/ 734 h 260"/>
                            <a:gd name="T148" fmla="+- 0 4382 3944"/>
                            <a:gd name="T149" fmla="*/ T148 w 438"/>
                            <a:gd name="T150" fmla="+- 0 785 655"/>
                            <a:gd name="T151" fmla="*/ 785 h 260"/>
                            <a:gd name="T152" fmla="+- 0 4372 3944"/>
                            <a:gd name="T153" fmla="*/ T152 w 438"/>
                            <a:gd name="T154" fmla="+- 0 835 655"/>
                            <a:gd name="T155" fmla="*/ 835 h 260"/>
                            <a:gd name="T156" fmla="+- 0 4344 3944"/>
                            <a:gd name="T157" fmla="*/ T156 w 438"/>
                            <a:gd name="T158" fmla="+- 0 876 655"/>
                            <a:gd name="T159" fmla="*/ 876 h 260"/>
                            <a:gd name="T160" fmla="+- 0 4302 3944"/>
                            <a:gd name="T161" fmla="*/ T160 w 438"/>
                            <a:gd name="T162" fmla="+- 0 904 655"/>
                            <a:gd name="T163" fmla="*/ 904 h 260"/>
                            <a:gd name="T164" fmla="+- 0 4301 3944"/>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FE1145" id="Freihandform: Form 996" o:spid="_x0000_s1026" style="position:absolute;margin-left:197.2pt;margin-top:32.75pt;width:21.9pt;height:13pt;z-index:-25154252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74976" behindDoc="1" locked="0" layoutInCell="1" allowOverlap="1" wp14:anchorId="0A7CF085" wp14:editId="7623CFFE">
                <wp:simplePos x="0" y="0"/>
                <wp:positionH relativeFrom="page">
                  <wp:posOffset>2962275</wp:posOffset>
                </wp:positionH>
                <wp:positionV relativeFrom="paragraph">
                  <wp:posOffset>415925</wp:posOffset>
                </wp:positionV>
                <wp:extent cx="278130" cy="165100"/>
                <wp:effectExtent l="0" t="3810" r="7620" b="2540"/>
                <wp:wrapNone/>
                <wp:docPr id="995" name="Freihandform: Form 99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973 4665"/>
                            <a:gd name="T1" fmla="*/ T0 w 438"/>
                            <a:gd name="T2" fmla="+- 0 915 655"/>
                            <a:gd name="T3" fmla="*/ 915 h 260"/>
                            <a:gd name="T4" fmla="+- 0 4795 4665"/>
                            <a:gd name="T5" fmla="*/ T4 w 438"/>
                            <a:gd name="T6" fmla="+- 0 915 655"/>
                            <a:gd name="T7" fmla="*/ 915 h 260"/>
                            <a:gd name="T8" fmla="+- 0 4745 4665"/>
                            <a:gd name="T9" fmla="*/ T8 w 438"/>
                            <a:gd name="T10" fmla="+- 0 904 655"/>
                            <a:gd name="T11" fmla="*/ 904 h 260"/>
                            <a:gd name="T12" fmla="+- 0 4703 4665"/>
                            <a:gd name="T13" fmla="*/ T12 w 438"/>
                            <a:gd name="T14" fmla="+- 0 876 655"/>
                            <a:gd name="T15" fmla="*/ 876 h 260"/>
                            <a:gd name="T16" fmla="+- 0 4675 4665"/>
                            <a:gd name="T17" fmla="*/ T16 w 438"/>
                            <a:gd name="T18" fmla="+- 0 835 655"/>
                            <a:gd name="T19" fmla="*/ 835 h 260"/>
                            <a:gd name="T20" fmla="+- 0 4665 4665"/>
                            <a:gd name="T21" fmla="*/ T20 w 438"/>
                            <a:gd name="T22" fmla="+- 0 785 655"/>
                            <a:gd name="T23" fmla="*/ 785 h 260"/>
                            <a:gd name="T24" fmla="+- 0 4675 4665"/>
                            <a:gd name="T25" fmla="*/ T24 w 438"/>
                            <a:gd name="T26" fmla="+- 0 734 655"/>
                            <a:gd name="T27" fmla="*/ 734 h 260"/>
                            <a:gd name="T28" fmla="+- 0 4703 4665"/>
                            <a:gd name="T29" fmla="*/ T28 w 438"/>
                            <a:gd name="T30" fmla="+- 0 693 655"/>
                            <a:gd name="T31" fmla="*/ 693 h 260"/>
                            <a:gd name="T32" fmla="+- 0 4745 4665"/>
                            <a:gd name="T33" fmla="*/ T32 w 438"/>
                            <a:gd name="T34" fmla="+- 0 665 655"/>
                            <a:gd name="T35" fmla="*/ 665 h 260"/>
                            <a:gd name="T36" fmla="+- 0 4795 4665"/>
                            <a:gd name="T37" fmla="*/ T36 w 438"/>
                            <a:gd name="T38" fmla="+- 0 655 655"/>
                            <a:gd name="T39" fmla="*/ 655 h 260"/>
                            <a:gd name="T40" fmla="+- 0 4973 4665"/>
                            <a:gd name="T41" fmla="*/ T40 w 438"/>
                            <a:gd name="T42" fmla="+- 0 655 655"/>
                            <a:gd name="T43" fmla="*/ 655 h 260"/>
                            <a:gd name="T44" fmla="+- 0 5022 4665"/>
                            <a:gd name="T45" fmla="*/ T44 w 438"/>
                            <a:gd name="T46" fmla="+- 0 665 655"/>
                            <a:gd name="T47" fmla="*/ 665 h 260"/>
                            <a:gd name="T48" fmla="+- 0 4795 4665"/>
                            <a:gd name="T49" fmla="*/ T48 w 438"/>
                            <a:gd name="T50" fmla="+- 0 665 655"/>
                            <a:gd name="T51" fmla="*/ 665 h 260"/>
                            <a:gd name="T52" fmla="+- 0 4749 4665"/>
                            <a:gd name="T53" fmla="*/ T52 w 438"/>
                            <a:gd name="T54" fmla="+- 0 674 655"/>
                            <a:gd name="T55" fmla="*/ 674 h 260"/>
                            <a:gd name="T56" fmla="+- 0 4710 4665"/>
                            <a:gd name="T57" fmla="*/ T56 w 438"/>
                            <a:gd name="T58" fmla="+- 0 700 655"/>
                            <a:gd name="T59" fmla="*/ 700 h 260"/>
                            <a:gd name="T60" fmla="+- 0 4685 4665"/>
                            <a:gd name="T61" fmla="*/ T60 w 438"/>
                            <a:gd name="T62" fmla="+- 0 738 655"/>
                            <a:gd name="T63" fmla="*/ 738 h 260"/>
                            <a:gd name="T64" fmla="+- 0 4675 4665"/>
                            <a:gd name="T65" fmla="*/ T64 w 438"/>
                            <a:gd name="T66" fmla="+- 0 785 655"/>
                            <a:gd name="T67" fmla="*/ 785 h 260"/>
                            <a:gd name="T68" fmla="+- 0 4685 4665"/>
                            <a:gd name="T69" fmla="*/ T68 w 438"/>
                            <a:gd name="T70" fmla="+- 0 831 655"/>
                            <a:gd name="T71" fmla="*/ 831 h 260"/>
                            <a:gd name="T72" fmla="+- 0 4710 4665"/>
                            <a:gd name="T73" fmla="*/ T72 w 438"/>
                            <a:gd name="T74" fmla="+- 0 869 655"/>
                            <a:gd name="T75" fmla="*/ 869 h 260"/>
                            <a:gd name="T76" fmla="+- 0 4749 4665"/>
                            <a:gd name="T77" fmla="*/ T76 w 438"/>
                            <a:gd name="T78" fmla="+- 0 895 655"/>
                            <a:gd name="T79" fmla="*/ 895 h 260"/>
                            <a:gd name="T80" fmla="+- 0 4795 4665"/>
                            <a:gd name="T81" fmla="*/ T80 w 438"/>
                            <a:gd name="T82" fmla="+- 0 905 655"/>
                            <a:gd name="T83" fmla="*/ 905 h 260"/>
                            <a:gd name="T84" fmla="+- 0 5022 4665"/>
                            <a:gd name="T85" fmla="*/ T84 w 438"/>
                            <a:gd name="T86" fmla="+- 0 905 655"/>
                            <a:gd name="T87" fmla="*/ 905 h 260"/>
                            <a:gd name="T88" fmla="+- 0 4973 4665"/>
                            <a:gd name="T89" fmla="*/ T88 w 438"/>
                            <a:gd name="T90" fmla="+- 0 915 655"/>
                            <a:gd name="T91" fmla="*/ 915 h 260"/>
                            <a:gd name="T92" fmla="+- 0 5022 4665"/>
                            <a:gd name="T93" fmla="*/ T92 w 438"/>
                            <a:gd name="T94" fmla="+- 0 905 655"/>
                            <a:gd name="T95" fmla="*/ 905 h 260"/>
                            <a:gd name="T96" fmla="+- 0 4973 4665"/>
                            <a:gd name="T97" fmla="*/ T96 w 438"/>
                            <a:gd name="T98" fmla="+- 0 905 655"/>
                            <a:gd name="T99" fmla="*/ 905 h 260"/>
                            <a:gd name="T100" fmla="+- 0 5019 4665"/>
                            <a:gd name="T101" fmla="*/ T100 w 438"/>
                            <a:gd name="T102" fmla="+- 0 895 655"/>
                            <a:gd name="T103" fmla="*/ 895 h 260"/>
                            <a:gd name="T104" fmla="+- 0 5058 4665"/>
                            <a:gd name="T105" fmla="*/ T104 w 438"/>
                            <a:gd name="T106" fmla="+- 0 869 655"/>
                            <a:gd name="T107" fmla="*/ 869 h 260"/>
                            <a:gd name="T108" fmla="+- 0 5083 4665"/>
                            <a:gd name="T109" fmla="*/ T108 w 438"/>
                            <a:gd name="T110" fmla="+- 0 831 655"/>
                            <a:gd name="T111" fmla="*/ 831 h 260"/>
                            <a:gd name="T112" fmla="+- 0 5093 4665"/>
                            <a:gd name="T113" fmla="*/ T112 w 438"/>
                            <a:gd name="T114" fmla="+- 0 785 655"/>
                            <a:gd name="T115" fmla="*/ 785 h 260"/>
                            <a:gd name="T116" fmla="+- 0 5083 4665"/>
                            <a:gd name="T117" fmla="*/ T116 w 438"/>
                            <a:gd name="T118" fmla="+- 0 738 655"/>
                            <a:gd name="T119" fmla="*/ 738 h 260"/>
                            <a:gd name="T120" fmla="+- 0 5058 4665"/>
                            <a:gd name="T121" fmla="*/ T120 w 438"/>
                            <a:gd name="T122" fmla="+- 0 700 655"/>
                            <a:gd name="T123" fmla="*/ 700 h 260"/>
                            <a:gd name="T124" fmla="+- 0 5019 4665"/>
                            <a:gd name="T125" fmla="*/ T124 w 438"/>
                            <a:gd name="T126" fmla="+- 0 674 655"/>
                            <a:gd name="T127" fmla="*/ 674 h 260"/>
                            <a:gd name="T128" fmla="+- 0 4973 4665"/>
                            <a:gd name="T129" fmla="*/ T128 w 438"/>
                            <a:gd name="T130" fmla="+- 0 665 655"/>
                            <a:gd name="T131" fmla="*/ 665 h 260"/>
                            <a:gd name="T132" fmla="+- 0 5022 4665"/>
                            <a:gd name="T133" fmla="*/ T132 w 438"/>
                            <a:gd name="T134" fmla="+- 0 665 655"/>
                            <a:gd name="T135" fmla="*/ 665 h 260"/>
                            <a:gd name="T136" fmla="+- 0 5023 4665"/>
                            <a:gd name="T137" fmla="*/ T136 w 438"/>
                            <a:gd name="T138" fmla="+- 0 665 655"/>
                            <a:gd name="T139" fmla="*/ 665 h 260"/>
                            <a:gd name="T140" fmla="+- 0 5065 4665"/>
                            <a:gd name="T141" fmla="*/ T140 w 438"/>
                            <a:gd name="T142" fmla="+- 0 693 655"/>
                            <a:gd name="T143" fmla="*/ 693 h 260"/>
                            <a:gd name="T144" fmla="+- 0 5093 4665"/>
                            <a:gd name="T145" fmla="*/ T144 w 438"/>
                            <a:gd name="T146" fmla="+- 0 734 655"/>
                            <a:gd name="T147" fmla="*/ 734 h 260"/>
                            <a:gd name="T148" fmla="+- 0 5103 4665"/>
                            <a:gd name="T149" fmla="*/ T148 w 438"/>
                            <a:gd name="T150" fmla="+- 0 785 655"/>
                            <a:gd name="T151" fmla="*/ 785 h 260"/>
                            <a:gd name="T152" fmla="+- 0 5093 4665"/>
                            <a:gd name="T153" fmla="*/ T152 w 438"/>
                            <a:gd name="T154" fmla="+- 0 835 655"/>
                            <a:gd name="T155" fmla="*/ 835 h 260"/>
                            <a:gd name="T156" fmla="+- 0 5065 4665"/>
                            <a:gd name="T157" fmla="*/ T156 w 438"/>
                            <a:gd name="T158" fmla="+- 0 876 655"/>
                            <a:gd name="T159" fmla="*/ 876 h 260"/>
                            <a:gd name="T160" fmla="+- 0 5023 4665"/>
                            <a:gd name="T161" fmla="*/ T160 w 438"/>
                            <a:gd name="T162" fmla="+- 0 904 655"/>
                            <a:gd name="T163" fmla="*/ 904 h 260"/>
                            <a:gd name="T164" fmla="+- 0 5022 4665"/>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323EA37" id="Freihandform: Form 995" o:spid="_x0000_s1026" style="position:absolute;margin-left:233.25pt;margin-top:32.75pt;width:21.9pt;height:13pt;z-index:-251541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76000" behindDoc="1" locked="0" layoutInCell="1" allowOverlap="1" wp14:anchorId="56EF2D85" wp14:editId="30B23709">
                <wp:simplePos x="0" y="0"/>
                <wp:positionH relativeFrom="page">
                  <wp:posOffset>3420110</wp:posOffset>
                </wp:positionH>
                <wp:positionV relativeFrom="paragraph">
                  <wp:posOffset>415925</wp:posOffset>
                </wp:positionV>
                <wp:extent cx="278130" cy="165100"/>
                <wp:effectExtent l="635" t="3810" r="6985" b="2540"/>
                <wp:wrapNone/>
                <wp:docPr id="994" name="Freihandform: Form 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694 5386"/>
                            <a:gd name="T1" fmla="*/ T0 w 438"/>
                            <a:gd name="T2" fmla="+- 0 915 655"/>
                            <a:gd name="T3" fmla="*/ 915 h 260"/>
                            <a:gd name="T4" fmla="+- 0 5516 5386"/>
                            <a:gd name="T5" fmla="*/ T4 w 438"/>
                            <a:gd name="T6" fmla="+- 0 915 655"/>
                            <a:gd name="T7" fmla="*/ 915 h 260"/>
                            <a:gd name="T8" fmla="+- 0 5466 5386"/>
                            <a:gd name="T9" fmla="*/ T8 w 438"/>
                            <a:gd name="T10" fmla="+- 0 904 655"/>
                            <a:gd name="T11" fmla="*/ 904 h 260"/>
                            <a:gd name="T12" fmla="+- 0 5424 5386"/>
                            <a:gd name="T13" fmla="*/ T12 w 438"/>
                            <a:gd name="T14" fmla="+- 0 876 655"/>
                            <a:gd name="T15" fmla="*/ 876 h 260"/>
                            <a:gd name="T16" fmla="+- 0 5396 5386"/>
                            <a:gd name="T17" fmla="*/ T16 w 438"/>
                            <a:gd name="T18" fmla="+- 0 835 655"/>
                            <a:gd name="T19" fmla="*/ 835 h 260"/>
                            <a:gd name="T20" fmla="+- 0 5386 5386"/>
                            <a:gd name="T21" fmla="*/ T20 w 438"/>
                            <a:gd name="T22" fmla="+- 0 785 655"/>
                            <a:gd name="T23" fmla="*/ 785 h 260"/>
                            <a:gd name="T24" fmla="+- 0 5396 5386"/>
                            <a:gd name="T25" fmla="*/ T24 w 438"/>
                            <a:gd name="T26" fmla="+- 0 734 655"/>
                            <a:gd name="T27" fmla="*/ 734 h 260"/>
                            <a:gd name="T28" fmla="+- 0 5424 5386"/>
                            <a:gd name="T29" fmla="*/ T28 w 438"/>
                            <a:gd name="T30" fmla="+- 0 693 655"/>
                            <a:gd name="T31" fmla="*/ 693 h 260"/>
                            <a:gd name="T32" fmla="+- 0 5466 5386"/>
                            <a:gd name="T33" fmla="*/ T32 w 438"/>
                            <a:gd name="T34" fmla="+- 0 665 655"/>
                            <a:gd name="T35" fmla="*/ 665 h 260"/>
                            <a:gd name="T36" fmla="+- 0 5516 5386"/>
                            <a:gd name="T37" fmla="*/ T36 w 438"/>
                            <a:gd name="T38" fmla="+- 0 655 655"/>
                            <a:gd name="T39" fmla="*/ 655 h 260"/>
                            <a:gd name="T40" fmla="+- 0 5694 5386"/>
                            <a:gd name="T41" fmla="*/ T40 w 438"/>
                            <a:gd name="T42" fmla="+- 0 655 655"/>
                            <a:gd name="T43" fmla="*/ 655 h 260"/>
                            <a:gd name="T44" fmla="+- 0 5743 5386"/>
                            <a:gd name="T45" fmla="*/ T44 w 438"/>
                            <a:gd name="T46" fmla="+- 0 665 655"/>
                            <a:gd name="T47" fmla="*/ 665 h 260"/>
                            <a:gd name="T48" fmla="+- 0 5516 5386"/>
                            <a:gd name="T49" fmla="*/ T48 w 438"/>
                            <a:gd name="T50" fmla="+- 0 665 655"/>
                            <a:gd name="T51" fmla="*/ 665 h 260"/>
                            <a:gd name="T52" fmla="+- 0 5470 5386"/>
                            <a:gd name="T53" fmla="*/ T52 w 438"/>
                            <a:gd name="T54" fmla="+- 0 674 655"/>
                            <a:gd name="T55" fmla="*/ 674 h 260"/>
                            <a:gd name="T56" fmla="+- 0 5431 5386"/>
                            <a:gd name="T57" fmla="*/ T56 w 438"/>
                            <a:gd name="T58" fmla="+- 0 700 655"/>
                            <a:gd name="T59" fmla="*/ 700 h 260"/>
                            <a:gd name="T60" fmla="+- 0 5406 5386"/>
                            <a:gd name="T61" fmla="*/ T60 w 438"/>
                            <a:gd name="T62" fmla="+- 0 738 655"/>
                            <a:gd name="T63" fmla="*/ 738 h 260"/>
                            <a:gd name="T64" fmla="+- 0 5396 5386"/>
                            <a:gd name="T65" fmla="*/ T64 w 438"/>
                            <a:gd name="T66" fmla="+- 0 785 655"/>
                            <a:gd name="T67" fmla="*/ 785 h 260"/>
                            <a:gd name="T68" fmla="+- 0 5406 5386"/>
                            <a:gd name="T69" fmla="*/ T68 w 438"/>
                            <a:gd name="T70" fmla="+- 0 831 655"/>
                            <a:gd name="T71" fmla="*/ 831 h 260"/>
                            <a:gd name="T72" fmla="+- 0 5431 5386"/>
                            <a:gd name="T73" fmla="*/ T72 w 438"/>
                            <a:gd name="T74" fmla="+- 0 869 655"/>
                            <a:gd name="T75" fmla="*/ 869 h 260"/>
                            <a:gd name="T76" fmla="+- 0 5470 5386"/>
                            <a:gd name="T77" fmla="*/ T76 w 438"/>
                            <a:gd name="T78" fmla="+- 0 895 655"/>
                            <a:gd name="T79" fmla="*/ 895 h 260"/>
                            <a:gd name="T80" fmla="+- 0 5516 5386"/>
                            <a:gd name="T81" fmla="*/ T80 w 438"/>
                            <a:gd name="T82" fmla="+- 0 905 655"/>
                            <a:gd name="T83" fmla="*/ 905 h 260"/>
                            <a:gd name="T84" fmla="+- 0 5743 5386"/>
                            <a:gd name="T85" fmla="*/ T84 w 438"/>
                            <a:gd name="T86" fmla="+- 0 905 655"/>
                            <a:gd name="T87" fmla="*/ 905 h 260"/>
                            <a:gd name="T88" fmla="+- 0 5694 5386"/>
                            <a:gd name="T89" fmla="*/ T88 w 438"/>
                            <a:gd name="T90" fmla="+- 0 915 655"/>
                            <a:gd name="T91" fmla="*/ 915 h 260"/>
                            <a:gd name="T92" fmla="+- 0 5743 5386"/>
                            <a:gd name="T93" fmla="*/ T92 w 438"/>
                            <a:gd name="T94" fmla="+- 0 905 655"/>
                            <a:gd name="T95" fmla="*/ 905 h 260"/>
                            <a:gd name="T96" fmla="+- 0 5694 5386"/>
                            <a:gd name="T97" fmla="*/ T96 w 438"/>
                            <a:gd name="T98" fmla="+- 0 905 655"/>
                            <a:gd name="T99" fmla="*/ 905 h 260"/>
                            <a:gd name="T100" fmla="+- 0 5740 5386"/>
                            <a:gd name="T101" fmla="*/ T100 w 438"/>
                            <a:gd name="T102" fmla="+- 0 895 655"/>
                            <a:gd name="T103" fmla="*/ 895 h 260"/>
                            <a:gd name="T104" fmla="+- 0 5779 5386"/>
                            <a:gd name="T105" fmla="*/ T104 w 438"/>
                            <a:gd name="T106" fmla="+- 0 869 655"/>
                            <a:gd name="T107" fmla="*/ 869 h 260"/>
                            <a:gd name="T108" fmla="+- 0 5804 5386"/>
                            <a:gd name="T109" fmla="*/ T108 w 438"/>
                            <a:gd name="T110" fmla="+- 0 831 655"/>
                            <a:gd name="T111" fmla="*/ 831 h 260"/>
                            <a:gd name="T112" fmla="+- 0 5814 5386"/>
                            <a:gd name="T113" fmla="*/ T112 w 438"/>
                            <a:gd name="T114" fmla="+- 0 785 655"/>
                            <a:gd name="T115" fmla="*/ 785 h 260"/>
                            <a:gd name="T116" fmla="+- 0 5804 5386"/>
                            <a:gd name="T117" fmla="*/ T116 w 438"/>
                            <a:gd name="T118" fmla="+- 0 738 655"/>
                            <a:gd name="T119" fmla="*/ 738 h 260"/>
                            <a:gd name="T120" fmla="+- 0 5779 5386"/>
                            <a:gd name="T121" fmla="*/ T120 w 438"/>
                            <a:gd name="T122" fmla="+- 0 700 655"/>
                            <a:gd name="T123" fmla="*/ 700 h 260"/>
                            <a:gd name="T124" fmla="+- 0 5740 5386"/>
                            <a:gd name="T125" fmla="*/ T124 w 438"/>
                            <a:gd name="T126" fmla="+- 0 674 655"/>
                            <a:gd name="T127" fmla="*/ 674 h 260"/>
                            <a:gd name="T128" fmla="+- 0 5694 5386"/>
                            <a:gd name="T129" fmla="*/ T128 w 438"/>
                            <a:gd name="T130" fmla="+- 0 665 655"/>
                            <a:gd name="T131" fmla="*/ 665 h 260"/>
                            <a:gd name="T132" fmla="+- 0 5743 5386"/>
                            <a:gd name="T133" fmla="*/ T132 w 438"/>
                            <a:gd name="T134" fmla="+- 0 665 655"/>
                            <a:gd name="T135" fmla="*/ 665 h 260"/>
                            <a:gd name="T136" fmla="+- 0 5744 5386"/>
                            <a:gd name="T137" fmla="*/ T136 w 438"/>
                            <a:gd name="T138" fmla="+- 0 665 655"/>
                            <a:gd name="T139" fmla="*/ 665 h 260"/>
                            <a:gd name="T140" fmla="+- 0 5786 5386"/>
                            <a:gd name="T141" fmla="*/ T140 w 438"/>
                            <a:gd name="T142" fmla="+- 0 693 655"/>
                            <a:gd name="T143" fmla="*/ 693 h 260"/>
                            <a:gd name="T144" fmla="+- 0 5814 5386"/>
                            <a:gd name="T145" fmla="*/ T144 w 438"/>
                            <a:gd name="T146" fmla="+- 0 734 655"/>
                            <a:gd name="T147" fmla="*/ 734 h 260"/>
                            <a:gd name="T148" fmla="+- 0 5824 5386"/>
                            <a:gd name="T149" fmla="*/ T148 w 438"/>
                            <a:gd name="T150" fmla="+- 0 785 655"/>
                            <a:gd name="T151" fmla="*/ 785 h 260"/>
                            <a:gd name="T152" fmla="+- 0 5814 5386"/>
                            <a:gd name="T153" fmla="*/ T152 w 438"/>
                            <a:gd name="T154" fmla="+- 0 835 655"/>
                            <a:gd name="T155" fmla="*/ 835 h 260"/>
                            <a:gd name="T156" fmla="+- 0 5786 5386"/>
                            <a:gd name="T157" fmla="*/ T156 w 438"/>
                            <a:gd name="T158" fmla="+- 0 876 655"/>
                            <a:gd name="T159" fmla="*/ 876 h 260"/>
                            <a:gd name="T160" fmla="+- 0 5744 5386"/>
                            <a:gd name="T161" fmla="*/ T160 w 438"/>
                            <a:gd name="T162" fmla="+- 0 904 655"/>
                            <a:gd name="T163" fmla="*/ 904 h 260"/>
                            <a:gd name="T164" fmla="+- 0 5743 5386"/>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B98FFB" id="Freihandform: Form 994" o:spid="_x0000_s1026" style="position:absolute;margin-left:269.3pt;margin-top:32.75pt;width:21.9pt;height:13pt;z-index:-251540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77024" behindDoc="1" locked="0" layoutInCell="1" allowOverlap="1" wp14:anchorId="3FF62771" wp14:editId="6153E55A">
                <wp:simplePos x="0" y="0"/>
                <wp:positionH relativeFrom="page">
                  <wp:posOffset>3877945</wp:posOffset>
                </wp:positionH>
                <wp:positionV relativeFrom="paragraph">
                  <wp:posOffset>415925</wp:posOffset>
                </wp:positionV>
                <wp:extent cx="278130" cy="165100"/>
                <wp:effectExtent l="1270" t="3810" r="6350" b="2540"/>
                <wp:wrapNone/>
                <wp:docPr id="993" name="Freihandform: Form 99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415 6107"/>
                            <a:gd name="T1" fmla="*/ T0 w 438"/>
                            <a:gd name="T2" fmla="+- 0 915 655"/>
                            <a:gd name="T3" fmla="*/ 915 h 260"/>
                            <a:gd name="T4" fmla="+- 0 6237 6107"/>
                            <a:gd name="T5" fmla="*/ T4 w 438"/>
                            <a:gd name="T6" fmla="+- 0 915 655"/>
                            <a:gd name="T7" fmla="*/ 915 h 260"/>
                            <a:gd name="T8" fmla="+- 0 6187 6107"/>
                            <a:gd name="T9" fmla="*/ T8 w 438"/>
                            <a:gd name="T10" fmla="+- 0 904 655"/>
                            <a:gd name="T11" fmla="*/ 904 h 260"/>
                            <a:gd name="T12" fmla="+- 0 6145 6107"/>
                            <a:gd name="T13" fmla="*/ T12 w 438"/>
                            <a:gd name="T14" fmla="+- 0 876 655"/>
                            <a:gd name="T15" fmla="*/ 876 h 260"/>
                            <a:gd name="T16" fmla="+- 0 6117 6107"/>
                            <a:gd name="T17" fmla="*/ T16 w 438"/>
                            <a:gd name="T18" fmla="+- 0 835 655"/>
                            <a:gd name="T19" fmla="*/ 835 h 260"/>
                            <a:gd name="T20" fmla="+- 0 6107 6107"/>
                            <a:gd name="T21" fmla="*/ T20 w 438"/>
                            <a:gd name="T22" fmla="+- 0 785 655"/>
                            <a:gd name="T23" fmla="*/ 785 h 260"/>
                            <a:gd name="T24" fmla="+- 0 6117 6107"/>
                            <a:gd name="T25" fmla="*/ T24 w 438"/>
                            <a:gd name="T26" fmla="+- 0 734 655"/>
                            <a:gd name="T27" fmla="*/ 734 h 260"/>
                            <a:gd name="T28" fmla="+- 0 6145 6107"/>
                            <a:gd name="T29" fmla="*/ T28 w 438"/>
                            <a:gd name="T30" fmla="+- 0 693 655"/>
                            <a:gd name="T31" fmla="*/ 693 h 260"/>
                            <a:gd name="T32" fmla="+- 0 6187 6107"/>
                            <a:gd name="T33" fmla="*/ T32 w 438"/>
                            <a:gd name="T34" fmla="+- 0 665 655"/>
                            <a:gd name="T35" fmla="*/ 665 h 260"/>
                            <a:gd name="T36" fmla="+- 0 6237 6107"/>
                            <a:gd name="T37" fmla="*/ T36 w 438"/>
                            <a:gd name="T38" fmla="+- 0 655 655"/>
                            <a:gd name="T39" fmla="*/ 655 h 260"/>
                            <a:gd name="T40" fmla="+- 0 6415 6107"/>
                            <a:gd name="T41" fmla="*/ T40 w 438"/>
                            <a:gd name="T42" fmla="+- 0 655 655"/>
                            <a:gd name="T43" fmla="*/ 655 h 260"/>
                            <a:gd name="T44" fmla="+- 0 6464 6107"/>
                            <a:gd name="T45" fmla="*/ T44 w 438"/>
                            <a:gd name="T46" fmla="+- 0 665 655"/>
                            <a:gd name="T47" fmla="*/ 665 h 260"/>
                            <a:gd name="T48" fmla="+- 0 6237 6107"/>
                            <a:gd name="T49" fmla="*/ T48 w 438"/>
                            <a:gd name="T50" fmla="+- 0 665 655"/>
                            <a:gd name="T51" fmla="*/ 665 h 260"/>
                            <a:gd name="T52" fmla="+- 0 6191 6107"/>
                            <a:gd name="T53" fmla="*/ T52 w 438"/>
                            <a:gd name="T54" fmla="+- 0 674 655"/>
                            <a:gd name="T55" fmla="*/ 674 h 260"/>
                            <a:gd name="T56" fmla="+- 0 6152 6107"/>
                            <a:gd name="T57" fmla="*/ T56 w 438"/>
                            <a:gd name="T58" fmla="+- 0 700 655"/>
                            <a:gd name="T59" fmla="*/ 700 h 260"/>
                            <a:gd name="T60" fmla="+- 0 6127 6107"/>
                            <a:gd name="T61" fmla="*/ T60 w 438"/>
                            <a:gd name="T62" fmla="+- 0 738 655"/>
                            <a:gd name="T63" fmla="*/ 738 h 260"/>
                            <a:gd name="T64" fmla="+- 0 6117 6107"/>
                            <a:gd name="T65" fmla="*/ T64 w 438"/>
                            <a:gd name="T66" fmla="+- 0 785 655"/>
                            <a:gd name="T67" fmla="*/ 785 h 260"/>
                            <a:gd name="T68" fmla="+- 0 6127 6107"/>
                            <a:gd name="T69" fmla="*/ T68 w 438"/>
                            <a:gd name="T70" fmla="+- 0 831 655"/>
                            <a:gd name="T71" fmla="*/ 831 h 260"/>
                            <a:gd name="T72" fmla="+- 0 6152 6107"/>
                            <a:gd name="T73" fmla="*/ T72 w 438"/>
                            <a:gd name="T74" fmla="+- 0 869 655"/>
                            <a:gd name="T75" fmla="*/ 869 h 260"/>
                            <a:gd name="T76" fmla="+- 0 6191 6107"/>
                            <a:gd name="T77" fmla="*/ T76 w 438"/>
                            <a:gd name="T78" fmla="+- 0 895 655"/>
                            <a:gd name="T79" fmla="*/ 895 h 260"/>
                            <a:gd name="T80" fmla="+- 0 6237 6107"/>
                            <a:gd name="T81" fmla="*/ T80 w 438"/>
                            <a:gd name="T82" fmla="+- 0 905 655"/>
                            <a:gd name="T83" fmla="*/ 905 h 260"/>
                            <a:gd name="T84" fmla="+- 0 6464 6107"/>
                            <a:gd name="T85" fmla="*/ T84 w 438"/>
                            <a:gd name="T86" fmla="+- 0 905 655"/>
                            <a:gd name="T87" fmla="*/ 905 h 260"/>
                            <a:gd name="T88" fmla="+- 0 6415 6107"/>
                            <a:gd name="T89" fmla="*/ T88 w 438"/>
                            <a:gd name="T90" fmla="+- 0 915 655"/>
                            <a:gd name="T91" fmla="*/ 915 h 260"/>
                            <a:gd name="T92" fmla="+- 0 6464 6107"/>
                            <a:gd name="T93" fmla="*/ T92 w 438"/>
                            <a:gd name="T94" fmla="+- 0 905 655"/>
                            <a:gd name="T95" fmla="*/ 905 h 260"/>
                            <a:gd name="T96" fmla="+- 0 6415 6107"/>
                            <a:gd name="T97" fmla="*/ T96 w 438"/>
                            <a:gd name="T98" fmla="+- 0 905 655"/>
                            <a:gd name="T99" fmla="*/ 905 h 260"/>
                            <a:gd name="T100" fmla="+- 0 6461 6107"/>
                            <a:gd name="T101" fmla="*/ T100 w 438"/>
                            <a:gd name="T102" fmla="+- 0 895 655"/>
                            <a:gd name="T103" fmla="*/ 895 h 260"/>
                            <a:gd name="T104" fmla="+- 0 6500 6107"/>
                            <a:gd name="T105" fmla="*/ T104 w 438"/>
                            <a:gd name="T106" fmla="+- 0 869 655"/>
                            <a:gd name="T107" fmla="*/ 869 h 260"/>
                            <a:gd name="T108" fmla="+- 0 6525 6107"/>
                            <a:gd name="T109" fmla="*/ T108 w 438"/>
                            <a:gd name="T110" fmla="+- 0 831 655"/>
                            <a:gd name="T111" fmla="*/ 831 h 260"/>
                            <a:gd name="T112" fmla="+- 0 6535 6107"/>
                            <a:gd name="T113" fmla="*/ T112 w 438"/>
                            <a:gd name="T114" fmla="+- 0 785 655"/>
                            <a:gd name="T115" fmla="*/ 785 h 260"/>
                            <a:gd name="T116" fmla="+- 0 6525 6107"/>
                            <a:gd name="T117" fmla="*/ T116 w 438"/>
                            <a:gd name="T118" fmla="+- 0 738 655"/>
                            <a:gd name="T119" fmla="*/ 738 h 260"/>
                            <a:gd name="T120" fmla="+- 0 6500 6107"/>
                            <a:gd name="T121" fmla="*/ T120 w 438"/>
                            <a:gd name="T122" fmla="+- 0 700 655"/>
                            <a:gd name="T123" fmla="*/ 700 h 260"/>
                            <a:gd name="T124" fmla="+- 0 6461 6107"/>
                            <a:gd name="T125" fmla="*/ T124 w 438"/>
                            <a:gd name="T126" fmla="+- 0 674 655"/>
                            <a:gd name="T127" fmla="*/ 674 h 260"/>
                            <a:gd name="T128" fmla="+- 0 6415 6107"/>
                            <a:gd name="T129" fmla="*/ T128 w 438"/>
                            <a:gd name="T130" fmla="+- 0 665 655"/>
                            <a:gd name="T131" fmla="*/ 665 h 260"/>
                            <a:gd name="T132" fmla="+- 0 6464 6107"/>
                            <a:gd name="T133" fmla="*/ T132 w 438"/>
                            <a:gd name="T134" fmla="+- 0 665 655"/>
                            <a:gd name="T135" fmla="*/ 665 h 260"/>
                            <a:gd name="T136" fmla="+- 0 6465 6107"/>
                            <a:gd name="T137" fmla="*/ T136 w 438"/>
                            <a:gd name="T138" fmla="+- 0 665 655"/>
                            <a:gd name="T139" fmla="*/ 665 h 260"/>
                            <a:gd name="T140" fmla="+- 0 6507 6107"/>
                            <a:gd name="T141" fmla="*/ T140 w 438"/>
                            <a:gd name="T142" fmla="+- 0 693 655"/>
                            <a:gd name="T143" fmla="*/ 693 h 260"/>
                            <a:gd name="T144" fmla="+- 0 6535 6107"/>
                            <a:gd name="T145" fmla="*/ T144 w 438"/>
                            <a:gd name="T146" fmla="+- 0 734 655"/>
                            <a:gd name="T147" fmla="*/ 734 h 260"/>
                            <a:gd name="T148" fmla="+- 0 6545 6107"/>
                            <a:gd name="T149" fmla="*/ T148 w 438"/>
                            <a:gd name="T150" fmla="+- 0 785 655"/>
                            <a:gd name="T151" fmla="*/ 785 h 260"/>
                            <a:gd name="T152" fmla="+- 0 6535 6107"/>
                            <a:gd name="T153" fmla="*/ T152 w 438"/>
                            <a:gd name="T154" fmla="+- 0 835 655"/>
                            <a:gd name="T155" fmla="*/ 835 h 260"/>
                            <a:gd name="T156" fmla="+- 0 6507 6107"/>
                            <a:gd name="T157" fmla="*/ T156 w 438"/>
                            <a:gd name="T158" fmla="+- 0 876 655"/>
                            <a:gd name="T159" fmla="*/ 876 h 260"/>
                            <a:gd name="T160" fmla="+- 0 6465 6107"/>
                            <a:gd name="T161" fmla="*/ T160 w 438"/>
                            <a:gd name="T162" fmla="+- 0 904 655"/>
                            <a:gd name="T163" fmla="*/ 904 h 260"/>
                            <a:gd name="T164" fmla="+- 0 6464 6107"/>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1DBF1B" id="Freihandform: Form 993" o:spid="_x0000_s1026" style="position:absolute;margin-left:305.35pt;margin-top:32.75pt;width:21.9pt;height:13pt;z-index:-2515394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78048" behindDoc="1" locked="0" layoutInCell="1" allowOverlap="1" wp14:anchorId="6A929C96" wp14:editId="158E201B">
                <wp:simplePos x="0" y="0"/>
                <wp:positionH relativeFrom="page">
                  <wp:posOffset>4335780</wp:posOffset>
                </wp:positionH>
                <wp:positionV relativeFrom="paragraph">
                  <wp:posOffset>415925</wp:posOffset>
                </wp:positionV>
                <wp:extent cx="278130" cy="165100"/>
                <wp:effectExtent l="1905" t="3810" r="5715" b="2540"/>
                <wp:wrapNone/>
                <wp:docPr id="992" name="Freihandform: Form 99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136 6828"/>
                            <a:gd name="T1" fmla="*/ T0 w 438"/>
                            <a:gd name="T2" fmla="+- 0 915 655"/>
                            <a:gd name="T3" fmla="*/ 915 h 260"/>
                            <a:gd name="T4" fmla="+- 0 6958 6828"/>
                            <a:gd name="T5" fmla="*/ T4 w 438"/>
                            <a:gd name="T6" fmla="+- 0 915 655"/>
                            <a:gd name="T7" fmla="*/ 915 h 260"/>
                            <a:gd name="T8" fmla="+- 0 6908 6828"/>
                            <a:gd name="T9" fmla="*/ T8 w 438"/>
                            <a:gd name="T10" fmla="+- 0 904 655"/>
                            <a:gd name="T11" fmla="*/ 904 h 260"/>
                            <a:gd name="T12" fmla="+- 0 6866 6828"/>
                            <a:gd name="T13" fmla="*/ T12 w 438"/>
                            <a:gd name="T14" fmla="+- 0 876 655"/>
                            <a:gd name="T15" fmla="*/ 876 h 260"/>
                            <a:gd name="T16" fmla="+- 0 6838 6828"/>
                            <a:gd name="T17" fmla="*/ T16 w 438"/>
                            <a:gd name="T18" fmla="+- 0 835 655"/>
                            <a:gd name="T19" fmla="*/ 835 h 260"/>
                            <a:gd name="T20" fmla="+- 0 6828 6828"/>
                            <a:gd name="T21" fmla="*/ T20 w 438"/>
                            <a:gd name="T22" fmla="+- 0 785 655"/>
                            <a:gd name="T23" fmla="*/ 785 h 260"/>
                            <a:gd name="T24" fmla="+- 0 6838 6828"/>
                            <a:gd name="T25" fmla="*/ T24 w 438"/>
                            <a:gd name="T26" fmla="+- 0 734 655"/>
                            <a:gd name="T27" fmla="*/ 734 h 260"/>
                            <a:gd name="T28" fmla="+- 0 6866 6828"/>
                            <a:gd name="T29" fmla="*/ T28 w 438"/>
                            <a:gd name="T30" fmla="+- 0 693 655"/>
                            <a:gd name="T31" fmla="*/ 693 h 260"/>
                            <a:gd name="T32" fmla="+- 0 6908 6828"/>
                            <a:gd name="T33" fmla="*/ T32 w 438"/>
                            <a:gd name="T34" fmla="+- 0 665 655"/>
                            <a:gd name="T35" fmla="*/ 665 h 260"/>
                            <a:gd name="T36" fmla="+- 0 6958 6828"/>
                            <a:gd name="T37" fmla="*/ T36 w 438"/>
                            <a:gd name="T38" fmla="+- 0 655 655"/>
                            <a:gd name="T39" fmla="*/ 655 h 260"/>
                            <a:gd name="T40" fmla="+- 0 7136 6828"/>
                            <a:gd name="T41" fmla="*/ T40 w 438"/>
                            <a:gd name="T42" fmla="+- 0 655 655"/>
                            <a:gd name="T43" fmla="*/ 655 h 260"/>
                            <a:gd name="T44" fmla="+- 0 7185 6828"/>
                            <a:gd name="T45" fmla="*/ T44 w 438"/>
                            <a:gd name="T46" fmla="+- 0 665 655"/>
                            <a:gd name="T47" fmla="*/ 665 h 260"/>
                            <a:gd name="T48" fmla="+- 0 6958 6828"/>
                            <a:gd name="T49" fmla="*/ T48 w 438"/>
                            <a:gd name="T50" fmla="+- 0 665 655"/>
                            <a:gd name="T51" fmla="*/ 665 h 260"/>
                            <a:gd name="T52" fmla="+- 0 6912 6828"/>
                            <a:gd name="T53" fmla="*/ T52 w 438"/>
                            <a:gd name="T54" fmla="+- 0 674 655"/>
                            <a:gd name="T55" fmla="*/ 674 h 260"/>
                            <a:gd name="T56" fmla="+- 0 6873 6828"/>
                            <a:gd name="T57" fmla="*/ T56 w 438"/>
                            <a:gd name="T58" fmla="+- 0 700 655"/>
                            <a:gd name="T59" fmla="*/ 700 h 260"/>
                            <a:gd name="T60" fmla="+- 0 6848 6828"/>
                            <a:gd name="T61" fmla="*/ T60 w 438"/>
                            <a:gd name="T62" fmla="+- 0 738 655"/>
                            <a:gd name="T63" fmla="*/ 738 h 260"/>
                            <a:gd name="T64" fmla="+- 0 6838 6828"/>
                            <a:gd name="T65" fmla="*/ T64 w 438"/>
                            <a:gd name="T66" fmla="+- 0 785 655"/>
                            <a:gd name="T67" fmla="*/ 785 h 260"/>
                            <a:gd name="T68" fmla="+- 0 6848 6828"/>
                            <a:gd name="T69" fmla="*/ T68 w 438"/>
                            <a:gd name="T70" fmla="+- 0 831 655"/>
                            <a:gd name="T71" fmla="*/ 831 h 260"/>
                            <a:gd name="T72" fmla="+- 0 6873 6828"/>
                            <a:gd name="T73" fmla="*/ T72 w 438"/>
                            <a:gd name="T74" fmla="+- 0 869 655"/>
                            <a:gd name="T75" fmla="*/ 869 h 260"/>
                            <a:gd name="T76" fmla="+- 0 6912 6828"/>
                            <a:gd name="T77" fmla="*/ T76 w 438"/>
                            <a:gd name="T78" fmla="+- 0 895 655"/>
                            <a:gd name="T79" fmla="*/ 895 h 260"/>
                            <a:gd name="T80" fmla="+- 0 6958 6828"/>
                            <a:gd name="T81" fmla="*/ T80 w 438"/>
                            <a:gd name="T82" fmla="+- 0 905 655"/>
                            <a:gd name="T83" fmla="*/ 905 h 260"/>
                            <a:gd name="T84" fmla="+- 0 7185 6828"/>
                            <a:gd name="T85" fmla="*/ T84 w 438"/>
                            <a:gd name="T86" fmla="+- 0 905 655"/>
                            <a:gd name="T87" fmla="*/ 905 h 260"/>
                            <a:gd name="T88" fmla="+- 0 7136 6828"/>
                            <a:gd name="T89" fmla="*/ T88 w 438"/>
                            <a:gd name="T90" fmla="+- 0 915 655"/>
                            <a:gd name="T91" fmla="*/ 915 h 260"/>
                            <a:gd name="T92" fmla="+- 0 7185 6828"/>
                            <a:gd name="T93" fmla="*/ T92 w 438"/>
                            <a:gd name="T94" fmla="+- 0 905 655"/>
                            <a:gd name="T95" fmla="*/ 905 h 260"/>
                            <a:gd name="T96" fmla="+- 0 7136 6828"/>
                            <a:gd name="T97" fmla="*/ T96 w 438"/>
                            <a:gd name="T98" fmla="+- 0 905 655"/>
                            <a:gd name="T99" fmla="*/ 905 h 260"/>
                            <a:gd name="T100" fmla="+- 0 7182 6828"/>
                            <a:gd name="T101" fmla="*/ T100 w 438"/>
                            <a:gd name="T102" fmla="+- 0 895 655"/>
                            <a:gd name="T103" fmla="*/ 895 h 260"/>
                            <a:gd name="T104" fmla="+- 0 7221 6828"/>
                            <a:gd name="T105" fmla="*/ T104 w 438"/>
                            <a:gd name="T106" fmla="+- 0 869 655"/>
                            <a:gd name="T107" fmla="*/ 869 h 260"/>
                            <a:gd name="T108" fmla="+- 0 7246 6828"/>
                            <a:gd name="T109" fmla="*/ T108 w 438"/>
                            <a:gd name="T110" fmla="+- 0 831 655"/>
                            <a:gd name="T111" fmla="*/ 831 h 260"/>
                            <a:gd name="T112" fmla="+- 0 7256 6828"/>
                            <a:gd name="T113" fmla="*/ T112 w 438"/>
                            <a:gd name="T114" fmla="+- 0 785 655"/>
                            <a:gd name="T115" fmla="*/ 785 h 260"/>
                            <a:gd name="T116" fmla="+- 0 7246 6828"/>
                            <a:gd name="T117" fmla="*/ T116 w 438"/>
                            <a:gd name="T118" fmla="+- 0 738 655"/>
                            <a:gd name="T119" fmla="*/ 738 h 260"/>
                            <a:gd name="T120" fmla="+- 0 7221 6828"/>
                            <a:gd name="T121" fmla="*/ T120 w 438"/>
                            <a:gd name="T122" fmla="+- 0 700 655"/>
                            <a:gd name="T123" fmla="*/ 700 h 260"/>
                            <a:gd name="T124" fmla="+- 0 7182 6828"/>
                            <a:gd name="T125" fmla="*/ T124 w 438"/>
                            <a:gd name="T126" fmla="+- 0 674 655"/>
                            <a:gd name="T127" fmla="*/ 674 h 260"/>
                            <a:gd name="T128" fmla="+- 0 7136 6828"/>
                            <a:gd name="T129" fmla="*/ T128 w 438"/>
                            <a:gd name="T130" fmla="+- 0 665 655"/>
                            <a:gd name="T131" fmla="*/ 665 h 260"/>
                            <a:gd name="T132" fmla="+- 0 7185 6828"/>
                            <a:gd name="T133" fmla="*/ T132 w 438"/>
                            <a:gd name="T134" fmla="+- 0 665 655"/>
                            <a:gd name="T135" fmla="*/ 665 h 260"/>
                            <a:gd name="T136" fmla="+- 0 7186 6828"/>
                            <a:gd name="T137" fmla="*/ T136 w 438"/>
                            <a:gd name="T138" fmla="+- 0 665 655"/>
                            <a:gd name="T139" fmla="*/ 665 h 260"/>
                            <a:gd name="T140" fmla="+- 0 7228 6828"/>
                            <a:gd name="T141" fmla="*/ T140 w 438"/>
                            <a:gd name="T142" fmla="+- 0 693 655"/>
                            <a:gd name="T143" fmla="*/ 693 h 260"/>
                            <a:gd name="T144" fmla="+- 0 7256 6828"/>
                            <a:gd name="T145" fmla="*/ T144 w 438"/>
                            <a:gd name="T146" fmla="+- 0 734 655"/>
                            <a:gd name="T147" fmla="*/ 734 h 260"/>
                            <a:gd name="T148" fmla="+- 0 7266 6828"/>
                            <a:gd name="T149" fmla="*/ T148 w 438"/>
                            <a:gd name="T150" fmla="+- 0 785 655"/>
                            <a:gd name="T151" fmla="*/ 785 h 260"/>
                            <a:gd name="T152" fmla="+- 0 7256 6828"/>
                            <a:gd name="T153" fmla="*/ T152 w 438"/>
                            <a:gd name="T154" fmla="+- 0 835 655"/>
                            <a:gd name="T155" fmla="*/ 835 h 260"/>
                            <a:gd name="T156" fmla="+- 0 7228 6828"/>
                            <a:gd name="T157" fmla="*/ T156 w 438"/>
                            <a:gd name="T158" fmla="+- 0 876 655"/>
                            <a:gd name="T159" fmla="*/ 876 h 260"/>
                            <a:gd name="T160" fmla="+- 0 7186 6828"/>
                            <a:gd name="T161" fmla="*/ T160 w 438"/>
                            <a:gd name="T162" fmla="+- 0 904 655"/>
                            <a:gd name="T163" fmla="*/ 904 h 260"/>
                            <a:gd name="T164" fmla="+- 0 7185 6828"/>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7D4A05" id="Freihandform: Form 992" o:spid="_x0000_s1026" style="position:absolute;margin-left:341.4pt;margin-top:32.75pt;width:21.9pt;height:13pt;z-index:-2515384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5D15FFF6" w14:textId="77777777" w:rsidR="001F36E8" w:rsidRPr="001F36E8" w:rsidRDefault="001F36E8" w:rsidP="001F36E8">
      <w:pPr>
        <w:widowControl w:val="0"/>
        <w:autoSpaceDE w:val="0"/>
        <w:autoSpaceDN w:val="0"/>
        <w:spacing w:before="5"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90336" behindDoc="1" locked="0" layoutInCell="1" allowOverlap="1" wp14:anchorId="087257B8" wp14:editId="259BF241">
                <wp:simplePos x="0" y="0"/>
                <wp:positionH relativeFrom="page">
                  <wp:posOffset>1259205</wp:posOffset>
                </wp:positionH>
                <wp:positionV relativeFrom="paragraph">
                  <wp:posOffset>119380</wp:posOffset>
                </wp:positionV>
                <wp:extent cx="4418330" cy="6350"/>
                <wp:effectExtent l="1905" t="3810" r="0" b="0"/>
                <wp:wrapTopAndBottom/>
                <wp:docPr id="991" name="Rechteck 9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8330" cy="635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6371E5" id="Rechteck 991" o:spid="_x0000_s1026" style="position:absolute;margin-left:99.15pt;margin-top:9.4pt;width:347.9pt;height:.5pt;z-index:-2515261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" fillcolor="#bcc1c6" stroked="f">
                <w10:wrap type="topAndBottom" anchorx="page"/>
              </v:rect>
            </w:pict>
          </mc:Fallback>
        </mc:AlternateContent>
      </w:r>
    </w:p>
    <w:p w14:paraId="3009739C" w14:textId="77777777" w:rsidR="001F36E8" w:rsidRPr="001F36E8" w:rsidRDefault="001F36E8" w:rsidP="001F36E8">
      <w:pPr>
        <w:widowControl w:val="0"/>
        <w:tabs>
          <w:tab w:val="left" w:pos="6242"/>
        </w:tabs>
        <w:autoSpaceDE w:val="0"/>
        <w:autoSpaceDN w:val="0"/>
        <w:spacing w:before="86" w:after="113" w:line="240" w:lineRule="auto"/>
        <w:ind w:left="817"/>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75A4E915" w14:textId="77777777" w:rsidR="001F36E8" w:rsidRPr="001F36E8" w:rsidRDefault="001F36E8" w:rsidP="001F36E8">
      <w:pPr>
        <w:widowControl w:val="0"/>
        <w:autoSpaceDE w:val="0"/>
        <w:autoSpaceDN w:val="0"/>
        <w:spacing w:after="0" w:line="20" w:lineRule="exact"/>
        <w:ind w:left="742"/>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6AA97B3B" wp14:editId="02E97B8D">
                <wp:extent cx="4418330" cy="6350"/>
                <wp:effectExtent l="0" t="0" r="1270" b="3175"/>
                <wp:docPr id="989" name="Gruppieren 98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990" name="Rectangle 925"/>
                        <wps:cNvSpPr>
                          <a:spLocks noChangeArrowheads="1"/>
                        </wps:cNvSpPr>
                        <wps:spPr bwMode="auto">
                          <a:xfrm>
                            <a:off x="0" y="0"/>
                            <a:ext cx="6958" cy="1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85AA0CE" id="Gruppieren 989"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">
                <v:rect id="Rectangle 925" o:spid="_x0000_s1027" style="position:absolute;width:6958;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" fillcolor="#bcc1c6" stroked="f"/>
                <w10:anchorlock/>
              </v:group>
            </w:pict>
          </mc:Fallback>
        </mc:AlternateContent>
      </w:r>
    </w:p>
    <w:p w14:paraId="528EBA6C" w14:textId="77777777" w:rsidR="001F36E8" w:rsidRPr="001F36E8" w:rsidRDefault="001F36E8" w:rsidP="001F36E8">
      <w:pPr>
        <w:widowControl w:val="0"/>
        <w:autoSpaceDE w:val="0"/>
        <w:autoSpaceDN w:val="0"/>
        <w:spacing w:before="2" w:after="0" w:line="240" w:lineRule="auto"/>
        <w:rPr>
          <w:rFonts w:ascii="RobotoRegular" w:eastAsia="RobotoRegular" w:hAnsi="RobotoRegular" w:cs="RobotoRegular"/>
          <w:sz w:val="18"/>
          <w:lang w:eastAsia="en-US"/>
        </w:rPr>
      </w:pPr>
    </w:p>
    <w:p w14:paraId="48929B5F" w14:textId="77777777" w:rsidR="001F36E8" w:rsidRPr="001F36E8" w:rsidRDefault="001F36E8" w:rsidP="001F36E8">
      <w:pPr>
        <w:widowControl w:val="0"/>
        <w:numPr>
          <w:ilvl w:val="0"/>
          <w:numId w:val="6"/>
        </w:numPr>
        <w:tabs>
          <w:tab w:val="left" w:pos="742"/>
          <w:tab w:val="left" w:pos="743"/>
        </w:tabs>
        <w:autoSpaceDE w:val="0"/>
        <w:autoSpaceDN w:val="0"/>
        <w:spacing w:before="104" w:after="0" w:line="240" w:lineRule="auto"/>
        <w:ind w:left="742" w:hanging="633"/>
        <w:rPr>
          <w:rFonts w:ascii="Arial" w:eastAsia="Arial" w:hAnsi="Arial" w:cs="Arial"/>
          <w:sz w:val="24"/>
          <w:lang w:eastAsia="en-US"/>
        </w:rPr>
      </w:pPr>
      <w:r w:rsidRPr="001F36E8">
        <w:rPr>
          <w:rFonts w:ascii="Arial" w:eastAsia="Arial" w:hAnsi="Arial" w:cs="Arial"/>
          <w:color w:val="18181C"/>
          <w:w w:val="110"/>
          <w:sz w:val="24"/>
          <w:lang w:eastAsia="en-US"/>
        </w:rPr>
        <w:t>I</w:t>
      </w:r>
      <w:r w:rsidRPr="001F36E8">
        <w:rPr>
          <w:rFonts w:ascii="Arial" w:eastAsia="Arial" w:hAnsi="Arial" w:cs="Arial"/>
          <w:color w:val="18181C"/>
          <w:spacing w:val="-19"/>
          <w:w w:val="110"/>
          <w:sz w:val="24"/>
          <w:lang w:eastAsia="en-US"/>
        </w:rPr>
        <w:t xml:space="preserve"> </w:t>
      </w:r>
      <w:r w:rsidRPr="001F36E8">
        <w:rPr>
          <w:rFonts w:ascii="Arial" w:eastAsia="Arial" w:hAnsi="Arial" w:cs="Arial"/>
          <w:color w:val="18181C"/>
          <w:w w:val="110"/>
          <w:sz w:val="24"/>
          <w:lang w:eastAsia="en-US"/>
        </w:rPr>
        <w:t>felt</w:t>
      </w:r>
      <w:r w:rsidRPr="001F36E8">
        <w:rPr>
          <w:rFonts w:ascii="Arial" w:eastAsia="Arial" w:hAnsi="Arial" w:cs="Arial"/>
          <w:color w:val="18181C"/>
          <w:spacing w:val="-19"/>
          <w:w w:val="110"/>
          <w:sz w:val="24"/>
          <w:lang w:eastAsia="en-US"/>
        </w:rPr>
        <w:t xml:space="preserve"> </w:t>
      </w:r>
      <w:r w:rsidRPr="001F36E8">
        <w:rPr>
          <w:rFonts w:ascii="Arial" w:eastAsia="Arial" w:hAnsi="Arial" w:cs="Arial"/>
          <w:color w:val="18181C"/>
          <w:w w:val="110"/>
          <w:sz w:val="24"/>
          <w:lang w:eastAsia="en-US"/>
        </w:rPr>
        <w:t>very</w:t>
      </w:r>
      <w:r w:rsidRPr="001F36E8">
        <w:rPr>
          <w:rFonts w:ascii="Arial" w:eastAsia="Arial" w:hAnsi="Arial" w:cs="Arial"/>
          <w:color w:val="18181C"/>
          <w:spacing w:val="-18"/>
          <w:w w:val="110"/>
          <w:sz w:val="24"/>
          <w:lang w:eastAsia="en-US"/>
        </w:rPr>
        <w:t xml:space="preserve"> </w:t>
      </w:r>
      <w:r w:rsidRPr="001F36E8">
        <w:rPr>
          <w:rFonts w:ascii="Arial" w:eastAsia="Arial" w:hAnsi="Arial" w:cs="Arial"/>
          <w:color w:val="18181C"/>
          <w:w w:val="110"/>
          <w:sz w:val="24"/>
          <w:lang w:eastAsia="en-US"/>
        </w:rPr>
        <w:t>confident</w:t>
      </w:r>
      <w:r w:rsidRPr="001F36E8">
        <w:rPr>
          <w:rFonts w:ascii="Arial" w:eastAsia="Arial" w:hAnsi="Arial" w:cs="Arial"/>
          <w:color w:val="18181C"/>
          <w:spacing w:val="-19"/>
          <w:w w:val="110"/>
          <w:sz w:val="24"/>
          <w:lang w:eastAsia="en-US"/>
        </w:rPr>
        <w:t xml:space="preserve"> </w:t>
      </w:r>
      <w:r w:rsidRPr="001F36E8">
        <w:rPr>
          <w:rFonts w:ascii="Arial" w:eastAsia="Arial" w:hAnsi="Arial" w:cs="Arial"/>
          <w:color w:val="18181C"/>
          <w:w w:val="110"/>
          <w:sz w:val="24"/>
          <w:lang w:eastAsia="en-US"/>
        </w:rPr>
        <w:t>using</w:t>
      </w:r>
      <w:r w:rsidRPr="001F36E8">
        <w:rPr>
          <w:rFonts w:ascii="Arial" w:eastAsia="Arial" w:hAnsi="Arial" w:cs="Arial"/>
          <w:color w:val="18181C"/>
          <w:spacing w:val="-18"/>
          <w:w w:val="110"/>
          <w:sz w:val="24"/>
          <w:lang w:eastAsia="en-US"/>
        </w:rPr>
        <w:t xml:space="preserve"> </w:t>
      </w:r>
      <w:r w:rsidRPr="001F36E8">
        <w:rPr>
          <w:rFonts w:ascii="Arial" w:eastAsia="Arial" w:hAnsi="Arial" w:cs="Arial"/>
          <w:color w:val="18181C"/>
          <w:w w:val="110"/>
          <w:sz w:val="24"/>
          <w:lang w:eastAsia="en-US"/>
        </w:rPr>
        <w:t>the</w:t>
      </w:r>
      <w:r w:rsidRPr="001F36E8">
        <w:rPr>
          <w:rFonts w:ascii="Arial" w:eastAsia="Arial" w:hAnsi="Arial" w:cs="Arial"/>
          <w:color w:val="18181C"/>
          <w:spacing w:val="-19"/>
          <w:w w:val="110"/>
          <w:sz w:val="24"/>
          <w:lang w:eastAsia="en-US"/>
        </w:rPr>
        <w:t xml:space="preserve"> </w:t>
      </w:r>
      <w:r w:rsidRPr="001F36E8">
        <w:rPr>
          <w:rFonts w:ascii="Arial" w:eastAsia="Arial" w:hAnsi="Arial" w:cs="Arial"/>
          <w:color w:val="18181C"/>
          <w:w w:val="110"/>
          <w:sz w:val="24"/>
          <w:lang w:eastAsia="en-US"/>
        </w:rPr>
        <w:t>monitoring</w:t>
      </w:r>
      <w:r w:rsidRPr="001F36E8">
        <w:rPr>
          <w:rFonts w:ascii="Arial" w:eastAsia="Arial" w:hAnsi="Arial" w:cs="Arial"/>
          <w:color w:val="18181C"/>
          <w:spacing w:val="-18"/>
          <w:w w:val="110"/>
          <w:sz w:val="24"/>
          <w:lang w:eastAsia="en-US"/>
        </w:rPr>
        <w:t xml:space="preserve"> </w:t>
      </w:r>
      <w:r w:rsidRPr="001F36E8">
        <w:rPr>
          <w:rFonts w:ascii="Arial" w:eastAsia="Arial" w:hAnsi="Arial" w:cs="Arial"/>
          <w:color w:val="18181C"/>
          <w:w w:val="110"/>
          <w:sz w:val="24"/>
          <w:lang w:eastAsia="en-US"/>
        </w:rPr>
        <w:t>tool</w:t>
      </w:r>
      <w:r w:rsidRPr="001F36E8">
        <w:rPr>
          <w:rFonts w:ascii="Arial" w:eastAsia="Arial" w:hAnsi="Arial" w:cs="Arial"/>
          <w:color w:val="18181C"/>
          <w:spacing w:val="-19"/>
          <w:w w:val="110"/>
          <w:sz w:val="24"/>
          <w:lang w:eastAsia="en-US"/>
        </w:rPr>
        <w:t xml:space="preserve"> </w:t>
      </w:r>
      <w:r w:rsidRPr="001F36E8">
        <w:rPr>
          <w:rFonts w:ascii="Arial" w:eastAsia="Arial" w:hAnsi="Arial" w:cs="Arial"/>
          <w:color w:val="D32D23"/>
          <w:w w:val="110"/>
          <w:sz w:val="24"/>
          <w:lang w:eastAsia="en-US"/>
        </w:rPr>
        <w:t>*</w:t>
      </w:r>
    </w:p>
    <w:p w14:paraId="3B5F790F" w14:textId="77777777" w:rsidR="001F36E8" w:rsidRPr="001F36E8" w:rsidRDefault="001F36E8" w:rsidP="001F36E8">
      <w:pPr>
        <w:widowControl w:val="0"/>
        <w:autoSpaceDE w:val="0"/>
        <w:autoSpaceDN w:val="0"/>
        <w:spacing w:before="3" w:after="0" w:line="240" w:lineRule="auto"/>
        <w:rPr>
          <w:rFonts w:ascii="Arial" w:eastAsia="Arial" w:hAnsi="Arial" w:cs="Arial"/>
          <w:sz w:val="18"/>
          <w:szCs w:val="24"/>
          <w:lang w:eastAsia="en-US"/>
        </w:rPr>
      </w:pPr>
    </w:p>
    <w:p w14:paraId="58B3FD5A" w14:textId="77777777" w:rsidR="001F36E8" w:rsidRPr="001F36E8" w:rsidRDefault="001F36E8" w:rsidP="001F36E8">
      <w:pPr>
        <w:widowControl w:val="0"/>
        <w:autoSpaceDE w:val="0"/>
        <w:autoSpaceDN w:val="0"/>
        <w:spacing w:before="74" w:after="0" w:line="240" w:lineRule="auto"/>
        <w:ind w:left="742"/>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lastRenderedPageBreak/>
        <w:t>Markieren Sie nur ein Oval.</w:t>
      </w:r>
    </w:p>
    <w:p w14:paraId="0C0B5BC9" w14:textId="77777777" w:rsidR="001F36E8" w:rsidRPr="001F36E8" w:rsidRDefault="001F36E8" w:rsidP="001F36E8">
      <w:pPr>
        <w:widowControl w:val="0"/>
        <w:autoSpaceDE w:val="0"/>
        <w:autoSpaceDN w:val="0"/>
        <w:spacing w:before="9" w:after="0" w:line="240" w:lineRule="auto"/>
        <w:rPr>
          <w:rFonts w:ascii="Roboto" w:eastAsia="Arial" w:hAnsi="Arial" w:cs="Arial"/>
          <w:i/>
          <w:sz w:val="25"/>
          <w:szCs w:val="24"/>
          <w:lang w:val="de-DE" w:eastAsia="en-US"/>
        </w:rPr>
      </w:pPr>
    </w:p>
    <w:p w14:paraId="2ACCEBB0" w14:textId="77777777" w:rsidR="001F36E8" w:rsidRPr="001F36E8" w:rsidRDefault="001F36E8" w:rsidP="001F36E8">
      <w:pPr>
        <w:widowControl w:val="0"/>
        <w:tabs>
          <w:tab w:val="left" w:pos="3583"/>
          <w:tab w:val="left" w:pos="4304"/>
          <w:tab w:val="left" w:pos="5025"/>
          <w:tab w:val="left" w:pos="5746"/>
        </w:tabs>
        <w:autoSpaceDE w:val="0"/>
        <w:autoSpaceDN w:val="0"/>
        <w:spacing w:before="95" w:after="0" w:line="240" w:lineRule="auto"/>
        <w:ind w:left="2862"/>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79072" behindDoc="1" locked="0" layoutInCell="1" allowOverlap="1" wp14:anchorId="52358007" wp14:editId="697D6209">
                <wp:simplePos x="0" y="0"/>
                <wp:positionH relativeFrom="page">
                  <wp:posOffset>2504440</wp:posOffset>
                </wp:positionH>
                <wp:positionV relativeFrom="paragraph">
                  <wp:posOffset>415925</wp:posOffset>
                </wp:positionV>
                <wp:extent cx="278130" cy="165100"/>
                <wp:effectExtent l="8890" t="5080" r="8255" b="1270"/>
                <wp:wrapNone/>
                <wp:docPr id="988" name="Freihandform: Form 9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252 3944"/>
                            <a:gd name="T1" fmla="*/ T0 w 438"/>
                            <a:gd name="T2" fmla="+- 0 915 655"/>
                            <a:gd name="T3" fmla="*/ 915 h 260"/>
                            <a:gd name="T4" fmla="+- 0 4074 3944"/>
                            <a:gd name="T5" fmla="*/ T4 w 438"/>
                            <a:gd name="T6" fmla="+- 0 915 655"/>
                            <a:gd name="T7" fmla="*/ 915 h 260"/>
                            <a:gd name="T8" fmla="+- 0 4024 3944"/>
                            <a:gd name="T9" fmla="*/ T8 w 438"/>
                            <a:gd name="T10" fmla="+- 0 904 655"/>
                            <a:gd name="T11" fmla="*/ 904 h 260"/>
                            <a:gd name="T12" fmla="+- 0 3982 3944"/>
                            <a:gd name="T13" fmla="*/ T12 w 438"/>
                            <a:gd name="T14" fmla="+- 0 876 655"/>
                            <a:gd name="T15" fmla="*/ 876 h 260"/>
                            <a:gd name="T16" fmla="+- 0 3954 3944"/>
                            <a:gd name="T17" fmla="*/ T16 w 438"/>
                            <a:gd name="T18" fmla="+- 0 835 655"/>
                            <a:gd name="T19" fmla="*/ 835 h 260"/>
                            <a:gd name="T20" fmla="+- 0 3944 3944"/>
                            <a:gd name="T21" fmla="*/ T20 w 438"/>
                            <a:gd name="T22" fmla="+- 0 785 655"/>
                            <a:gd name="T23" fmla="*/ 785 h 260"/>
                            <a:gd name="T24" fmla="+- 0 3954 3944"/>
                            <a:gd name="T25" fmla="*/ T24 w 438"/>
                            <a:gd name="T26" fmla="+- 0 734 655"/>
                            <a:gd name="T27" fmla="*/ 734 h 260"/>
                            <a:gd name="T28" fmla="+- 0 3982 3944"/>
                            <a:gd name="T29" fmla="*/ T28 w 438"/>
                            <a:gd name="T30" fmla="+- 0 693 655"/>
                            <a:gd name="T31" fmla="*/ 693 h 260"/>
                            <a:gd name="T32" fmla="+- 0 4024 3944"/>
                            <a:gd name="T33" fmla="*/ T32 w 438"/>
                            <a:gd name="T34" fmla="+- 0 665 655"/>
                            <a:gd name="T35" fmla="*/ 665 h 260"/>
                            <a:gd name="T36" fmla="+- 0 4074 3944"/>
                            <a:gd name="T37" fmla="*/ T36 w 438"/>
                            <a:gd name="T38" fmla="+- 0 655 655"/>
                            <a:gd name="T39" fmla="*/ 655 h 260"/>
                            <a:gd name="T40" fmla="+- 0 4252 3944"/>
                            <a:gd name="T41" fmla="*/ T40 w 438"/>
                            <a:gd name="T42" fmla="+- 0 655 655"/>
                            <a:gd name="T43" fmla="*/ 655 h 260"/>
                            <a:gd name="T44" fmla="+- 0 4301 3944"/>
                            <a:gd name="T45" fmla="*/ T44 w 438"/>
                            <a:gd name="T46" fmla="+- 0 665 655"/>
                            <a:gd name="T47" fmla="*/ 665 h 260"/>
                            <a:gd name="T48" fmla="+- 0 4074 3944"/>
                            <a:gd name="T49" fmla="*/ T48 w 438"/>
                            <a:gd name="T50" fmla="+- 0 665 655"/>
                            <a:gd name="T51" fmla="*/ 665 h 260"/>
                            <a:gd name="T52" fmla="+- 0 4028 3944"/>
                            <a:gd name="T53" fmla="*/ T52 w 438"/>
                            <a:gd name="T54" fmla="+- 0 674 655"/>
                            <a:gd name="T55" fmla="*/ 674 h 260"/>
                            <a:gd name="T56" fmla="+- 0 3989 3944"/>
                            <a:gd name="T57" fmla="*/ T56 w 438"/>
                            <a:gd name="T58" fmla="+- 0 700 655"/>
                            <a:gd name="T59" fmla="*/ 700 h 260"/>
                            <a:gd name="T60" fmla="+- 0 3964 3944"/>
                            <a:gd name="T61" fmla="*/ T60 w 438"/>
                            <a:gd name="T62" fmla="+- 0 738 655"/>
                            <a:gd name="T63" fmla="*/ 738 h 260"/>
                            <a:gd name="T64" fmla="+- 0 3954 3944"/>
                            <a:gd name="T65" fmla="*/ T64 w 438"/>
                            <a:gd name="T66" fmla="+- 0 785 655"/>
                            <a:gd name="T67" fmla="*/ 785 h 260"/>
                            <a:gd name="T68" fmla="+- 0 3964 3944"/>
                            <a:gd name="T69" fmla="*/ T68 w 438"/>
                            <a:gd name="T70" fmla="+- 0 831 655"/>
                            <a:gd name="T71" fmla="*/ 831 h 260"/>
                            <a:gd name="T72" fmla="+- 0 3989 3944"/>
                            <a:gd name="T73" fmla="*/ T72 w 438"/>
                            <a:gd name="T74" fmla="+- 0 869 655"/>
                            <a:gd name="T75" fmla="*/ 869 h 260"/>
                            <a:gd name="T76" fmla="+- 0 4028 3944"/>
                            <a:gd name="T77" fmla="*/ T76 w 438"/>
                            <a:gd name="T78" fmla="+- 0 895 655"/>
                            <a:gd name="T79" fmla="*/ 895 h 260"/>
                            <a:gd name="T80" fmla="+- 0 4074 3944"/>
                            <a:gd name="T81" fmla="*/ T80 w 438"/>
                            <a:gd name="T82" fmla="+- 0 905 655"/>
                            <a:gd name="T83" fmla="*/ 905 h 260"/>
                            <a:gd name="T84" fmla="+- 0 4301 3944"/>
                            <a:gd name="T85" fmla="*/ T84 w 438"/>
                            <a:gd name="T86" fmla="+- 0 905 655"/>
                            <a:gd name="T87" fmla="*/ 905 h 260"/>
                            <a:gd name="T88" fmla="+- 0 4252 3944"/>
                            <a:gd name="T89" fmla="*/ T88 w 438"/>
                            <a:gd name="T90" fmla="+- 0 915 655"/>
                            <a:gd name="T91" fmla="*/ 915 h 260"/>
                            <a:gd name="T92" fmla="+- 0 4301 3944"/>
                            <a:gd name="T93" fmla="*/ T92 w 438"/>
                            <a:gd name="T94" fmla="+- 0 905 655"/>
                            <a:gd name="T95" fmla="*/ 905 h 260"/>
                            <a:gd name="T96" fmla="+- 0 4252 3944"/>
                            <a:gd name="T97" fmla="*/ T96 w 438"/>
                            <a:gd name="T98" fmla="+- 0 905 655"/>
                            <a:gd name="T99" fmla="*/ 905 h 260"/>
                            <a:gd name="T100" fmla="+- 0 4298 3944"/>
                            <a:gd name="T101" fmla="*/ T100 w 438"/>
                            <a:gd name="T102" fmla="+- 0 895 655"/>
                            <a:gd name="T103" fmla="*/ 895 h 260"/>
                            <a:gd name="T104" fmla="+- 0 4337 3944"/>
                            <a:gd name="T105" fmla="*/ T104 w 438"/>
                            <a:gd name="T106" fmla="+- 0 869 655"/>
                            <a:gd name="T107" fmla="*/ 869 h 260"/>
                            <a:gd name="T108" fmla="+- 0 4362 3944"/>
                            <a:gd name="T109" fmla="*/ T108 w 438"/>
                            <a:gd name="T110" fmla="+- 0 831 655"/>
                            <a:gd name="T111" fmla="*/ 831 h 260"/>
                            <a:gd name="T112" fmla="+- 0 4372 3944"/>
                            <a:gd name="T113" fmla="*/ T112 w 438"/>
                            <a:gd name="T114" fmla="+- 0 785 655"/>
                            <a:gd name="T115" fmla="*/ 785 h 260"/>
                            <a:gd name="T116" fmla="+- 0 4362 3944"/>
                            <a:gd name="T117" fmla="*/ T116 w 438"/>
                            <a:gd name="T118" fmla="+- 0 738 655"/>
                            <a:gd name="T119" fmla="*/ 738 h 260"/>
                            <a:gd name="T120" fmla="+- 0 4337 3944"/>
                            <a:gd name="T121" fmla="*/ T120 w 438"/>
                            <a:gd name="T122" fmla="+- 0 700 655"/>
                            <a:gd name="T123" fmla="*/ 700 h 260"/>
                            <a:gd name="T124" fmla="+- 0 4298 3944"/>
                            <a:gd name="T125" fmla="*/ T124 w 438"/>
                            <a:gd name="T126" fmla="+- 0 674 655"/>
                            <a:gd name="T127" fmla="*/ 674 h 260"/>
                            <a:gd name="T128" fmla="+- 0 4252 3944"/>
                            <a:gd name="T129" fmla="*/ T128 w 438"/>
                            <a:gd name="T130" fmla="+- 0 665 655"/>
                            <a:gd name="T131" fmla="*/ 665 h 260"/>
                            <a:gd name="T132" fmla="+- 0 4301 3944"/>
                            <a:gd name="T133" fmla="*/ T132 w 438"/>
                            <a:gd name="T134" fmla="+- 0 665 655"/>
                            <a:gd name="T135" fmla="*/ 665 h 260"/>
                            <a:gd name="T136" fmla="+- 0 4302 3944"/>
                            <a:gd name="T137" fmla="*/ T136 w 438"/>
                            <a:gd name="T138" fmla="+- 0 665 655"/>
                            <a:gd name="T139" fmla="*/ 665 h 260"/>
                            <a:gd name="T140" fmla="+- 0 4344 3944"/>
                            <a:gd name="T141" fmla="*/ T140 w 438"/>
                            <a:gd name="T142" fmla="+- 0 693 655"/>
                            <a:gd name="T143" fmla="*/ 693 h 260"/>
                            <a:gd name="T144" fmla="+- 0 4372 3944"/>
                            <a:gd name="T145" fmla="*/ T144 w 438"/>
                            <a:gd name="T146" fmla="+- 0 734 655"/>
                            <a:gd name="T147" fmla="*/ 734 h 260"/>
                            <a:gd name="T148" fmla="+- 0 4382 3944"/>
                            <a:gd name="T149" fmla="*/ T148 w 438"/>
                            <a:gd name="T150" fmla="+- 0 785 655"/>
                            <a:gd name="T151" fmla="*/ 785 h 260"/>
                            <a:gd name="T152" fmla="+- 0 4372 3944"/>
                            <a:gd name="T153" fmla="*/ T152 w 438"/>
                            <a:gd name="T154" fmla="+- 0 835 655"/>
                            <a:gd name="T155" fmla="*/ 835 h 260"/>
                            <a:gd name="T156" fmla="+- 0 4344 3944"/>
                            <a:gd name="T157" fmla="*/ T156 w 438"/>
                            <a:gd name="T158" fmla="+- 0 876 655"/>
                            <a:gd name="T159" fmla="*/ 876 h 260"/>
                            <a:gd name="T160" fmla="+- 0 4302 3944"/>
                            <a:gd name="T161" fmla="*/ T160 w 438"/>
                            <a:gd name="T162" fmla="+- 0 904 655"/>
                            <a:gd name="T163" fmla="*/ 904 h 260"/>
                            <a:gd name="T164" fmla="+- 0 4301 3944"/>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3A0E101" id="Freihandform: Form 988" o:spid="_x0000_s1026" style="position:absolute;margin-left:197.2pt;margin-top:32.75pt;width:21.9pt;height:13pt;z-index:-251537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0096" behindDoc="1" locked="0" layoutInCell="1" allowOverlap="1" wp14:anchorId="0A26EDC8" wp14:editId="127CC476">
                <wp:simplePos x="0" y="0"/>
                <wp:positionH relativeFrom="page">
                  <wp:posOffset>2962275</wp:posOffset>
                </wp:positionH>
                <wp:positionV relativeFrom="paragraph">
                  <wp:posOffset>415925</wp:posOffset>
                </wp:positionV>
                <wp:extent cx="278130" cy="165100"/>
                <wp:effectExtent l="0" t="5080" r="7620" b="1270"/>
                <wp:wrapNone/>
                <wp:docPr id="987" name="Freihandform: Form 9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973 4665"/>
                            <a:gd name="T1" fmla="*/ T0 w 438"/>
                            <a:gd name="T2" fmla="+- 0 915 655"/>
                            <a:gd name="T3" fmla="*/ 915 h 260"/>
                            <a:gd name="T4" fmla="+- 0 4795 4665"/>
                            <a:gd name="T5" fmla="*/ T4 w 438"/>
                            <a:gd name="T6" fmla="+- 0 915 655"/>
                            <a:gd name="T7" fmla="*/ 915 h 260"/>
                            <a:gd name="T8" fmla="+- 0 4745 4665"/>
                            <a:gd name="T9" fmla="*/ T8 w 438"/>
                            <a:gd name="T10" fmla="+- 0 904 655"/>
                            <a:gd name="T11" fmla="*/ 904 h 260"/>
                            <a:gd name="T12" fmla="+- 0 4703 4665"/>
                            <a:gd name="T13" fmla="*/ T12 w 438"/>
                            <a:gd name="T14" fmla="+- 0 876 655"/>
                            <a:gd name="T15" fmla="*/ 876 h 260"/>
                            <a:gd name="T16" fmla="+- 0 4675 4665"/>
                            <a:gd name="T17" fmla="*/ T16 w 438"/>
                            <a:gd name="T18" fmla="+- 0 835 655"/>
                            <a:gd name="T19" fmla="*/ 835 h 260"/>
                            <a:gd name="T20" fmla="+- 0 4665 4665"/>
                            <a:gd name="T21" fmla="*/ T20 w 438"/>
                            <a:gd name="T22" fmla="+- 0 785 655"/>
                            <a:gd name="T23" fmla="*/ 785 h 260"/>
                            <a:gd name="T24" fmla="+- 0 4675 4665"/>
                            <a:gd name="T25" fmla="*/ T24 w 438"/>
                            <a:gd name="T26" fmla="+- 0 734 655"/>
                            <a:gd name="T27" fmla="*/ 734 h 260"/>
                            <a:gd name="T28" fmla="+- 0 4703 4665"/>
                            <a:gd name="T29" fmla="*/ T28 w 438"/>
                            <a:gd name="T30" fmla="+- 0 693 655"/>
                            <a:gd name="T31" fmla="*/ 693 h 260"/>
                            <a:gd name="T32" fmla="+- 0 4745 4665"/>
                            <a:gd name="T33" fmla="*/ T32 w 438"/>
                            <a:gd name="T34" fmla="+- 0 665 655"/>
                            <a:gd name="T35" fmla="*/ 665 h 260"/>
                            <a:gd name="T36" fmla="+- 0 4795 4665"/>
                            <a:gd name="T37" fmla="*/ T36 w 438"/>
                            <a:gd name="T38" fmla="+- 0 655 655"/>
                            <a:gd name="T39" fmla="*/ 655 h 260"/>
                            <a:gd name="T40" fmla="+- 0 4973 4665"/>
                            <a:gd name="T41" fmla="*/ T40 w 438"/>
                            <a:gd name="T42" fmla="+- 0 655 655"/>
                            <a:gd name="T43" fmla="*/ 655 h 260"/>
                            <a:gd name="T44" fmla="+- 0 5022 4665"/>
                            <a:gd name="T45" fmla="*/ T44 w 438"/>
                            <a:gd name="T46" fmla="+- 0 665 655"/>
                            <a:gd name="T47" fmla="*/ 665 h 260"/>
                            <a:gd name="T48" fmla="+- 0 4795 4665"/>
                            <a:gd name="T49" fmla="*/ T48 w 438"/>
                            <a:gd name="T50" fmla="+- 0 665 655"/>
                            <a:gd name="T51" fmla="*/ 665 h 260"/>
                            <a:gd name="T52" fmla="+- 0 4749 4665"/>
                            <a:gd name="T53" fmla="*/ T52 w 438"/>
                            <a:gd name="T54" fmla="+- 0 674 655"/>
                            <a:gd name="T55" fmla="*/ 674 h 260"/>
                            <a:gd name="T56" fmla="+- 0 4710 4665"/>
                            <a:gd name="T57" fmla="*/ T56 w 438"/>
                            <a:gd name="T58" fmla="+- 0 700 655"/>
                            <a:gd name="T59" fmla="*/ 700 h 260"/>
                            <a:gd name="T60" fmla="+- 0 4685 4665"/>
                            <a:gd name="T61" fmla="*/ T60 w 438"/>
                            <a:gd name="T62" fmla="+- 0 738 655"/>
                            <a:gd name="T63" fmla="*/ 738 h 260"/>
                            <a:gd name="T64" fmla="+- 0 4675 4665"/>
                            <a:gd name="T65" fmla="*/ T64 w 438"/>
                            <a:gd name="T66" fmla="+- 0 785 655"/>
                            <a:gd name="T67" fmla="*/ 785 h 260"/>
                            <a:gd name="T68" fmla="+- 0 4685 4665"/>
                            <a:gd name="T69" fmla="*/ T68 w 438"/>
                            <a:gd name="T70" fmla="+- 0 831 655"/>
                            <a:gd name="T71" fmla="*/ 831 h 260"/>
                            <a:gd name="T72" fmla="+- 0 4710 4665"/>
                            <a:gd name="T73" fmla="*/ T72 w 438"/>
                            <a:gd name="T74" fmla="+- 0 869 655"/>
                            <a:gd name="T75" fmla="*/ 869 h 260"/>
                            <a:gd name="T76" fmla="+- 0 4749 4665"/>
                            <a:gd name="T77" fmla="*/ T76 w 438"/>
                            <a:gd name="T78" fmla="+- 0 895 655"/>
                            <a:gd name="T79" fmla="*/ 895 h 260"/>
                            <a:gd name="T80" fmla="+- 0 4795 4665"/>
                            <a:gd name="T81" fmla="*/ T80 w 438"/>
                            <a:gd name="T82" fmla="+- 0 905 655"/>
                            <a:gd name="T83" fmla="*/ 905 h 260"/>
                            <a:gd name="T84" fmla="+- 0 5022 4665"/>
                            <a:gd name="T85" fmla="*/ T84 w 438"/>
                            <a:gd name="T86" fmla="+- 0 905 655"/>
                            <a:gd name="T87" fmla="*/ 905 h 260"/>
                            <a:gd name="T88" fmla="+- 0 4973 4665"/>
                            <a:gd name="T89" fmla="*/ T88 w 438"/>
                            <a:gd name="T90" fmla="+- 0 915 655"/>
                            <a:gd name="T91" fmla="*/ 915 h 260"/>
                            <a:gd name="T92" fmla="+- 0 5022 4665"/>
                            <a:gd name="T93" fmla="*/ T92 w 438"/>
                            <a:gd name="T94" fmla="+- 0 905 655"/>
                            <a:gd name="T95" fmla="*/ 905 h 260"/>
                            <a:gd name="T96" fmla="+- 0 4973 4665"/>
                            <a:gd name="T97" fmla="*/ T96 w 438"/>
                            <a:gd name="T98" fmla="+- 0 905 655"/>
                            <a:gd name="T99" fmla="*/ 905 h 260"/>
                            <a:gd name="T100" fmla="+- 0 5019 4665"/>
                            <a:gd name="T101" fmla="*/ T100 w 438"/>
                            <a:gd name="T102" fmla="+- 0 895 655"/>
                            <a:gd name="T103" fmla="*/ 895 h 260"/>
                            <a:gd name="T104" fmla="+- 0 5058 4665"/>
                            <a:gd name="T105" fmla="*/ T104 w 438"/>
                            <a:gd name="T106" fmla="+- 0 869 655"/>
                            <a:gd name="T107" fmla="*/ 869 h 260"/>
                            <a:gd name="T108" fmla="+- 0 5083 4665"/>
                            <a:gd name="T109" fmla="*/ T108 w 438"/>
                            <a:gd name="T110" fmla="+- 0 831 655"/>
                            <a:gd name="T111" fmla="*/ 831 h 260"/>
                            <a:gd name="T112" fmla="+- 0 5093 4665"/>
                            <a:gd name="T113" fmla="*/ T112 w 438"/>
                            <a:gd name="T114" fmla="+- 0 785 655"/>
                            <a:gd name="T115" fmla="*/ 785 h 260"/>
                            <a:gd name="T116" fmla="+- 0 5083 4665"/>
                            <a:gd name="T117" fmla="*/ T116 w 438"/>
                            <a:gd name="T118" fmla="+- 0 738 655"/>
                            <a:gd name="T119" fmla="*/ 738 h 260"/>
                            <a:gd name="T120" fmla="+- 0 5058 4665"/>
                            <a:gd name="T121" fmla="*/ T120 w 438"/>
                            <a:gd name="T122" fmla="+- 0 700 655"/>
                            <a:gd name="T123" fmla="*/ 700 h 260"/>
                            <a:gd name="T124" fmla="+- 0 5019 4665"/>
                            <a:gd name="T125" fmla="*/ T124 w 438"/>
                            <a:gd name="T126" fmla="+- 0 674 655"/>
                            <a:gd name="T127" fmla="*/ 674 h 260"/>
                            <a:gd name="T128" fmla="+- 0 4973 4665"/>
                            <a:gd name="T129" fmla="*/ T128 w 438"/>
                            <a:gd name="T130" fmla="+- 0 665 655"/>
                            <a:gd name="T131" fmla="*/ 665 h 260"/>
                            <a:gd name="T132" fmla="+- 0 5022 4665"/>
                            <a:gd name="T133" fmla="*/ T132 w 438"/>
                            <a:gd name="T134" fmla="+- 0 665 655"/>
                            <a:gd name="T135" fmla="*/ 665 h 260"/>
                            <a:gd name="T136" fmla="+- 0 5023 4665"/>
                            <a:gd name="T137" fmla="*/ T136 w 438"/>
                            <a:gd name="T138" fmla="+- 0 665 655"/>
                            <a:gd name="T139" fmla="*/ 665 h 260"/>
                            <a:gd name="T140" fmla="+- 0 5065 4665"/>
                            <a:gd name="T141" fmla="*/ T140 w 438"/>
                            <a:gd name="T142" fmla="+- 0 693 655"/>
                            <a:gd name="T143" fmla="*/ 693 h 260"/>
                            <a:gd name="T144" fmla="+- 0 5093 4665"/>
                            <a:gd name="T145" fmla="*/ T144 w 438"/>
                            <a:gd name="T146" fmla="+- 0 734 655"/>
                            <a:gd name="T147" fmla="*/ 734 h 260"/>
                            <a:gd name="T148" fmla="+- 0 5103 4665"/>
                            <a:gd name="T149" fmla="*/ T148 w 438"/>
                            <a:gd name="T150" fmla="+- 0 785 655"/>
                            <a:gd name="T151" fmla="*/ 785 h 260"/>
                            <a:gd name="T152" fmla="+- 0 5093 4665"/>
                            <a:gd name="T153" fmla="*/ T152 w 438"/>
                            <a:gd name="T154" fmla="+- 0 835 655"/>
                            <a:gd name="T155" fmla="*/ 835 h 260"/>
                            <a:gd name="T156" fmla="+- 0 5065 4665"/>
                            <a:gd name="T157" fmla="*/ T156 w 438"/>
                            <a:gd name="T158" fmla="+- 0 876 655"/>
                            <a:gd name="T159" fmla="*/ 876 h 260"/>
                            <a:gd name="T160" fmla="+- 0 5023 4665"/>
                            <a:gd name="T161" fmla="*/ T160 w 438"/>
                            <a:gd name="T162" fmla="+- 0 904 655"/>
                            <a:gd name="T163" fmla="*/ 904 h 260"/>
                            <a:gd name="T164" fmla="+- 0 5022 4665"/>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3EBDFE" id="Freihandform: Form 987" o:spid="_x0000_s1026" style="position:absolute;margin-left:233.25pt;margin-top:32.75pt;width:21.9pt;height:13pt;z-index:-251536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1120" behindDoc="1" locked="0" layoutInCell="1" allowOverlap="1" wp14:anchorId="57899C30" wp14:editId="5539B58D">
                <wp:simplePos x="0" y="0"/>
                <wp:positionH relativeFrom="page">
                  <wp:posOffset>3420110</wp:posOffset>
                </wp:positionH>
                <wp:positionV relativeFrom="paragraph">
                  <wp:posOffset>415925</wp:posOffset>
                </wp:positionV>
                <wp:extent cx="278130" cy="165100"/>
                <wp:effectExtent l="635" t="5080" r="6985" b="1270"/>
                <wp:wrapNone/>
                <wp:docPr id="986" name="Freihandform: Form 9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694 5386"/>
                            <a:gd name="T1" fmla="*/ T0 w 438"/>
                            <a:gd name="T2" fmla="+- 0 915 655"/>
                            <a:gd name="T3" fmla="*/ 915 h 260"/>
                            <a:gd name="T4" fmla="+- 0 5516 5386"/>
                            <a:gd name="T5" fmla="*/ T4 w 438"/>
                            <a:gd name="T6" fmla="+- 0 915 655"/>
                            <a:gd name="T7" fmla="*/ 915 h 260"/>
                            <a:gd name="T8" fmla="+- 0 5466 5386"/>
                            <a:gd name="T9" fmla="*/ T8 w 438"/>
                            <a:gd name="T10" fmla="+- 0 904 655"/>
                            <a:gd name="T11" fmla="*/ 904 h 260"/>
                            <a:gd name="T12" fmla="+- 0 5424 5386"/>
                            <a:gd name="T13" fmla="*/ T12 w 438"/>
                            <a:gd name="T14" fmla="+- 0 876 655"/>
                            <a:gd name="T15" fmla="*/ 876 h 260"/>
                            <a:gd name="T16" fmla="+- 0 5396 5386"/>
                            <a:gd name="T17" fmla="*/ T16 w 438"/>
                            <a:gd name="T18" fmla="+- 0 835 655"/>
                            <a:gd name="T19" fmla="*/ 835 h 260"/>
                            <a:gd name="T20" fmla="+- 0 5386 5386"/>
                            <a:gd name="T21" fmla="*/ T20 w 438"/>
                            <a:gd name="T22" fmla="+- 0 785 655"/>
                            <a:gd name="T23" fmla="*/ 785 h 260"/>
                            <a:gd name="T24" fmla="+- 0 5396 5386"/>
                            <a:gd name="T25" fmla="*/ T24 w 438"/>
                            <a:gd name="T26" fmla="+- 0 734 655"/>
                            <a:gd name="T27" fmla="*/ 734 h 260"/>
                            <a:gd name="T28" fmla="+- 0 5424 5386"/>
                            <a:gd name="T29" fmla="*/ T28 w 438"/>
                            <a:gd name="T30" fmla="+- 0 693 655"/>
                            <a:gd name="T31" fmla="*/ 693 h 260"/>
                            <a:gd name="T32" fmla="+- 0 5466 5386"/>
                            <a:gd name="T33" fmla="*/ T32 w 438"/>
                            <a:gd name="T34" fmla="+- 0 665 655"/>
                            <a:gd name="T35" fmla="*/ 665 h 260"/>
                            <a:gd name="T36" fmla="+- 0 5516 5386"/>
                            <a:gd name="T37" fmla="*/ T36 w 438"/>
                            <a:gd name="T38" fmla="+- 0 655 655"/>
                            <a:gd name="T39" fmla="*/ 655 h 260"/>
                            <a:gd name="T40" fmla="+- 0 5694 5386"/>
                            <a:gd name="T41" fmla="*/ T40 w 438"/>
                            <a:gd name="T42" fmla="+- 0 655 655"/>
                            <a:gd name="T43" fmla="*/ 655 h 260"/>
                            <a:gd name="T44" fmla="+- 0 5743 5386"/>
                            <a:gd name="T45" fmla="*/ T44 w 438"/>
                            <a:gd name="T46" fmla="+- 0 665 655"/>
                            <a:gd name="T47" fmla="*/ 665 h 260"/>
                            <a:gd name="T48" fmla="+- 0 5516 5386"/>
                            <a:gd name="T49" fmla="*/ T48 w 438"/>
                            <a:gd name="T50" fmla="+- 0 665 655"/>
                            <a:gd name="T51" fmla="*/ 665 h 260"/>
                            <a:gd name="T52" fmla="+- 0 5470 5386"/>
                            <a:gd name="T53" fmla="*/ T52 w 438"/>
                            <a:gd name="T54" fmla="+- 0 674 655"/>
                            <a:gd name="T55" fmla="*/ 674 h 260"/>
                            <a:gd name="T56" fmla="+- 0 5431 5386"/>
                            <a:gd name="T57" fmla="*/ T56 w 438"/>
                            <a:gd name="T58" fmla="+- 0 700 655"/>
                            <a:gd name="T59" fmla="*/ 700 h 260"/>
                            <a:gd name="T60" fmla="+- 0 5406 5386"/>
                            <a:gd name="T61" fmla="*/ T60 w 438"/>
                            <a:gd name="T62" fmla="+- 0 738 655"/>
                            <a:gd name="T63" fmla="*/ 738 h 260"/>
                            <a:gd name="T64" fmla="+- 0 5396 5386"/>
                            <a:gd name="T65" fmla="*/ T64 w 438"/>
                            <a:gd name="T66" fmla="+- 0 785 655"/>
                            <a:gd name="T67" fmla="*/ 785 h 260"/>
                            <a:gd name="T68" fmla="+- 0 5406 5386"/>
                            <a:gd name="T69" fmla="*/ T68 w 438"/>
                            <a:gd name="T70" fmla="+- 0 831 655"/>
                            <a:gd name="T71" fmla="*/ 831 h 260"/>
                            <a:gd name="T72" fmla="+- 0 5431 5386"/>
                            <a:gd name="T73" fmla="*/ T72 w 438"/>
                            <a:gd name="T74" fmla="+- 0 869 655"/>
                            <a:gd name="T75" fmla="*/ 869 h 260"/>
                            <a:gd name="T76" fmla="+- 0 5470 5386"/>
                            <a:gd name="T77" fmla="*/ T76 w 438"/>
                            <a:gd name="T78" fmla="+- 0 895 655"/>
                            <a:gd name="T79" fmla="*/ 895 h 260"/>
                            <a:gd name="T80" fmla="+- 0 5516 5386"/>
                            <a:gd name="T81" fmla="*/ T80 w 438"/>
                            <a:gd name="T82" fmla="+- 0 905 655"/>
                            <a:gd name="T83" fmla="*/ 905 h 260"/>
                            <a:gd name="T84" fmla="+- 0 5743 5386"/>
                            <a:gd name="T85" fmla="*/ T84 w 438"/>
                            <a:gd name="T86" fmla="+- 0 905 655"/>
                            <a:gd name="T87" fmla="*/ 905 h 260"/>
                            <a:gd name="T88" fmla="+- 0 5694 5386"/>
                            <a:gd name="T89" fmla="*/ T88 w 438"/>
                            <a:gd name="T90" fmla="+- 0 915 655"/>
                            <a:gd name="T91" fmla="*/ 915 h 260"/>
                            <a:gd name="T92" fmla="+- 0 5743 5386"/>
                            <a:gd name="T93" fmla="*/ T92 w 438"/>
                            <a:gd name="T94" fmla="+- 0 905 655"/>
                            <a:gd name="T95" fmla="*/ 905 h 260"/>
                            <a:gd name="T96" fmla="+- 0 5694 5386"/>
                            <a:gd name="T97" fmla="*/ T96 w 438"/>
                            <a:gd name="T98" fmla="+- 0 905 655"/>
                            <a:gd name="T99" fmla="*/ 905 h 260"/>
                            <a:gd name="T100" fmla="+- 0 5740 5386"/>
                            <a:gd name="T101" fmla="*/ T100 w 438"/>
                            <a:gd name="T102" fmla="+- 0 895 655"/>
                            <a:gd name="T103" fmla="*/ 895 h 260"/>
                            <a:gd name="T104" fmla="+- 0 5779 5386"/>
                            <a:gd name="T105" fmla="*/ T104 w 438"/>
                            <a:gd name="T106" fmla="+- 0 869 655"/>
                            <a:gd name="T107" fmla="*/ 869 h 260"/>
                            <a:gd name="T108" fmla="+- 0 5804 5386"/>
                            <a:gd name="T109" fmla="*/ T108 w 438"/>
                            <a:gd name="T110" fmla="+- 0 831 655"/>
                            <a:gd name="T111" fmla="*/ 831 h 260"/>
                            <a:gd name="T112" fmla="+- 0 5814 5386"/>
                            <a:gd name="T113" fmla="*/ T112 w 438"/>
                            <a:gd name="T114" fmla="+- 0 785 655"/>
                            <a:gd name="T115" fmla="*/ 785 h 260"/>
                            <a:gd name="T116" fmla="+- 0 5804 5386"/>
                            <a:gd name="T117" fmla="*/ T116 w 438"/>
                            <a:gd name="T118" fmla="+- 0 738 655"/>
                            <a:gd name="T119" fmla="*/ 738 h 260"/>
                            <a:gd name="T120" fmla="+- 0 5779 5386"/>
                            <a:gd name="T121" fmla="*/ T120 w 438"/>
                            <a:gd name="T122" fmla="+- 0 700 655"/>
                            <a:gd name="T123" fmla="*/ 700 h 260"/>
                            <a:gd name="T124" fmla="+- 0 5740 5386"/>
                            <a:gd name="T125" fmla="*/ T124 w 438"/>
                            <a:gd name="T126" fmla="+- 0 674 655"/>
                            <a:gd name="T127" fmla="*/ 674 h 260"/>
                            <a:gd name="T128" fmla="+- 0 5694 5386"/>
                            <a:gd name="T129" fmla="*/ T128 w 438"/>
                            <a:gd name="T130" fmla="+- 0 665 655"/>
                            <a:gd name="T131" fmla="*/ 665 h 260"/>
                            <a:gd name="T132" fmla="+- 0 5743 5386"/>
                            <a:gd name="T133" fmla="*/ T132 w 438"/>
                            <a:gd name="T134" fmla="+- 0 665 655"/>
                            <a:gd name="T135" fmla="*/ 665 h 260"/>
                            <a:gd name="T136" fmla="+- 0 5744 5386"/>
                            <a:gd name="T137" fmla="*/ T136 w 438"/>
                            <a:gd name="T138" fmla="+- 0 665 655"/>
                            <a:gd name="T139" fmla="*/ 665 h 260"/>
                            <a:gd name="T140" fmla="+- 0 5786 5386"/>
                            <a:gd name="T141" fmla="*/ T140 w 438"/>
                            <a:gd name="T142" fmla="+- 0 693 655"/>
                            <a:gd name="T143" fmla="*/ 693 h 260"/>
                            <a:gd name="T144" fmla="+- 0 5814 5386"/>
                            <a:gd name="T145" fmla="*/ T144 w 438"/>
                            <a:gd name="T146" fmla="+- 0 734 655"/>
                            <a:gd name="T147" fmla="*/ 734 h 260"/>
                            <a:gd name="T148" fmla="+- 0 5824 5386"/>
                            <a:gd name="T149" fmla="*/ T148 w 438"/>
                            <a:gd name="T150" fmla="+- 0 785 655"/>
                            <a:gd name="T151" fmla="*/ 785 h 260"/>
                            <a:gd name="T152" fmla="+- 0 5814 5386"/>
                            <a:gd name="T153" fmla="*/ T152 w 438"/>
                            <a:gd name="T154" fmla="+- 0 835 655"/>
                            <a:gd name="T155" fmla="*/ 835 h 260"/>
                            <a:gd name="T156" fmla="+- 0 5786 5386"/>
                            <a:gd name="T157" fmla="*/ T156 w 438"/>
                            <a:gd name="T158" fmla="+- 0 876 655"/>
                            <a:gd name="T159" fmla="*/ 876 h 260"/>
                            <a:gd name="T160" fmla="+- 0 5744 5386"/>
                            <a:gd name="T161" fmla="*/ T160 w 438"/>
                            <a:gd name="T162" fmla="+- 0 904 655"/>
                            <a:gd name="T163" fmla="*/ 904 h 260"/>
                            <a:gd name="T164" fmla="+- 0 5743 5386"/>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6E1481" id="Freihandform: Form 986" o:spid="_x0000_s1026" style="position:absolute;margin-left:269.3pt;margin-top:32.75pt;width:21.9pt;height:13pt;z-index:-251535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2144" behindDoc="1" locked="0" layoutInCell="1" allowOverlap="1" wp14:anchorId="21F6D371" wp14:editId="151A5B23">
                <wp:simplePos x="0" y="0"/>
                <wp:positionH relativeFrom="page">
                  <wp:posOffset>3877945</wp:posOffset>
                </wp:positionH>
                <wp:positionV relativeFrom="paragraph">
                  <wp:posOffset>415925</wp:posOffset>
                </wp:positionV>
                <wp:extent cx="278130" cy="165100"/>
                <wp:effectExtent l="1270" t="5080" r="6350" b="1270"/>
                <wp:wrapNone/>
                <wp:docPr id="985" name="Freihandform: Form 9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415 6107"/>
                            <a:gd name="T1" fmla="*/ T0 w 438"/>
                            <a:gd name="T2" fmla="+- 0 915 655"/>
                            <a:gd name="T3" fmla="*/ 915 h 260"/>
                            <a:gd name="T4" fmla="+- 0 6237 6107"/>
                            <a:gd name="T5" fmla="*/ T4 w 438"/>
                            <a:gd name="T6" fmla="+- 0 915 655"/>
                            <a:gd name="T7" fmla="*/ 915 h 260"/>
                            <a:gd name="T8" fmla="+- 0 6187 6107"/>
                            <a:gd name="T9" fmla="*/ T8 w 438"/>
                            <a:gd name="T10" fmla="+- 0 904 655"/>
                            <a:gd name="T11" fmla="*/ 904 h 260"/>
                            <a:gd name="T12" fmla="+- 0 6145 6107"/>
                            <a:gd name="T13" fmla="*/ T12 w 438"/>
                            <a:gd name="T14" fmla="+- 0 876 655"/>
                            <a:gd name="T15" fmla="*/ 876 h 260"/>
                            <a:gd name="T16" fmla="+- 0 6117 6107"/>
                            <a:gd name="T17" fmla="*/ T16 w 438"/>
                            <a:gd name="T18" fmla="+- 0 835 655"/>
                            <a:gd name="T19" fmla="*/ 835 h 260"/>
                            <a:gd name="T20" fmla="+- 0 6107 6107"/>
                            <a:gd name="T21" fmla="*/ T20 w 438"/>
                            <a:gd name="T22" fmla="+- 0 785 655"/>
                            <a:gd name="T23" fmla="*/ 785 h 260"/>
                            <a:gd name="T24" fmla="+- 0 6117 6107"/>
                            <a:gd name="T25" fmla="*/ T24 w 438"/>
                            <a:gd name="T26" fmla="+- 0 734 655"/>
                            <a:gd name="T27" fmla="*/ 734 h 260"/>
                            <a:gd name="T28" fmla="+- 0 6145 6107"/>
                            <a:gd name="T29" fmla="*/ T28 w 438"/>
                            <a:gd name="T30" fmla="+- 0 693 655"/>
                            <a:gd name="T31" fmla="*/ 693 h 260"/>
                            <a:gd name="T32" fmla="+- 0 6187 6107"/>
                            <a:gd name="T33" fmla="*/ T32 w 438"/>
                            <a:gd name="T34" fmla="+- 0 665 655"/>
                            <a:gd name="T35" fmla="*/ 665 h 260"/>
                            <a:gd name="T36" fmla="+- 0 6237 6107"/>
                            <a:gd name="T37" fmla="*/ T36 w 438"/>
                            <a:gd name="T38" fmla="+- 0 655 655"/>
                            <a:gd name="T39" fmla="*/ 655 h 260"/>
                            <a:gd name="T40" fmla="+- 0 6415 6107"/>
                            <a:gd name="T41" fmla="*/ T40 w 438"/>
                            <a:gd name="T42" fmla="+- 0 655 655"/>
                            <a:gd name="T43" fmla="*/ 655 h 260"/>
                            <a:gd name="T44" fmla="+- 0 6464 6107"/>
                            <a:gd name="T45" fmla="*/ T44 w 438"/>
                            <a:gd name="T46" fmla="+- 0 665 655"/>
                            <a:gd name="T47" fmla="*/ 665 h 260"/>
                            <a:gd name="T48" fmla="+- 0 6237 6107"/>
                            <a:gd name="T49" fmla="*/ T48 w 438"/>
                            <a:gd name="T50" fmla="+- 0 665 655"/>
                            <a:gd name="T51" fmla="*/ 665 h 260"/>
                            <a:gd name="T52" fmla="+- 0 6191 6107"/>
                            <a:gd name="T53" fmla="*/ T52 w 438"/>
                            <a:gd name="T54" fmla="+- 0 674 655"/>
                            <a:gd name="T55" fmla="*/ 674 h 260"/>
                            <a:gd name="T56" fmla="+- 0 6152 6107"/>
                            <a:gd name="T57" fmla="*/ T56 w 438"/>
                            <a:gd name="T58" fmla="+- 0 700 655"/>
                            <a:gd name="T59" fmla="*/ 700 h 260"/>
                            <a:gd name="T60" fmla="+- 0 6127 6107"/>
                            <a:gd name="T61" fmla="*/ T60 w 438"/>
                            <a:gd name="T62" fmla="+- 0 738 655"/>
                            <a:gd name="T63" fmla="*/ 738 h 260"/>
                            <a:gd name="T64" fmla="+- 0 6117 6107"/>
                            <a:gd name="T65" fmla="*/ T64 w 438"/>
                            <a:gd name="T66" fmla="+- 0 785 655"/>
                            <a:gd name="T67" fmla="*/ 785 h 260"/>
                            <a:gd name="T68" fmla="+- 0 6127 6107"/>
                            <a:gd name="T69" fmla="*/ T68 w 438"/>
                            <a:gd name="T70" fmla="+- 0 831 655"/>
                            <a:gd name="T71" fmla="*/ 831 h 260"/>
                            <a:gd name="T72" fmla="+- 0 6152 6107"/>
                            <a:gd name="T73" fmla="*/ T72 w 438"/>
                            <a:gd name="T74" fmla="+- 0 869 655"/>
                            <a:gd name="T75" fmla="*/ 869 h 260"/>
                            <a:gd name="T76" fmla="+- 0 6191 6107"/>
                            <a:gd name="T77" fmla="*/ T76 w 438"/>
                            <a:gd name="T78" fmla="+- 0 895 655"/>
                            <a:gd name="T79" fmla="*/ 895 h 260"/>
                            <a:gd name="T80" fmla="+- 0 6237 6107"/>
                            <a:gd name="T81" fmla="*/ T80 w 438"/>
                            <a:gd name="T82" fmla="+- 0 905 655"/>
                            <a:gd name="T83" fmla="*/ 905 h 260"/>
                            <a:gd name="T84" fmla="+- 0 6464 6107"/>
                            <a:gd name="T85" fmla="*/ T84 w 438"/>
                            <a:gd name="T86" fmla="+- 0 905 655"/>
                            <a:gd name="T87" fmla="*/ 905 h 260"/>
                            <a:gd name="T88" fmla="+- 0 6415 6107"/>
                            <a:gd name="T89" fmla="*/ T88 w 438"/>
                            <a:gd name="T90" fmla="+- 0 915 655"/>
                            <a:gd name="T91" fmla="*/ 915 h 260"/>
                            <a:gd name="T92" fmla="+- 0 6464 6107"/>
                            <a:gd name="T93" fmla="*/ T92 w 438"/>
                            <a:gd name="T94" fmla="+- 0 905 655"/>
                            <a:gd name="T95" fmla="*/ 905 h 260"/>
                            <a:gd name="T96" fmla="+- 0 6415 6107"/>
                            <a:gd name="T97" fmla="*/ T96 w 438"/>
                            <a:gd name="T98" fmla="+- 0 905 655"/>
                            <a:gd name="T99" fmla="*/ 905 h 260"/>
                            <a:gd name="T100" fmla="+- 0 6461 6107"/>
                            <a:gd name="T101" fmla="*/ T100 w 438"/>
                            <a:gd name="T102" fmla="+- 0 895 655"/>
                            <a:gd name="T103" fmla="*/ 895 h 260"/>
                            <a:gd name="T104" fmla="+- 0 6500 6107"/>
                            <a:gd name="T105" fmla="*/ T104 w 438"/>
                            <a:gd name="T106" fmla="+- 0 869 655"/>
                            <a:gd name="T107" fmla="*/ 869 h 260"/>
                            <a:gd name="T108" fmla="+- 0 6525 6107"/>
                            <a:gd name="T109" fmla="*/ T108 w 438"/>
                            <a:gd name="T110" fmla="+- 0 831 655"/>
                            <a:gd name="T111" fmla="*/ 831 h 260"/>
                            <a:gd name="T112" fmla="+- 0 6535 6107"/>
                            <a:gd name="T113" fmla="*/ T112 w 438"/>
                            <a:gd name="T114" fmla="+- 0 785 655"/>
                            <a:gd name="T115" fmla="*/ 785 h 260"/>
                            <a:gd name="T116" fmla="+- 0 6525 6107"/>
                            <a:gd name="T117" fmla="*/ T116 w 438"/>
                            <a:gd name="T118" fmla="+- 0 738 655"/>
                            <a:gd name="T119" fmla="*/ 738 h 260"/>
                            <a:gd name="T120" fmla="+- 0 6500 6107"/>
                            <a:gd name="T121" fmla="*/ T120 w 438"/>
                            <a:gd name="T122" fmla="+- 0 700 655"/>
                            <a:gd name="T123" fmla="*/ 700 h 260"/>
                            <a:gd name="T124" fmla="+- 0 6461 6107"/>
                            <a:gd name="T125" fmla="*/ T124 w 438"/>
                            <a:gd name="T126" fmla="+- 0 674 655"/>
                            <a:gd name="T127" fmla="*/ 674 h 260"/>
                            <a:gd name="T128" fmla="+- 0 6415 6107"/>
                            <a:gd name="T129" fmla="*/ T128 w 438"/>
                            <a:gd name="T130" fmla="+- 0 665 655"/>
                            <a:gd name="T131" fmla="*/ 665 h 260"/>
                            <a:gd name="T132" fmla="+- 0 6464 6107"/>
                            <a:gd name="T133" fmla="*/ T132 w 438"/>
                            <a:gd name="T134" fmla="+- 0 665 655"/>
                            <a:gd name="T135" fmla="*/ 665 h 260"/>
                            <a:gd name="T136" fmla="+- 0 6465 6107"/>
                            <a:gd name="T137" fmla="*/ T136 w 438"/>
                            <a:gd name="T138" fmla="+- 0 665 655"/>
                            <a:gd name="T139" fmla="*/ 665 h 260"/>
                            <a:gd name="T140" fmla="+- 0 6507 6107"/>
                            <a:gd name="T141" fmla="*/ T140 w 438"/>
                            <a:gd name="T142" fmla="+- 0 693 655"/>
                            <a:gd name="T143" fmla="*/ 693 h 260"/>
                            <a:gd name="T144" fmla="+- 0 6535 6107"/>
                            <a:gd name="T145" fmla="*/ T144 w 438"/>
                            <a:gd name="T146" fmla="+- 0 734 655"/>
                            <a:gd name="T147" fmla="*/ 734 h 260"/>
                            <a:gd name="T148" fmla="+- 0 6545 6107"/>
                            <a:gd name="T149" fmla="*/ T148 w 438"/>
                            <a:gd name="T150" fmla="+- 0 785 655"/>
                            <a:gd name="T151" fmla="*/ 785 h 260"/>
                            <a:gd name="T152" fmla="+- 0 6535 6107"/>
                            <a:gd name="T153" fmla="*/ T152 w 438"/>
                            <a:gd name="T154" fmla="+- 0 835 655"/>
                            <a:gd name="T155" fmla="*/ 835 h 260"/>
                            <a:gd name="T156" fmla="+- 0 6507 6107"/>
                            <a:gd name="T157" fmla="*/ T156 w 438"/>
                            <a:gd name="T158" fmla="+- 0 876 655"/>
                            <a:gd name="T159" fmla="*/ 876 h 260"/>
                            <a:gd name="T160" fmla="+- 0 6465 6107"/>
                            <a:gd name="T161" fmla="*/ T160 w 438"/>
                            <a:gd name="T162" fmla="+- 0 904 655"/>
                            <a:gd name="T163" fmla="*/ 904 h 260"/>
                            <a:gd name="T164" fmla="+- 0 6464 6107"/>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508EEE6" id="Freihandform: Form 985" o:spid="_x0000_s1026" style="position:absolute;margin-left:305.35pt;margin-top:32.75pt;width:21.9pt;height:13pt;z-index:-251534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3168" behindDoc="1" locked="0" layoutInCell="1" allowOverlap="1" wp14:anchorId="2F271353" wp14:editId="091D272E">
                <wp:simplePos x="0" y="0"/>
                <wp:positionH relativeFrom="page">
                  <wp:posOffset>4335780</wp:posOffset>
                </wp:positionH>
                <wp:positionV relativeFrom="paragraph">
                  <wp:posOffset>415925</wp:posOffset>
                </wp:positionV>
                <wp:extent cx="278130" cy="165100"/>
                <wp:effectExtent l="1905" t="5080" r="5715" b="1270"/>
                <wp:wrapNone/>
                <wp:docPr id="984" name="Freihandform: Form 9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136 6828"/>
                            <a:gd name="T1" fmla="*/ T0 w 438"/>
                            <a:gd name="T2" fmla="+- 0 915 655"/>
                            <a:gd name="T3" fmla="*/ 915 h 260"/>
                            <a:gd name="T4" fmla="+- 0 6958 6828"/>
                            <a:gd name="T5" fmla="*/ T4 w 438"/>
                            <a:gd name="T6" fmla="+- 0 915 655"/>
                            <a:gd name="T7" fmla="*/ 915 h 260"/>
                            <a:gd name="T8" fmla="+- 0 6908 6828"/>
                            <a:gd name="T9" fmla="*/ T8 w 438"/>
                            <a:gd name="T10" fmla="+- 0 904 655"/>
                            <a:gd name="T11" fmla="*/ 904 h 260"/>
                            <a:gd name="T12" fmla="+- 0 6866 6828"/>
                            <a:gd name="T13" fmla="*/ T12 w 438"/>
                            <a:gd name="T14" fmla="+- 0 876 655"/>
                            <a:gd name="T15" fmla="*/ 876 h 260"/>
                            <a:gd name="T16" fmla="+- 0 6838 6828"/>
                            <a:gd name="T17" fmla="*/ T16 w 438"/>
                            <a:gd name="T18" fmla="+- 0 835 655"/>
                            <a:gd name="T19" fmla="*/ 835 h 260"/>
                            <a:gd name="T20" fmla="+- 0 6828 6828"/>
                            <a:gd name="T21" fmla="*/ T20 w 438"/>
                            <a:gd name="T22" fmla="+- 0 785 655"/>
                            <a:gd name="T23" fmla="*/ 785 h 260"/>
                            <a:gd name="T24" fmla="+- 0 6838 6828"/>
                            <a:gd name="T25" fmla="*/ T24 w 438"/>
                            <a:gd name="T26" fmla="+- 0 734 655"/>
                            <a:gd name="T27" fmla="*/ 734 h 260"/>
                            <a:gd name="T28" fmla="+- 0 6866 6828"/>
                            <a:gd name="T29" fmla="*/ T28 w 438"/>
                            <a:gd name="T30" fmla="+- 0 693 655"/>
                            <a:gd name="T31" fmla="*/ 693 h 260"/>
                            <a:gd name="T32" fmla="+- 0 6908 6828"/>
                            <a:gd name="T33" fmla="*/ T32 w 438"/>
                            <a:gd name="T34" fmla="+- 0 665 655"/>
                            <a:gd name="T35" fmla="*/ 665 h 260"/>
                            <a:gd name="T36" fmla="+- 0 6958 6828"/>
                            <a:gd name="T37" fmla="*/ T36 w 438"/>
                            <a:gd name="T38" fmla="+- 0 655 655"/>
                            <a:gd name="T39" fmla="*/ 655 h 260"/>
                            <a:gd name="T40" fmla="+- 0 7136 6828"/>
                            <a:gd name="T41" fmla="*/ T40 w 438"/>
                            <a:gd name="T42" fmla="+- 0 655 655"/>
                            <a:gd name="T43" fmla="*/ 655 h 260"/>
                            <a:gd name="T44" fmla="+- 0 7185 6828"/>
                            <a:gd name="T45" fmla="*/ T44 w 438"/>
                            <a:gd name="T46" fmla="+- 0 665 655"/>
                            <a:gd name="T47" fmla="*/ 665 h 260"/>
                            <a:gd name="T48" fmla="+- 0 6958 6828"/>
                            <a:gd name="T49" fmla="*/ T48 w 438"/>
                            <a:gd name="T50" fmla="+- 0 665 655"/>
                            <a:gd name="T51" fmla="*/ 665 h 260"/>
                            <a:gd name="T52" fmla="+- 0 6912 6828"/>
                            <a:gd name="T53" fmla="*/ T52 w 438"/>
                            <a:gd name="T54" fmla="+- 0 674 655"/>
                            <a:gd name="T55" fmla="*/ 674 h 260"/>
                            <a:gd name="T56" fmla="+- 0 6873 6828"/>
                            <a:gd name="T57" fmla="*/ T56 w 438"/>
                            <a:gd name="T58" fmla="+- 0 700 655"/>
                            <a:gd name="T59" fmla="*/ 700 h 260"/>
                            <a:gd name="T60" fmla="+- 0 6848 6828"/>
                            <a:gd name="T61" fmla="*/ T60 w 438"/>
                            <a:gd name="T62" fmla="+- 0 738 655"/>
                            <a:gd name="T63" fmla="*/ 738 h 260"/>
                            <a:gd name="T64" fmla="+- 0 6838 6828"/>
                            <a:gd name="T65" fmla="*/ T64 w 438"/>
                            <a:gd name="T66" fmla="+- 0 785 655"/>
                            <a:gd name="T67" fmla="*/ 785 h 260"/>
                            <a:gd name="T68" fmla="+- 0 6848 6828"/>
                            <a:gd name="T69" fmla="*/ T68 w 438"/>
                            <a:gd name="T70" fmla="+- 0 831 655"/>
                            <a:gd name="T71" fmla="*/ 831 h 260"/>
                            <a:gd name="T72" fmla="+- 0 6873 6828"/>
                            <a:gd name="T73" fmla="*/ T72 w 438"/>
                            <a:gd name="T74" fmla="+- 0 869 655"/>
                            <a:gd name="T75" fmla="*/ 869 h 260"/>
                            <a:gd name="T76" fmla="+- 0 6912 6828"/>
                            <a:gd name="T77" fmla="*/ T76 w 438"/>
                            <a:gd name="T78" fmla="+- 0 895 655"/>
                            <a:gd name="T79" fmla="*/ 895 h 260"/>
                            <a:gd name="T80" fmla="+- 0 6958 6828"/>
                            <a:gd name="T81" fmla="*/ T80 w 438"/>
                            <a:gd name="T82" fmla="+- 0 905 655"/>
                            <a:gd name="T83" fmla="*/ 905 h 260"/>
                            <a:gd name="T84" fmla="+- 0 7185 6828"/>
                            <a:gd name="T85" fmla="*/ T84 w 438"/>
                            <a:gd name="T86" fmla="+- 0 905 655"/>
                            <a:gd name="T87" fmla="*/ 905 h 260"/>
                            <a:gd name="T88" fmla="+- 0 7136 6828"/>
                            <a:gd name="T89" fmla="*/ T88 w 438"/>
                            <a:gd name="T90" fmla="+- 0 915 655"/>
                            <a:gd name="T91" fmla="*/ 915 h 260"/>
                            <a:gd name="T92" fmla="+- 0 7185 6828"/>
                            <a:gd name="T93" fmla="*/ T92 w 438"/>
                            <a:gd name="T94" fmla="+- 0 905 655"/>
                            <a:gd name="T95" fmla="*/ 905 h 260"/>
                            <a:gd name="T96" fmla="+- 0 7136 6828"/>
                            <a:gd name="T97" fmla="*/ T96 w 438"/>
                            <a:gd name="T98" fmla="+- 0 905 655"/>
                            <a:gd name="T99" fmla="*/ 905 h 260"/>
                            <a:gd name="T100" fmla="+- 0 7182 6828"/>
                            <a:gd name="T101" fmla="*/ T100 w 438"/>
                            <a:gd name="T102" fmla="+- 0 895 655"/>
                            <a:gd name="T103" fmla="*/ 895 h 260"/>
                            <a:gd name="T104" fmla="+- 0 7221 6828"/>
                            <a:gd name="T105" fmla="*/ T104 w 438"/>
                            <a:gd name="T106" fmla="+- 0 869 655"/>
                            <a:gd name="T107" fmla="*/ 869 h 260"/>
                            <a:gd name="T108" fmla="+- 0 7246 6828"/>
                            <a:gd name="T109" fmla="*/ T108 w 438"/>
                            <a:gd name="T110" fmla="+- 0 831 655"/>
                            <a:gd name="T111" fmla="*/ 831 h 260"/>
                            <a:gd name="T112" fmla="+- 0 7256 6828"/>
                            <a:gd name="T113" fmla="*/ T112 w 438"/>
                            <a:gd name="T114" fmla="+- 0 785 655"/>
                            <a:gd name="T115" fmla="*/ 785 h 260"/>
                            <a:gd name="T116" fmla="+- 0 7246 6828"/>
                            <a:gd name="T117" fmla="*/ T116 w 438"/>
                            <a:gd name="T118" fmla="+- 0 738 655"/>
                            <a:gd name="T119" fmla="*/ 738 h 260"/>
                            <a:gd name="T120" fmla="+- 0 7221 6828"/>
                            <a:gd name="T121" fmla="*/ T120 w 438"/>
                            <a:gd name="T122" fmla="+- 0 700 655"/>
                            <a:gd name="T123" fmla="*/ 700 h 260"/>
                            <a:gd name="T124" fmla="+- 0 7182 6828"/>
                            <a:gd name="T125" fmla="*/ T124 w 438"/>
                            <a:gd name="T126" fmla="+- 0 674 655"/>
                            <a:gd name="T127" fmla="*/ 674 h 260"/>
                            <a:gd name="T128" fmla="+- 0 7136 6828"/>
                            <a:gd name="T129" fmla="*/ T128 w 438"/>
                            <a:gd name="T130" fmla="+- 0 665 655"/>
                            <a:gd name="T131" fmla="*/ 665 h 260"/>
                            <a:gd name="T132" fmla="+- 0 7185 6828"/>
                            <a:gd name="T133" fmla="*/ T132 w 438"/>
                            <a:gd name="T134" fmla="+- 0 665 655"/>
                            <a:gd name="T135" fmla="*/ 665 h 260"/>
                            <a:gd name="T136" fmla="+- 0 7186 6828"/>
                            <a:gd name="T137" fmla="*/ T136 w 438"/>
                            <a:gd name="T138" fmla="+- 0 665 655"/>
                            <a:gd name="T139" fmla="*/ 665 h 260"/>
                            <a:gd name="T140" fmla="+- 0 7228 6828"/>
                            <a:gd name="T141" fmla="*/ T140 w 438"/>
                            <a:gd name="T142" fmla="+- 0 693 655"/>
                            <a:gd name="T143" fmla="*/ 693 h 260"/>
                            <a:gd name="T144" fmla="+- 0 7256 6828"/>
                            <a:gd name="T145" fmla="*/ T144 w 438"/>
                            <a:gd name="T146" fmla="+- 0 734 655"/>
                            <a:gd name="T147" fmla="*/ 734 h 260"/>
                            <a:gd name="T148" fmla="+- 0 7266 6828"/>
                            <a:gd name="T149" fmla="*/ T148 w 438"/>
                            <a:gd name="T150" fmla="+- 0 785 655"/>
                            <a:gd name="T151" fmla="*/ 785 h 260"/>
                            <a:gd name="T152" fmla="+- 0 7256 6828"/>
                            <a:gd name="T153" fmla="*/ T152 w 438"/>
                            <a:gd name="T154" fmla="+- 0 835 655"/>
                            <a:gd name="T155" fmla="*/ 835 h 260"/>
                            <a:gd name="T156" fmla="+- 0 7228 6828"/>
                            <a:gd name="T157" fmla="*/ T156 w 438"/>
                            <a:gd name="T158" fmla="+- 0 876 655"/>
                            <a:gd name="T159" fmla="*/ 876 h 260"/>
                            <a:gd name="T160" fmla="+- 0 7186 6828"/>
                            <a:gd name="T161" fmla="*/ T160 w 438"/>
                            <a:gd name="T162" fmla="+- 0 904 655"/>
                            <a:gd name="T163" fmla="*/ 904 h 260"/>
                            <a:gd name="T164" fmla="+- 0 7185 6828"/>
                            <a:gd name="T165" fmla="*/ T164 w 438"/>
                            <a:gd name="T166" fmla="+- 0 905 655"/>
                            <a:gd name="T167" fmla="*/ 905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AE71E0" id="Freihandform: Form 984" o:spid="_x0000_s1026" style="position:absolute;margin-left:341.4pt;margin-top:32.75pt;width:21.9pt;height:13pt;z-index:-251533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025;82550,581025;50800,574040;24130,556260;6350,530225;0,498475;6350,466090;24130,440055;50800,422275;82550,415925;195580,415925;226695,422275;82550,422275;53340,427990;28575,444500;12700,468630;6350,498475;12700,527685;28575,551815;53340,568325;82550,574675;226695,574675;195580,581025;226695,574675;195580,574675;224790,568325;249555,551815;265430,527685;271780,498475;265430,468630;249555,444500;224790,427990;195580,422275;226695,422275;227330,422275;254000,440055;271780,466090;278130,498475;271780,530225;254000,556260;227330,574040;226695,574675"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127A8539" w14:textId="77777777" w:rsidR="001F36E8" w:rsidRPr="001F36E8" w:rsidRDefault="001F36E8" w:rsidP="001F36E8">
      <w:pPr>
        <w:widowControl w:val="0"/>
        <w:autoSpaceDE w:val="0"/>
        <w:autoSpaceDN w:val="0"/>
        <w:spacing w:before="5"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91360" behindDoc="1" locked="0" layoutInCell="1" allowOverlap="1" wp14:anchorId="3E74C2E3" wp14:editId="20655AA1">
                <wp:simplePos x="0" y="0"/>
                <wp:positionH relativeFrom="page">
                  <wp:posOffset>1259205</wp:posOffset>
                </wp:positionH>
                <wp:positionV relativeFrom="paragraph">
                  <wp:posOffset>119380</wp:posOffset>
                </wp:positionV>
                <wp:extent cx="4418330" cy="6350"/>
                <wp:effectExtent l="1905" t="0" r="0" b="0"/>
                <wp:wrapTopAndBottom/>
                <wp:docPr id="983" name="Rechteck 9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8330" cy="635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34E2FF" id="Rechteck 983" o:spid="_x0000_s1026" style="position:absolute;margin-left:99.15pt;margin-top:9.4pt;width:347.9pt;height:.5pt;z-index:-25152512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" fillcolor="#bcc1c6" stroked="f">
                <w10:wrap type="topAndBottom" anchorx="page"/>
              </v:rect>
            </w:pict>
          </mc:Fallback>
        </mc:AlternateContent>
      </w:r>
    </w:p>
    <w:p w14:paraId="01559DB9" w14:textId="77777777" w:rsidR="001F36E8" w:rsidRPr="001F36E8" w:rsidRDefault="001F36E8" w:rsidP="001F36E8">
      <w:pPr>
        <w:widowControl w:val="0"/>
        <w:tabs>
          <w:tab w:val="left" w:pos="6242"/>
        </w:tabs>
        <w:autoSpaceDE w:val="0"/>
        <w:autoSpaceDN w:val="0"/>
        <w:spacing w:before="86" w:after="113" w:line="240" w:lineRule="auto"/>
        <w:ind w:left="817"/>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4C9076A8" w14:textId="77777777" w:rsidR="001F36E8" w:rsidRPr="001F36E8" w:rsidRDefault="001F36E8" w:rsidP="001F36E8">
      <w:pPr>
        <w:widowControl w:val="0"/>
        <w:autoSpaceDE w:val="0"/>
        <w:autoSpaceDN w:val="0"/>
        <w:spacing w:after="0" w:line="20" w:lineRule="exact"/>
        <w:ind w:left="742"/>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6B5295FF" wp14:editId="5A514ABA">
                <wp:extent cx="4418330" cy="6350"/>
                <wp:effectExtent l="0" t="0" r="1270" b="3175"/>
                <wp:docPr id="981" name="Gruppieren 98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982" name="Rectangle 923"/>
                        <wps:cNvSpPr>
                          <a:spLocks noChangeArrowheads="1"/>
                        </wps:cNvSpPr>
                        <wps:spPr bwMode="auto">
                          <a:xfrm>
                            <a:off x="0" y="0"/>
                            <a:ext cx="6958" cy="1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1A1F197D" id="Gruppieren 981"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">
                <v:rect id="Rectangle 923" o:spid="_x0000_s1027" style="position:absolute;width:6958;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" fillcolor="#bcc1c6" stroked="f"/>
                <w10:anchorlock/>
              </v:group>
            </w:pict>
          </mc:Fallback>
        </mc:AlternateContent>
      </w:r>
    </w:p>
    <w:p w14:paraId="5D24EA91" w14:textId="77777777" w:rsidR="001F36E8" w:rsidRPr="001F36E8" w:rsidRDefault="001F36E8" w:rsidP="001F36E8">
      <w:pPr>
        <w:widowControl w:val="0"/>
        <w:autoSpaceDE w:val="0"/>
        <w:autoSpaceDN w:val="0"/>
        <w:spacing w:before="2" w:after="0" w:line="240" w:lineRule="auto"/>
        <w:rPr>
          <w:rFonts w:ascii="RobotoRegular" w:eastAsia="RobotoRegular" w:hAnsi="RobotoRegular" w:cs="RobotoRegular"/>
          <w:sz w:val="18"/>
          <w:lang w:eastAsia="en-US"/>
        </w:rPr>
      </w:pPr>
    </w:p>
    <w:p w14:paraId="6C479251" w14:textId="77777777" w:rsidR="001F36E8" w:rsidRPr="001F36E8" w:rsidRDefault="001F36E8" w:rsidP="001F36E8">
      <w:pPr>
        <w:widowControl w:val="0"/>
        <w:numPr>
          <w:ilvl w:val="0"/>
          <w:numId w:val="6"/>
        </w:numPr>
        <w:tabs>
          <w:tab w:val="left" w:pos="742"/>
          <w:tab w:val="left" w:pos="743"/>
        </w:tabs>
        <w:autoSpaceDE w:val="0"/>
        <w:autoSpaceDN w:val="0"/>
        <w:spacing w:before="104" w:after="0" w:line="240" w:lineRule="auto"/>
        <w:ind w:left="742" w:hanging="633"/>
        <w:rPr>
          <w:rFonts w:ascii="Arial" w:eastAsia="Arial" w:hAnsi="Arial" w:cs="Arial"/>
          <w:sz w:val="24"/>
          <w:lang w:eastAsia="en-US"/>
        </w:rPr>
      </w:pPr>
      <w:r w:rsidRPr="001F36E8">
        <w:rPr>
          <w:rFonts w:ascii="Arial" w:eastAsia="Arial" w:hAnsi="Arial" w:cs="Arial"/>
          <w:color w:val="18181C"/>
          <w:w w:val="110"/>
          <w:sz w:val="24"/>
          <w:lang w:eastAsia="en-US"/>
        </w:rPr>
        <w:t>I</w:t>
      </w:r>
      <w:r w:rsidRPr="001F36E8">
        <w:rPr>
          <w:rFonts w:ascii="Arial" w:eastAsia="Arial" w:hAnsi="Arial" w:cs="Arial"/>
          <w:color w:val="18181C"/>
          <w:spacing w:val="-32"/>
          <w:w w:val="110"/>
          <w:sz w:val="24"/>
          <w:lang w:eastAsia="en-US"/>
        </w:rPr>
        <w:t xml:space="preserve"> </w:t>
      </w:r>
      <w:r w:rsidRPr="001F36E8">
        <w:rPr>
          <w:rFonts w:ascii="Arial" w:eastAsia="Arial" w:hAnsi="Arial" w:cs="Arial"/>
          <w:color w:val="18181C"/>
          <w:w w:val="110"/>
          <w:sz w:val="24"/>
          <w:lang w:eastAsia="en-US"/>
        </w:rPr>
        <w:t>needed</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to</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learn</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a</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lot</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of</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things</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before</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I</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could</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get</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going</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with</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the</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monitoring</w:t>
      </w:r>
      <w:r w:rsidRPr="001F36E8">
        <w:rPr>
          <w:rFonts w:ascii="Arial" w:eastAsia="Arial" w:hAnsi="Arial" w:cs="Arial"/>
          <w:color w:val="18181C"/>
          <w:spacing w:val="-31"/>
          <w:w w:val="110"/>
          <w:sz w:val="24"/>
          <w:lang w:eastAsia="en-US"/>
        </w:rPr>
        <w:t xml:space="preserve"> </w:t>
      </w:r>
      <w:r w:rsidRPr="001F36E8">
        <w:rPr>
          <w:rFonts w:ascii="Arial" w:eastAsia="Arial" w:hAnsi="Arial" w:cs="Arial"/>
          <w:color w:val="18181C"/>
          <w:w w:val="110"/>
          <w:sz w:val="24"/>
          <w:lang w:eastAsia="en-US"/>
        </w:rPr>
        <w:t>tool</w:t>
      </w:r>
    </w:p>
    <w:p w14:paraId="10C51EDF" w14:textId="77777777" w:rsidR="001F36E8" w:rsidRPr="001F36E8" w:rsidRDefault="001F36E8" w:rsidP="001F36E8">
      <w:pPr>
        <w:widowControl w:val="0"/>
        <w:autoSpaceDE w:val="0"/>
        <w:autoSpaceDN w:val="0"/>
        <w:spacing w:before="74" w:after="0" w:line="240" w:lineRule="auto"/>
        <w:ind w:left="742"/>
        <w:rPr>
          <w:rFonts w:ascii="Arial" w:eastAsia="Arial" w:hAnsi="Arial" w:cs="Arial"/>
          <w:sz w:val="24"/>
          <w:szCs w:val="24"/>
          <w:lang w:val="de-DE" w:eastAsia="en-US"/>
        </w:rPr>
      </w:pPr>
      <w:r w:rsidRPr="001F36E8">
        <w:rPr>
          <w:rFonts w:ascii="Arial" w:eastAsia="Arial" w:hAnsi="Arial" w:cs="Arial"/>
          <w:color w:val="D32D23"/>
          <w:w w:val="109"/>
          <w:sz w:val="24"/>
          <w:szCs w:val="24"/>
          <w:lang w:val="de-DE" w:eastAsia="en-US"/>
        </w:rPr>
        <w:t>*</w:t>
      </w:r>
    </w:p>
    <w:p w14:paraId="753E04C9" w14:textId="77777777" w:rsidR="001F36E8" w:rsidRPr="001F36E8" w:rsidRDefault="001F36E8" w:rsidP="001F36E8">
      <w:pPr>
        <w:widowControl w:val="0"/>
        <w:autoSpaceDE w:val="0"/>
        <w:autoSpaceDN w:val="0"/>
        <w:spacing w:before="1" w:after="0" w:line="240" w:lineRule="auto"/>
        <w:rPr>
          <w:rFonts w:ascii="Arial" w:eastAsia="Arial" w:hAnsi="Arial" w:cs="Arial"/>
          <w:sz w:val="19"/>
          <w:szCs w:val="24"/>
          <w:lang w:val="de-DE" w:eastAsia="en-US"/>
        </w:rPr>
      </w:pPr>
    </w:p>
    <w:p w14:paraId="674A8090" w14:textId="77777777" w:rsidR="001F36E8" w:rsidRPr="001F36E8" w:rsidRDefault="001F36E8" w:rsidP="001F36E8">
      <w:pPr>
        <w:widowControl w:val="0"/>
        <w:autoSpaceDE w:val="0"/>
        <w:autoSpaceDN w:val="0"/>
        <w:spacing w:before="75" w:after="0" w:line="240" w:lineRule="auto"/>
        <w:ind w:left="742"/>
        <w:rPr>
          <w:rFonts w:ascii="Roboto" w:eastAsia="RobotoRegular" w:hAnsi="RobotoRegular" w:cs="RobotoRegular"/>
          <w:i/>
          <w:sz w:val="21"/>
          <w:lang w:val="de-DE" w:eastAsia="en-US"/>
        </w:rPr>
      </w:pPr>
      <w:r w:rsidRPr="001F36E8">
        <w:rPr>
          <w:rFonts w:ascii="Roboto" w:eastAsia="RobotoRegular" w:hAnsi="RobotoRegular" w:cs="RobotoRegular"/>
          <w:i/>
          <w:color w:val="0A0A0B"/>
          <w:sz w:val="21"/>
          <w:lang w:val="de-DE" w:eastAsia="en-US"/>
        </w:rPr>
        <w:t>Markieren Sie nur ein Oval.</w:t>
      </w:r>
    </w:p>
    <w:p w14:paraId="303303BB" w14:textId="77777777" w:rsidR="001F36E8" w:rsidRPr="001F36E8" w:rsidRDefault="001F36E8" w:rsidP="001F36E8">
      <w:pPr>
        <w:widowControl w:val="0"/>
        <w:autoSpaceDE w:val="0"/>
        <w:autoSpaceDN w:val="0"/>
        <w:spacing w:before="8" w:after="0" w:line="240" w:lineRule="auto"/>
        <w:rPr>
          <w:rFonts w:ascii="Roboto" w:eastAsia="Arial" w:hAnsi="Arial" w:cs="Arial"/>
          <w:i/>
          <w:sz w:val="25"/>
          <w:szCs w:val="24"/>
          <w:lang w:val="de-DE" w:eastAsia="en-US"/>
        </w:rPr>
      </w:pPr>
    </w:p>
    <w:p w14:paraId="3022FA98" w14:textId="77777777" w:rsidR="001F36E8" w:rsidRPr="001F36E8" w:rsidRDefault="001F36E8" w:rsidP="001F36E8">
      <w:pPr>
        <w:widowControl w:val="0"/>
        <w:tabs>
          <w:tab w:val="left" w:pos="3583"/>
          <w:tab w:val="left" w:pos="4304"/>
          <w:tab w:val="left" w:pos="5025"/>
          <w:tab w:val="left" w:pos="5746"/>
        </w:tabs>
        <w:autoSpaceDE w:val="0"/>
        <w:autoSpaceDN w:val="0"/>
        <w:spacing w:before="96" w:after="0" w:line="240" w:lineRule="auto"/>
        <w:ind w:left="2862"/>
        <w:rPr>
          <w:rFonts w:ascii="RobotoRegular" w:eastAsia="RobotoRegular" w:hAnsi="RobotoRegular" w:cs="RobotoRegular"/>
          <w:sz w:val="21"/>
          <w:lang w:eastAsia="en-US"/>
        </w:rPr>
      </w:pPr>
      <w:r w:rsidRPr="001F36E8">
        <w:rPr>
          <w:rFonts w:ascii="RobotoRegular" w:eastAsia="RobotoRegular" w:hAnsi="RobotoRegular" w:cs="RobotoRegular"/>
          <w:noProof/>
          <w:lang w:eastAsia="en-US"/>
        </w:rPr>
        <mc:AlternateContent>
          <mc:Choice Requires="wps">
            <w:drawing>
              <wp:anchor distT="0" distB="0" distL="114300" distR="114300" simplePos="0" relativeHeight="251784192" behindDoc="1" locked="0" layoutInCell="1" allowOverlap="1" wp14:anchorId="7BAC9B68" wp14:editId="27D2DCD1">
                <wp:simplePos x="0" y="0"/>
                <wp:positionH relativeFrom="page">
                  <wp:posOffset>2504440</wp:posOffset>
                </wp:positionH>
                <wp:positionV relativeFrom="paragraph">
                  <wp:posOffset>416560</wp:posOffset>
                </wp:positionV>
                <wp:extent cx="278130" cy="165100"/>
                <wp:effectExtent l="8890" t="6985" r="8255" b="8890"/>
                <wp:wrapNone/>
                <wp:docPr id="980" name="Freihandform: Form 9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252 3944"/>
                            <a:gd name="T1" fmla="*/ T0 w 438"/>
                            <a:gd name="T2" fmla="+- 0 916 656"/>
                            <a:gd name="T3" fmla="*/ 916 h 260"/>
                            <a:gd name="T4" fmla="+- 0 4074 3944"/>
                            <a:gd name="T5" fmla="*/ T4 w 438"/>
                            <a:gd name="T6" fmla="+- 0 916 656"/>
                            <a:gd name="T7" fmla="*/ 916 h 260"/>
                            <a:gd name="T8" fmla="+- 0 4024 3944"/>
                            <a:gd name="T9" fmla="*/ T8 w 438"/>
                            <a:gd name="T10" fmla="+- 0 905 656"/>
                            <a:gd name="T11" fmla="*/ 905 h 260"/>
                            <a:gd name="T12" fmla="+- 0 3982 3944"/>
                            <a:gd name="T13" fmla="*/ T12 w 438"/>
                            <a:gd name="T14" fmla="+- 0 877 656"/>
                            <a:gd name="T15" fmla="*/ 877 h 260"/>
                            <a:gd name="T16" fmla="+- 0 3954 3944"/>
                            <a:gd name="T17" fmla="*/ T16 w 438"/>
                            <a:gd name="T18" fmla="+- 0 836 656"/>
                            <a:gd name="T19" fmla="*/ 836 h 260"/>
                            <a:gd name="T20" fmla="+- 0 3944 3944"/>
                            <a:gd name="T21" fmla="*/ T20 w 438"/>
                            <a:gd name="T22" fmla="+- 0 786 656"/>
                            <a:gd name="T23" fmla="*/ 786 h 260"/>
                            <a:gd name="T24" fmla="+- 0 3954 3944"/>
                            <a:gd name="T25" fmla="*/ T24 w 438"/>
                            <a:gd name="T26" fmla="+- 0 735 656"/>
                            <a:gd name="T27" fmla="*/ 735 h 260"/>
                            <a:gd name="T28" fmla="+- 0 3982 3944"/>
                            <a:gd name="T29" fmla="*/ T28 w 438"/>
                            <a:gd name="T30" fmla="+- 0 694 656"/>
                            <a:gd name="T31" fmla="*/ 694 h 260"/>
                            <a:gd name="T32" fmla="+- 0 4024 3944"/>
                            <a:gd name="T33" fmla="*/ T32 w 438"/>
                            <a:gd name="T34" fmla="+- 0 666 656"/>
                            <a:gd name="T35" fmla="*/ 666 h 260"/>
                            <a:gd name="T36" fmla="+- 0 4074 3944"/>
                            <a:gd name="T37" fmla="*/ T36 w 438"/>
                            <a:gd name="T38" fmla="+- 0 656 656"/>
                            <a:gd name="T39" fmla="*/ 656 h 260"/>
                            <a:gd name="T40" fmla="+- 0 4252 3944"/>
                            <a:gd name="T41" fmla="*/ T40 w 438"/>
                            <a:gd name="T42" fmla="+- 0 656 656"/>
                            <a:gd name="T43" fmla="*/ 656 h 260"/>
                            <a:gd name="T44" fmla="+- 0 4301 3944"/>
                            <a:gd name="T45" fmla="*/ T44 w 438"/>
                            <a:gd name="T46" fmla="+- 0 666 656"/>
                            <a:gd name="T47" fmla="*/ 666 h 260"/>
                            <a:gd name="T48" fmla="+- 0 4074 3944"/>
                            <a:gd name="T49" fmla="*/ T48 w 438"/>
                            <a:gd name="T50" fmla="+- 0 666 656"/>
                            <a:gd name="T51" fmla="*/ 666 h 260"/>
                            <a:gd name="T52" fmla="+- 0 4028 3944"/>
                            <a:gd name="T53" fmla="*/ T52 w 438"/>
                            <a:gd name="T54" fmla="+- 0 675 656"/>
                            <a:gd name="T55" fmla="*/ 675 h 260"/>
                            <a:gd name="T56" fmla="+- 0 3989 3944"/>
                            <a:gd name="T57" fmla="*/ T56 w 438"/>
                            <a:gd name="T58" fmla="+- 0 701 656"/>
                            <a:gd name="T59" fmla="*/ 701 h 260"/>
                            <a:gd name="T60" fmla="+- 0 3964 3944"/>
                            <a:gd name="T61" fmla="*/ T60 w 438"/>
                            <a:gd name="T62" fmla="+- 0 739 656"/>
                            <a:gd name="T63" fmla="*/ 739 h 260"/>
                            <a:gd name="T64" fmla="+- 0 3954 3944"/>
                            <a:gd name="T65" fmla="*/ T64 w 438"/>
                            <a:gd name="T66" fmla="+- 0 786 656"/>
                            <a:gd name="T67" fmla="*/ 786 h 260"/>
                            <a:gd name="T68" fmla="+- 0 3964 3944"/>
                            <a:gd name="T69" fmla="*/ T68 w 438"/>
                            <a:gd name="T70" fmla="+- 0 832 656"/>
                            <a:gd name="T71" fmla="*/ 832 h 260"/>
                            <a:gd name="T72" fmla="+- 0 3989 3944"/>
                            <a:gd name="T73" fmla="*/ T72 w 438"/>
                            <a:gd name="T74" fmla="+- 0 870 656"/>
                            <a:gd name="T75" fmla="*/ 870 h 260"/>
                            <a:gd name="T76" fmla="+- 0 4028 3944"/>
                            <a:gd name="T77" fmla="*/ T76 w 438"/>
                            <a:gd name="T78" fmla="+- 0 896 656"/>
                            <a:gd name="T79" fmla="*/ 896 h 260"/>
                            <a:gd name="T80" fmla="+- 0 4074 3944"/>
                            <a:gd name="T81" fmla="*/ T80 w 438"/>
                            <a:gd name="T82" fmla="+- 0 906 656"/>
                            <a:gd name="T83" fmla="*/ 906 h 260"/>
                            <a:gd name="T84" fmla="+- 0 4301 3944"/>
                            <a:gd name="T85" fmla="*/ T84 w 438"/>
                            <a:gd name="T86" fmla="+- 0 906 656"/>
                            <a:gd name="T87" fmla="*/ 906 h 260"/>
                            <a:gd name="T88" fmla="+- 0 4252 3944"/>
                            <a:gd name="T89" fmla="*/ T88 w 438"/>
                            <a:gd name="T90" fmla="+- 0 916 656"/>
                            <a:gd name="T91" fmla="*/ 916 h 260"/>
                            <a:gd name="T92" fmla="+- 0 4301 3944"/>
                            <a:gd name="T93" fmla="*/ T92 w 438"/>
                            <a:gd name="T94" fmla="+- 0 906 656"/>
                            <a:gd name="T95" fmla="*/ 906 h 260"/>
                            <a:gd name="T96" fmla="+- 0 4252 3944"/>
                            <a:gd name="T97" fmla="*/ T96 w 438"/>
                            <a:gd name="T98" fmla="+- 0 906 656"/>
                            <a:gd name="T99" fmla="*/ 906 h 260"/>
                            <a:gd name="T100" fmla="+- 0 4298 3944"/>
                            <a:gd name="T101" fmla="*/ T100 w 438"/>
                            <a:gd name="T102" fmla="+- 0 896 656"/>
                            <a:gd name="T103" fmla="*/ 896 h 260"/>
                            <a:gd name="T104" fmla="+- 0 4337 3944"/>
                            <a:gd name="T105" fmla="*/ T104 w 438"/>
                            <a:gd name="T106" fmla="+- 0 870 656"/>
                            <a:gd name="T107" fmla="*/ 870 h 260"/>
                            <a:gd name="T108" fmla="+- 0 4362 3944"/>
                            <a:gd name="T109" fmla="*/ T108 w 438"/>
                            <a:gd name="T110" fmla="+- 0 832 656"/>
                            <a:gd name="T111" fmla="*/ 832 h 260"/>
                            <a:gd name="T112" fmla="+- 0 4372 3944"/>
                            <a:gd name="T113" fmla="*/ T112 w 438"/>
                            <a:gd name="T114" fmla="+- 0 786 656"/>
                            <a:gd name="T115" fmla="*/ 786 h 260"/>
                            <a:gd name="T116" fmla="+- 0 4362 3944"/>
                            <a:gd name="T117" fmla="*/ T116 w 438"/>
                            <a:gd name="T118" fmla="+- 0 739 656"/>
                            <a:gd name="T119" fmla="*/ 739 h 260"/>
                            <a:gd name="T120" fmla="+- 0 4337 3944"/>
                            <a:gd name="T121" fmla="*/ T120 w 438"/>
                            <a:gd name="T122" fmla="+- 0 701 656"/>
                            <a:gd name="T123" fmla="*/ 701 h 260"/>
                            <a:gd name="T124" fmla="+- 0 4298 3944"/>
                            <a:gd name="T125" fmla="*/ T124 w 438"/>
                            <a:gd name="T126" fmla="+- 0 675 656"/>
                            <a:gd name="T127" fmla="*/ 675 h 260"/>
                            <a:gd name="T128" fmla="+- 0 4252 3944"/>
                            <a:gd name="T129" fmla="*/ T128 w 438"/>
                            <a:gd name="T130" fmla="+- 0 666 656"/>
                            <a:gd name="T131" fmla="*/ 666 h 260"/>
                            <a:gd name="T132" fmla="+- 0 4301 3944"/>
                            <a:gd name="T133" fmla="*/ T132 w 438"/>
                            <a:gd name="T134" fmla="+- 0 666 656"/>
                            <a:gd name="T135" fmla="*/ 666 h 260"/>
                            <a:gd name="T136" fmla="+- 0 4302 3944"/>
                            <a:gd name="T137" fmla="*/ T136 w 438"/>
                            <a:gd name="T138" fmla="+- 0 666 656"/>
                            <a:gd name="T139" fmla="*/ 666 h 260"/>
                            <a:gd name="T140" fmla="+- 0 4344 3944"/>
                            <a:gd name="T141" fmla="*/ T140 w 438"/>
                            <a:gd name="T142" fmla="+- 0 694 656"/>
                            <a:gd name="T143" fmla="*/ 694 h 260"/>
                            <a:gd name="T144" fmla="+- 0 4372 3944"/>
                            <a:gd name="T145" fmla="*/ T144 w 438"/>
                            <a:gd name="T146" fmla="+- 0 735 656"/>
                            <a:gd name="T147" fmla="*/ 735 h 260"/>
                            <a:gd name="T148" fmla="+- 0 4382 3944"/>
                            <a:gd name="T149" fmla="*/ T148 w 438"/>
                            <a:gd name="T150" fmla="+- 0 786 656"/>
                            <a:gd name="T151" fmla="*/ 786 h 260"/>
                            <a:gd name="T152" fmla="+- 0 4372 3944"/>
                            <a:gd name="T153" fmla="*/ T152 w 438"/>
                            <a:gd name="T154" fmla="+- 0 836 656"/>
                            <a:gd name="T155" fmla="*/ 836 h 260"/>
                            <a:gd name="T156" fmla="+- 0 4344 3944"/>
                            <a:gd name="T157" fmla="*/ T156 w 438"/>
                            <a:gd name="T158" fmla="+- 0 877 656"/>
                            <a:gd name="T159" fmla="*/ 877 h 260"/>
                            <a:gd name="T160" fmla="+- 0 4302 3944"/>
                            <a:gd name="T161" fmla="*/ T160 w 438"/>
                            <a:gd name="T162" fmla="+- 0 905 656"/>
                            <a:gd name="T163" fmla="*/ 905 h 260"/>
                            <a:gd name="T164" fmla="+- 0 4301 3944"/>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42C4FE" id="Freihandform: Form 980" o:spid="_x0000_s1026" style="position:absolute;margin-left:197.2pt;margin-top:32.8pt;width:21.9pt;height:13pt;z-index:-25153228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5216" behindDoc="1" locked="0" layoutInCell="1" allowOverlap="1" wp14:anchorId="5F6E1777" wp14:editId="1D870C65">
                <wp:simplePos x="0" y="0"/>
                <wp:positionH relativeFrom="page">
                  <wp:posOffset>2962275</wp:posOffset>
                </wp:positionH>
                <wp:positionV relativeFrom="paragraph">
                  <wp:posOffset>416560</wp:posOffset>
                </wp:positionV>
                <wp:extent cx="278130" cy="165100"/>
                <wp:effectExtent l="0" t="6985" r="7620" b="8890"/>
                <wp:wrapNone/>
                <wp:docPr id="979" name="Freihandform: Form 9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4973 4665"/>
                            <a:gd name="T1" fmla="*/ T0 w 438"/>
                            <a:gd name="T2" fmla="+- 0 916 656"/>
                            <a:gd name="T3" fmla="*/ 916 h 260"/>
                            <a:gd name="T4" fmla="+- 0 4795 4665"/>
                            <a:gd name="T5" fmla="*/ T4 w 438"/>
                            <a:gd name="T6" fmla="+- 0 916 656"/>
                            <a:gd name="T7" fmla="*/ 916 h 260"/>
                            <a:gd name="T8" fmla="+- 0 4745 4665"/>
                            <a:gd name="T9" fmla="*/ T8 w 438"/>
                            <a:gd name="T10" fmla="+- 0 905 656"/>
                            <a:gd name="T11" fmla="*/ 905 h 260"/>
                            <a:gd name="T12" fmla="+- 0 4703 4665"/>
                            <a:gd name="T13" fmla="*/ T12 w 438"/>
                            <a:gd name="T14" fmla="+- 0 877 656"/>
                            <a:gd name="T15" fmla="*/ 877 h 260"/>
                            <a:gd name="T16" fmla="+- 0 4675 4665"/>
                            <a:gd name="T17" fmla="*/ T16 w 438"/>
                            <a:gd name="T18" fmla="+- 0 836 656"/>
                            <a:gd name="T19" fmla="*/ 836 h 260"/>
                            <a:gd name="T20" fmla="+- 0 4665 4665"/>
                            <a:gd name="T21" fmla="*/ T20 w 438"/>
                            <a:gd name="T22" fmla="+- 0 786 656"/>
                            <a:gd name="T23" fmla="*/ 786 h 260"/>
                            <a:gd name="T24" fmla="+- 0 4675 4665"/>
                            <a:gd name="T25" fmla="*/ T24 w 438"/>
                            <a:gd name="T26" fmla="+- 0 735 656"/>
                            <a:gd name="T27" fmla="*/ 735 h 260"/>
                            <a:gd name="T28" fmla="+- 0 4703 4665"/>
                            <a:gd name="T29" fmla="*/ T28 w 438"/>
                            <a:gd name="T30" fmla="+- 0 694 656"/>
                            <a:gd name="T31" fmla="*/ 694 h 260"/>
                            <a:gd name="T32" fmla="+- 0 4745 4665"/>
                            <a:gd name="T33" fmla="*/ T32 w 438"/>
                            <a:gd name="T34" fmla="+- 0 666 656"/>
                            <a:gd name="T35" fmla="*/ 666 h 260"/>
                            <a:gd name="T36" fmla="+- 0 4795 4665"/>
                            <a:gd name="T37" fmla="*/ T36 w 438"/>
                            <a:gd name="T38" fmla="+- 0 656 656"/>
                            <a:gd name="T39" fmla="*/ 656 h 260"/>
                            <a:gd name="T40" fmla="+- 0 4973 4665"/>
                            <a:gd name="T41" fmla="*/ T40 w 438"/>
                            <a:gd name="T42" fmla="+- 0 656 656"/>
                            <a:gd name="T43" fmla="*/ 656 h 260"/>
                            <a:gd name="T44" fmla="+- 0 5022 4665"/>
                            <a:gd name="T45" fmla="*/ T44 w 438"/>
                            <a:gd name="T46" fmla="+- 0 666 656"/>
                            <a:gd name="T47" fmla="*/ 666 h 260"/>
                            <a:gd name="T48" fmla="+- 0 4795 4665"/>
                            <a:gd name="T49" fmla="*/ T48 w 438"/>
                            <a:gd name="T50" fmla="+- 0 666 656"/>
                            <a:gd name="T51" fmla="*/ 666 h 260"/>
                            <a:gd name="T52" fmla="+- 0 4749 4665"/>
                            <a:gd name="T53" fmla="*/ T52 w 438"/>
                            <a:gd name="T54" fmla="+- 0 675 656"/>
                            <a:gd name="T55" fmla="*/ 675 h 260"/>
                            <a:gd name="T56" fmla="+- 0 4710 4665"/>
                            <a:gd name="T57" fmla="*/ T56 w 438"/>
                            <a:gd name="T58" fmla="+- 0 701 656"/>
                            <a:gd name="T59" fmla="*/ 701 h 260"/>
                            <a:gd name="T60" fmla="+- 0 4685 4665"/>
                            <a:gd name="T61" fmla="*/ T60 w 438"/>
                            <a:gd name="T62" fmla="+- 0 739 656"/>
                            <a:gd name="T63" fmla="*/ 739 h 260"/>
                            <a:gd name="T64" fmla="+- 0 4675 4665"/>
                            <a:gd name="T65" fmla="*/ T64 w 438"/>
                            <a:gd name="T66" fmla="+- 0 786 656"/>
                            <a:gd name="T67" fmla="*/ 786 h 260"/>
                            <a:gd name="T68" fmla="+- 0 4685 4665"/>
                            <a:gd name="T69" fmla="*/ T68 w 438"/>
                            <a:gd name="T70" fmla="+- 0 832 656"/>
                            <a:gd name="T71" fmla="*/ 832 h 260"/>
                            <a:gd name="T72" fmla="+- 0 4710 4665"/>
                            <a:gd name="T73" fmla="*/ T72 w 438"/>
                            <a:gd name="T74" fmla="+- 0 870 656"/>
                            <a:gd name="T75" fmla="*/ 870 h 260"/>
                            <a:gd name="T76" fmla="+- 0 4749 4665"/>
                            <a:gd name="T77" fmla="*/ T76 w 438"/>
                            <a:gd name="T78" fmla="+- 0 896 656"/>
                            <a:gd name="T79" fmla="*/ 896 h 260"/>
                            <a:gd name="T80" fmla="+- 0 4795 4665"/>
                            <a:gd name="T81" fmla="*/ T80 w 438"/>
                            <a:gd name="T82" fmla="+- 0 906 656"/>
                            <a:gd name="T83" fmla="*/ 906 h 260"/>
                            <a:gd name="T84" fmla="+- 0 5022 4665"/>
                            <a:gd name="T85" fmla="*/ T84 w 438"/>
                            <a:gd name="T86" fmla="+- 0 906 656"/>
                            <a:gd name="T87" fmla="*/ 906 h 260"/>
                            <a:gd name="T88" fmla="+- 0 4973 4665"/>
                            <a:gd name="T89" fmla="*/ T88 w 438"/>
                            <a:gd name="T90" fmla="+- 0 916 656"/>
                            <a:gd name="T91" fmla="*/ 916 h 260"/>
                            <a:gd name="T92" fmla="+- 0 5022 4665"/>
                            <a:gd name="T93" fmla="*/ T92 w 438"/>
                            <a:gd name="T94" fmla="+- 0 906 656"/>
                            <a:gd name="T95" fmla="*/ 906 h 260"/>
                            <a:gd name="T96" fmla="+- 0 4973 4665"/>
                            <a:gd name="T97" fmla="*/ T96 w 438"/>
                            <a:gd name="T98" fmla="+- 0 906 656"/>
                            <a:gd name="T99" fmla="*/ 906 h 260"/>
                            <a:gd name="T100" fmla="+- 0 5019 4665"/>
                            <a:gd name="T101" fmla="*/ T100 w 438"/>
                            <a:gd name="T102" fmla="+- 0 896 656"/>
                            <a:gd name="T103" fmla="*/ 896 h 260"/>
                            <a:gd name="T104" fmla="+- 0 5058 4665"/>
                            <a:gd name="T105" fmla="*/ T104 w 438"/>
                            <a:gd name="T106" fmla="+- 0 870 656"/>
                            <a:gd name="T107" fmla="*/ 870 h 260"/>
                            <a:gd name="T108" fmla="+- 0 5083 4665"/>
                            <a:gd name="T109" fmla="*/ T108 w 438"/>
                            <a:gd name="T110" fmla="+- 0 832 656"/>
                            <a:gd name="T111" fmla="*/ 832 h 260"/>
                            <a:gd name="T112" fmla="+- 0 5093 4665"/>
                            <a:gd name="T113" fmla="*/ T112 w 438"/>
                            <a:gd name="T114" fmla="+- 0 786 656"/>
                            <a:gd name="T115" fmla="*/ 786 h 260"/>
                            <a:gd name="T116" fmla="+- 0 5083 4665"/>
                            <a:gd name="T117" fmla="*/ T116 w 438"/>
                            <a:gd name="T118" fmla="+- 0 739 656"/>
                            <a:gd name="T119" fmla="*/ 739 h 260"/>
                            <a:gd name="T120" fmla="+- 0 5058 4665"/>
                            <a:gd name="T121" fmla="*/ T120 w 438"/>
                            <a:gd name="T122" fmla="+- 0 701 656"/>
                            <a:gd name="T123" fmla="*/ 701 h 260"/>
                            <a:gd name="T124" fmla="+- 0 5019 4665"/>
                            <a:gd name="T125" fmla="*/ T124 w 438"/>
                            <a:gd name="T126" fmla="+- 0 675 656"/>
                            <a:gd name="T127" fmla="*/ 675 h 260"/>
                            <a:gd name="T128" fmla="+- 0 4973 4665"/>
                            <a:gd name="T129" fmla="*/ T128 w 438"/>
                            <a:gd name="T130" fmla="+- 0 666 656"/>
                            <a:gd name="T131" fmla="*/ 666 h 260"/>
                            <a:gd name="T132" fmla="+- 0 5022 4665"/>
                            <a:gd name="T133" fmla="*/ T132 w 438"/>
                            <a:gd name="T134" fmla="+- 0 666 656"/>
                            <a:gd name="T135" fmla="*/ 666 h 260"/>
                            <a:gd name="T136" fmla="+- 0 5023 4665"/>
                            <a:gd name="T137" fmla="*/ T136 w 438"/>
                            <a:gd name="T138" fmla="+- 0 666 656"/>
                            <a:gd name="T139" fmla="*/ 666 h 260"/>
                            <a:gd name="T140" fmla="+- 0 5065 4665"/>
                            <a:gd name="T141" fmla="*/ T140 w 438"/>
                            <a:gd name="T142" fmla="+- 0 694 656"/>
                            <a:gd name="T143" fmla="*/ 694 h 260"/>
                            <a:gd name="T144" fmla="+- 0 5093 4665"/>
                            <a:gd name="T145" fmla="*/ T144 w 438"/>
                            <a:gd name="T146" fmla="+- 0 735 656"/>
                            <a:gd name="T147" fmla="*/ 735 h 260"/>
                            <a:gd name="T148" fmla="+- 0 5103 4665"/>
                            <a:gd name="T149" fmla="*/ T148 w 438"/>
                            <a:gd name="T150" fmla="+- 0 786 656"/>
                            <a:gd name="T151" fmla="*/ 786 h 260"/>
                            <a:gd name="T152" fmla="+- 0 5093 4665"/>
                            <a:gd name="T153" fmla="*/ T152 w 438"/>
                            <a:gd name="T154" fmla="+- 0 836 656"/>
                            <a:gd name="T155" fmla="*/ 836 h 260"/>
                            <a:gd name="T156" fmla="+- 0 5065 4665"/>
                            <a:gd name="T157" fmla="*/ T156 w 438"/>
                            <a:gd name="T158" fmla="+- 0 877 656"/>
                            <a:gd name="T159" fmla="*/ 877 h 260"/>
                            <a:gd name="T160" fmla="+- 0 5023 4665"/>
                            <a:gd name="T161" fmla="*/ T160 w 438"/>
                            <a:gd name="T162" fmla="+- 0 905 656"/>
                            <a:gd name="T163" fmla="*/ 905 h 260"/>
                            <a:gd name="T164" fmla="+- 0 5022 4665"/>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119A75B" id="Freihandform: Form 979" o:spid="_x0000_s1026" style="position:absolute;margin-left:233.25pt;margin-top:32.8pt;width:21.9pt;height:13pt;z-index:-251531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6240" behindDoc="1" locked="0" layoutInCell="1" allowOverlap="1" wp14:anchorId="60F34233" wp14:editId="6F3F919D">
                <wp:simplePos x="0" y="0"/>
                <wp:positionH relativeFrom="page">
                  <wp:posOffset>3420110</wp:posOffset>
                </wp:positionH>
                <wp:positionV relativeFrom="paragraph">
                  <wp:posOffset>416560</wp:posOffset>
                </wp:positionV>
                <wp:extent cx="278130" cy="165100"/>
                <wp:effectExtent l="635" t="6985" r="6985" b="8890"/>
                <wp:wrapNone/>
                <wp:docPr id="978" name="Freihandform: Form 9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5694 5386"/>
                            <a:gd name="T1" fmla="*/ T0 w 438"/>
                            <a:gd name="T2" fmla="+- 0 916 656"/>
                            <a:gd name="T3" fmla="*/ 916 h 260"/>
                            <a:gd name="T4" fmla="+- 0 5516 5386"/>
                            <a:gd name="T5" fmla="*/ T4 w 438"/>
                            <a:gd name="T6" fmla="+- 0 916 656"/>
                            <a:gd name="T7" fmla="*/ 916 h 260"/>
                            <a:gd name="T8" fmla="+- 0 5466 5386"/>
                            <a:gd name="T9" fmla="*/ T8 w 438"/>
                            <a:gd name="T10" fmla="+- 0 905 656"/>
                            <a:gd name="T11" fmla="*/ 905 h 260"/>
                            <a:gd name="T12" fmla="+- 0 5424 5386"/>
                            <a:gd name="T13" fmla="*/ T12 w 438"/>
                            <a:gd name="T14" fmla="+- 0 877 656"/>
                            <a:gd name="T15" fmla="*/ 877 h 260"/>
                            <a:gd name="T16" fmla="+- 0 5396 5386"/>
                            <a:gd name="T17" fmla="*/ T16 w 438"/>
                            <a:gd name="T18" fmla="+- 0 836 656"/>
                            <a:gd name="T19" fmla="*/ 836 h 260"/>
                            <a:gd name="T20" fmla="+- 0 5386 5386"/>
                            <a:gd name="T21" fmla="*/ T20 w 438"/>
                            <a:gd name="T22" fmla="+- 0 786 656"/>
                            <a:gd name="T23" fmla="*/ 786 h 260"/>
                            <a:gd name="T24" fmla="+- 0 5396 5386"/>
                            <a:gd name="T25" fmla="*/ T24 w 438"/>
                            <a:gd name="T26" fmla="+- 0 735 656"/>
                            <a:gd name="T27" fmla="*/ 735 h 260"/>
                            <a:gd name="T28" fmla="+- 0 5424 5386"/>
                            <a:gd name="T29" fmla="*/ T28 w 438"/>
                            <a:gd name="T30" fmla="+- 0 694 656"/>
                            <a:gd name="T31" fmla="*/ 694 h 260"/>
                            <a:gd name="T32" fmla="+- 0 5466 5386"/>
                            <a:gd name="T33" fmla="*/ T32 w 438"/>
                            <a:gd name="T34" fmla="+- 0 666 656"/>
                            <a:gd name="T35" fmla="*/ 666 h 260"/>
                            <a:gd name="T36" fmla="+- 0 5516 5386"/>
                            <a:gd name="T37" fmla="*/ T36 w 438"/>
                            <a:gd name="T38" fmla="+- 0 656 656"/>
                            <a:gd name="T39" fmla="*/ 656 h 260"/>
                            <a:gd name="T40" fmla="+- 0 5694 5386"/>
                            <a:gd name="T41" fmla="*/ T40 w 438"/>
                            <a:gd name="T42" fmla="+- 0 656 656"/>
                            <a:gd name="T43" fmla="*/ 656 h 260"/>
                            <a:gd name="T44" fmla="+- 0 5743 5386"/>
                            <a:gd name="T45" fmla="*/ T44 w 438"/>
                            <a:gd name="T46" fmla="+- 0 666 656"/>
                            <a:gd name="T47" fmla="*/ 666 h 260"/>
                            <a:gd name="T48" fmla="+- 0 5516 5386"/>
                            <a:gd name="T49" fmla="*/ T48 w 438"/>
                            <a:gd name="T50" fmla="+- 0 666 656"/>
                            <a:gd name="T51" fmla="*/ 666 h 260"/>
                            <a:gd name="T52" fmla="+- 0 5470 5386"/>
                            <a:gd name="T53" fmla="*/ T52 w 438"/>
                            <a:gd name="T54" fmla="+- 0 675 656"/>
                            <a:gd name="T55" fmla="*/ 675 h 260"/>
                            <a:gd name="T56" fmla="+- 0 5431 5386"/>
                            <a:gd name="T57" fmla="*/ T56 w 438"/>
                            <a:gd name="T58" fmla="+- 0 701 656"/>
                            <a:gd name="T59" fmla="*/ 701 h 260"/>
                            <a:gd name="T60" fmla="+- 0 5406 5386"/>
                            <a:gd name="T61" fmla="*/ T60 w 438"/>
                            <a:gd name="T62" fmla="+- 0 739 656"/>
                            <a:gd name="T63" fmla="*/ 739 h 260"/>
                            <a:gd name="T64" fmla="+- 0 5396 5386"/>
                            <a:gd name="T65" fmla="*/ T64 w 438"/>
                            <a:gd name="T66" fmla="+- 0 786 656"/>
                            <a:gd name="T67" fmla="*/ 786 h 260"/>
                            <a:gd name="T68" fmla="+- 0 5406 5386"/>
                            <a:gd name="T69" fmla="*/ T68 w 438"/>
                            <a:gd name="T70" fmla="+- 0 832 656"/>
                            <a:gd name="T71" fmla="*/ 832 h 260"/>
                            <a:gd name="T72" fmla="+- 0 5431 5386"/>
                            <a:gd name="T73" fmla="*/ T72 w 438"/>
                            <a:gd name="T74" fmla="+- 0 870 656"/>
                            <a:gd name="T75" fmla="*/ 870 h 260"/>
                            <a:gd name="T76" fmla="+- 0 5470 5386"/>
                            <a:gd name="T77" fmla="*/ T76 w 438"/>
                            <a:gd name="T78" fmla="+- 0 896 656"/>
                            <a:gd name="T79" fmla="*/ 896 h 260"/>
                            <a:gd name="T80" fmla="+- 0 5516 5386"/>
                            <a:gd name="T81" fmla="*/ T80 w 438"/>
                            <a:gd name="T82" fmla="+- 0 906 656"/>
                            <a:gd name="T83" fmla="*/ 906 h 260"/>
                            <a:gd name="T84" fmla="+- 0 5743 5386"/>
                            <a:gd name="T85" fmla="*/ T84 w 438"/>
                            <a:gd name="T86" fmla="+- 0 906 656"/>
                            <a:gd name="T87" fmla="*/ 906 h 260"/>
                            <a:gd name="T88" fmla="+- 0 5694 5386"/>
                            <a:gd name="T89" fmla="*/ T88 w 438"/>
                            <a:gd name="T90" fmla="+- 0 916 656"/>
                            <a:gd name="T91" fmla="*/ 916 h 260"/>
                            <a:gd name="T92" fmla="+- 0 5743 5386"/>
                            <a:gd name="T93" fmla="*/ T92 w 438"/>
                            <a:gd name="T94" fmla="+- 0 906 656"/>
                            <a:gd name="T95" fmla="*/ 906 h 260"/>
                            <a:gd name="T96" fmla="+- 0 5694 5386"/>
                            <a:gd name="T97" fmla="*/ T96 w 438"/>
                            <a:gd name="T98" fmla="+- 0 906 656"/>
                            <a:gd name="T99" fmla="*/ 906 h 260"/>
                            <a:gd name="T100" fmla="+- 0 5740 5386"/>
                            <a:gd name="T101" fmla="*/ T100 w 438"/>
                            <a:gd name="T102" fmla="+- 0 896 656"/>
                            <a:gd name="T103" fmla="*/ 896 h 260"/>
                            <a:gd name="T104" fmla="+- 0 5779 5386"/>
                            <a:gd name="T105" fmla="*/ T104 w 438"/>
                            <a:gd name="T106" fmla="+- 0 870 656"/>
                            <a:gd name="T107" fmla="*/ 870 h 260"/>
                            <a:gd name="T108" fmla="+- 0 5804 5386"/>
                            <a:gd name="T109" fmla="*/ T108 w 438"/>
                            <a:gd name="T110" fmla="+- 0 832 656"/>
                            <a:gd name="T111" fmla="*/ 832 h 260"/>
                            <a:gd name="T112" fmla="+- 0 5814 5386"/>
                            <a:gd name="T113" fmla="*/ T112 w 438"/>
                            <a:gd name="T114" fmla="+- 0 786 656"/>
                            <a:gd name="T115" fmla="*/ 786 h 260"/>
                            <a:gd name="T116" fmla="+- 0 5804 5386"/>
                            <a:gd name="T117" fmla="*/ T116 w 438"/>
                            <a:gd name="T118" fmla="+- 0 739 656"/>
                            <a:gd name="T119" fmla="*/ 739 h 260"/>
                            <a:gd name="T120" fmla="+- 0 5779 5386"/>
                            <a:gd name="T121" fmla="*/ T120 w 438"/>
                            <a:gd name="T122" fmla="+- 0 701 656"/>
                            <a:gd name="T123" fmla="*/ 701 h 260"/>
                            <a:gd name="T124" fmla="+- 0 5740 5386"/>
                            <a:gd name="T125" fmla="*/ T124 w 438"/>
                            <a:gd name="T126" fmla="+- 0 675 656"/>
                            <a:gd name="T127" fmla="*/ 675 h 260"/>
                            <a:gd name="T128" fmla="+- 0 5694 5386"/>
                            <a:gd name="T129" fmla="*/ T128 w 438"/>
                            <a:gd name="T130" fmla="+- 0 666 656"/>
                            <a:gd name="T131" fmla="*/ 666 h 260"/>
                            <a:gd name="T132" fmla="+- 0 5743 5386"/>
                            <a:gd name="T133" fmla="*/ T132 w 438"/>
                            <a:gd name="T134" fmla="+- 0 666 656"/>
                            <a:gd name="T135" fmla="*/ 666 h 260"/>
                            <a:gd name="T136" fmla="+- 0 5744 5386"/>
                            <a:gd name="T137" fmla="*/ T136 w 438"/>
                            <a:gd name="T138" fmla="+- 0 666 656"/>
                            <a:gd name="T139" fmla="*/ 666 h 260"/>
                            <a:gd name="T140" fmla="+- 0 5786 5386"/>
                            <a:gd name="T141" fmla="*/ T140 w 438"/>
                            <a:gd name="T142" fmla="+- 0 694 656"/>
                            <a:gd name="T143" fmla="*/ 694 h 260"/>
                            <a:gd name="T144" fmla="+- 0 5814 5386"/>
                            <a:gd name="T145" fmla="*/ T144 w 438"/>
                            <a:gd name="T146" fmla="+- 0 735 656"/>
                            <a:gd name="T147" fmla="*/ 735 h 260"/>
                            <a:gd name="T148" fmla="+- 0 5824 5386"/>
                            <a:gd name="T149" fmla="*/ T148 w 438"/>
                            <a:gd name="T150" fmla="+- 0 786 656"/>
                            <a:gd name="T151" fmla="*/ 786 h 260"/>
                            <a:gd name="T152" fmla="+- 0 5814 5386"/>
                            <a:gd name="T153" fmla="*/ T152 w 438"/>
                            <a:gd name="T154" fmla="+- 0 836 656"/>
                            <a:gd name="T155" fmla="*/ 836 h 260"/>
                            <a:gd name="T156" fmla="+- 0 5786 5386"/>
                            <a:gd name="T157" fmla="*/ T156 w 438"/>
                            <a:gd name="T158" fmla="+- 0 877 656"/>
                            <a:gd name="T159" fmla="*/ 877 h 260"/>
                            <a:gd name="T160" fmla="+- 0 5744 5386"/>
                            <a:gd name="T161" fmla="*/ T160 w 438"/>
                            <a:gd name="T162" fmla="+- 0 905 656"/>
                            <a:gd name="T163" fmla="*/ 905 h 260"/>
                            <a:gd name="T164" fmla="+- 0 5743 5386"/>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9644A2A" id="Freihandform: Form 978" o:spid="_x0000_s1026" style="position:absolute;margin-left:269.3pt;margin-top:32.8pt;width:21.9pt;height:13pt;z-index:-25153024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7264" behindDoc="1" locked="0" layoutInCell="1" allowOverlap="1" wp14:anchorId="74C2343C" wp14:editId="595AD9E8">
                <wp:simplePos x="0" y="0"/>
                <wp:positionH relativeFrom="page">
                  <wp:posOffset>3877945</wp:posOffset>
                </wp:positionH>
                <wp:positionV relativeFrom="paragraph">
                  <wp:posOffset>416560</wp:posOffset>
                </wp:positionV>
                <wp:extent cx="278130" cy="165100"/>
                <wp:effectExtent l="1270" t="6985" r="6350" b="8890"/>
                <wp:wrapNone/>
                <wp:docPr id="977" name="Freihandform: Form 97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6415 6107"/>
                            <a:gd name="T1" fmla="*/ T0 w 438"/>
                            <a:gd name="T2" fmla="+- 0 916 656"/>
                            <a:gd name="T3" fmla="*/ 916 h 260"/>
                            <a:gd name="T4" fmla="+- 0 6237 6107"/>
                            <a:gd name="T5" fmla="*/ T4 w 438"/>
                            <a:gd name="T6" fmla="+- 0 916 656"/>
                            <a:gd name="T7" fmla="*/ 916 h 260"/>
                            <a:gd name="T8" fmla="+- 0 6187 6107"/>
                            <a:gd name="T9" fmla="*/ T8 w 438"/>
                            <a:gd name="T10" fmla="+- 0 905 656"/>
                            <a:gd name="T11" fmla="*/ 905 h 260"/>
                            <a:gd name="T12" fmla="+- 0 6145 6107"/>
                            <a:gd name="T13" fmla="*/ T12 w 438"/>
                            <a:gd name="T14" fmla="+- 0 877 656"/>
                            <a:gd name="T15" fmla="*/ 877 h 260"/>
                            <a:gd name="T16" fmla="+- 0 6117 6107"/>
                            <a:gd name="T17" fmla="*/ T16 w 438"/>
                            <a:gd name="T18" fmla="+- 0 836 656"/>
                            <a:gd name="T19" fmla="*/ 836 h 260"/>
                            <a:gd name="T20" fmla="+- 0 6107 6107"/>
                            <a:gd name="T21" fmla="*/ T20 w 438"/>
                            <a:gd name="T22" fmla="+- 0 786 656"/>
                            <a:gd name="T23" fmla="*/ 786 h 260"/>
                            <a:gd name="T24" fmla="+- 0 6117 6107"/>
                            <a:gd name="T25" fmla="*/ T24 w 438"/>
                            <a:gd name="T26" fmla="+- 0 735 656"/>
                            <a:gd name="T27" fmla="*/ 735 h 260"/>
                            <a:gd name="T28" fmla="+- 0 6145 6107"/>
                            <a:gd name="T29" fmla="*/ T28 w 438"/>
                            <a:gd name="T30" fmla="+- 0 694 656"/>
                            <a:gd name="T31" fmla="*/ 694 h 260"/>
                            <a:gd name="T32" fmla="+- 0 6187 6107"/>
                            <a:gd name="T33" fmla="*/ T32 w 438"/>
                            <a:gd name="T34" fmla="+- 0 666 656"/>
                            <a:gd name="T35" fmla="*/ 666 h 260"/>
                            <a:gd name="T36" fmla="+- 0 6237 6107"/>
                            <a:gd name="T37" fmla="*/ T36 w 438"/>
                            <a:gd name="T38" fmla="+- 0 656 656"/>
                            <a:gd name="T39" fmla="*/ 656 h 260"/>
                            <a:gd name="T40" fmla="+- 0 6415 6107"/>
                            <a:gd name="T41" fmla="*/ T40 w 438"/>
                            <a:gd name="T42" fmla="+- 0 656 656"/>
                            <a:gd name="T43" fmla="*/ 656 h 260"/>
                            <a:gd name="T44" fmla="+- 0 6464 6107"/>
                            <a:gd name="T45" fmla="*/ T44 w 438"/>
                            <a:gd name="T46" fmla="+- 0 666 656"/>
                            <a:gd name="T47" fmla="*/ 666 h 260"/>
                            <a:gd name="T48" fmla="+- 0 6237 6107"/>
                            <a:gd name="T49" fmla="*/ T48 w 438"/>
                            <a:gd name="T50" fmla="+- 0 666 656"/>
                            <a:gd name="T51" fmla="*/ 666 h 260"/>
                            <a:gd name="T52" fmla="+- 0 6191 6107"/>
                            <a:gd name="T53" fmla="*/ T52 w 438"/>
                            <a:gd name="T54" fmla="+- 0 675 656"/>
                            <a:gd name="T55" fmla="*/ 675 h 260"/>
                            <a:gd name="T56" fmla="+- 0 6152 6107"/>
                            <a:gd name="T57" fmla="*/ T56 w 438"/>
                            <a:gd name="T58" fmla="+- 0 701 656"/>
                            <a:gd name="T59" fmla="*/ 701 h 260"/>
                            <a:gd name="T60" fmla="+- 0 6127 6107"/>
                            <a:gd name="T61" fmla="*/ T60 w 438"/>
                            <a:gd name="T62" fmla="+- 0 739 656"/>
                            <a:gd name="T63" fmla="*/ 739 h 260"/>
                            <a:gd name="T64" fmla="+- 0 6117 6107"/>
                            <a:gd name="T65" fmla="*/ T64 w 438"/>
                            <a:gd name="T66" fmla="+- 0 786 656"/>
                            <a:gd name="T67" fmla="*/ 786 h 260"/>
                            <a:gd name="T68" fmla="+- 0 6127 6107"/>
                            <a:gd name="T69" fmla="*/ T68 w 438"/>
                            <a:gd name="T70" fmla="+- 0 832 656"/>
                            <a:gd name="T71" fmla="*/ 832 h 260"/>
                            <a:gd name="T72" fmla="+- 0 6152 6107"/>
                            <a:gd name="T73" fmla="*/ T72 w 438"/>
                            <a:gd name="T74" fmla="+- 0 870 656"/>
                            <a:gd name="T75" fmla="*/ 870 h 260"/>
                            <a:gd name="T76" fmla="+- 0 6191 6107"/>
                            <a:gd name="T77" fmla="*/ T76 w 438"/>
                            <a:gd name="T78" fmla="+- 0 896 656"/>
                            <a:gd name="T79" fmla="*/ 896 h 260"/>
                            <a:gd name="T80" fmla="+- 0 6237 6107"/>
                            <a:gd name="T81" fmla="*/ T80 w 438"/>
                            <a:gd name="T82" fmla="+- 0 906 656"/>
                            <a:gd name="T83" fmla="*/ 906 h 260"/>
                            <a:gd name="T84" fmla="+- 0 6464 6107"/>
                            <a:gd name="T85" fmla="*/ T84 w 438"/>
                            <a:gd name="T86" fmla="+- 0 906 656"/>
                            <a:gd name="T87" fmla="*/ 906 h 260"/>
                            <a:gd name="T88" fmla="+- 0 6415 6107"/>
                            <a:gd name="T89" fmla="*/ T88 w 438"/>
                            <a:gd name="T90" fmla="+- 0 916 656"/>
                            <a:gd name="T91" fmla="*/ 916 h 260"/>
                            <a:gd name="T92" fmla="+- 0 6464 6107"/>
                            <a:gd name="T93" fmla="*/ T92 w 438"/>
                            <a:gd name="T94" fmla="+- 0 906 656"/>
                            <a:gd name="T95" fmla="*/ 906 h 260"/>
                            <a:gd name="T96" fmla="+- 0 6415 6107"/>
                            <a:gd name="T97" fmla="*/ T96 w 438"/>
                            <a:gd name="T98" fmla="+- 0 906 656"/>
                            <a:gd name="T99" fmla="*/ 906 h 260"/>
                            <a:gd name="T100" fmla="+- 0 6461 6107"/>
                            <a:gd name="T101" fmla="*/ T100 w 438"/>
                            <a:gd name="T102" fmla="+- 0 896 656"/>
                            <a:gd name="T103" fmla="*/ 896 h 260"/>
                            <a:gd name="T104" fmla="+- 0 6500 6107"/>
                            <a:gd name="T105" fmla="*/ T104 w 438"/>
                            <a:gd name="T106" fmla="+- 0 870 656"/>
                            <a:gd name="T107" fmla="*/ 870 h 260"/>
                            <a:gd name="T108" fmla="+- 0 6525 6107"/>
                            <a:gd name="T109" fmla="*/ T108 w 438"/>
                            <a:gd name="T110" fmla="+- 0 832 656"/>
                            <a:gd name="T111" fmla="*/ 832 h 260"/>
                            <a:gd name="T112" fmla="+- 0 6535 6107"/>
                            <a:gd name="T113" fmla="*/ T112 w 438"/>
                            <a:gd name="T114" fmla="+- 0 786 656"/>
                            <a:gd name="T115" fmla="*/ 786 h 260"/>
                            <a:gd name="T116" fmla="+- 0 6525 6107"/>
                            <a:gd name="T117" fmla="*/ T116 w 438"/>
                            <a:gd name="T118" fmla="+- 0 739 656"/>
                            <a:gd name="T119" fmla="*/ 739 h 260"/>
                            <a:gd name="T120" fmla="+- 0 6500 6107"/>
                            <a:gd name="T121" fmla="*/ T120 w 438"/>
                            <a:gd name="T122" fmla="+- 0 701 656"/>
                            <a:gd name="T123" fmla="*/ 701 h 260"/>
                            <a:gd name="T124" fmla="+- 0 6461 6107"/>
                            <a:gd name="T125" fmla="*/ T124 w 438"/>
                            <a:gd name="T126" fmla="+- 0 675 656"/>
                            <a:gd name="T127" fmla="*/ 675 h 260"/>
                            <a:gd name="T128" fmla="+- 0 6415 6107"/>
                            <a:gd name="T129" fmla="*/ T128 w 438"/>
                            <a:gd name="T130" fmla="+- 0 666 656"/>
                            <a:gd name="T131" fmla="*/ 666 h 260"/>
                            <a:gd name="T132" fmla="+- 0 6464 6107"/>
                            <a:gd name="T133" fmla="*/ T132 w 438"/>
                            <a:gd name="T134" fmla="+- 0 666 656"/>
                            <a:gd name="T135" fmla="*/ 666 h 260"/>
                            <a:gd name="T136" fmla="+- 0 6465 6107"/>
                            <a:gd name="T137" fmla="*/ T136 w 438"/>
                            <a:gd name="T138" fmla="+- 0 666 656"/>
                            <a:gd name="T139" fmla="*/ 666 h 260"/>
                            <a:gd name="T140" fmla="+- 0 6507 6107"/>
                            <a:gd name="T141" fmla="*/ T140 w 438"/>
                            <a:gd name="T142" fmla="+- 0 694 656"/>
                            <a:gd name="T143" fmla="*/ 694 h 260"/>
                            <a:gd name="T144" fmla="+- 0 6535 6107"/>
                            <a:gd name="T145" fmla="*/ T144 w 438"/>
                            <a:gd name="T146" fmla="+- 0 735 656"/>
                            <a:gd name="T147" fmla="*/ 735 h 260"/>
                            <a:gd name="T148" fmla="+- 0 6545 6107"/>
                            <a:gd name="T149" fmla="*/ T148 w 438"/>
                            <a:gd name="T150" fmla="+- 0 786 656"/>
                            <a:gd name="T151" fmla="*/ 786 h 260"/>
                            <a:gd name="T152" fmla="+- 0 6535 6107"/>
                            <a:gd name="T153" fmla="*/ T152 w 438"/>
                            <a:gd name="T154" fmla="+- 0 836 656"/>
                            <a:gd name="T155" fmla="*/ 836 h 260"/>
                            <a:gd name="T156" fmla="+- 0 6507 6107"/>
                            <a:gd name="T157" fmla="*/ T156 w 438"/>
                            <a:gd name="T158" fmla="+- 0 877 656"/>
                            <a:gd name="T159" fmla="*/ 877 h 260"/>
                            <a:gd name="T160" fmla="+- 0 6465 6107"/>
                            <a:gd name="T161" fmla="*/ T160 w 438"/>
                            <a:gd name="T162" fmla="+- 0 905 656"/>
                            <a:gd name="T163" fmla="*/ 905 h 260"/>
                            <a:gd name="T164" fmla="+- 0 6464 6107"/>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B5FDD" id="Freihandform: Form 977" o:spid="_x0000_s1026" style="position:absolute;margin-left:305.35pt;margin-top:32.8pt;width:21.9pt;height:13pt;z-index:-2515292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noProof/>
          <w:lang w:eastAsia="en-US"/>
        </w:rPr>
        <mc:AlternateContent>
          <mc:Choice Requires="wps">
            <w:drawing>
              <wp:anchor distT="0" distB="0" distL="114300" distR="114300" simplePos="0" relativeHeight="251788288" behindDoc="1" locked="0" layoutInCell="1" allowOverlap="1" wp14:anchorId="0D6679B8" wp14:editId="2F58328E">
                <wp:simplePos x="0" y="0"/>
                <wp:positionH relativeFrom="page">
                  <wp:posOffset>4335780</wp:posOffset>
                </wp:positionH>
                <wp:positionV relativeFrom="paragraph">
                  <wp:posOffset>416560</wp:posOffset>
                </wp:positionV>
                <wp:extent cx="278130" cy="165100"/>
                <wp:effectExtent l="1905" t="6985" r="5715" b="8890"/>
                <wp:wrapNone/>
                <wp:docPr id="976" name="Freihandform: Form 97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78130" cy="165100"/>
                        </a:xfrm>
                        <a:custGeom>
                          <a:avLst/>
                          <a:gdLst>
                            <a:gd name="T0" fmla="+- 0 7136 6828"/>
                            <a:gd name="T1" fmla="*/ T0 w 438"/>
                            <a:gd name="T2" fmla="+- 0 916 656"/>
                            <a:gd name="T3" fmla="*/ 916 h 260"/>
                            <a:gd name="T4" fmla="+- 0 6958 6828"/>
                            <a:gd name="T5" fmla="*/ T4 w 438"/>
                            <a:gd name="T6" fmla="+- 0 916 656"/>
                            <a:gd name="T7" fmla="*/ 916 h 260"/>
                            <a:gd name="T8" fmla="+- 0 6908 6828"/>
                            <a:gd name="T9" fmla="*/ T8 w 438"/>
                            <a:gd name="T10" fmla="+- 0 905 656"/>
                            <a:gd name="T11" fmla="*/ 905 h 260"/>
                            <a:gd name="T12" fmla="+- 0 6866 6828"/>
                            <a:gd name="T13" fmla="*/ T12 w 438"/>
                            <a:gd name="T14" fmla="+- 0 877 656"/>
                            <a:gd name="T15" fmla="*/ 877 h 260"/>
                            <a:gd name="T16" fmla="+- 0 6838 6828"/>
                            <a:gd name="T17" fmla="*/ T16 w 438"/>
                            <a:gd name="T18" fmla="+- 0 836 656"/>
                            <a:gd name="T19" fmla="*/ 836 h 260"/>
                            <a:gd name="T20" fmla="+- 0 6828 6828"/>
                            <a:gd name="T21" fmla="*/ T20 w 438"/>
                            <a:gd name="T22" fmla="+- 0 786 656"/>
                            <a:gd name="T23" fmla="*/ 786 h 260"/>
                            <a:gd name="T24" fmla="+- 0 6838 6828"/>
                            <a:gd name="T25" fmla="*/ T24 w 438"/>
                            <a:gd name="T26" fmla="+- 0 735 656"/>
                            <a:gd name="T27" fmla="*/ 735 h 260"/>
                            <a:gd name="T28" fmla="+- 0 6866 6828"/>
                            <a:gd name="T29" fmla="*/ T28 w 438"/>
                            <a:gd name="T30" fmla="+- 0 694 656"/>
                            <a:gd name="T31" fmla="*/ 694 h 260"/>
                            <a:gd name="T32" fmla="+- 0 6908 6828"/>
                            <a:gd name="T33" fmla="*/ T32 w 438"/>
                            <a:gd name="T34" fmla="+- 0 666 656"/>
                            <a:gd name="T35" fmla="*/ 666 h 260"/>
                            <a:gd name="T36" fmla="+- 0 6958 6828"/>
                            <a:gd name="T37" fmla="*/ T36 w 438"/>
                            <a:gd name="T38" fmla="+- 0 656 656"/>
                            <a:gd name="T39" fmla="*/ 656 h 260"/>
                            <a:gd name="T40" fmla="+- 0 7136 6828"/>
                            <a:gd name="T41" fmla="*/ T40 w 438"/>
                            <a:gd name="T42" fmla="+- 0 656 656"/>
                            <a:gd name="T43" fmla="*/ 656 h 260"/>
                            <a:gd name="T44" fmla="+- 0 7185 6828"/>
                            <a:gd name="T45" fmla="*/ T44 w 438"/>
                            <a:gd name="T46" fmla="+- 0 666 656"/>
                            <a:gd name="T47" fmla="*/ 666 h 260"/>
                            <a:gd name="T48" fmla="+- 0 6958 6828"/>
                            <a:gd name="T49" fmla="*/ T48 w 438"/>
                            <a:gd name="T50" fmla="+- 0 666 656"/>
                            <a:gd name="T51" fmla="*/ 666 h 260"/>
                            <a:gd name="T52" fmla="+- 0 6912 6828"/>
                            <a:gd name="T53" fmla="*/ T52 w 438"/>
                            <a:gd name="T54" fmla="+- 0 675 656"/>
                            <a:gd name="T55" fmla="*/ 675 h 260"/>
                            <a:gd name="T56" fmla="+- 0 6873 6828"/>
                            <a:gd name="T57" fmla="*/ T56 w 438"/>
                            <a:gd name="T58" fmla="+- 0 701 656"/>
                            <a:gd name="T59" fmla="*/ 701 h 260"/>
                            <a:gd name="T60" fmla="+- 0 6848 6828"/>
                            <a:gd name="T61" fmla="*/ T60 w 438"/>
                            <a:gd name="T62" fmla="+- 0 739 656"/>
                            <a:gd name="T63" fmla="*/ 739 h 260"/>
                            <a:gd name="T64" fmla="+- 0 6838 6828"/>
                            <a:gd name="T65" fmla="*/ T64 w 438"/>
                            <a:gd name="T66" fmla="+- 0 786 656"/>
                            <a:gd name="T67" fmla="*/ 786 h 260"/>
                            <a:gd name="T68" fmla="+- 0 6848 6828"/>
                            <a:gd name="T69" fmla="*/ T68 w 438"/>
                            <a:gd name="T70" fmla="+- 0 832 656"/>
                            <a:gd name="T71" fmla="*/ 832 h 260"/>
                            <a:gd name="T72" fmla="+- 0 6873 6828"/>
                            <a:gd name="T73" fmla="*/ T72 w 438"/>
                            <a:gd name="T74" fmla="+- 0 870 656"/>
                            <a:gd name="T75" fmla="*/ 870 h 260"/>
                            <a:gd name="T76" fmla="+- 0 6912 6828"/>
                            <a:gd name="T77" fmla="*/ T76 w 438"/>
                            <a:gd name="T78" fmla="+- 0 896 656"/>
                            <a:gd name="T79" fmla="*/ 896 h 260"/>
                            <a:gd name="T80" fmla="+- 0 6958 6828"/>
                            <a:gd name="T81" fmla="*/ T80 w 438"/>
                            <a:gd name="T82" fmla="+- 0 906 656"/>
                            <a:gd name="T83" fmla="*/ 906 h 260"/>
                            <a:gd name="T84" fmla="+- 0 7185 6828"/>
                            <a:gd name="T85" fmla="*/ T84 w 438"/>
                            <a:gd name="T86" fmla="+- 0 906 656"/>
                            <a:gd name="T87" fmla="*/ 906 h 260"/>
                            <a:gd name="T88" fmla="+- 0 7136 6828"/>
                            <a:gd name="T89" fmla="*/ T88 w 438"/>
                            <a:gd name="T90" fmla="+- 0 916 656"/>
                            <a:gd name="T91" fmla="*/ 916 h 260"/>
                            <a:gd name="T92" fmla="+- 0 7185 6828"/>
                            <a:gd name="T93" fmla="*/ T92 w 438"/>
                            <a:gd name="T94" fmla="+- 0 906 656"/>
                            <a:gd name="T95" fmla="*/ 906 h 260"/>
                            <a:gd name="T96" fmla="+- 0 7136 6828"/>
                            <a:gd name="T97" fmla="*/ T96 w 438"/>
                            <a:gd name="T98" fmla="+- 0 906 656"/>
                            <a:gd name="T99" fmla="*/ 906 h 260"/>
                            <a:gd name="T100" fmla="+- 0 7182 6828"/>
                            <a:gd name="T101" fmla="*/ T100 w 438"/>
                            <a:gd name="T102" fmla="+- 0 896 656"/>
                            <a:gd name="T103" fmla="*/ 896 h 260"/>
                            <a:gd name="T104" fmla="+- 0 7221 6828"/>
                            <a:gd name="T105" fmla="*/ T104 w 438"/>
                            <a:gd name="T106" fmla="+- 0 870 656"/>
                            <a:gd name="T107" fmla="*/ 870 h 260"/>
                            <a:gd name="T108" fmla="+- 0 7246 6828"/>
                            <a:gd name="T109" fmla="*/ T108 w 438"/>
                            <a:gd name="T110" fmla="+- 0 832 656"/>
                            <a:gd name="T111" fmla="*/ 832 h 260"/>
                            <a:gd name="T112" fmla="+- 0 7256 6828"/>
                            <a:gd name="T113" fmla="*/ T112 w 438"/>
                            <a:gd name="T114" fmla="+- 0 786 656"/>
                            <a:gd name="T115" fmla="*/ 786 h 260"/>
                            <a:gd name="T116" fmla="+- 0 7246 6828"/>
                            <a:gd name="T117" fmla="*/ T116 w 438"/>
                            <a:gd name="T118" fmla="+- 0 739 656"/>
                            <a:gd name="T119" fmla="*/ 739 h 260"/>
                            <a:gd name="T120" fmla="+- 0 7221 6828"/>
                            <a:gd name="T121" fmla="*/ T120 w 438"/>
                            <a:gd name="T122" fmla="+- 0 701 656"/>
                            <a:gd name="T123" fmla="*/ 701 h 260"/>
                            <a:gd name="T124" fmla="+- 0 7182 6828"/>
                            <a:gd name="T125" fmla="*/ T124 w 438"/>
                            <a:gd name="T126" fmla="+- 0 675 656"/>
                            <a:gd name="T127" fmla="*/ 675 h 260"/>
                            <a:gd name="T128" fmla="+- 0 7136 6828"/>
                            <a:gd name="T129" fmla="*/ T128 w 438"/>
                            <a:gd name="T130" fmla="+- 0 666 656"/>
                            <a:gd name="T131" fmla="*/ 666 h 260"/>
                            <a:gd name="T132" fmla="+- 0 7185 6828"/>
                            <a:gd name="T133" fmla="*/ T132 w 438"/>
                            <a:gd name="T134" fmla="+- 0 666 656"/>
                            <a:gd name="T135" fmla="*/ 666 h 260"/>
                            <a:gd name="T136" fmla="+- 0 7186 6828"/>
                            <a:gd name="T137" fmla="*/ T136 w 438"/>
                            <a:gd name="T138" fmla="+- 0 666 656"/>
                            <a:gd name="T139" fmla="*/ 666 h 260"/>
                            <a:gd name="T140" fmla="+- 0 7228 6828"/>
                            <a:gd name="T141" fmla="*/ T140 w 438"/>
                            <a:gd name="T142" fmla="+- 0 694 656"/>
                            <a:gd name="T143" fmla="*/ 694 h 260"/>
                            <a:gd name="T144" fmla="+- 0 7256 6828"/>
                            <a:gd name="T145" fmla="*/ T144 w 438"/>
                            <a:gd name="T146" fmla="+- 0 735 656"/>
                            <a:gd name="T147" fmla="*/ 735 h 260"/>
                            <a:gd name="T148" fmla="+- 0 7266 6828"/>
                            <a:gd name="T149" fmla="*/ T148 w 438"/>
                            <a:gd name="T150" fmla="+- 0 786 656"/>
                            <a:gd name="T151" fmla="*/ 786 h 260"/>
                            <a:gd name="T152" fmla="+- 0 7256 6828"/>
                            <a:gd name="T153" fmla="*/ T152 w 438"/>
                            <a:gd name="T154" fmla="+- 0 836 656"/>
                            <a:gd name="T155" fmla="*/ 836 h 260"/>
                            <a:gd name="T156" fmla="+- 0 7228 6828"/>
                            <a:gd name="T157" fmla="*/ T156 w 438"/>
                            <a:gd name="T158" fmla="+- 0 877 656"/>
                            <a:gd name="T159" fmla="*/ 877 h 260"/>
                            <a:gd name="T160" fmla="+- 0 7186 6828"/>
                            <a:gd name="T161" fmla="*/ T160 w 438"/>
                            <a:gd name="T162" fmla="+- 0 905 656"/>
                            <a:gd name="T163" fmla="*/ 905 h 260"/>
                            <a:gd name="T164" fmla="+- 0 7185 6828"/>
                            <a:gd name="T165" fmla="*/ T164 w 438"/>
                            <a:gd name="T166" fmla="+- 0 906 656"/>
                            <a:gd name="T167" fmla="*/ 906 h 2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Lst>
                          <a:rect l="0" t="0" r="r" b="b"/>
                          <a:pathLst>
                            <a:path w="438" h="260">
                              <a:moveTo>
                                <a:pt x="308" y="260"/>
                              </a:moveTo>
                              <a:lnTo>
                                <a:pt x="130" y="260"/>
                              </a:lnTo>
                              <a:lnTo>
                                <a:pt x="80" y="249"/>
                              </a:lnTo>
                              <a:lnTo>
                                <a:pt x="38" y="221"/>
                              </a:lnTo>
                              <a:lnTo>
                                <a:pt x="10" y="180"/>
                              </a:lnTo>
                              <a:lnTo>
                                <a:pt x="0" y="130"/>
                              </a:lnTo>
                              <a:lnTo>
                                <a:pt x="10" y="79"/>
                              </a:lnTo>
                              <a:lnTo>
                                <a:pt x="38" y="38"/>
                              </a:lnTo>
                              <a:lnTo>
                                <a:pt x="80" y="10"/>
                              </a:lnTo>
                              <a:lnTo>
                                <a:pt x="130" y="0"/>
                              </a:lnTo>
                              <a:lnTo>
                                <a:pt x="308" y="0"/>
                              </a:lnTo>
                              <a:lnTo>
                                <a:pt x="357" y="10"/>
                              </a:lnTo>
                              <a:lnTo>
                                <a:pt x="130" y="10"/>
                              </a:lnTo>
                              <a:lnTo>
                                <a:pt x="84" y="19"/>
                              </a:lnTo>
                              <a:lnTo>
                                <a:pt x="45" y="45"/>
                              </a:lnTo>
                              <a:lnTo>
                                <a:pt x="20" y="83"/>
                              </a:lnTo>
                              <a:lnTo>
                                <a:pt x="10" y="130"/>
                              </a:lnTo>
                              <a:lnTo>
                                <a:pt x="20" y="176"/>
                              </a:lnTo>
                              <a:lnTo>
                                <a:pt x="45" y="214"/>
                              </a:lnTo>
                              <a:lnTo>
                                <a:pt x="84" y="240"/>
                              </a:lnTo>
                              <a:lnTo>
                                <a:pt x="130" y="250"/>
                              </a:lnTo>
                              <a:lnTo>
                                <a:pt x="357" y="250"/>
                              </a:lnTo>
                              <a:lnTo>
                                <a:pt x="308" y="260"/>
                              </a:lnTo>
                              <a:close/>
                              <a:moveTo>
                                <a:pt x="357" y="250"/>
                              </a:moveTo>
                              <a:lnTo>
                                <a:pt x="308" y="250"/>
                              </a:lnTo>
                              <a:lnTo>
                                <a:pt x="354" y="240"/>
                              </a:lnTo>
                              <a:lnTo>
                                <a:pt x="393" y="214"/>
                              </a:lnTo>
                              <a:lnTo>
                                <a:pt x="418" y="176"/>
                              </a:lnTo>
                              <a:lnTo>
                                <a:pt x="428" y="130"/>
                              </a:lnTo>
                              <a:lnTo>
                                <a:pt x="418" y="83"/>
                              </a:lnTo>
                              <a:lnTo>
                                <a:pt x="393" y="45"/>
                              </a:lnTo>
                              <a:lnTo>
                                <a:pt x="354" y="19"/>
                              </a:lnTo>
                              <a:lnTo>
                                <a:pt x="308" y="10"/>
                              </a:lnTo>
                              <a:lnTo>
                                <a:pt x="357" y="10"/>
                              </a:lnTo>
                              <a:lnTo>
                                <a:pt x="358" y="10"/>
                              </a:lnTo>
                              <a:lnTo>
                                <a:pt x="400" y="38"/>
                              </a:lnTo>
                              <a:lnTo>
                                <a:pt x="428" y="79"/>
                              </a:lnTo>
                              <a:lnTo>
                                <a:pt x="438" y="130"/>
                              </a:lnTo>
                              <a:lnTo>
                                <a:pt x="428" y="180"/>
                              </a:lnTo>
                              <a:lnTo>
                                <a:pt x="400" y="221"/>
                              </a:lnTo>
                              <a:lnTo>
                                <a:pt x="358" y="249"/>
                              </a:lnTo>
                              <a:lnTo>
                                <a:pt x="357" y="250"/>
                              </a:lnTo>
                              <a:close/>
                            </a:path>
                          </a:pathLst>
                        </a:custGeom>
                        <a:solidFill>
                          <a:srgbClr val="BCC1C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4E1D940" id="Freihandform: Form 976" o:spid="_x0000_s1026" style="position:absolute;margin-left:341.4pt;margin-top:32.8pt;width:21.9pt;height:13pt;z-index:-25152819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coordsize="438,2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" path="m308,260r-178,l80,249,38,221,10,180,,130,10,79,38,38,80,10,130,,308,r49,10l130,10,84,19,45,45,20,83,10,130r10,46l45,214r39,26l130,250r227,l308,260xm357,250r-49,l354,240r39,-26l418,176r10,-46l418,83,393,45,354,19,308,10r49,l358,10r42,28l428,79r10,51l428,180r-28,41l358,249r-1,1xe" fillcolor="#bcc1c6" stroked="f">
                <v:path arrowok="t" o:connecttype="custom" o:connectlocs="195580,581660;82550,581660;50800,574675;24130,556895;6350,530860;0,499110;6350,466725;24130,440690;50800,422910;82550,416560;195580,416560;226695,422910;82550,422910;53340,428625;28575,445135;12700,469265;6350,499110;12700,528320;28575,552450;53340,568960;82550,575310;226695,575310;195580,581660;226695,575310;195580,575310;224790,568960;249555,552450;265430,528320;271780,499110;265430,469265;249555,445135;224790,428625;195580,422910;226695,422910;227330,422910;254000,440690;271780,466725;278130,499110;271780,530860;254000,556895;227330,574675;226695,575310" o:connectangles="0,0,0,0,0,0,0,0,0,0,0,0,0,0,0,0,0,0,0,0,0,0,0,0,0,0,0,0,0,0,0,0,0,0,0,0,0,0,0,0,0,0"/>
                <w10:wrap anchorx="page"/>
              </v:shape>
            </w:pict>
          </mc:Fallback>
        </mc:AlternateContent>
      </w:r>
      <w:r w:rsidRPr="001F36E8">
        <w:rPr>
          <w:rFonts w:ascii="RobotoRegular" w:eastAsia="RobotoRegular" w:hAnsi="RobotoRegular" w:cs="RobotoRegular"/>
          <w:color w:val="18181C"/>
          <w:sz w:val="21"/>
          <w:lang w:eastAsia="en-US"/>
        </w:rPr>
        <w:t>1</w:t>
      </w:r>
      <w:r w:rsidRPr="001F36E8">
        <w:rPr>
          <w:rFonts w:ascii="RobotoRegular" w:eastAsia="RobotoRegular" w:hAnsi="RobotoRegular" w:cs="RobotoRegular"/>
          <w:color w:val="18181C"/>
          <w:sz w:val="21"/>
          <w:lang w:eastAsia="en-US"/>
        </w:rPr>
        <w:tab/>
        <w:t>2</w:t>
      </w:r>
      <w:r w:rsidRPr="001F36E8">
        <w:rPr>
          <w:rFonts w:ascii="RobotoRegular" w:eastAsia="RobotoRegular" w:hAnsi="RobotoRegular" w:cs="RobotoRegular"/>
          <w:color w:val="18181C"/>
          <w:sz w:val="21"/>
          <w:lang w:eastAsia="en-US"/>
        </w:rPr>
        <w:tab/>
        <w:t>3</w:t>
      </w:r>
      <w:r w:rsidRPr="001F36E8">
        <w:rPr>
          <w:rFonts w:ascii="RobotoRegular" w:eastAsia="RobotoRegular" w:hAnsi="RobotoRegular" w:cs="RobotoRegular"/>
          <w:color w:val="18181C"/>
          <w:sz w:val="21"/>
          <w:lang w:eastAsia="en-US"/>
        </w:rPr>
        <w:tab/>
        <w:t>4</w:t>
      </w:r>
      <w:r w:rsidRPr="001F36E8">
        <w:rPr>
          <w:rFonts w:ascii="RobotoRegular" w:eastAsia="RobotoRegular" w:hAnsi="RobotoRegular" w:cs="RobotoRegular"/>
          <w:color w:val="18181C"/>
          <w:sz w:val="21"/>
          <w:lang w:eastAsia="en-US"/>
        </w:rPr>
        <w:tab/>
        <w:t>5</w:t>
      </w:r>
    </w:p>
    <w:p w14:paraId="48F47501" w14:textId="77777777" w:rsidR="001F36E8" w:rsidRPr="001F36E8" w:rsidRDefault="001F36E8" w:rsidP="001F36E8">
      <w:pPr>
        <w:widowControl w:val="0"/>
        <w:autoSpaceDE w:val="0"/>
        <w:autoSpaceDN w:val="0"/>
        <w:spacing w:before="4" w:after="0" w:line="240" w:lineRule="auto"/>
        <w:rPr>
          <w:rFonts w:ascii="RobotoRegular" w:eastAsia="RobotoRegular" w:hAnsi="RobotoRegular" w:cs="RobotoRegular"/>
          <w:sz w:val="12"/>
          <w:lang w:eastAsia="en-US"/>
        </w:rPr>
      </w:pPr>
      <w:r w:rsidRPr="001F36E8">
        <w:rPr>
          <w:rFonts w:ascii="RobotoRegular" w:eastAsia="RobotoRegular" w:hAnsi="RobotoRegular" w:cs="RobotoRegular"/>
          <w:noProof/>
          <w:lang w:eastAsia="en-US"/>
        </w:rPr>
        <mc:AlternateContent>
          <mc:Choice Requires="wps">
            <w:drawing>
              <wp:anchor distT="0" distB="0" distL="0" distR="0" simplePos="0" relativeHeight="251792384" behindDoc="1" locked="0" layoutInCell="1" allowOverlap="1" wp14:anchorId="65983997" wp14:editId="1BE6450D">
                <wp:simplePos x="0" y="0"/>
                <wp:positionH relativeFrom="page">
                  <wp:posOffset>1259205</wp:posOffset>
                </wp:positionH>
                <wp:positionV relativeFrom="paragraph">
                  <wp:posOffset>119380</wp:posOffset>
                </wp:positionV>
                <wp:extent cx="4418330" cy="6350"/>
                <wp:effectExtent l="1905" t="0" r="0" b="0"/>
                <wp:wrapTopAndBottom/>
                <wp:docPr id="975" name="Rechteck 97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18330" cy="635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811F0F" id="Rechteck 975" o:spid="_x0000_s1026" style="position:absolute;margin-left:99.15pt;margin-top:9.4pt;width:347.9pt;height:.5pt;z-index:-251524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" fillcolor="#bcc1c6" stroked="f">
                <w10:wrap type="topAndBottom" anchorx="page"/>
              </v:rect>
            </w:pict>
          </mc:Fallback>
        </mc:AlternateContent>
      </w:r>
    </w:p>
    <w:p w14:paraId="653994C2" w14:textId="77777777" w:rsidR="001F36E8" w:rsidRPr="001F36E8" w:rsidRDefault="001F36E8" w:rsidP="001F36E8">
      <w:pPr>
        <w:widowControl w:val="0"/>
        <w:tabs>
          <w:tab w:val="left" w:pos="6242"/>
        </w:tabs>
        <w:autoSpaceDE w:val="0"/>
        <w:autoSpaceDN w:val="0"/>
        <w:spacing w:before="86" w:after="113" w:line="240" w:lineRule="auto"/>
        <w:ind w:left="817"/>
        <w:rPr>
          <w:rFonts w:ascii="RobotoRegular" w:eastAsia="RobotoRegular" w:hAnsi="RobotoRegular" w:cs="RobotoRegular"/>
          <w:sz w:val="21"/>
          <w:lang w:eastAsia="en-US"/>
        </w:rPr>
      </w:pPr>
      <w:r w:rsidRPr="001F36E8">
        <w:rPr>
          <w:rFonts w:ascii="RobotoRegular" w:eastAsia="RobotoRegular" w:hAnsi="RobotoRegular" w:cs="RobotoRegular"/>
          <w:color w:val="18181C"/>
          <w:sz w:val="21"/>
          <w:lang w:eastAsia="en-US"/>
        </w:rPr>
        <w:t>Strongly</w:t>
      </w:r>
      <w:r w:rsidRPr="001F36E8">
        <w:rPr>
          <w:rFonts w:ascii="RobotoRegular" w:eastAsia="RobotoRegular" w:hAnsi="RobotoRegular" w:cs="RobotoRegular"/>
          <w:color w:val="18181C"/>
          <w:spacing w:val="13"/>
          <w:sz w:val="21"/>
          <w:lang w:eastAsia="en-US"/>
        </w:rPr>
        <w:t xml:space="preserve"> </w:t>
      </w:r>
      <w:r w:rsidRPr="001F36E8">
        <w:rPr>
          <w:rFonts w:ascii="RobotoRegular" w:eastAsia="RobotoRegular" w:hAnsi="RobotoRegular" w:cs="RobotoRegular"/>
          <w:color w:val="18181C"/>
          <w:sz w:val="21"/>
          <w:lang w:eastAsia="en-US"/>
        </w:rPr>
        <w:t>disagree</w:t>
      </w:r>
      <w:r w:rsidRPr="001F36E8">
        <w:rPr>
          <w:rFonts w:ascii="RobotoRegular" w:eastAsia="RobotoRegular" w:hAnsi="RobotoRegular" w:cs="RobotoRegular"/>
          <w:color w:val="18181C"/>
          <w:sz w:val="21"/>
          <w:lang w:eastAsia="en-US"/>
        </w:rPr>
        <w:tab/>
        <w:t>Strongly</w:t>
      </w:r>
      <w:r w:rsidRPr="001F36E8">
        <w:rPr>
          <w:rFonts w:ascii="RobotoRegular" w:eastAsia="RobotoRegular" w:hAnsi="RobotoRegular" w:cs="RobotoRegular"/>
          <w:color w:val="18181C"/>
          <w:spacing w:val="5"/>
          <w:sz w:val="21"/>
          <w:lang w:eastAsia="en-US"/>
        </w:rPr>
        <w:t xml:space="preserve"> </w:t>
      </w:r>
      <w:r w:rsidRPr="001F36E8">
        <w:rPr>
          <w:rFonts w:ascii="RobotoRegular" w:eastAsia="RobotoRegular" w:hAnsi="RobotoRegular" w:cs="RobotoRegular"/>
          <w:color w:val="18181C"/>
          <w:sz w:val="21"/>
          <w:lang w:eastAsia="en-US"/>
        </w:rPr>
        <w:t>agree</w:t>
      </w:r>
    </w:p>
    <w:p w14:paraId="6D0CB7CE" w14:textId="77777777" w:rsidR="001F36E8" w:rsidRPr="001F36E8" w:rsidRDefault="001F36E8" w:rsidP="001F36E8">
      <w:pPr>
        <w:widowControl w:val="0"/>
        <w:autoSpaceDE w:val="0"/>
        <w:autoSpaceDN w:val="0"/>
        <w:spacing w:after="0" w:line="20" w:lineRule="exact"/>
        <w:ind w:left="742"/>
        <w:rPr>
          <w:rFonts w:ascii="RobotoRegular" w:eastAsia="RobotoRegular" w:hAnsi="RobotoRegular" w:cs="RobotoRegular"/>
          <w:sz w:val="2"/>
          <w:lang w:eastAsia="en-US"/>
        </w:rPr>
      </w:pPr>
      <w:r w:rsidRPr="001F36E8">
        <w:rPr>
          <w:rFonts w:ascii="RobotoRegular" w:eastAsia="RobotoRegular" w:hAnsi="RobotoRegular" w:cs="RobotoRegular"/>
          <w:noProof/>
          <w:sz w:val="2"/>
          <w:lang w:eastAsia="en-US"/>
        </w:rPr>
        <mc:AlternateContent>
          <mc:Choice Requires="wpg">
            <w:drawing>
              <wp:inline distT="0" distB="0" distL="0" distR="0" wp14:anchorId="6BF3CC7A" wp14:editId="02F84C7A">
                <wp:extent cx="4418330" cy="6350"/>
                <wp:effectExtent l="0" t="0" r="1270" b="3175"/>
                <wp:docPr id="973" name="Gruppieren 97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18330" cy="6350"/>
                          <a:chOff x="0" y="0"/>
                          <a:chExt cx="6958" cy="10"/>
                        </a:xfrm>
                      </wpg:grpSpPr>
                      <wps:wsp>
                        <wps:cNvPr id="974" name="Rectangle 921"/>
                        <wps:cNvSpPr>
                          <a:spLocks noChangeArrowheads="1"/>
                        </wps:cNvSpPr>
                        <wps:spPr bwMode="auto">
                          <a:xfrm>
                            <a:off x="0" y="0"/>
                            <a:ext cx="6958" cy="10"/>
                          </a:xfrm>
                          <a:prstGeom prst="rect">
                            <a:avLst/>
                          </a:prstGeom>
                          <a:solidFill>
                            <a:srgbClr val="BCC1C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inline>
            </w:drawing>
          </mc:Choice>
          <mc:Fallback>
            <w:pict>
              <v:group w14:anchorId="4187518D" id="Gruppieren 973" o:spid="_x0000_s1026" style="width:347.9pt;height:.5pt;mso-position-horizontal-relative:char;mso-position-vertical-relative:line" coordsize="69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">
                <v:rect id="Rectangle 921" o:spid="_x0000_s1027" style="position:absolute;width:6958;height: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" fillcolor="#bcc1c6" stroked="f"/>
                <w10:anchorlock/>
              </v:group>
            </w:pict>
          </mc:Fallback>
        </mc:AlternateContent>
      </w:r>
    </w:p>
    <w:p w14:paraId="1BF4582B" w14:textId="1EAC204F" w:rsidR="001F36E8" w:rsidRPr="001F36E8" w:rsidRDefault="001F36E8" w:rsidP="001F36E8">
      <w:pPr>
        <w:widowControl w:val="0"/>
        <w:pBdr>
          <w:top w:val="nil"/>
          <w:left w:val="nil"/>
          <w:bottom w:val="nil"/>
          <w:right w:val="nil"/>
          <w:between w:val="nil"/>
        </w:pBdr>
        <w:spacing w:after="0" w:line="276" w:lineRule="auto"/>
        <w:rPr>
          <w:rFonts w:ascii="Times New Roman" w:eastAsia="Times New Roman" w:hAnsi="Times New Roman" w:cs="Times New Roman"/>
          <w:color w:val="000000"/>
          <w:sz w:val="24"/>
          <w:szCs w:val="24"/>
        </w:rPr>
      </w:pPr>
    </w:p>
    <w:sectPr w:rsidR="001F36E8" w:rsidRPr="001F36E8" w:rsidSect="00E865A8">
      <w:footerReference w:type="default" r:id="rId68"/>
      <w:footerReference w:type="first" r:id="rId69"/>
      <w:pgSz w:w="11906" w:h="16838"/>
      <w:pgMar w:top="1417" w:right="1417" w:bottom="1134" w:left="1417" w:header="1332" w:footer="1332"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71382C" w14:textId="77777777" w:rsidR="00DF0BE3" w:rsidRDefault="00DF0BE3">
      <w:pPr>
        <w:spacing w:after="0" w:line="240" w:lineRule="auto"/>
      </w:pPr>
      <w:r>
        <w:separator/>
      </w:r>
    </w:p>
  </w:endnote>
  <w:endnote w:type="continuationSeparator" w:id="0">
    <w:p w14:paraId="5FD8A805" w14:textId="77777777" w:rsidR="00DF0BE3" w:rsidRDefault="00DF0B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RobotoRegular">
    <w:altName w:val="Roboto"/>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4B204C" w14:textId="77777777" w:rsidR="00757D1A" w:rsidRDefault="00757D1A">
    <w:pPr>
      <w:pBdr>
        <w:top w:val="nil"/>
        <w:left w:val="nil"/>
        <w:bottom w:val="nil"/>
        <w:right w:val="nil"/>
        <w:between w:val="nil"/>
      </w:pBdr>
      <w:tabs>
        <w:tab w:val="center" w:pos="4536"/>
        <w:tab w:val="right" w:pos="9072"/>
      </w:tabs>
      <w:spacing w:after="0" w:line="240" w:lineRule="auto"/>
      <w:jc w:val="right"/>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AA7302" w14:textId="708A1736" w:rsidR="00324B01" w:rsidRDefault="00324B01">
    <w:pPr>
      <w:pStyle w:val="Fuzeile"/>
      <w:jc w:val="right"/>
    </w:pPr>
  </w:p>
  <w:p w14:paraId="236D4DF5" w14:textId="77777777" w:rsidR="00324B01" w:rsidRDefault="00324B0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D6D995" w14:textId="7B202382" w:rsidR="00757D1A" w:rsidRDefault="00757D1A">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6</w:t>
    </w:r>
    <w:r>
      <w:rPr>
        <w:color w:val="000000"/>
      </w:rPr>
      <w:fldChar w:fldCharType="end"/>
    </w:r>
  </w:p>
  <w:p w14:paraId="166617F3" w14:textId="77777777" w:rsidR="00757D1A" w:rsidRDefault="00757D1A">
    <w:pPr>
      <w:widowControl w:val="0"/>
      <w:pBdr>
        <w:top w:val="nil"/>
        <w:left w:val="nil"/>
        <w:bottom w:val="nil"/>
        <w:right w:val="nil"/>
        <w:between w:val="nil"/>
      </w:pBdr>
      <w:spacing w:after="0" w:line="276"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06F000" w14:textId="0A912C94" w:rsidR="00324B01" w:rsidRPr="00E865A8" w:rsidRDefault="00324B01" w:rsidP="00E865A8">
    <w:pPr>
      <w:pBdr>
        <w:top w:val="nil"/>
        <w:left w:val="nil"/>
        <w:bottom w:val="nil"/>
        <w:right w:val="nil"/>
        <w:between w:val="nil"/>
      </w:pBdr>
      <w:tabs>
        <w:tab w:val="center" w:pos="4536"/>
        <w:tab w:val="right" w:pos="9072"/>
      </w:tabs>
      <w:spacing w:after="0" w:line="240" w:lineRule="auto"/>
      <w:jc w:val="right"/>
      <w:rPr>
        <w:color w:val="000000"/>
      </w:rPr>
    </w:pPr>
    <w:r>
      <w:rPr>
        <w:color w:val="000000"/>
      </w:rPr>
      <w:fldChar w:fldCharType="begin"/>
    </w:r>
    <w:r>
      <w:rPr>
        <w:color w:val="000000"/>
      </w:rPr>
      <w:instrText xml:space="preserve"> PAGE  </w:instrText>
    </w:r>
    <w:r>
      <w:rPr>
        <w:color w:val="000000"/>
      </w:rPr>
      <w:fldChar w:fldCharType="separate"/>
    </w:r>
    <w:r>
      <w:rPr>
        <w:noProof/>
        <w:color w:val="000000"/>
      </w:rPr>
      <w:t>62</w:t>
    </w:r>
    <w:r>
      <w:rPr>
        <w:color w:val="00000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4578037"/>
      <w:docPartObj>
        <w:docPartGallery w:val="Page Numbers (Bottom of Page)"/>
        <w:docPartUnique/>
      </w:docPartObj>
    </w:sdtPr>
    <w:sdtEndPr/>
    <w:sdtContent>
      <w:p w14:paraId="6DFA9CFE" w14:textId="7AE73FDD" w:rsidR="00324B01" w:rsidRDefault="00324B01" w:rsidP="00E865A8">
        <w:pPr>
          <w:pStyle w:val="Fuzeile"/>
          <w:jc w:val="right"/>
        </w:pPr>
        <w:r>
          <w:fldChar w:fldCharType="begin"/>
        </w:r>
        <w:r>
          <w:instrText>PAGE   \* MERGEFORMAT</w:instrText>
        </w:r>
        <w:r>
          <w:fldChar w:fldCharType="separate"/>
        </w:r>
        <w:r>
          <w:rPr>
            <w:lang w:val="de-DE"/>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58B255" w14:textId="77777777" w:rsidR="00DF0BE3" w:rsidRDefault="00DF0BE3">
      <w:pPr>
        <w:spacing w:after="0" w:line="240" w:lineRule="auto"/>
      </w:pPr>
      <w:r>
        <w:separator/>
      </w:r>
    </w:p>
  </w:footnote>
  <w:footnote w:type="continuationSeparator" w:id="0">
    <w:p w14:paraId="553921DF" w14:textId="77777777" w:rsidR="00DF0BE3" w:rsidRDefault="00DF0B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7A21EF9"/>
    <w:multiLevelType w:val="hybridMultilevel"/>
    <w:tmpl w:val="18ACCFF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334B7397"/>
    <w:multiLevelType w:val="multilevel"/>
    <w:tmpl w:val="8ABA6D8A"/>
    <w:lvl w:ilvl="0">
      <w:start w:val="5"/>
      <w:numFmt w:val="bullet"/>
      <w:lvlText w:val="-"/>
      <w:lvlJc w:val="left"/>
      <w:pPr>
        <w:ind w:left="1068" w:hanging="360"/>
      </w:pPr>
      <w:rPr>
        <w:rFonts w:ascii="Times New Roman" w:eastAsia="Times New Roman" w:hAnsi="Times New Roman" w:cs="Times New Roman"/>
      </w:rPr>
    </w:lvl>
    <w:lvl w:ilvl="1">
      <w:start w:val="1"/>
      <w:numFmt w:val="bullet"/>
      <w:lvlText w:val="o"/>
      <w:lvlJc w:val="left"/>
      <w:pPr>
        <w:ind w:left="1788" w:hanging="360"/>
      </w:pPr>
      <w:rPr>
        <w:rFonts w:ascii="Courier New" w:eastAsia="Courier New" w:hAnsi="Courier New" w:cs="Courier New"/>
      </w:rPr>
    </w:lvl>
    <w:lvl w:ilvl="2">
      <w:start w:val="1"/>
      <w:numFmt w:val="bullet"/>
      <w:lvlText w:val="▪"/>
      <w:lvlJc w:val="left"/>
      <w:pPr>
        <w:ind w:left="2508" w:hanging="360"/>
      </w:pPr>
      <w:rPr>
        <w:rFonts w:ascii="Noto Sans Symbols" w:eastAsia="Noto Sans Symbols" w:hAnsi="Noto Sans Symbols" w:cs="Noto Sans Symbols"/>
      </w:rPr>
    </w:lvl>
    <w:lvl w:ilvl="3">
      <w:start w:val="1"/>
      <w:numFmt w:val="bullet"/>
      <w:lvlText w:val="●"/>
      <w:lvlJc w:val="left"/>
      <w:pPr>
        <w:ind w:left="3228" w:hanging="360"/>
      </w:pPr>
      <w:rPr>
        <w:rFonts w:ascii="Noto Sans Symbols" w:eastAsia="Noto Sans Symbols" w:hAnsi="Noto Sans Symbols" w:cs="Noto Sans Symbols"/>
      </w:rPr>
    </w:lvl>
    <w:lvl w:ilvl="4">
      <w:start w:val="1"/>
      <w:numFmt w:val="bullet"/>
      <w:lvlText w:val="o"/>
      <w:lvlJc w:val="left"/>
      <w:pPr>
        <w:ind w:left="3948" w:hanging="360"/>
      </w:pPr>
      <w:rPr>
        <w:rFonts w:ascii="Courier New" w:eastAsia="Courier New" w:hAnsi="Courier New" w:cs="Courier New"/>
      </w:rPr>
    </w:lvl>
    <w:lvl w:ilvl="5">
      <w:start w:val="1"/>
      <w:numFmt w:val="bullet"/>
      <w:lvlText w:val="▪"/>
      <w:lvlJc w:val="left"/>
      <w:pPr>
        <w:ind w:left="4668" w:hanging="360"/>
      </w:pPr>
      <w:rPr>
        <w:rFonts w:ascii="Noto Sans Symbols" w:eastAsia="Noto Sans Symbols" w:hAnsi="Noto Sans Symbols" w:cs="Noto Sans Symbols"/>
      </w:rPr>
    </w:lvl>
    <w:lvl w:ilvl="6">
      <w:start w:val="1"/>
      <w:numFmt w:val="bullet"/>
      <w:lvlText w:val="●"/>
      <w:lvlJc w:val="left"/>
      <w:pPr>
        <w:ind w:left="5388" w:hanging="360"/>
      </w:pPr>
      <w:rPr>
        <w:rFonts w:ascii="Noto Sans Symbols" w:eastAsia="Noto Sans Symbols" w:hAnsi="Noto Sans Symbols" w:cs="Noto Sans Symbols"/>
      </w:rPr>
    </w:lvl>
    <w:lvl w:ilvl="7">
      <w:start w:val="1"/>
      <w:numFmt w:val="bullet"/>
      <w:lvlText w:val="o"/>
      <w:lvlJc w:val="left"/>
      <w:pPr>
        <w:ind w:left="6108" w:hanging="360"/>
      </w:pPr>
      <w:rPr>
        <w:rFonts w:ascii="Courier New" w:eastAsia="Courier New" w:hAnsi="Courier New" w:cs="Courier New"/>
      </w:rPr>
    </w:lvl>
    <w:lvl w:ilvl="8">
      <w:start w:val="1"/>
      <w:numFmt w:val="bullet"/>
      <w:lvlText w:val="▪"/>
      <w:lvlJc w:val="left"/>
      <w:pPr>
        <w:ind w:left="6828" w:hanging="360"/>
      </w:pPr>
      <w:rPr>
        <w:rFonts w:ascii="Noto Sans Symbols" w:eastAsia="Noto Sans Symbols" w:hAnsi="Noto Sans Symbols" w:cs="Noto Sans Symbols"/>
      </w:rPr>
    </w:lvl>
  </w:abstractNum>
  <w:abstractNum w:abstractNumId="2" w15:restartNumberingAfterBreak="0">
    <w:nsid w:val="3C722655"/>
    <w:multiLevelType w:val="multilevel"/>
    <w:tmpl w:val="FB5EFCA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rPr>
        <w:i w:val="0"/>
        <w:iCs/>
        <w:sz w:val="24"/>
        <w:szCs w:val="24"/>
      </w:r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3CBF2081"/>
    <w:multiLevelType w:val="hybridMultilevel"/>
    <w:tmpl w:val="5DF4AE50"/>
    <w:lvl w:ilvl="0" w:tplc="C4186288">
      <w:start w:val="1"/>
      <w:numFmt w:val="decimal"/>
      <w:lvlText w:val="%1."/>
      <w:lvlJc w:val="left"/>
      <w:pPr>
        <w:ind w:left="608" w:hanging="498"/>
      </w:pPr>
      <w:rPr>
        <w:rFonts w:ascii="RobotoRegular" w:eastAsia="RobotoRegular" w:hAnsi="RobotoRegular" w:cs="RobotoRegular" w:hint="default"/>
        <w:color w:val="18181C"/>
        <w:spacing w:val="-6"/>
        <w:w w:val="83"/>
        <w:sz w:val="24"/>
        <w:szCs w:val="24"/>
        <w:lang w:val="en-US" w:eastAsia="en-US" w:bidi="ar-SA"/>
      </w:rPr>
    </w:lvl>
    <w:lvl w:ilvl="1" w:tplc="69262EDC">
      <w:numFmt w:val="bullet"/>
      <w:lvlText w:val="•"/>
      <w:lvlJc w:val="left"/>
      <w:pPr>
        <w:ind w:left="1500" w:hanging="498"/>
      </w:pPr>
      <w:rPr>
        <w:rFonts w:hint="default"/>
        <w:lang w:val="en-US" w:eastAsia="en-US" w:bidi="ar-SA"/>
      </w:rPr>
    </w:lvl>
    <w:lvl w:ilvl="2" w:tplc="F23EC056">
      <w:numFmt w:val="bullet"/>
      <w:lvlText w:val="•"/>
      <w:lvlJc w:val="left"/>
      <w:pPr>
        <w:ind w:left="2400" w:hanging="498"/>
      </w:pPr>
      <w:rPr>
        <w:rFonts w:hint="default"/>
        <w:lang w:val="en-US" w:eastAsia="en-US" w:bidi="ar-SA"/>
      </w:rPr>
    </w:lvl>
    <w:lvl w:ilvl="3" w:tplc="25EC3E0E">
      <w:numFmt w:val="bullet"/>
      <w:lvlText w:val="•"/>
      <w:lvlJc w:val="left"/>
      <w:pPr>
        <w:ind w:left="3300" w:hanging="498"/>
      </w:pPr>
      <w:rPr>
        <w:rFonts w:hint="default"/>
        <w:lang w:val="en-US" w:eastAsia="en-US" w:bidi="ar-SA"/>
      </w:rPr>
    </w:lvl>
    <w:lvl w:ilvl="4" w:tplc="F188A3E4">
      <w:numFmt w:val="bullet"/>
      <w:lvlText w:val="•"/>
      <w:lvlJc w:val="left"/>
      <w:pPr>
        <w:ind w:left="4200" w:hanging="498"/>
      </w:pPr>
      <w:rPr>
        <w:rFonts w:hint="default"/>
        <w:lang w:val="en-US" w:eastAsia="en-US" w:bidi="ar-SA"/>
      </w:rPr>
    </w:lvl>
    <w:lvl w:ilvl="5" w:tplc="D8141BF8">
      <w:numFmt w:val="bullet"/>
      <w:lvlText w:val="•"/>
      <w:lvlJc w:val="left"/>
      <w:pPr>
        <w:ind w:left="5100" w:hanging="498"/>
      </w:pPr>
      <w:rPr>
        <w:rFonts w:hint="default"/>
        <w:lang w:val="en-US" w:eastAsia="en-US" w:bidi="ar-SA"/>
      </w:rPr>
    </w:lvl>
    <w:lvl w:ilvl="6" w:tplc="53CE8896">
      <w:numFmt w:val="bullet"/>
      <w:lvlText w:val="•"/>
      <w:lvlJc w:val="left"/>
      <w:pPr>
        <w:ind w:left="6000" w:hanging="498"/>
      </w:pPr>
      <w:rPr>
        <w:rFonts w:hint="default"/>
        <w:lang w:val="en-US" w:eastAsia="en-US" w:bidi="ar-SA"/>
      </w:rPr>
    </w:lvl>
    <w:lvl w:ilvl="7" w:tplc="5BAEA426">
      <w:numFmt w:val="bullet"/>
      <w:lvlText w:val="•"/>
      <w:lvlJc w:val="left"/>
      <w:pPr>
        <w:ind w:left="6900" w:hanging="498"/>
      </w:pPr>
      <w:rPr>
        <w:rFonts w:hint="default"/>
        <w:lang w:val="en-US" w:eastAsia="en-US" w:bidi="ar-SA"/>
      </w:rPr>
    </w:lvl>
    <w:lvl w:ilvl="8" w:tplc="F1AA916A">
      <w:numFmt w:val="bullet"/>
      <w:lvlText w:val="•"/>
      <w:lvlJc w:val="left"/>
      <w:pPr>
        <w:ind w:left="7800" w:hanging="498"/>
      </w:pPr>
      <w:rPr>
        <w:rFonts w:hint="default"/>
        <w:lang w:val="en-US" w:eastAsia="en-US" w:bidi="ar-SA"/>
      </w:rPr>
    </w:lvl>
  </w:abstractNum>
  <w:abstractNum w:abstractNumId="4" w15:restartNumberingAfterBreak="0">
    <w:nsid w:val="5D095A57"/>
    <w:multiLevelType w:val="multilevel"/>
    <w:tmpl w:val="EF0672E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755F09F4"/>
    <w:multiLevelType w:val="multilevel"/>
    <w:tmpl w:val="00E81A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WzMDYxMTIwtzQ0NDdU0lEKTi0uzszPAykwMq8FALexDbc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t9ev2zxe50fxpesrtnvzwrk5zsdpaweetzw&quot;&gt;ThesisLiterature&lt;record-ids&gt;&lt;item&gt;20&lt;/item&gt;&lt;item&gt;22&lt;/item&gt;&lt;item&gt;28&lt;/item&gt;&lt;item&gt;31&lt;/item&gt;&lt;item&gt;32&lt;/item&gt;&lt;item&gt;33&lt;/item&gt;&lt;item&gt;34&lt;/item&gt;&lt;item&gt;35&lt;/item&gt;&lt;item&gt;36&lt;/item&gt;&lt;item&gt;37&lt;/item&gt;&lt;item&gt;38&lt;/item&gt;&lt;item&gt;39&lt;/item&gt;&lt;item&gt;40&lt;/item&gt;&lt;/record-ids&gt;&lt;/item&gt;&lt;/Libraries&gt;"/>
  </w:docVars>
  <w:rsids>
    <w:rsidRoot w:val="002E7F5E"/>
    <w:rsid w:val="00003DC9"/>
    <w:rsid w:val="000476FD"/>
    <w:rsid w:val="00052858"/>
    <w:rsid w:val="0005566B"/>
    <w:rsid w:val="00065EBF"/>
    <w:rsid w:val="00071FF9"/>
    <w:rsid w:val="0008570A"/>
    <w:rsid w:val="00087C92"/>
    <w:rsid w:val="000B5BA0"/>
    <w:rsid w:val="000C2113"/>
    <w:rsid w:val="000D1C06"/>
    <w:rsid w:val="000D301A"/>
    <w:rsid w:val="000D3DFD"/>
    <w:rsid w:val="000D486C"/>
    <w:rsid w:val="000D5027"/>
    <w:rsid w:val="000F4F24"/>
    <w:rsid w:val="001003DC"/>
    <w:rsid w:val="00104C03"/>
    <w:rsid w:val="00114086"/>
    <w:rsid w:val="00143E77"/>
    <w:rsid w:val="00151066"/>
    <w:rsid w:val="00152C6D"/>
    <w:rsid w:val="00170259"/>
    <w:rsid w:val="0017447F"/>
    <w:rsid w:val="00181486"/>
    <w:rsid w:val="0018319B"/>
    <w:rsid w:val="00191564"/>
    <w:rsid w:val="00193F1A"/>
    <w:rsid w:val="001B3E03"/>
    <w:rsid w:val="001E334A"/>
    <w:rsid w:val="001E5AD4"/>
    <w:rsid w:val="001F005D"/>
    <w:rsid w:val="001F36E8"/>
    <w:rsid w:val="002024E4"/>
    <w:rsid w:val="0021766A"/>
    <w:rsid w:val="002233BE"/>
    <w:rsid w:val="00223D77"/>
    <w:rsid w:val="002348EC"/>
    <w:rsid w:val="002632E5"/>
    <w:rsid w:val="002665A6"/>
    <w:rsid w:val="0027408C"/>
    <w:rsid w:val="00292E0A"/>
    <w:rsid w:val="002A2C27"/>
    <w:rsid w:val="002A2F05"/>
    <w:rsid w:val="002C01B7"/>
    <w:rsid w:val="002D1229"/>
    <w:rsid w:val="002E7F5E"/>
    <w:rsid w:val="003156BB"/>
    <w:rsid w:val="00316E46"/>
    <w:rsid w:val="00316E7C"/>
    <w:rsid w:val="00324B01"/>
    <w:rsid w:val="00327B92"/>
    <w:rsid w:val="003555A8"/>
    <w:rsid w:val="00357130"/>
    <w:rsid w:val="00370ABB"/>
    <w:rsid w:val="003763DE"/>
    <w:rsid w:val="003805DC"/>
    <w:rsid w:val="003929D4"/>
    <w:rsid w:val="003A072E"/>
    <w:rsid w:val="003E5906"/>
    <w:rsid w:val="003F26EC"/>
    <w:rsid w:val="004024AE"/>
    <w:rsid w:val="004059C7"/>
    <w:rsid w:val="004206FF"/>
    <w:rsid w:val="004247DD"/>
    <w:rsid w:val="00425E36"/>
    <w:rsid w:val="00430481"/>
    <w:rsid w:val="00452115"/>
    <w:rsid w:val="00456ABE"/>
    <w:rsid w:val="004716CD"/>
    <w:rsid w:val="00477A1D"/>
    <w:rsid w:val="0048591E"/>
    <w:rsid w:val="004871E2"/>
    <w:rsid w:val="00494CD8"/>
    <w:rsid w:val="00494D14"/>
    <w:rsid w:val="004A0CCA"/>
    <w:rsid w:val="004D4F53"/>
    <w:rsid w:val="004F19F6"/>
    <w:rsid w:val="00500123"/>
    <w:rsid w:val="005034CC"/>
    <w:rsid w:val="00507D23"/>
    <w:rsid w:val="00510ABC"/>
    <w:rsid w:val="0051413B"/>
    <w:rsid w:val="00522CBC"/>
    <w:rsid w:val="0053736C"/>
    <w:rsid w:val="00552D86"/>
    <w:rsid w:val="005750D1"/>
    <w:rsid w:val="00577716"/>
    <w:rsid w:val="0058121B"/>
    <w:rsid w:val="005828BB"/>
    <w:rsid w:val="0059540E"/>
    <w:rsid w:val="005A20CC"/>
    <w:rsid w:val="005B11A2"/>
    <w:rsid w:val="005B263D"/>
    <w:rsid w:val="005C3AA1"/>
    <w:rsid w:val="005D17E4"/>
    <w:rsid w:val="005E3AAF"/>
    <w:rsid w:val="005E573D"/>
    <w:rsid w:val="005E7A81"/>
    <w:rsid w:val="006006C1"/>
    <w:rsid w:val="00620E4E"/>
    <w:rsid w:val="00621130"/>
    <w:rsid w:val="00624E77"/>
    <w:rsid w:val="006251E0"/>
    <w:rsid w:val="00633A29"/>
    <w:rsid w:val="00647014"/>
    <w:rsid w:val="006749AE"/>
    <w:rsid w:val="006776ED"/>
    <w:rsid w:val="006A1A28"/>
    <w:rsid w:val="006A3647"/>
    <w:rsid w:val="006B23DF"/>
    <w:rsid w:val="006D1404"/>
    <w:rsid w:val="006D18CD"/>
    <w:rsid w:val="006D3960"/>
    <w:rsid w:val="006D3C28"/>
    <w:rsid w:val="006E4386"/>
    <w:rsid w:val="007255A7"/>
    <w:rsid w:val="0074273D"/>
    <w:rsid w:val="0074313A"/>
    <w:rsid w:val="00751C7B"/>
    <w:rsid w:val="00757D1A"/>
    <w:rsid w:val="00773739"/>
    <w:rsid w:val="007810FB"/>
    <w:rsid w:val="007A2DFA"/>
    <w:rsid w:val="007B386E"/>
    <w:rsid w:val="007B7F5B"/>
    <w:rsid w:val="007C5F46"/>
    <w:rsid w:val="007D49B7"/>
    <w:rsid w:val="007E6DB0"/>
    <w:rsid w:val="007F032E"/>
    <w:rsid w:val="007F47A5"/>
    <w:rsid w:val="008004F8"/>
    <w:rsid w:val="008022DA"/>
    <w:rsid w:val="00816FB2"/>
    <w:rsid w:val="0082577D"/>
    <w:rsid w:val="00825D95"/>
    <w:rsid w:val="00834DBB"/>
    <w:rsid w:val="008605B8"/>
    <w:rsid w:val="00877090"/>
    <w:rsid w:val="008809DC"/>
    <w:rsid w:val="00882991"/>
    <w:rsid w:val="008A6E48"/>
    <w:rsid w:val="008B429A"/>
    <w:rsid w:val="008E6D9D"/>
    <w:rsid w:val="008F3F4A"/>
    <w:rsid w:val="008F6DBB"/>
    <w:rsid w:val="00910C59"/>
    <w:rsid w:val="009216D7"/>
    <w:rsid w:val="00946F0E"/>
    <w:rsid w:val="0096123E"/>
    <w:rsid w:val="009615CC"/>
    <w:rsid w:val="00972566"/>
    <w:rsid w:val="00981C75"/>
    <w:rsid w:val="009A36CF"/>
    <w:rsid w:val="009C10F8"/>
    <w:rsid w:val="009C21DC"/>
    <w:rsid w:val="009C6178"/>
    <w:rsid w:val="009C69D7"/>
    <w:rsid w:val="009D4215"/>
    <w:rsid w:val="009D5EDC"/>
    <w:rsid w:val="009F7BC5"/>
    <w:rsid w:val="00A11C3F"/>
    <w:rsid w:val="00A124D9"/>
    <w:rsid w:val="00A23298"/>
    <w:rsid w:val="00A442D7"/>
    <w:rsid w:val="00A54AF6"/>
    <w:rsid w:val="00A615D4"/>
    <w:rsid w:val="00A70ABB"/>
    <w:rsid w:val="00A7757D"/>
    <w:rsid w:val="00A86071"/>
    <w:rsid w:val="00A90AEA"/>
    <w:rsid w:val="00A963BE"/>
    <w:rsid w:val="00AA5330"/>
    <w:rsid w:val="00AB112F"/>
    <w:rsid w:val="00AD326F"/>
    <w:rsid w:val="00AE4A4F"/>
    <w:rsid w:val="00B04DB3"/>
    <w:rsid w:val="00B25D4A"/>
    <w:rsid w:val="00B54F9F"/>
    <w:rsid w:val="00B65EB6"/>
    <w:rsid w:val="00B727B2"/>
    <w:rsid w:val="00B84214"/>
    <w:rsid w:val="00B93EF8"/>
    <w:rsid w:val="00BA47C4"/>
    <w:rsid w:val="00BA6FD5"/>
    <w:rsid w:val="00BC2A14"/>
    <w:rsid w:val="00BC4995"/>
    <w:rsid w:val="00BD6C2F"/>
    <w:rsid w:val="00BE7749"/>
    <w:rsid w:val="00BF152F"/>
    <w:rsid w:val="00BF6DF7"/>
    <w:rsid w:val="00C13417"/>
    <w:rsid w:val="00C26896"/>
    <w:rsid w:val="00C26E6B"/>
    <w:rsid w:val="00C36E42"/>
    <w:rsid w:val="00C44E58"/>
    <w:rsid w:val="00C50207"/>
    <w:rsid w:val="00C95146"/>
    <w:rsid w:val="00CA1546"/>
    <w:rsid w:val="00CA254B"/>
    <w:rsid w:val="00CC1FA2"/>
    <w:rsid w:val="00CC46EF"/>
    <w:rsid w:val="00CD1F72"/>
    <w:rsid w:val="00D00740"/>
    <w:rsid w:val="00D00A90"/>
    <w:rsid w:val="00D033C1"/>
    <w:rsid w:val="00D14FD8"/>
    <w:rsid w:val="00D21207"/>
    <w:rsid w:val="00D23EC2"/>
    <w:rsid w:val="00D2421B"/>
    <w:rsid w:val="00D24720"/>
    <w:rsid w:val="00D328A0"/>
    <w:rsid w:val="00D35861"/>
    <w:rsid w:val="00D4123F"/>
    <w:rsid w:val="00D56C37"/>
    <w:rsid w:val="00D63477"/>
    <w:rsid w:val="00D703FD"/>
    <w:rsid w:val="00D76C72"/>
    <w:rsid w:val="00D80D7D"/>
    <w:rsid w:val="00D85D1B"/>
    <w:rsid w:val="00DA125B"/>
    <w:rsid w:val="00DA3651"/>
    <w:rsid w:val="00DA4B12"/>
    <w:rsid w:val="00DA7A2C"/>
    <w:rsid w:val="00DC1C6D"/>
    <w:rsid w:val="00DD2306"/>
    <w:rsid w:val="00DD571E"/>
    <w:rsid w:val="00DE098E"/>
    <w:rsid w:val="00DF0BE3"/>
    <w:rsid w:val="00DF1D01"/>
    <w:rsid w:val="00E05493"/>
    <w:rsid w:val="00E1627F"/>
    <w:rsid w:val="00E34EB0"/>
    <w:rsid w:val="00E41539"/>
    <w:rsid w:val="00E51ADD"/>
    <w:rsid w:val="00E74EF1"/>
    <w:rsid w:val="00E83F86"/>
    <w:rsid w:val="00E841B0"/>
    <w:rsid w:val="00E865A8"/>
    <w:rsid w:val="00ED3719"/>
    <w:rsid w:val="00EE0EE7"/>
    <w:rsid w:val="00EE38DD"/>
    <w:rsid w:val="00EF2931"/>
    <w:rsid w:val="00F031FA"/>
    <w:rsid w:val="00F10EED"/>
    <w:rsid w:val="00F16039"/>
    <w:rsid w:val="00F17322"/>
    <w:rsid w:val="00F205F1"/>
    <w:rsid w:val="00F34236"/>
    <w:rsid w:val="00F6079C"/>
    <w:rsid w:val="00F66771"/>
    <w:rsid w:val="00F83435"/>
    <w:rsid w:val="00F83F87"/>
    <w:rsid w:val="00F94EF0"/>
    <w:rsid w:val="00FA1B31"/>
    <w:rsid w:val="00FA7C1D"/>
    <w:rsid w:val="00FB1447"/>
    <w:rsid w:val="00FC57FA"/>
    <w:rsid w:val="00FC6720"/>
    <w:rsid w:val="00FF1EBE"/>
    <w:rsid w:val="00FF7AC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82425"/>
  <w15:docId w15:val="{08EF8C63-DB52-4438-A96E-C7E763CA5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41B0"/>
  </w:style>
  <w:style w:type="paragraph" w:styleId="berschrift1">
    <w:name w:val="heading 1"/>
    <w:basedOn w:val="Standard"/>
    <w:next w:val="Standard"/>
    <w:link w:val="berschrift1Zchn"/>
    <w:uiPriority w:val="9"/>
    <w:qFormat/>
    <w:rsid w:val="00A60096"/>
    <w:pPr>
      <w:keepNext/>
      <w:keepLines/>
      <w:pageBreakBefore/>
      <w:numPr>
        <w:numId w:val="3"/>
      </w:numPr>
      <w:spacing w:before="360" w:after="360"/>
      <w:ind w:left="431" w:hanging="431"/>
      <w:outlineLvl w:val="0"/>
    </w:pPr>
    <w:rPr>
      <w:rFonts w:ascii="Times New Roman" w:eastAsiaTheme="majorEastAsia" w:hAnsi="Times New Roman" w:cs="Times New Roman"/>
      <w:b/>
      <w:color w:val="0D0D0D" w:themeColor="text1" w:themeTint="F2"/>
      <w:sz w:val="28"/>
      <w:szCs w:val="24"/>
    </w:rPr>
  </w:style>
  <w:style w:type="paragraph" w:styleId="berschrift2">
    <w:name w:val="heading 2"/>
    <w:basedOn w:val="Standard"/>
    <w:next w:val="Standard"/>
    <w:link w:val="berschrift2Zchn"/>
    <w:uiPriority w:val="9"/>
    <w:unhideWhenUsed/>
    <w:qFormat/>
    <w:rsid w:val="00FA2382"/>
    <w:pPr>
      <w:keepNext/>
      <w:keepLines/>
      <w:numPr>
        <w:ilvl w:val="1"/>
        <w:numId w:val="3"/>
      </w:numPr>
      <w:spacing w:before="240" w:after="240"/>
      <w:outlineLvl w:val="1"/>
    </w:pPr>
    <w:rPr>
      <w:rFonts w:ascii="Times New Roman" w:eastAsiaTheme="majorEastAsia" w:hAnsi="Times New Roman" w:cstheme="majorBidi"/>
      <w:b/>
      <w:color w:val="000000" w:themeColor="text1"/>
      <w:sz w:val="28"/>
      <w:szCs w:val="26"/>
    </w:rPr>
  </w:style>
  <w:style w:type="paragraph" w:styleId="berschrift3">
    <w:name w:val="heading 3"/>
    <w:basedOn w:val="Standard"/>
    <w:link w:val="berschrift3Zchn"/>
    <w:uiPriority w:val="9"/>
    <w:unhideWhenUsed/>
    <w:qFormat/>
    <w:rsid w:val="00FA2382"/>
    <w:pPr>
      <w:keepNext/>
      <w:keepLines/>
      <w:numPr>
        <w:ilvl w:val="2"/>
        <w:numId w:val="3"/>
      </w:numPr>
      <w:spacing w:before="280" w:after="240"/>
      <w:outlineLvl w:val="2"/>
    </w:pPr>
    <w:rPr>
      <w:rFonts w:ascii="Times New Roman" w:eastAsiaTheme="majorEastAsia" w:hAnsi="Times New Roman" w:cstheme="majorBidi"/>
      <w:b/>
      <w:color w:val="000000" w:themeColor="text1"/>
      <w:sz w:val="24"/>
      <w:szCs w:val="24"/>
    </w:rPr>
  </w:style>
  <w:style w:type="paragraph" w:styleId="berschrift4">
    <w:name w:val="heading 4"/>
    <w:basedOn w:val="Standard"/>
    <w:next w:val="Standard"/>
    <w:link w:val="berschrift4Zchn"/>
    <w:uiPriority w:val="9"/>
    <w:semiHidden/>
    <w:unhideWhenUsed/>
    <w:qFormat/>
    <w:rsid w:val="00414710"/>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414710"/>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14710"/>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14710"/>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1471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1471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link w:val="TitelZchn"/>
    <w:uiPriority w:val="10"/>
    <w:qFormat/>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A60096"/>
    <w:rPr>
      <w:rFonts w:ascii="Times New Roman" w:eastAsiaTheme="majorEastAsia" w:hAnsi="Times New Roman" w:cs="Times New Roman"/>
      <w:b/>
      <w:color w:val="0D0D0D" w:themeColor="text1" w:themeTint="F2"/>
      <w:sz w:val="28"/>
      <w:szCs w:val="24"/>
      <w:lang w:val="en-US"/>
    </w:rPr>
  </w:style>
  <w:style w:type="character" w:customStyle="1" w:styleId="berschrift2Zchn">
    <w:name w:val="Überschrift 2 Zchn"/>
    <w:basedOn w:val="Absatz-Standardschriftart"/>
    <w:link w:val="berschrift2"/>
    <w:uiPriority w:val="9"/>
    <w:rsid w:val="00FA2382"/>
    <w:rPr>
      <w:rFonts w:ascii="Times New Roman" w:eastAsiaTheme="majorEastAsia" w:hAnsi="Times New Roman" w:cstheme="majorBidi"/>
      <w:b/>
      <w:color w:val="000000" w:themeColor="text1"/>
      <w:sz w:val="28"/>
      <w:szCs w:val="26"/>
    </w:rPr>
  </w:style>
  <w:style w:type="paragraph" w:styleId="Inhaltsverzeichnisberschrift">
    <w:name w:val="TOC Heading"/>
    <w:basedOn w:val="berschrift1"/>
    <w:next w:val="Standard"/>
    <w:uiPriority w:val="39"/>
    <w:unhideWhenUsed/>
    <w:qFormat/>
    <w:rsid w:val="00414710"/>
    <w:pPr>
      <w:outlineLvl w:val="9"/>
    </w:pPr>
    <w:rPr>
      <w:rFonts w:asciiTheme="majorHAnsi" w:hAnsiTheme="majorHAnsi"/>
      <w:color w:val="2F5496" w:themeColor="accent1" w:themeShade="BF"/>
      <w:sz w:val="32"/>
    </w:rPr>
  </w:style>
  <w:style w:type="paragraph" w:styleId="Verzeichnis1">
    <w:name w:val="toc 1"/>
    <w:basedOn w:val="Standard"/>
    <w:next w:val="Standard"/>
    <w:autoRedefine/>
    <w:uiPriority w:val="39"/>
    <w:unhideWhenUsed/>
    <w:rsid w:val="00414710"/>
    <w:pPr>
      <w:spacing w:after="100"/>
    </w:pPr>
  </w:style>
  <w:style w:type="paragraph" w:styleId="Verzeichnis2">
    <w:name w:val="toc 2"/>
    <w:basedOn w:val="Standard"/>
    <w:next w:val="Standard"/>
    <w:autoRedefine/>
    <w:uiPriority w:val="39"/>
    <w:unhideWhenUsed/>
    <w:rsid w:val="00414710"/>
    <w:pPr>
      <w:spacing w:after="100"/>
      <w:ind w:left="220"/>
    </w:pPr>
  </w:style>
  <w:style w:type="character" w:styleId="Hyperlink">
    <w:name w:val="Hyperlink"/>
    <w:basedOn w:val="Absatz-Standardschriftart"/>
    <w:uiPriority w:val="99"/>
    <w:unhideWhenUsed/>
    <w:rsid w:val="00414710"/>
    <w:rPr>
      <w:color w:val="0563C1" w:themeColor="hyperlink"/>
      <w:u w:val="single"/>
    </w:rPr>
  </w:style>
  <w:style w:type="paragraph" w:styleId="Verzeichnis3">
    <w:name w:val="toc 3"/>
    <w:basedOn w:val="Standard"/>
    <w:next w:val="Standard"/>
    <w:autoRedefine/>
    <w:uiPriority w:val="39"/>
    <w:unhideWhenUsed/>
    <w:rsid w:val="00414710"/>
    <w:pPr>
      <w:spacing w:after="100"/>
      <w:ind w:left="440"/>
    </w:pPr>
    <w:rPr>
      <w:rFonts w:eastAsiaTheme="minorEastAsia" w:cs="Times New Roman"/>
    </w:rPr>
  </w:style>
  <w:style w:type="paragraph" w:customStyle="1" w:styleId="berschriftOwn">
    <w:name w:val="Überschrift Own"/>
    <w:basedOn w:val="berschrift1"/>
    <w:qFormat/>
    <w:rsid w:val="00414710"/>
    <w:pPr>
      <w:numPr>
        <w:numId w:val="0"/>
      </w:numPr>
    </w:pPr>
  </w:style>
  <w:style w:type="paragraph" w:styleId="Kopfzeile">
    <w:name w:val="header"/>
    <w:basedOn w:val="Standard"/>
    <w:link w:val="KopfzeileZchn"/>
    <w:uiPriority w:val="99"/>
    <w:unhideWhenUsed/>
    <w:rsid w:val="0041471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14710"/>
  </w:style>
  <w:style w:type="paragraph" w:styleId="Fuzeile">
    <w:name w:val="footer"/>
    <w:basedOn w:val="Standard"/>
    <w:link w:val="FuzeileZchn"/>
    <w:uiPriority w:val="99"/>
    <w:unhideWhenUsed/>
    <w:rsid w:val="0041471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14710"/>
  </w:style>
  <w:style w:type="paragraph" w:styleId="Listenabsatz">
    <w:name w:val="List Paragraph"/>
    <w:basedOn w:val="Standard"/>
    <w:uiPriority w:val="1"/>
    <w:qFormat/>
    <w:rsid w:val="00414710"/>
    <w:pPr>
      <w:ind w:left="720"/>
      <w:contextualSpacing/>
    </w:pPr>
  </w:style>
  <w:style w:type="character" w:customStyle="1" w:styleId="berschrift3Zchn">
    <w:name w:val="Überschrift 3 Zchn"/>
    <w:basedOn w:val="Absatz-Standardschriftart"/>
    <w:link w:val="berschrift3"/>
    <w:uiPriority w:val="9"/>
    <w:rsid w:val="00FA2382"/>
    <w:rPr>
      <w:rFonts w:ascii="Times New Roman" w:eastAsiaTheme="majorEastAsia" w:hAnsi="Times New Roman" w:cstheme="majorBidi"/>
      <w:b/>
      <w:color w:val="000000" w:themeColor="text1"/>
      <w:sz w:val="24"/>
      <w:szCs w:val="24"/>
    </w:rPr>
  </w:style>
  <w:style w:type="character" w:customStyle="1" w:styleId="berschrift4Zchn">
    <w:name w:val="Überschrift 4 Zchn"/>
    <w:basedOn w:val="Absatz-Standardschriftart"/>
    <w:link w:val="berschrift4"/>
    <w:uiPriority w:val="9"/>
    <w:semiHidden/>
    <w:rsid w:val="0041471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41471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41471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41471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41471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414710"/>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D03573"/>
    <w:rPr>
      <w:sz w:val="16"/>
      <w:szCs w:val="16"/>
    </w:rPr>
  </w:style>
  <w:style w:type="paragraph" w:styleId="Kommentartext">
    <w:name w:val="annotation text"/>
    <w:basedOn w:val="Standard"/>
    <w:link w:val="KommentartextZchn"/>
    <w:uiPriority w:val="99"/>
    <w:semiHidden/>
    <w:unhideWhenUsed/>
    <w:rsid w:val="00D0357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03573"/>
    <w:rPr>
      <w:sz w:val="20"/>
      <w:szCs w:val="20"/>
    </w:rPr>
  </w:style>
  <w:style w:type="paragraph" w:styleId="Kommentarthema">
    <w:name w:val="annotation subject"/>
    <w:basedOn w:val="Kommentartext"/>
    <w:next w:val="Kommentartext"/>
    <w:link w:val="KommentarthemaZchn"/>
    <w:uiPriority w:val="99"/>
    <w:semiHidden/>
    <w:unhideWhenUsed/>
    <w:rsid w:val="00D03573"/>
    <w:rPr>
      <w:b/>
      <w:bCs/>
    </w:rPr>
  </w:style>
  <w:style w:type="character" w:customStyle="1" w:styleId="KommentarthemaZchn">
    <w:name w:val="Kommentarthema Zchn"/>
    <w:basedOn w:val="KommentartextZchn"/>
    <w:link w:val="Kommentarthema"/>
    <w:uiPriority w:val="99"/>
    <w:semiHidden/>
    <w:rsid w:val="00D03573"/>
    <w:rPr>
      <w:b/>
      <w:bCs/>
      <w:sz w:val="20"/>
      <w:szCs w:val="20"/>
    </w:rPr>
  </w:style>
  <w:style w:type="paragraph" w:customStyle="1" w:styleId="Default">
    <w:name w:val="Default"/>
    <w:link w:val="DefaultZchn"/>
    <w:rsid w:val="00A67A7C"/>
    <w:pPr>
      <w:autoSpaceDE w:val="0"/>
      <w:autoSpaceDN w:val="0"/>
      <w:adjustRightInd w:val="0"/>
      <w:spacing w:after="0" w:line="240" w:lineRule="auto"/>
    </w:pPr>
    <w:rPr>
      <w:rFonts w:ascii="Times New Roman" w:hAnsi="Times New Roman" w:cs="Times New Roman"/>
      <w:color w:val="000000"/>
      <w:sz w:val="24"/>
      <w:szCs w:val="24"/>
    </w:rPr>
  </w:style>
  <w:style w:type="character" w:styleId="Zeilennummer">
    <w:name w:val="line number"/>
    <w:basedOn w:val="Absatz-Standardschriftart"/>
    <w:uiPriority w:val="99"/>
    <w:semiHidden/>
    <w:unhideWhenUsed/>
    <w:rsid w:val="00FF2E8B"/>
  </w:style>
  <w:style w:type="paragraph" w:styleId="Abbildungsverzeichnis">
    <w:name w:val="table of figures"/>
    <w:basedOn w:val="Standard"/>
    <w:next w:val="Standard"/>
    <w:uiPriority w:val="99"/>
    <w:rsid w:val="00A60096"/>
    <w:pPr>
      <w:spacing w:after="60" w:line="300" w:lineRule="exact"/>
      <w:jc w:val="both"/>
    </w:pPr>
    <w:rPr>
      <w:rFonts w:ascii="Times New Roman" w:eastAsia="Times New Roman" w:hAnsi="Times New Roman" w:cs="Times New Roman"/>
      <w:sz w:val="24"/>
      <w:szCs w:val="24"/>
    </w:rPr>
  </w:style>
  <w:style w:type="paragraph" w:styleId="Beschriftung">
    <w:name w:val="caption"/>
    <w:basedOn w:val="Standard"/>
    <w:next w:val="BeschriftungQuelle"/>
    <w:link w:val="BeschriftungZchn"/>
    <w:qFormat/>
    <w:rsid w:val="00A60096"/>
    <w:pPr>
      <w:spacing w:after="0" w:line="240" w:lineRule="auto"/>
      <w:ind w:left="851" w:right="851"/>
    </w:pPr>
    <w:rPr>
      <w:rFonts w:ascii="Times New Roman" w:eastAsia="Times New Roman" w:hAnsi="Times New Roman" w:cs="Times New Roman"/>
      <w:b/>
      <w:bCs/>
      <w:sz w:val="20"/>
      <w:szCs w:val="20"/>
    </w:rPr>
  </w:style>
  <w:style w:type="paragraph" w:customStyle="1" w:styleId="BeschriftungQuelle">
    <w:name w:val="Beschriftung_Quelle"/>
    <w:basedOn w:val="Beschriftung"/>
    <w:next w:val="Standard"/>
    <w:link w:val="BeschriftungQuelleZchn"/>
    <w:rsid w:val="00A60096"/>
    <w:pPr>
      <w:keepLines/>
      <w:spacing w:after="240"/>
    </w:pPr>
    <w:rPr>
      <w:b w:val="0"/>
      <w:i/>
    </w:rPr>
  </w:style>
  <w:style w:type="character" w:customStyle="1" w:styleId="BeschriftungQuelleZchn">
    <w:name w:val="Beschriftung_Quelle Zchn"/>
    <w:link w:val="BeschriftungQuelle"/>
    <w:rsid w:val="00A60096"/>
    <w:rPr>
      <w:rFonts w:ascii="Times New Roman" w:eastAsia="Times New Roman" w:hAnsi="Times New Roman" w:cs="Times New Roman"/>
      <w:bCs/>
      <w:i/>
      <w:sz w:val="20"/>
      <w:szCs w:val="20"/>
      <w:lang w:eastAsia="de-DE"/>
    </w:rPr>
  </w:style>
  <w:style w:type="character" w:customStyle="1" w:styleId="BeschriftungZchn">
    <w:name w:val="Beschriftung Zchn"/>
    <w:link w:val="Beschriftung"/>
    <w:rsid w:val="00A60096"/>
    <w:rPr>
      <w:rFonts w:ascii="Times New Roman" w:eastAsia="Times New Roman" w:hAnsi="Times New Roman" w:cs="Times New Roman"/>
      <w:b/>
      <w:bCs/>
      <w:sz w:val="20"/>
      <w:szCs w:val="20"/>
      <w:lang w:eastAsia="de-DE"/>
    </w:rPr>
  </w:style>
  <w:style w:type="paragraph" w:customStyle="1" w:styleId="Table">
    <w:name w:val="Table"/>
    <w:basedOn w:val="Beschriftung"/>
    <w:link w:val="TableZchn"/>
    <w:qFormat/>
    <w:rsid w:val="00A60096"/>
  </w:style>
  <w:style w:type="paragraph" w:customStyle="1" w:styleId="Figure2">
    <w:name w:val="Figure2"/>
    <w:basedOn w:val="Beschriftung"/>
    <w:link w:val="Figure2Zchn"/>
    <w:qFormat/>
    <w:rsid w:val="002C45F7"/>
  </w:style>
  <w:style w:type="character" w:customStyle="1" w:styleId="TableZchn">
    <w:name w:val="Table Zchn"/>
    <w:basedOn w:val="BeschriftungZchn"/>
    <w:link w:val="Table"/>
    <w:rsid w:val="00A60096"/>
    <w:rPr>
      <w:rFonts w:ascii="Times New Roman" w:eastAsia="Times New Roman" w:hAnsi="Times New Roman" w:cs="Times New Roman"/>
      <w:b/>
      <w:bCs/>
      <w:sz w:val="20"/>
      <w:szCs w:val="20"/>
      <w:lang w:eastAsia="de-DE"/>
    </w:rPr>
  </w:style>
  <w:style w:type="character" w:styleId="BesuchterLink">
    <w:name w:val="FollowedHyperlink"/>
    <w:basedOn w:val="Absatz-Standardschriftart"/>
    <w:uiPriority w:val="99"/>
    <w:semiHidden/>
    <w:unhideWhenUsed/>
    <w:rsid w:val="0081795D"/>
    <w:rPr>
      <w:color w:val="954F72" w:themeColor="followedHyperlink"/>
      <w:u w:val="single"/>
    </w:rPr>
  </w:style>
  <w:style w:type="character" w:customStyle="1" w:styleId="Figure2Zchn">
    <w:name w:val="Figure2 Zchn"/>
    <w:basedOn w:val="BeschriftungZchn"/>
    <w:link w:val="Figure2"/>
    <w:rsid w:val="002C45F7"/>
    <w:rPr>
      <w:rFonts w:ascii="Times New Roman" w:eastAsia="Times New Roman" w:hAnsi="Times New Roman" w:cs="Times New Roman"/>
      <w:b/>
      <w:bCs/>
      <w:sz w:val="20"/>
      <w:szCs w:val="20"/>
      <w:lang w:eastAsia="de-DE"/>
    </w:rPr>
  </w:style>
  <w:style w:type="paragraph" w:customStyle="1" w:styleId="TEXT">
    <w:name w:val="TEXT"/>
    <w:basedOn w:val="Default"/>
    <w:next w:val="Standard"/>
    <w:link w:val="TEXTZchn"/>
    <w:qFormat/>
    <w:rsid w:val="00473333"/>
    <w:pPr>
      <w:spacing w:before="240" w:after="240"/>
      <w:jc w:val="both"/>
    </w:pPr>
  </w:style>
  <w:style w:type="character" w:customStyle="1" w:styleId="DefaultZchn">
    <w:name w:val="Default Zchn"/>
    <w:basedOn w:val="Absatz-Standardschriftart"/>
    <w:link w:val="Default"/>
    <w:rsid w:val="00FA0F8B"/>
    <w:rPr>
      <w:rFonts w:ascii="Times New Roman" w:hAnsi="Times New Roman" w:cs="Times New Roman"/>
      <w:color w:val="000000"/>
      <w:sz w:val="24"/>
      <w:szCs w:val="24"/>
    </w:rPr>
  </w:style>
  <w:style w:type="character" w:customStyle="1" w:styleId="TEXTZchn">
    <w:name w:val="TEXT Zchn"/>
    <w:basedOn w:val="DefaultZchn"/>
    <w:link w:val="TEXT"/>
    <w:rsid w:val="00473333"/>
    <w:rPr>
      <w:rFonts w:ascii="Times New Roman" w:hAnsi="Times New Roman" w:cs="Times New Roman"/>
      <w:color w:val="000000"/>
      <w:sz w:val="24"/>
      <w:szCs w:val="24"/>
      <w:lang w:val="en-US"/>
    </w:rPr>
  </w:style>
  <w:style w:type="character" w:customStyle="1" w:styleId="blast">
    <w:name w:val="blast"/>
    <w:basedOn w:val="Absatz-Standardschriftart"/>
    <w:rsid w:val="000344A9"/>
  </w:style>
  <w:style w:type="character" w:customStyle="1" w:styleId="markedcontent">
    <w:name w:val="markedcontent"/>
    <w:basedOn w:val="Absatz-Standardschriftart"/>
    <w:rsid w:val="002924CF"/>
  </w:style>
  <w:style w:type="paragraph" w:customStyle="1" w:styleId="EndNoteBibliographyTitle">
    <w:name w:val="EndNote Bibliography Title"/>
    <w:basedOn w:val="Standard"/>
    <w:link w:val="EndNoteBibliographyTitleZchn"/>
    <w:rsid w:val="00AF50B6"/>
    <w:pPr>
      <w:spacing w:after="0"/>
      <w:jc w:val="center"/>
    </w:pPr>
    <w:rPr>
      <w:noProof/>
    </w:rPr>
  </w:style>
  <w:style w:type="character" w:customStyle="1" w:styleId="EndNoteBibliographyTitleZchn">
    <w:name w:val="EndNote Bibliography Title Zchn"/>
    <w:basedOn w:val="TEXTZchn"/>
    <w:link w:val="EndNoteBibliographyTitle"/>
    <w:rsid w:val="00AF50B6"/>
    <w:rPr>
      <w:rFonts w:ascii="Times New Roman" w:hAnsi="Times New Roman" w:cs="Times New Roman"/>
      <w:noProof/>
      <w:color w:val="000000"/>
      <w:sz w:val="24"/>
      <w:szCs w:val="24"/>
      <w:lang w:val="en-US"/>
    </w:rPr>
  </w:style>
  <w:style w:type="paragraph" w:customStyle="1" w:styleId="EndNoteBibliography">
    <w:name w:val="EndNote Bibliography"/>
    <w:basedOn w:val="Standard"/>
    <w:link w:val="EndNoteBibliographyZchn"/>
    <w:rsid w:val="00AF50B6"/>
    <w:pPr>
      <w:spacing w:line="240" w:lineRule="auto"/>
      <w:jc w:val="both"/>
    </w:pPr>
    <w:rPr>
      <w:noProof/>
    </w:rPr>
  </w:style>
  <w:style w:type="character" w:customStyle="1" w:styleId="EndNoteBibliographyZchn">
    <w:name w:val="EndNote Bibliography Zchn"/>
    <w:basedOn w:val="TEXTZchn"/>
    <w:link w:val="EndNoteBibliography"/>
    <w:rsid w:val="00AF50B6"/>
    <w:rPr>
      <w:rFonts w:ascii="Times New Roman" w:hAnsi="Times New Roman" w:cs="Times New Roman"/>
      <w:noProof/>
      <w:color w:val="000000"/>
      <w:sz w:val="24"/>
      <w:szCs w:val="24"/>
      <w:lang w:val="en-US"/>
    </w:rPr>
  </w:style>
  <w:style w:type="character" w:styleId="NichtaufgelsteErwhnung">
    <w:name w:val="Unresolved Mention"/>
    <w:basedOn w:val="Absatz-Standardschriftart"/>
    <w:uiPriority w:val="99"/>
    <w:semiHidden/>
    <w:unhideWhenUsed/>
    <w:rsid w:val="00AF50B6"/>
    <w:rPr>
      <w:color w:val="605E5C"/>
      <w:shd w:val="clear" w:color="auto" w:fill="E1DFDD"/>
    </w:rPr>
  </w:style>
  <w:style w:type="table" w:styleId="Tabellenraster">
    <w:name w:val="Table Grid"/>
    <w:basedOn w:val="NormaleTabelle"/>
    <w:uiPriority w:val="39"/>
    <w:rsid w:val="00B97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pPr>
      <w:spacing w:after="0" w:line="240" w:lineRule="auto"/>
    </w:pPr>
    <w:tblPr>
      <w:tblStyleRowBandSize w:val="1"/>
      <w:tblStyleColBandSize w:val="1"/>
      <w:tblCellMar>
        <w:left w:w="108" w:type="dxa"/>
        <w:right w:w="108" w:type="dxa"/>
      </w:tblCellMar>
    </w:tblPr>
  </w:style>
  <w:style w:type="table" w:customStyle="1" w:styleId="a1">
    <w:basedOn w:val="TableNormal"/>
    <w:pPr>
      <w:spacing w:after="0" w:line="240" w:lineRule="auto"/>
    </w:pPr>
    <w:tblPr>
      <w:tblStyleRowBandSize w:val="1"/>
      <w:tblStyleColBandSize w:val="1"/>
      <w:tblCellMar>
        <w:left w:w="108" w:type="dxa"/>
        <w:right w:w="108" w:type="dxa"/>
      </w:tblCellMar>
    </w:tblPr>
  </w:style>
  <w:style w:type="paragraph" w:styleId="Literaturverzeichnis">
    <w:name w:val="Bibliography"/>
    <w:basedOn w:val="Standard"/>
    <w:next w:val="Standard"/>
    <w:uiPriority w:val="37"/>
    <w:unhideWhenUsed/>
    <w:rsid w:val="00D328A0"/>
  </w:style>
  <w:style w:type="paragraph" w:styleId="StandardWeb">
    <w:name w:val="Normal (Web)"/>
    <w:basedOn w:val="Standard"/>
    <w:uiPriority w:val="99"/>
    <w:semiHidden/>
    <w:unhideWhenUsed/>
    <w:rsid w:val="00152C6D"/>
    <w:pPr>
      <w:spacing w:before="100" w:beforeAutospacing="1" w:after="100" w:afterAutospacing="1" w:line="240" w:lineRule="auto"/>
    </w:pPr>
    <w:rPr>
      <w:rFonts w:ascii="Times New Roman" w:eastAsia="Times New Roman" w:hAnsi="Times New Roman" w:cs="Times New Roman"/>
      <w:sz w:val="24"/>
      <w:szCs w:val="24"/>
      <w:lang w:val="de-DE"/>
    </w:rPr>
  </w:style>
  <w:style w:type="character" w:customStyle="1" w:styleId="sapmtextmaxline">
    <w:name w:val="sapmtextmaxline"/>
    <w:basedOn w:val="Absatz-Standardschriftart"/>
    <w:rsid w:val="00AE4A4F"/>
  </w:style>
  <w:style w:type="character" w:customStyle="1" w:styleId="TitelZchn">
    <w:name w:val="Titel Zchn"/>
    <w:basedOn w:val="Absatz-Standardschriftart"/>
    <w:link w:val="Titel"/>
    <w:uiPriority w:val="10"/>
    <w:rsid w:val="003929D4"/>
    <w:rPr>
      <w:b/>
      <w:sz w:val="72"/>
      <w:szCs w:val="72"/>
    </w:rPr>
  </w:style>
  <w:style w:type="paragraph" w:styleId="Textkrper">
    <w:name w:val="Body Text"/>
    <w:basedOn w:val="Standard"/>
    <w:link w:val="TextkrperZchn"/>
    <w:uiPriority w:val="1"/>
    <w:qFormat/>
    <w:rsid w:val="003929D4"/>
    <w:pPr>
      <w:widowControl w:val="0"/>
      <w:autoSpaceDE w:val="0"/>
      <w:autoSpaceDN w:val="0"/>
      <w:spacing w:after="0" w:line="240" w:lineRule="auto"/>
    </w:pPr>
    <w:rPr>
      <w:rFonts w:ascii="Arial" w:eastAsia="Arial" w:hAnsi="Arial" w:cs="Arial"/>
      <w:sz w:val="24"/>
      <w:szCs w:val="24"/>
      <w:lang w:eastAsia="en-US"/>
    </w:rPr>
  </w:style>
  <w:style w:type="character" w:customStyle="1" w:styleId="TextkrperZchn">
    <w:name w:val="Textkörper Zchn"/>
    <w:basedOn w:val="Absatz-Standardschriftart"/>
    <w:link w:val="Textkrper"/>
    <w:uiPriority w:val="1"/>
    <w:rsid w:val="003929D4"/>
    <w:rPr>
      <w:rFonts w:ascii="Arial" w:eastAsia="Arial" w:hAnsi="Arial" w:cs="Arial"/>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92739">
      <w:bodyDiv w:val="1"/>
      <w:marLeft w:val="0"/>
      <w:marRight w:val="0"/>
      <w:marTop w:val="0"/>
      <w:marBottom w:val="0"/>
      <w:divBdr>
        <w:top w:val="none" w:sz="0" w:space="0" w:color="auto"/>
        <w:left w:val="none" w:sz="0" w:space="0" w:color="auto"/>
        <w:bottom w:val="none" w:sz="0" w:space="0" w:color="auto"/>
        <w:right w:val="none" w:sz="0" w:space="0" w:color="auto"/>
      </w:divBdr>
    </w:div>
    <w:div w:id="86468597">
      <w:bodyDiv w:val="1"/>
      <w:marLeft w:val="0"/>
      <w:marRight w:val="0"/>
      <w:marTop w:val="0"/>
      <w:marBottom w:val="0"/>
      <w:divBdr>
        <w:top w:val="none" w:sz="0" w:space="0" w:color="auto"/>
        <w:left w:val="none" w:sz="0" w:space="0" w:color="auto"/>
        <w:bottom w:val="none" w:sz="0" w:space="0" w:color="auto"/>
        <w:right w:val="none" w:sz="0" w:space="0" w:color="auto"/>
      </w:divBdr>
    </w:div>
    <w:div w:id="129326227">
      <w:bodyDiv w:val="1"/>
      <w:marLeft w:val="0"/>
      <w:marRight w:val="0"/>
      <w:marTop w:val="0"/>
      <w:marBottom w:val="0"/>
      <w:divBdr>
        <w:top w:val="none" w:sz="0" w:space="0" w:color="auto"/>
        <w:left w:val="none" w:sz="0" w:space="0" w:color="auto"/>
        <w:bottom w:val="none" w:sz="0" w:space="0" w:color="auto"/>
        <w:right w:val="none" w:sz="0" w:space="0" w:color="auto"/>
      </w:divBdr>
      <w:divsChild>
        <w:div w:id="1673098712">
          <w:marLeft w:val="0"/>
          <w:marRight w:val="0"/>
          <w:marTop w:val="0"/>
          <w:marBottom w:val="0"/>
          <w:divBdr>
            <w:top w:val="none" w:sz="0" w:space="0" w:color="auto"/>
            <w:left w:val="none" w:sz="0" w:space="0" w:color="auto"/>
            <w:bottom w:val="none" w:sz="0" w:space="0" w:color="auto"/>
            <w:right w:val="none" w:sz="0" w:space="0" w:color="auto"/>
          </w:divBdr>
        </w:div>
      </w:divsChild>
    </w:div>
    <w:div w:id="203519866">
      <w:bodyDiv w:val="1"/>
      <w:marLeft w:val="0"/>
      <w:marRight w:val="0"/>
      <w:marTop w:val="0"/>
      <w:marBottom w:val="0"/>
      <w:divBdr>
        <w:top w:val="none" w:sz="0" w:space="0" w:color="auto"/>
        <w:left w:val="none" w:sz="0" w:space="0" w:color="auto"/>
        <w:bottom w:val="none" w:sz="0" w:space="0" w:color="auto"/>
        <w:right w:val="none" w:sz="0" w:space="0" w:color="auto"/>
      </w:divBdr>
    </w:div>
    <w:div w:id="529225900">
      <w:bodyDiv w:val="1"/>
      <w:marLeft w:val="0"/>
      <w:marRight w:val="0"/>
      <w:marTop w:val="0"/>
      <w:marBottom w:val="0"/>
      <w:divBdr>
        <w:top w:val="none" w:sz="0" w:space="0" w:color="auto"/>
        <w:left w:val="none" w:sz="0" w:space="0" w:color="auto"/>
        <w:bottom w:val="none" w:sz="0" w:space="0" w:color="auto"/>
        <w:right w:val="none" w:sz="0" w:space="0" w:color="auto"/>
      </w:divBdr>
    </w:div>
    <w:div w:id="743138463">
      <w:bodyDiv w:val="1"/>
      <w:marLeft w:val="0"/>
      <w:marRight w:val="0"/>
      <w:marTop w:val="0"/>
      <w:marBottom w:val="0"/>
      <w:divBdr>
        <w:top w:val="none" w:sz="0" w:space="0" w:color="auto"/>
        <w:left w:val="none" w:sz="0" w:space="0" w:color="auto"/>
        <w:bottom w:val="none" w:sz="0" w:space="0" w:color="auto"/>
        <w:right w:val="none" w:sz="0" w:space="0" w:color="auto"/>
      </w:divBdr>
    </w:div>
    <w:div w:id="829099664">
      <w:bodyDiv w:val="1"/>
      <w:marLeft w:val="0"/>
      <w:marRight w:val="0"/>
      <w:marTop w:val="0"/>
      <w:marBottom w:val="0"/>
      <w:divBdr>
        <w:top w:val="none" w:sz="0" w:space="0" w:color="auto"/>
        <w:left w:val="none" w:sz="0" w:space="0" w:color="auto"/>
        <w:bottom w:val="none" w:sz="0" w:space="0" w:color="auto"/>
        <w:right w:val="none" w:sz="0" w:space="0" w:color="auto"/>
      </w:divBdr>
      <w:divsChild>
        <w:div w:id="1418600555">
          <w:marLeft w:val="0"/>
          <w:marRight w:val="0"/>
          <w:marTop w:val="0"/>
          <w:marBottom w:val="0"/>
          <w:divBdr>
            <w:top w:val="none" w:sz="0" w:space="0" w:color="auto"/>
            <w:left w:val="none" w:sz="0" w:space="0" w:color="auto"/>
            <w:bottom w:val="none" w:sz="0" w:space="0" w:color="auto"/>
            <w:right w:val="none" w:sz="0" w:space="0" w:color="auto"/>
          </w:divBdr>
        </w:div>
      </w:divsChild>
    </w:div>
    <w:div w:id="872497060">
      <w:bodyDiv w:val="1"/>
      <w:marLeft w:val="0"/>
      <w:marRight w:val="0"/>
      <w:marTop w:val="0"/>
      <w:marBottom w:val="0"/>
      <w:divBdr>
        <w:top w:val="none" w:sz="0" w:space="0" w:color="auto"/>
        <w:left w:val="none" w:sz="0" w:space="0" w:color="auto"/>
        <w:bottom w:val="none" w:sz="0" w:space="0" w:color="auto"/>
        <w:right w:val="none" w:sz="0" w:space="0" w:color="auto"/>
      </w:divBdr>
    </w:div>
    <w:div w:id="936792887">
      <w:bodyDiv w:val="1"/>
      <w:marLeft w:val="0"/>
      <w:marRight w:val="0"/>
      <w:marTop w:val="0"/>
      <w:marBottom w:val="0"/>
      <w:divBdr>
        <w:top w:val="none" w:sz="0" w:space="0" w:color="auto"/>
        <w:left w:val="none" w:sz="0" w:space="0" w:color="auto"/>
        <w:bottom w:val="none" w:sz="0" w:space="0" w:color="auto"/>
        <w:right w:val="none" w:sz="0" w:space="0" w:color="auto"/>
      </w:divBdr>
    </w:div>
    <w:div w:id="977683201">
      <w:bodyDiv w:val="1"/>
      <w:marLeft w:val="0"/>
      <w:marRight w:val="0"/>
      <w:marTop w:val="0"/>
      <w:marBottom w:val="0"/>
      <w:divBdr>
        <w:top w:val="none" w:sz="0" w:space="0" w:color="auto"/>
        <w:left w:val="none" w:sz="0" w:space="0" w:color="auto"/>
        <w:bottom w:val="none" w:sz="0" w:space="0" w:color="auto"/>
        <w:right w:val="none" w:sz="0" w:space="0" w:color="auto"/>
      </w:divBdr>
    </w:div>
    <w:div w:id="1250577923">
      <w:bodyDiv w:val="1"/>
      <w:marLeft w:val="0"/>
      <w:marRight w:val="0"/>
      <w:marTop w:val="0"/>
      <w:marBottom w:val="0"/>
      <w:divBdr>
        <w:top w:val="none" w:sz="0" w:space="0" w:color="auto"/>
        <w:left w:val="none" w:sz="0" w:space="0" w:color="auto"/>
        <w:bottom w:val="none" w:sz="0" w:space="0" w:color="auto"/>
        <w:right w:val="none" w:sz="0" w:space="0" w:color="auto"/>
      </w:divBdr>
    </w:div>
    <w:div w:id="1365861269">
      <w:bodyDiv w:val="1"/>
      <w:marLeft w:val="0"/>
      <w:marRight w:val="0"/>
      <w:marTop w:val="0"/>
      <w:marBottom w:val="0"/>
      <w:divBdr>
        <w:top w:val="none" w:sz="0" w:space="0" w:color="auto"/>
        <w:left w:val="none" w:sz="0" w:space="0" w:color="auto"/>
        <w:bottom w:val="none" w:sz="0" w:space="0" w:color="auto"/>
        <w:right w:val="none" w:sz="0" w:space="0" w:color="auto"/>
      </w:divBdr>
    </w:div>
    <w:div w:id="1391540924">
      <w:bodyDiv w:val="1"/>
      <w:marLeft w:val="0"/>
      <w:marRight w:val="0"/>
      <w:marTop w:val="0"/>
      <w:marBottom w:val="0"/>
      <w:divBdr>
        <w:top w:val="none" w:sz="0" w:space="0" w:color="auto"/>
        <w:left w:val="none" w:sz="0" w:space="0" w:color="auto"/>
        <w:bottom w:val="none" w:sz="0" w:space="0" w:color="auto"/>
        <w:right w:val="none" w:sz="0" w:space="0" w:color="auto"/>
      </w:divBdr>
    </w:div>
    <w:div w:id="1393773570">
      <w:bodyDiv w:val="1"/>
      <w:marLeft w:val="0"/>
      <w:marRight w:val="0"/>
      <w:marTop w:val="0"/>
      <w:marBottom w:val="0"/>
      <w:divBdr>
        <w:top w:val="none" w:sz="0" w:space="0" w:color="auto"/>
        <w:left w:val="none" w:sz="0" w:space="0" w:color="auto"/>
        <w:bottom w:val="none" w:sz="0" w:space="0" w:color="auto"/>
        <w:right w:val="none" w:sz="0" w:space="0" w:color="auto"/>
      </w:divBdr>
    </w:div>
    <w:div w:id="1412969004">
      <w:bodyDiv w:val="1"/>
      <w:marLeft w:val="0"/>
      <w:marRight w:val="0"/>
      <w:marTop w:val="0"/>
      <w:marBottom w:val="0"/>
      <w:divBdr>
        <w:top w:val="none" w:sz="0" w:space="0" w:color="auto"/>
        <w:left w:val="none" w:sz="0" w:space="0" w:color="auto"/>
        <w:bottom w:val="none" w:sz="0" w:space="0" w:color="auto"/>
        <w:right w:val="none" w:sz="0" w:space="0" w:color="auto"/>
      </w:divBdr>
    </w:div>
    <w:div w:id="1488595826">
      <w:bodyDiv w:val="1"/>
      <w:marLeft w:val="0"/>
      <w:marRight w:val="0"/>
      <w:marTop w:val="0"/>
      <w:marBottom w:val="0"/>
      <w:divBdr>
        <w:top w:val="none" w:sz="0" w:space="0" w:color="auto"/>
        <w:left w:val="none" w:sz="0" w:space="0" w:color="auto"/>
        <w:bottom w:val="none" w:sz="0" w:space="0" w:color="auto"/>
        <w:right w:val="none" w:sz="0" w:space="0" w:color="auto"/>
      </w:divBdr>
    </w:div>
    <w:div w:id="1642612049">
      <w:bodyDiv w:val="1"/>
      <w:marLeft w:val="0"/>
      <w:marRight w:val="0"/>
      <w:marTop w:val="0"/>
      <w:marBottom w:val="0"/>
      <w:divBdr>
        <w:top w:val="none" w:sz="0" w:space="0" w:color="auto"/>
        <w:left w:val="none" w:sz="0" w:space="0" w:color="auto"/>
        <w:bottom w:val="none" w:sz="0" w:space="0" w:color="auto"/>
        <w:right w:val="none" w:sz="0" w:space="0" w:color="auto"/>
      </w:divBdr>
    </w:div>
    <w:div w:id="1804420557">
      <w:bodyDiv w:val="1"/>
      <w:marLeft w:val="0"/>
      <w:marRight w:val="0"/>
      <w:marTop w:val="0"/>
      <w:marBottom w:val="0"/>
      <w:divBdr>
        <w:top w:val="none" w:sz="0" w:space="0" w:color="auto"/>
        <w:left w:val="none" w:sz="0" w:space="0" w:color="auto"/>
        <w:bottom w:val="none" w:sz="0" w:space="0" w:color="auto"/>
        <w:right w:val="none" w:sz="0" w:space="0" w:color="auto"/>
      </w:divBdr>
    </w:div>
    <w:div w:id="2059082281">
      <w:bodyDiv w:val="1"/>
      <w:marLeft w:val="0"/>
      <w:marRight w:val="0"/>
      <w:marTop w:val="0"/>
      <w:marBottom w:val="0"/>
      <w:divBdr>
        <w:top w:val="none" w:sz="0" w:space="0" w:color="auto"/>
        <w:left w:val="none" w:sz="0" w:space="0" w:color="auto"/>
        <w:bottom w:val="none" w:sz="0" w:space="0" w:color="auto"/>
        <w:right w:val="none" w:sz="0" w:space="0" w:color="auto"/>
      </w:divBdr>
    </w:div>
    <w:div w:id="21465086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jp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68" Type="http://schemas.openxmlformats.org/officeDocument/2006/relationships/footer" Target="footer4.xml"/><Relationship Id="rId7" Type="http://schemas.openxmlformats.org/officeDocument/2006/relationships/footnotes" Target="footnotes.xml"/><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hyperlink" Target="https://www.mountaingoatsoftware.com/agile/scrum/resources/overview" TargetMode="Externa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png"/><Relationship Id="rId19" Type="http://schemas.openxmlformats.org/officeDocument/2006/relationships/image" Target="media/image8.jp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hyperlink" Target="https://quanto-solutions.de/sap-fiori-und-micro-frontends/"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hyperlink" Target="https://www.edglossary.org/curriculum/" TargetMode="External"/><Relationship Id="rId69" Type="http://schemas.openxmlformats.org/officeDocument/2006/relationships/footer" Target="footer5.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hyperlink" Target="http://i04lp1.informatik.tu-muenchen.de/dtcurriculum/index.html?sap-client=101&amp;sap-language=DE" TargetMode="Externa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L8uLQRy1n879n+hG34BLchHZQtw==">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SAP</b:Tag>
    <b:SourceType>InternetSite</b:SourceType>
    <b:Guid>{A3C59033-0D95-4337-9EF6-60F496003E26}</b:Guid>
    <b:Title>The Digital Transformation of Global Bike</b:Title>
    <b:LCID>en-US</b:LCID>
    <b:Author>
      <b:Author>
        <b:NameList>
          <b:Person>
            <b:Last>UCC</b:Last>
            <b:First>SAP</b:First>
          </b:Person>
        </b:NameList>
      </b:Author>
    </b:Author>
    <b:InternetSiteTitle>The Digital Transformation of Global Bike</b:InternetSiteTitle>
    <b:URL>http://i04lp1.informatik.tu-muenchen.de/dtcurriculum/index.html?sap-client=101&amp;sap-language=DE#/home</b:URL>
    <b:RefOrder>2</b:RefOrder>
  </b:Source>
  <b:Source>
    <b:Tag>qua21</b:Tag>
    <b:SourceType>InternetSite</b:SourceType>
    <b:Guid>{4B0F544B-15CA-4B06-A3BB-A3C02688B2D5}</b:Guid>
    <b:Author>
      <b:Author>
        <b:NameList>
          <b:Person>
            <b:Last>quanto-solutions</b:Last>
          </b:Person>
        </b:NameList>
      </b:Author>
    </b:Author>
    <b:Title>SAP Fiori und Micro Frontends</b:Title>
    <b:Year>2021</b:Year>
    <b:URL>https://quanto-solutions.de/sap-fiori-und-micro-frontends/</b:URL>
    <b:RefOrder>3</b:RefOrder>
  </b:Source>
  <b:Source>
    <b:Tag>Mou21</b:Tag>
    <b:SourceType>InternetSite</b:SourceType>
    <b:Guid>{27031F14-5112-40BB-9745-A8B410ADBF3C}</b:Guid>
    <b:Author>
      <b:Author>
        <b:NameList>
          <b:Person>
            <b:Last>Software</b:Last>
            <b:First>Mountain</b:First>
            <b:Middle>Goat</b:Middle>
          </b:Person>
        </b:NameList>
      </b:Author>
    </b:Author>
    <b:Title>Mountain Goat Software</b:Title>
    <b:InternetSiteTitle>Mountain Goat Software</b:InternetSiteTitle>
    <b:Year>2021</b:Year>
    <b:URL>https://www.mountaingoatsoftware.com/agile/scrum/resources/overview</b:URL>
    <b:RefOrder>1</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717EB45-A428-4D58-AB58-97084B667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1122</Words>
  <Characters>133071</Characters>
  <Application>Microsoft Office Word</Application>
  <DocSecurity>0</DocSecurity>
  <Lines>1108</Lines>
  <Paragraphs>30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3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urkan gürbüz</dc:creator>
  <cp:lastModifiedBy>furkan gürbüz</cp:lastModifiedBy>
  <cp:revision>155</cp:revision>
  <cp:lastPrinted>2021-10-09T19:21:00Z</cp:lastPrinted>
  <dcterms:created xsi:type="dcterms:W3CDTF">2021-05-27T13:55:00Z</dcterms:created>
  <dcterms:modified xsi:type="dcterms:W3CDTF">2021-10-09T19:21:00Z</dcterms:modified>
</cp:coreProperties>
</file>